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0C06BC02" w:rsidR="001D515C" w:rsidRPr="005D01C9" w:rsidRDefault="001D515C">
      <w:pPr>
        <w:pStyle w:val="NormalWeb"/>
        <w:shd w:val="clear" w:color="auto" w:fill="FFFFFF"/>
        <w:spacing w:before="0" w:beforeAutospacing="0" w:after="0" w:afterAutospacing="0" w:line="360" w:lineRule="auto"/>
        <w:rPr>
          <w:color w:val="1C1D1E"/>
          <w:sz w:val="22"/>
          <w:szCs w:val="22"/>
          <w:shd w:val="clear" w:color="auto" w:fill="FFFFFF"/>
          <w:rPrChange w:id="0" w:author="Risa" w:date="2021-06-16T16:30:00Z">
            <w:rPr>
              <w:color w:val="1C1D1E"/>
              <w:shd w:val="clear" w:color="auto" w:fill="FFFFFF"/>
            </w:rPr>
          </w:rPrChange>
        </w:rPr>
        <w:pPrChange w:id="1" w:author="Risa" w:date="2021-06-16T16:30:00Z">
          <w:pPr>
            <w:pStyle w:val="NormalWeb"/>
            <w:shd w:val="clear" w:color="auto" w:fill="FFFFFF"/>
            <w:spacing w:before="0" w:beforeAutospacing="0" w:after="0" w:afterAutospacing="0"/>
          </w:pPr>
        </w:pPrChange>
      </w:pPr>
      <w:bookmarkStart w:id="2" w:name="_Hlk5840007"/>
      <w:r w:rsidRPr="005D01C9">
        <w:rPr>
          <w:b/>
          <w:sz w:val="22"/>
          <w:szCs w:val="22"/>
          <w:rPrChange w:id="3" w:author="Risa" w:date="2021-06-16T16:30:00Z">
            <w:rPr>
              <w:b/>
            </w:rPr>
          </w:rPrChange>
        </w:rPr>
        <w:t>Title Page</w:t>
      </w:r>
    </w:p>
    <w:p w14:paraId="10449DBF" w14:textId="77777777" w:rsidR="001D515C" w:rsidRPr="005D01C9" w:rsidRDefault="001D515C">
      <w:pPr>
        <w:spacing w:line="360" w:lineRule="auto"/>
        <w:rPr>
          <w:bCs/>
          <w:sz w:val="22"/>
          <w:szCs w:val="22"/>
          <w:rPrChange w:id="4" w:author="Risa" w:date="2021-06-16T16:30:00Z">
            <w:rPr>
              <w:bCs/>
            </w:rPr>
          </w:rPrChange>
        </w:rPr>
        <w:pPrChange w:id="5" w:author="Risa" w:date="2021-06-16T16:30:00Z">
          <w:pPr/>
        </w:pPrChange>
      </w:pPr>
    </w:p>
    <w:p w14:paraId="666D79B2" w14:textId="4F7B8B77" w:rsidR="009579BF" w:rsidRPr="00791B36" w:rsidRDefault="00992A1C">
      <w:pPr>
        <w:spacing w:line="360" w:lineRule="auto"/>
        <w:rPr>
          <w:bCs/>
          <w:sz w:val="22"/>
          <w:szCs w:val="22"/>
        </w:rPr>
        <w:pPrChange w:id="6" w:author="Risa" w:date="2021-06-16T16:30:00Z">
          <w:pPr/>
        </w:pPrChange>
      </w:pPr>
      <w:r w:rsidRPr="009932C4">
        <w:rPr>
          <w:bCs/>
          <w:sz w:val="22"/>
          <w:szCs w:val="22"/>
        </w:rPr>
        <w:t>On The Edge:</w:t>
      </w:r>
      <w:r w:rsidR="008F0278" w:rsidRPr="00791B36">
        <w:rPr>
          <w:bCs/>
          <w:sz w:val="22"/>
          <w:szCs w:val="22"/>
        </w:rPr>
        <w:t xml:space="preserve"> </w:t>
      </w:r>
      <w:r w:rsidRPr="00791B36">
        <w:rPr>
          <w:bCs/>
          <w:sz w:val="22"/>
          <w:szCs w:val="22"/>
        </w:rPr>
        <w:t xml:space="preserve">Pitch Pine Persistence </w:t>
      </w:r>
      <w:r w:rsidR="001E3258" w:rsidRPr="00791B36">
        <w:rPr>
          <w:bCs/>
          <w:sz w:val="22"/>
          <w:szCs w:val="22"/>
        </w:rPr>
        <w:t>i</w:t>
      </w:r>
      <w:r w:rsidR="00594D09" w:rsidRPr="00791B36">
        <w:rPr>
          <w:bCs/>
          <w:sz w:val="22"/>
          <w:szCs w:val="22"/>
        </w:rPr>
        <w:t xml:space="preserve">n </w:t>
      </w:r>
      <w:r w:rsidR="001E3258" w:rsidRPr="00791B36">
        <w:rPr>
          <w:bCs/>
          <w:sz w:val="22"/>
          <w:szCs w:val="22"/>
        </w:rPr>
        <w:t>t</w:t>
      </w:r>
      <w:r w:rsidR="00594D09" w:rsidRPr="00791B36">
        <w:rPr>
          <w:bCs/>
          <w:sz w:val="22"/>
          <w:szCs w:val="22"/>
        </w:rPr>
        <w:t xml:space="preserve">he Absence </w:t>
      </w:r>
      <w:r w:rsidR="001E3258" w:rsidRPr="00791B36">
        <w:rPr>
          <w:bCs/>
          <w:sz w:val="22"/>
          <w:szCs w:val="22"/>
        </w:rPr>
        <w:t>o</w:t>
      </w:r>
      <w:r w:rsidR="00594D09" w:rsidRPr="00791B36">
        <w:rPr>
          <w:bCs/>
          <w:sz w:val="22"/>
          <w:szCs w:val="22"/>
        </w:rPr>
        <w:t>f Fire</w:t>
      </w:r>
      <w:r w:rsidR="00174550" w:rsidRPr="00791B36">
        <w:rPr>
          <w:bCs/>
          <w:sz w:val="22"/>
          <w:szCs w:val="22"/>
        </w:rPr>
        <w:t xml:space="preserve"> </w:t>
      </w:r>
      <w:r w:rsidR="009E197A" w:rsidRPr="00791B36">
        <w:rPr>
          <w:bCs/>
          <w:sz w:val="22"/>
          <w:szCs w:val="22"/>
        </w:rPr>
        <w:t xml:space="preserve">Under </w:t>
      </w:r>
      <w:r w:rsidR="001E3258" w:rsidRPr="00791B36">
        <w:rPr>
          <w:bCs/>
          <w:sz w:val="22"/>
          <w:szCs w:val="22"/>
        </w:rPr>
        <w:t>t</w:t>
      </w:r>
      <w:r w:rsidR="009E197A" w:rsidRPr="00791B36">
        <w:rPr>
          <w:bCs/>
          <w:sz w:val="22"/>
          <w:szCs w:val="22"/>
        </w:rPr>
        <w:t xml:space="preserve">he Influence </w:t>
      </w:r>
      <w:r w:rsidR="001E3258" w:rsidRPr="00791B36">
        <w:rPr>
          <w:bCs/>
          <w:sz w:val="22"/>
          <w:szCs w:val="22"/>
        </w:rPr>
        <w:t>o</w:t>
      </w:r>
      <w:r w:rsidR="008F0278" w:rsidRPr="00791B36">
        <w:rPr>
          <w:bCs/>
          <w:sz w:val="22"/>
          <w:szCs w:val="22"/>
        </w:rPr>
        <w:t>f</w:t>
      </w:r>
      <w:r w:rsidR="00174550" w:rsidRPr="00791B36">
        <w:rPr>
          <w:bCs/>
          <w:sz w:val="22"/>
          <w:szCs w:val="22"/>
        </w:rPr>
        <w:t xml:space="preserve"> Elevation </w:t>
      </w:r>
      <w:r w:rsidR="001E3258" w:rsidRPr="00791B36">
        <w:rPr>
          <w:bCs/>
          <w:sz w:val="22"/>
          <w:szCs w:val="22"/>
        </w:rPr>
        <w:t>a</w:t>
      </w:r>
      <w:r w:rsidR="008F0278" w:rsidRPr="00791B36">
        <w:rPr>
          <w:bCs/>
          <w:sz w:val="22"/>
          <w:szCs w:val="22"/>
        </w:rPr>
        <w:t>n</w:t>
      </w:r>
      <w:r w:rsidR="00174550" w:rsidRPr="00791B36">
        <w:rPr>
          <w:bCs/>
          <w:sz w:val="22"/>
          <w:szCs w:val="22"/>
        </w:rPr>
        <w:t xml:space="preserve">d Topographic </w:t>
      </w:r>
      <w:r w:rsidR="009E197A" w:rsidRPr="00791B36">
        <w:rPr>
          <w:bCs/>
          <w:sz w:val="22"/>
          <w:szCs w:val="22"/>
        </w:rPr>
        <w:t>Factors</w:t>
      </w:r>
    </w:p>
    <w:p w14:paraId="3B4900DC" w14:textId="77777777" w:rsidR="009579BF" w:rsidRPr="00791B36" w:rsidRDefault="009579BF">
      <w:pPr>
        <w:spacing w:line="360" w:lineRule="auto"/>
        <w:rPr>
          <w:bCs/>
          <w:sz w:val="22"/>
          <w:szCs w:val="22"/>
        </w:rPr>
        <w:pPrChange w:id="7" w:author="Risa" w:date="2021-06-16T16:30:00Z">
          <w:pPr/>
        </w:pPrChange>
      </w:pPr>
    </w:p>
    <w:p w14:paraId="06BC74A6" w14:textId="77777777" w:rsidR="001D515C" w:rsidRPr="00791B36" w:rsidRDefault="001D515C">
      <w:pPr>
        <w:spacing w:line="360" w:lineRule="auto"/>
        <w:rPr>
          <w:bCs/>
          <w:sz w:val="22"/>
          <w:szCs w:val="22"/>
        </w:rPr>
        <w:pPrChange w:id="8" w:author="Risa" w:date="2021-06-16T16:30:00Z">
          <w:pPr/>
        </w:pPrChange>
      </w:pPr>
      <w:r w:rsidRPr="00791B36">
        <w:rPr>
          <w:bCs/>
          <w:sz w:val="22"/>
          <w:szCs w:val="22"/>
        </w:rPr>
        <w:t>Authors and affiliations:</w:t>
      </w:r>
    </w:p>
    <w:p w14:paraId="06D3B22A" w14:textId="5550BDF1" w:rsidR="001D515C" w:rsidRPr="00791B36" w:rsidRDefault="001D515C">
      <w:pPr>
        <w:spacing w:line="360" w:lineRule="auto"/>
        <w:rPr>
          <w:bCs/>
          <w:sz w:val="22"/>
          <w:szCs w:val="22"/>
        </w:rPr>
        <w:pPrChange w:id="9" w:author="Risa" w:date="2021-06-16T16:30:00Z">
          <w:pPr/>
        </w:pPrChange>
      </w:pPr>
      <w:r w:rsidRPr="00791B36">
        <w:rPr>
          <w:bCs/>
          <w:sz w:val="22"/>
          <w:szCs w:val="22"/>
        </w:rPr>
        <w:t>Jeff Licht</w:t>
      </w:r>
      <w:r w:rsidRPr="00791B36">
        <w:rPr>
          <w:bCs/>
          <w:sz w:val="22"/>
          <w:szCs w:val="22"/>
          <w:vertAlign w:val="superscript"/>
        </w:rPr>
        <w:t>1</w:t>
      </w:r>
      <w:r w:rsidR="004320E4" w:rsidRPr="00791B36">
        <w:rPr>
          <w:bCs/>
          <w:sz w:val="22"/>
          <w:szCs w:val="22"/>
        </w:rPr>
        <w:t>, Risa McNellis</w:t>
      </w:r>
      <w:r w:rsidR="008F0278" w:rsidRPr="00791B36">
        <w:rPr>
          <w:bCs/>
          <w:sz w:val="22"/>
          <w:szCs w:val="22"/>
          <w:vertAlign w:val="superscript"/>
        </w:rPr>
        <w:t xml:space="preserve">2 </w:t>
      </w:r>
      <w:r w:rsidR="008F0278" w:rsidRPr="00791B36">
        <w:rPr>
          <w:bCs/>
          <w:sz w:val="22"/>
          <w:szCs w:val="22"/>
        </w:rPr>
        <w:t>and Nicholas G. Smith</w:t>
      </w:r>
      <w:r w:rsidR="008F0278" w:rsidRPr="00791B36">
        <w:rPr>
          <w:bCs/>
          <w:sz w:val="22"/>
          <w:szCs w:val="22"/>
          <w:vertAlign w:val="superscript"/>
        </w:rPr>
        <w:t>3</w:t>
      </w:r>
    </w:p>
    <w:p w14:paraId="0266AF08" w14:textId="77777777" w:rsidR="001D515C" w:rsidRPr="00791B36" w:rsidRDefault="001D515C">
      <w:pPr>
        <w:spacing w:line="360" w:lineRule="auto"/>
        <w:rPr>
          <w:bCs/>
          <w:sz w:val="22"/>
          <w:szCs w:val="22"/>
        </w:rPr>
        <w:pPrChange w:id="10" w:author="Risa" w:date="2021-06-16T16:30:00Z">
          <w:pPr/>
        </w:pPrChange>
      </w:pPr>
    </w:p>
    <w:p w14:paraId="38557B1B" w14:textId="77777777" w:rsidR="001D515C" w:rsidRPr="00791B36" w:rsidRDefault="001D515C">
      <w:pPr>
        <w:spacing w:line="360" w:lineRule="auto"/>
        <w:rPr>
          <w:bCs/>
          <w:sz w:val="22"/>
          <w:szCs w:val="22"/>
        </w:rPr>
        <w:pPrChange w:id="11" w:author="Risa" w:date="2021-06-16T16:30:00Z">
          <w:pPr/>
        </w:pPrChange>
      </w:pPr>
      <w:r w:rsidRPr="00791B36">
        <w:rPr>
          <w:bCs/>
          <w:sz w:val="22"/>
          <w:szCs w:val="22"/>
          <w:vertAlign w:val="superscript"/>
        </w:rPr>
        <w:t>1</w:t>
      </w:r>
      <w:r w:rsidRPr="00791B36">
        <w:rPr>
          <w:bCs/>
          <w:sz w:val="22"/>
          <w:szCs w:val="22"/>
        </w:rPr>
        <w:t>School for the Environment, University of Massachusetts, Dorchester, MA, USA 02110</w:t>
      </w:r>
    </w:p>
    <w:p w14:paraId="0DFFCF50" w14:textId="773C9705" w:rsidR="001D515C" w:rsidRPr="00791B36" w:rsidRDefault="001D515C">
      <w:pPr>
        <w:spacing w:line="360" w:lineRule="auto"/>
        <w:rPr>
          <w:bCs/>
          <w:sz w:val="22"/>
          <w:szCs w:val="22"/>
        </w:rPr>
        <w:pPrChange w:id="12" w:author="Risa" w:date="2021-06-16T16:30:00Z">
          <w:pPr/>
        </w:pPrChange>
      </w:pPr>
      <w:r w:rsidRPr="00791B36">
        <w:rPr>
          <w:bCs/>
          <w:sz w:val="22"/>
          <w:szCs w:val="22"/>
          <w:vertAlign w:val="superscript"/>
        </w:rPr>
        <w:t>2</w:t>
      </w:r>
      <w:r w:rsidR="008F0278" w:rsidRPr="00791B36">
        <w:rPr>
          <w:bCs/>
          <w:sz w:val="22"/>
          <w:szCs w:val="22"/>
          <w:vertAlign w:val="superscript"/>
        </w:rPr>
        <w:t xml:space="preserve">, 3 </w:t>
      </w:r>
      <w:r w:rsidRPr="00791B36">
        <w:rPr>
          <w:bCs/>
          <w:sz w:val="22"/>
          <w:szCs w:val="22"/>
        </w:rPr>
        <w:t>Department of Biological Sciences, Texas Tech University, Lubbock, TX, USA 79409</w:t>
      </w:r>
    </w:p>
    <w:p w14:paraId="005BDDE7" w14:textId="77777777" w:rsidR="008F0278" w:rsidRPr="00791B36" w:rsidRDefault="008F0278">
      <w:pPr>
        <w:spacing w:line="360" w:lineRule="auto"/>
        <w:rPr>
          <w:bCs/>
          <w:sz w:val="22"/>
          <w:szCs w:val="22"/>
          <w:vertAlign w:val="superscript"/>
        </w:rPr>
        <w:pPrChange w:id="13" w:author="Risa" w:date="2021-06-16T16:30:00Z">
          <w:pPr/>
        </w:pPrChange>
      </w:pPr>
    </w:p>
    <w:p w14:paraId="66172BA0" w14:textId="21B6E42A" w:rsidR="001D515C" w:rsidRPr="00791B36" w:rsidRDefault="001D515C">
      <w:pPr>
        <w:spacing w:line="360" w:lineRule="auto"/>
        <w:rPr>
          <w:bCs/>
          <w:sz w:val="22"/>
          <w:szCs w:val="22"/>
        </w:rPr>
        <w:pPrChange w:id="14" w:author="Risa" w:date="2021-06-16T16:30:00Z">
          <w:pPr/>
        </w:pPrChange>
      </w:pPr>
      <w:r w:rsidRPr="00791B36">
        <w:rPr>
          <w:bCs/>
          <w:sz w:val="22"/>
          <w:szCs w:val="22"/>
        </w:rPr>
        <w:t>Key words</w:t>
      </w:r>
    </w:p>
    <w:p w14:paraId="4F439038" w14:textId="448CA305" w:rsidR="00E91203" w:rsidRPr="00791B36" w:rsidRDefault="001D515C">
      <w:pPr>
        <w:spacing w:line="360" w:lineRule="auto"/>
        <w:rPr>
          <w:bCs/>
          <w:sz w:val="22"/>
          <w:szCs w:val="22"/>
        </w:rPr>
        <w:pPrChange w:id="15" w:author="Risa" w:date="2021-06-16T16:30:00Z">
          <w:pPr/>
        </w:pPrChange>
      </w:pPr>
      <w:r w:rsidRPr="00791B36">
        <w:rPr>
          <w:bCs/>
          <w:i/>
          <w:iCs/>
          <w:sz w:val="22"/>
          <w:szCs w:val="22"/>
        </w:rPr>
        <w:t>Pinus rigida</w:t>
      </w:r>
      <w:r w:rsidRPr="00791B36">
        <w:rPr>
          <w:bCs/>
          <w:sz w:val="22"/>
          <w:szCs w:val="22"/>
        </w:rPr>
        <w:t xml:space="preserve">, Pitch pine, Mount Desert Island, </w:t>
      </w:r>
      <w:r w:rsidR="00CD1B34" w:rsidRPr="00791B36">
        <w:rPr>
          <w:bCs/>
          <w:sz w:val="22"/>
          <w:szCs w:val="22"/>
        </w:rPr>
        <w:t xml:space="preserve">fire, elevation, </w:t>
      </w:r>
      <w:r w:rsidR="00AC057A" w:rsidRPr="00791B36">
        <w:rPr>
          <w:bCs/>
          <w:sz w:val="22"/>
          <w:szCs w:val="22"/>
        </w:rPr>
        <w:t xml:space="preserve">resilience, </w:t>
      </w:r>
      <w:r w:rsidR="00D0146E" w:rsidRPr="00791B36">
        <w:rPr>
          <w:bCs/>
          <w:sz w:val="22"/>
          <w:szCs w:val="22"/>
        </w:rPr>
        <w:t>adaptivity</w:t>
      </w:r>
      <w:r w:rsidR="00253B94" w:rsidRPr="00791B36">
        <w:rPr>
          <w:bCs/>
          <w:sz w:val="22"/>
          <w:szCs w:val="22"/>
        </w:rPr>
        <w:t xml:space="preserve">, </w:t>
      </w:r>
      <w:r w:rsidRPr="00791B36">
        <w:rPr>
          <w:bCs/>
          <w:sz w:val="22"/>
          <w:szCs w:val="22"/>
        </w:rPr>
        <w:t>chemical geography</w:t>
      </w:r>
    </w:p>
    <w:p w14:paraId="6256C4BD" w14:textId="0AFEF61E" w:rsidR="00765937" w:rsidRPr="00791B36" w:rsidRDefault="00765937">
      <w:pPr>
        <w:spacing w:line="360" w:lineRule="auto"/>
        <w:rPr>
          <w:bCs/>
          <w:sz w:val="22"/>
          <w:szCs w:val="22"/>
        </w:rPr>
        <w:pPrChange w:id="16" w:author="Risa" w:date="2021-06-16T16:30:00Z">
          <w:pPr/>
        </w:pPrChange>
      </w:pPr>
    </w:p>
    <w:p w14:paraId="723494DE" w14:textId="5DF870A0" w:rsidR="00765937" w:rsidRPr="00791B36" w:rsidRDefault="00765937">
      <w:pPr>
        <w:spacing w:line="360" w:lineRule="auto"/>
        <w:rPr>
          <w:bCs/>
          <w:sz w:val="22"/>
          <w:szCs w:val="22"/>
        </w:rPr>
        <w:pPrChange w:id="17" w:author="Risa" w:date="2021-06-16T16:30:00Z">
          <w:pPr/>
        </w:pPrChange>
      </w:pPr>
    </w:p>
    <w:p w14:paraId="6E2DF5DE" w14:textId="77777777" w:rsidR="00B768C8" w:rsidRPr="00791B36" w:rsidRDefault="00B768C8">
      <w:pPr>
        <w:spacing w:line="360" w:lineRule="auto"/>
        <w:rPr>
          <w:b/>
          <w:sz w:val="22"/>
          <w:szCs w:val="22"/>
        </w:rPr>
        <w:pPrChange w:id="18" w:author="Risa" w:date="2021-06-16T16:30:00Z">
          <w:pPr/>
        </w:pPrChange>
      </w:pPr>
      <w:r w:rsidRPr="00791B36">
        <w:rPr>
          <w:b/>
          <w:sz w:val="22"/>
          <w:szCs w:val="22"/>
        </w:rPr>
        <w:t>ABSTRACT</w:t>
      </w:r>
    </w:p>
    <w:p w14:paraId="743E2FAB" w14:textId="77777777" w:rsidR="00B768C8" w:rsidRPr="005D01C9" w:rsidRDefault="00B768C8">
      <w:pPr>
        <w:spacing w:line="360" w:lineRule="auto"/>
        <w:rPr>
          <w:b/>
          <w:sz w:val="22"/>
          <w:szCs w:val="22"/>
          <w:rPrChange w:id="19" w:author="Risa" w:date="2021-06-16T16:30:00Z">
            <w:rPr>
              <w:b/>
            </w:rPr>
          </w:rPrChange>
        </w:rPr>
        <w:pPrChange w:id="20" w:author="Risa" w:date="2021-06-16T16:30:00Z">
          <w:pPr/>
        </w:pPrChange>
      </w:pPr>
    </w:p>
    <w:p w14:paraId="1A4F9641" w14:textId="524F86D2" w:rsidR="003309EA" w:rsidRPr="00791B36" w:rsidRDefault="00B768C8">
      <w:pPr>
        <w:spacing w:line="360" w:lineRule="auto"/>
        <w:rPr>
          <w:sz w:val="22"/>
          <w:szCs w:val="22"/>
        </w:rPr>
        <w:pPrChange w:id="21" w:author="Risa" w:date="2021-06-16T16:30:00Z">
          <w:pPr>
            <w:spacing w:line="276" w:lineRule="auto"/>
            <w:jc w:val="both"/>
          </w:pPr>
        </w:pPrChange>
      </w:pPr>
      <w:r w:rsidRPr="009932C4">
        <w:rPr>
          <w:sz w:val="22"/>
          <w:szCs w:val="22"/>
        </w:rPr>
        <w:t>Globally rare pitch pine (</w:t>
      </w:r>
      <w:r w:rsidRPr="00791B36">
        <w:rPr>
          <w:i/>
          <w:iCs/>
          <w:sz w:val="22"/>
          <w:szCs w:val="22"/>
        </w:rPr>
        <w:t>Pinus rigida</w:t>
      </w:r>
      <w:del w:id="22" w:author="Risa" w:date="2021-06-17T09:42:00Z">
        <w:r w:rsidRPr="00DC54EA" w:rsidDel="000E64D2">
          <w:rPr>
            <w:sz w:val="22"/>
            <w:szCs w:val="22"/>
          </w:rPr>
          <w:delText xml:space="preserve"> Miller</w:delText>
        </w:r>
      </w:del>
      <w:r w:rsidRPr="00791B36">
        <w:rPr>
          <w:sz w:val="22"/>
          <w:szCs w:val="22"/>
        </w:rPr>
        <w:t xml:space="preserve">) </w:t>
      </w:r>
      <w:proofErr w:type="gramStart"/>
      <w:r w:rsidRPr="00791B36">
        <w:rPr>
          <w:sz w:val="22"/>
          <w:szCs w:val="22"/>
        </w:rPr>
        <w:t>is thought</w:t>
      </w:r>
      <w:proofErr w:type="gramEnd"/>
      <w:r w:rsidRPr="00791B36">
        <w:rPr>
          <w:sz w:val="22"/>
          <w:szCs w:val="22"/>
        </w:rPr>
        <w:t xml:space="preserve"> to depend on intermittent fire, which encourages reproduction and niche preservation. </w:t>
      </w:r>
      <w:moveToRangeStart w:id="23" w:author="Risa" w:date="2021-06-17T20:27:00Z" w:name="move74854058"/>
      <w:moveTo w:id="24" w:author="Risa" w:date="2021-06-17T20:27:00Z">
        <w:r w:rsidR="00556B7F" w:rsidRPr="00791B36">
          <w:rPr>
            <w:sz w:val="22"/>
            <w:szCs w:val="22"/>
          </w:rPr>
          <w:t xml:space="preserve">Fire history has been shown to influence plant form and functioning, yet these impacts are not well quantified for pitch pine in relation to other factors such </w:t>
        </w:r>
        <w:r w:rsidR="00556B7F" w:rsidRPr="00CF009D">
          <w:rPr>
            <w:sz w:val="22"/>
            <w:szCs w:val="22"/>
          </w:rPr>
          <w:t xml:space="preserve">as </w:t>
        </w:r>
        <w:r w:rsidR="00556B7F" w:rsidRPr="00CF009D">
          <w:rPr>
            <w:sz w:val="22"/>
            <w:szCs w:val="22"/>
            <w:rPrChange w:id="25" w:author="Risa" w:date="2021-06-17T20:41:00Z">
              <w:rPr>
                <w:color w:val="FF0000"/>
                <w:sz w:val="22"/>
                <w:szCs w:val="22"/>
                <w:u w:val="single"/>
              </w:rPr>
            </w:rPrChange>
          </w:rPr>
          <w:t>elevation and</w:t>
        </w:r>
        <w:r w:rsidR="00556B7F" w:rsidRPr="00CF009D">
          <w:rPr>
            <w:sz w:val="22"/>
            <w:szCs w:val="22"/>
            <w:rPrChange w:id="26" w:author="Risa" w:date="2021-06-17T20:41:00Z">
              <w:rPr>
                <w:color w:val="FF0000"/>
                <w:sz w:val="22"/>
                <w:szCs w:val="22"/>
              </w:rPr>
            </w:rPrChange>
          </w:rPr>
          <w:t xml:space="preserve"> </w:t>
        </w:r>
        <w:r w:rsidR="00556B7F" w:rsidRPr="00CF009D">
          <w:rPr>
            <w:sz w:val="22"/>
            <w:szCs w:val="22"/>
          </w:rPr>
          <w:t xml:space="preserve">topography, known to </w:t>
        </w:r>
        <w:proofErr w:type="gramStart"/>
        <w:r w:rsidR="00556B7F" w:rsidRPr="00CF009D">
          <w:rPr>
            <w:sz w:val="22"/>
            <w:szCs w:val="22"/>
          </w:rPr>
          <w:t>impact</w:t>
        </w:r>
        <w:proofErr w:type="gramEnd"/>
        <w:r w:rsidR="00556B7F" w:rsidRPr="00CF009D">
          <w:rPr>
            <w:sz w:val="22"/>
            <w:szCs w:val="22"/>
          </w:rPr>
          <w:t xml:space="preserve"> traits of this species. </w:t>
        </w:r>
        <w:moveToRangeStart w:id="27" w:author="Risa" w:date="2021-06-17T20:27:00Z" w:name="move74854071"/>
        <w:moveToRangeEnd w:id="23"/>
        <w:r w:rsidR="00556B7F" w:rsidRPr="00CF009D">
          <w:rPr>
            <w:sz w:val="22"/>
            <w:szCs w:val="22"/>
          </w:rPr>
          <w:t>We studied pitch pine</w:t>
        </w:r>
      </w:moveTo>
      <w:ins w:id="28" w:author="Risa" w:date="2021-06-17T20:41:00Z">
        <w:r w:rsidR="00CF009D">
          <w:rPr>
            <w:sz w:val="22"/>
            <w:szCs w:val="22"/>
          </w:rPr>
          <w:t>s</w:t>
        </w:r>
      </w:ins>
      <w:moveTo w:id="29" w:author="Risa" w:date="2021-06-17T20:27:00Z">
        <w:r w:rsidR="00556B7F" w:rsidRPr="00CF009D">
          <w:rPr>
            <w:sz w:val="22"/>
            <w:szCs w:val="22"/>
          </w:rPr>
          <w:t xml:space="preserve"> </w:t>
        </w:r>
        <w:del w:id="30" w:author="Risa" w:date="2021-06-17T20:27:00Z">
          <w:r w:rsidR="00556B7F" w:rsidRPr="00CF009D" w:rsidDel="00556B7F">
            <w:rPr>
              <w:sz w:val="22"/>
              <w:szCs w:val="22"/>
            </w:rPr>
            <w:delText>resistance</w:delText>
          </w:r>
        </w:del>
        <w:del w:id="31" w:author="Risa" w:date="2021-06-17T20:41:00Z">
          <w:r w:rsidR="00556B7F" w:rsidRPr="00CF009D" w:rsidDel="00CF009D">
            <w:rPr>
              <w:sz w:val="22"/>
              <w:szCs w:val="22"/>
            </w:rPr>
            <w:delText xml:space="preserve"> in the absence of fire</w:delText>
          </w:r>
        </w:del>
      </w:moveTo>
      <w:ins w:id="32" w:author="Risa" w:date="2021-06-17T20:41:00Z">
        <w:r w:rsidR="00CF009D">
          <w:rPr>
            <w:sz w:val="22"/>
            <w:szCs w:val="22"/>
          </w:rPr>
          <w:t>with and without fire history</w:t>
        </w:r>
      </w:ins>
      <w:moveTo w:id="33" w:author="Risa" w:date="2021-06-17T20:27:00Z">
        <w:r w:rsidR="00556B7F" w:rsidRPr="00CF009D">
          <w:rPr>
            <w:sz w:val="22"/>
            <w:szCs w:val="22"/>
          </w:rPr>
          <w:t xml:space="preserve"> </w:t>
        </w:r>
        <w:del w:id="34" w:author="Risa" w:date="2021-06-17T20:41:00Z">
          <w:r w:rsidR="00556B7F" w:rsidRPr="00CF009D" w:rsidDel="00CF009D">
            <w:rPr>
              <w:sz w:val="22"/>
              <w:szCs w:val="22"/>
            </w:rPr>
            <w:delText>under</w:delText>
          </w:r>
        </w:del>
      </w:moveTo>
      <w:ins w:id="35" w:author="Risa" w:date="2021-06-17T20:41:00Z">
        <w:r w:rsidR="00CF009D">
          <w:rPr>
            <w:sz w:val="22"/>
            <w:szCs w:val="22"/>
          </w:rPr>
          <w:t>and</w:t>
        </w:r>
      </w:ins>
      <w:moveTo w:id="36" w:author="Risa" w:date="2021-06-17T20:27:00Z">
        <w:r w:rsidR="00556B7F" w:rsidRPr="00CF009D">
          <w:rPr>
            <w:sz w:val="22"/>
            <w:szCs w:val="22"/>
          </w:rPr>
          <w:t xml:space="preserve"> the influence of</w:t>
        </w:r>
        <w:r w:rsidR="00556B7F" w:rsidRPr="00CF009D">
          <w:rPr>
            <w:sz w:val="22"/>
            <w:szCs w:val="22"/>
            <w:rPrChange w:id="37" w:author="Risa" w:date="2021-06-17T20:41:00Z">
              <w:rPr>
                <w:color w:val="FF0000"/>
                <w:sz w:val="22"/>
                <w:szCs w:val="22"/>
                <w:u w:val="single"/>
              </w:rPr>
            </w:rPrChange>
          </w:rPr>
          <w:t xml:space="preserve"> </w:t>
        </w:r>
        <w:commentRangeStart w:id="38"/>
        <w:r w:rsidR="00556B7F" w:rsidRPr="00CF009D">
          <w:rPr>
            <w:sz w:val="22"/>
            <w:szCs w:val="22"/>
            <w:rPrChange w:id="39" w:author="Risa" w:date="2021-06-17T20:41:00Z">
              <w:rPr>
                <w:color w:val="FF0000"/>
                <w:sz w:val="22"/>
                <w:szCs w:val="22"/>
                <w:u w:val="single"/>
              </w:rPr>
            </w:rPrChange>
          </w:rPr>
          <w:t>elevation</w:t>
        </w:r>
      </w:moveTo>
      <w:ins w:id="40" w:author="Risa" w:date="2021-06-17T20:41:00Z">
        <w:r w:rsidR="00CF009D">
          <w:rPr>
            <w:sz w:val="22"/>
            <w:szCs w:val="22"/>
          </w:rPr>
          <w:t>,</w:t>
        </w:r>
      </w:ins>
      <w:moveTo w:id="41" w:author="Risa" w:date="2021-06-17T20:27:00Z">
        <w:r w:rsidR="00556B7F" w:rsidRPr="00CF009D">
          <w:rPr>
            <w:sz w:val="22"/>
            <w:szCs w:val="22"/>
            <w:rPrChange w:id="42" w:author="Risa" w:date="2021-06-17T20:41:00Z">
              <w:rPr>
                <w:color w:val="FF0000"/>
                <w:sz w:val="22"/>
                <w:szCs w:val="22"/>
                <w:u w:val="single"/>
              </w:rPr>
            </w:rPrChange>
          </w:rPr>
          <w:t xml:space="preserve"> </w:t>
        </w:r>
        <w:del w:id="43" w:author="Risa" w:date="2021-06-17T20:41:00Z">
          <w:r w:rsidR="00556B7F" w:rsidRPr="00CF009D" w:rsidDel="00CF009D">
            <w:rPr>
              <w:sz w:val="22"/>
              <w:szCs w:val="22"/>
              <w:rPrChange w:id="44" w:author="Risa" w:date="2021-06-17T20:41:00Z">
                <w:rPr>
                  <w:color w:val="FF0000"/>
                  <w:sz w:val="22"/>
                  <w:szCs w:val="22"/>
                  <w:u w:val="single"/>
                </w:rPr>
              </w:rPrChange>
            </w:rPr>
            <w:delText>and topography</w:delText>
          </w:r>
          <w:r w:rsidR="00556B7F" w:rsidRPr="00CF009D" w:rsidDel="00CF009D">
            <w:rPr>
              <w:sz w:val="22"/>
              <w:szCs w:val="22"/>
              <w:rPrChange w:id="45" w:author="Risa" w:date="2021-06-17T20:41:00Z">
                <w:rPr>
                  <w:color w:val="FF0000"/>
                  <w:sz w:val="22"/>
                  <w:szCs w:val="22"/>
                </w:rPr>
              </w:rPrChange>
            </w:rPr>
            <w:delText xml:space="preserve"> (including </w:delText>
          </w:r>
        </w:del>
        <w:r w:rsidR="00556B7F" w:rsidRPr="00CF009D">
          <w:rPr>
            <w:sz w:val="22"/>
            <w:szCs w:val="22"/>
            <w:rPrChange w:id="46" w:author="Risa" w:date="2021-06-17T20:41:00Z">
              <w:rPr>
                <w:color w:val="FF0000"/>
                <w:sz w:val="22"/>
                <w:szCs w:val="22"/>
              </w:rPr>
            </w:rPrChange>
          </w:rPr>
          <w:t>slope</w:t>
        </w:r>
      </w:moveTo>
      <w:ins w:id="47" w:author="Risa" w:date="2021-06-17T20:41:00Z">
        <w:r w:rsidR="00CF009D">
          <w:rPr>
            <w:sz w:val="22"/>
            <w:szCs w:val="22"/>
          </w:rPr>
          <w:t>,</w:t>
        </w:r>
      </w:ins>
      <w:moveTo w:id="48" w:author="Risa" w:date="2021-06-17T20:27:00Z">
        <w:r w:rsidR="00556B7F" w:rsidRPr="00CF009D">
          <w:rPr>
            <w:sz w:val="22"/>
            <w:szCs w:val="22"/>
            <w:rPrChange w:id="49" w:author="Risa" w:date="2021-06-17T20:41:00Z">
              <w:rPr>
                <w:color w:val="FF0000"/>
                <w:sz w:val="22"/>
                <w:szCs w:val="22"/>
              </w:rPr>
            </w:rPrChange>
          </w:rPr>
          <w:t xml:space="preserve"> and aspect</w:t>
        </w:r>
        <w:del w:id="50" w:author="Risa" w:date="2021-06-17T20:41:00Z">
          <w:r w:rsidR="00556B7F" w:rsidRPr="00CF009D" w:rsidDel="00CF009D">
            <w:rPr>
              <w:sz w:val="22"/>
              <w:szCs w:val="22"/>
              <w:rPrChange w:id="51" w:author="Risa" w:date="2021-06-17T20:41:00Z">
                <w:rPr>
                  <w:color w:val="FF0000"/>
                  <w:sz w:val="22"/>
                  <w:szCs w:val="22"/>
                </w:rPr>
              </w:rPrChange>
            </w:rPr>
            <w:delText>)</w:delText>
          </w:r>
        </w:del>
      </w:moveTo>
      <w:ins w:id="52" w:author="Risa" w:date="2021-06-17T20:27:00Z">
        <w:r w:rsidR="00556B7F" w:rsidRPr="00CF009D">
          <w:rPr>
            <w:sz w:val="22"/>
            <w:szCs w:val="22"/>
          </w:rPr>
          <w:t xml:space="preserve"> </w:t>
        </w:r>
      </w:ins>
      <w:commentRangeEnd w:id="38"/>
      <w:ins w:id="53" w:author="Risa" w:date="2021-06-17T20:42:00Z">
        <w:r w:rsidR="0067001C">
          <w:rPr>
            <w:rStyle w:val="CommentReference"/>
          </w:rPr>
          <w:commentReference w:id="38"/>
        </w:r>
      </w:ins>
      <w:ins w:id="54" w:author="Risa" w:date="2021-06-17T20:27:00Z">
        <w:r w:rsidR="00556B7F" w:rsidRPr="00CF009D">
          <w:rPr>
            <w:sz w:val="22"/>
            <w:szCs w:val="22"/>
          </w:rPr>
          <w:t>a</w:t>
        </w:r>
      </w:ins>
      <w:moveTo w:id="55" w:author="Risa" w:date="2021-06-17T20:27:00Z">
        <w:del w:id="56" w:author="Risa" w:date="2021-06-17T20:27:00Z">
          <w:r w:rsidR="00556B7F" w:rsidRPr="00CF009D" w:rsidDel="00556B7F">
            <w:rPr>
              <w:sz w:val="22"/>
              <w:szCs w:val="22"/>
              <w:rPrChange w:id="57" w:author="Risa" w:date="2021-06-17T20:41:00Z">
                <w:rPr>
                  <w:color w:val="FF0000"/>
                  <w:sz w:val="22"/>
                  <w:szCs w:val="22"/>
                </w:rPr>
              </w:rPrChange>
            </w:rPr>
            <w:delText xml:space="preserve">. </w:delText>
          </w:r>
        </w:del>
      </w:moveTo>
      <w:moveToRangeEnd w:id="27"/>
      <w:del w:id="58" w:author="Risa" w:date="2021-06-17T20:27:00Z">
        <w:r w:rsidRPr="00CF009D" w:rsidDel="00556B7F">
          <w:rPr>
            <w:sz w:val="22"/>
            <w:szCs w:val="22"/>
          </w:rPr>
          <w:delText>A</w:delText>
        </w:r>
      </w:del>
      <w:r w:rsidRPr="00CF009D">
        <w:rPr>
          <w:sz w:val="22"/>
          <w:szCs w:val="22"/>
        </w:rPr>
        <w:t xml:space="preserve">t Mt. Desert Island </w:t>
      </w:r>
      <w:r w:rsidRPr="00791B36">
        <w:rPr>
          <w:sz w:val="22"/>
          <w:szCs w:val="22"/>
        </w:rPr>
        <w:t>in Acadia National Park (ME, USA)</w:t>
      </w:r>
      <w:ins w:id="59" w:author="Risa" w:date="2021-06-17T20:28:00Z">
        <w:r w:rsidR="00556B7F">
          <w:rPr>
            <w:sz w:val="22"/>
            <w:szCs w:val="22"/>
          </w:rPr>
          <w:t>. In 1947, a</w:t>
        </w:r>
      </w:ins>
      <w:del w:id="60" w:author="Risa" w:date="2021-06-17T20:28:00Z">
        <w:r w:rsidRPr="00791B36" w:rsidDel="00556B7F">
          <w:rPr>
            <w:sz w:val="22"/>
            <w:szCs w:val="22"/>
          </w:rPr>
          <w:delText xml:space="preserve"> a</w:delText>
        </w:r>
      </w:del>
      <w:r w:rsidRPr="00791B36">
        <w:rPr>
          <w:sz w:val="22"/>
          <w:szCs w:val="22"/>
        </w:rPr>
        <w:t xml:space="preserve"> stand-replacing </w:t>
      </w:r>
      <w:del w:id="61" w:author="Risa" w:date="2021-06-17T20:30:00Z">
        <w:r w:rsidRPr="00791B36" w:rsidDel="00556B7F">
          <w:rPr>
            <w:sz w:val="22"/>
            <w:szCs w:val="22"/>
          </w:rPr>
          <w:delText xml:space="preserve">conflagration </w:delText>
        </w:r>
      </w:del>
      <w:ins w:id="62" w:author="Risa" w:date="2021-06-17T20:30:00Z">
        <w:r w:rsidR="00556B7F">
          <w:rPr>
            <w:sz w:val="22"/>
            <w:szCs w:val="22"/>
          </w:rPr>
          <w:t>fire</w:t>
        </w:r>
        <w:r w:rsidR="00556B7F" w:rsidRPr="00791B36">
          <w:rPr>
            <w:sz w:val="22"/>
            <w:szCs w:val="22"/>
          </w:rPr>
          <w:t xml:space="preserve"> </w:t>
        </w:r>
      </w:ins>
      <w:r w:rsidRPr="00791B36">
        <w:rPr>
          <w:sz w:val="22"/>
          <w:szCs w:val="22"/>
        </w:rPr>
        <w:t>enveloped a portion of the island</w:t>
      </w:r>
      <w:del w:id="63" w:author="Risa" w:date="2021-06-17T20:28:00Z">
        <w:r w:rsidRPr="00791B36" w:rsidDel="00556B7F">
          <w:rPr>
            <w:sz w:val="22"/>
            <w:szCs w:val="22"/>
          </w:rPr>
          <w:delText xml:space="preserve"> in 1947</w:delText>
        </w:r>
      </w:del>
      <w:r w:rsidR="00FF4719" w:rsidRPr="00791B36">
        <w:rPr>
          <w:sz w:val="22"/>
          <w:szCs w:val="22"/>
        </w:rPr>
        <w:t xml:space="preserve">; </w:t>
      </w:r>
      <w:r w:rsidRPr="00791B36">
        <w:rPr>
          <w:sz w:val="22"/>
          <w:szCs w:val="22"/>
        </w:rPr>
        <w:t xml:space="preserve">since </w:t>
      </w:r>
      <w:proofErr w:type="gramStart"/>
      <w:r w:rsidRPr="00791B36">
        <w:rPr>
          <w:sz w:val="22"/>
          <w:szCs w:val="22"/>
        </w:rPr>
        <w:t>then</w:t>
      </w:r>
      <w:proofErr w:type="gramEnd"/>
      <w:r w:rsidRPr="00791B36">
        <w:rPr>
          <w:sz w:val="22"/>
          <w:szCs w:val="22"/>
        </w:rPr>
        <w:t xml:space="preserve"> there has been no recurrence of fire. Other populations on the island have been unaffected by fire disturbance for over </w:t>
      </w:r>
      <w:del w:id="64" w:author="Risa" w:date="2021-06-17T20:27:00Z">
        <w:r w:rsidRPr="00791B36" w:rsidDel="00556B7F">
          <w:rPr>
            <w:sz w:val="22"/>
            <w:szCs w:val="22"/>
          </w:rPr>
          <w:delText>one hundred and twenty</w:delText>
        </w:r>
      </w:del>
      <w:ins w:id="65" w:author="Risa" w:date="2021-06-17T20:27:00Z">
        <w:r w:rsidR="00556B7F">
          <w:rPr>
            <w:sz w:val="22"/>
            <w:szCs w:val="22"/>
          </w:rPr>
          <w:t>120</w:t>
        </w:r>
      </w:ins>
      <w:r w:rsidRPr="00791B36">
        <w:rPr>
          <w:sz w:val="22"/>
          <w:szCs w:val="22"/>
        </w:rPr>
        <w:t xml:space="preserve"> years. </w:t>
      </w:r>
      <w:moveFromRangeStart w:id="66" w:author="Risa" w:date="2021-06-17T20:27:00Z" w:name="move74854058"/>
      <w:moveFrom w:id="67" w:author="Risa" w:date="2021-06-17T20:27:00Z">
        <w:r w:rsidRPr="00791B36" w:rsidDel="00556B7F">
          <w:rPr>
            <w:sz w:val="22"/>
            <w:szCs w:val="22"/>
          </w:rPr>
          <w:t xml:space="preserve">Fire history has been shown to influence plant form and functioning, yet these impacts are not well quantified for pitch pine in relation to other factors such as </w:t>
        </w:r>
        <w:r w:rsidRPr="00791B36" w:rsidDel="00556B7F">
          <w:rPr>
            <w:color w:val="FF0000"/>
            <w:sz w:val="22"/>
            <w:szCs w:val="22"/>
            <w:u w:val="single"/>
          </w:rPr>
          <w:t>elevation and</w:t>
        </w:r>
        <w:r w:rsidRPr="00791B36" w:rsidDel="00556B7F">
          <w:rPr>
            <w:color w:val="FF0000"/>
            <w:sz w:val="22"/>
            <w:szCs w:val="22"/>
          </w:rPr>
          <w:t xml:space="preserve"> </w:t>
        </w:r>
        <w:r w:rsidRPr="00791B36" w:rsidDel="00556B7F">
          <w:rPr>
            <w:sz w:val="22"/>
            <w:szCs w:val="22"/>
          </w:rPr>
          <w:t xml:space="preserve">topography, known to impact traits of this species. </w:t>
        </w:r>
        <w:moveFromRangeStart w:id="68" w:author="Risa" w:date="2021-06-17T20:27:00Z" w:name="move74854071"/>
        <w:moveFromRangeEnd w:id="66"/>
        <w:r w:rsidRPr="00791B36" w:rsidDel="00556B7F">
          <w:rPr>
            <w:sz w:val="22"/>
            <w:szCs w:val="22"/>
          </w:rPr>
          <w:t xml:space="preserve">We </w:t>
        </w:r>
        <w:r w:rsidR="0026423B" w:rsidRPr="00791B36" w:rsidDel="00556B7F">
          <w:rPr>
            <w:sz w:val="22"/>
            <w:szCs w:val="22"/>
          </w:rPr>
          <w:t>studied pitch pine resistance in the absence of fire under the influence of</w:t>
        </w:r>
        <w:r w:rsidRPr="00791B36" w:rsidDel="00556B7F">
          <w:rPr>
            <w:color w:val="FF0000"/>
            <w:sz w:val="22"/>
            <w:szCs w:val="22"/>
            <w:u w:val="single"/>
          </w:rPr>
          <w:t xml:space="preserve"> elevation and topography</w:t>
        </w:r>
        <w:r w:rsidRPr="00791B36" w:rsidDel="00556B7F">
          <w:rPr>
            <w:color w:val="FF0000"/>
            <w:sz w:val="22"/>
            <w:szCs w:val="22"/>
          </w:rPr>
          <w:t xml:space="preserve"> (including slope and aspect)</w:t>
        </w:r>
        <w:r w:rsidR="0026423B" w:rsidRPr="00791B36" w:rsidDel="00556B7F">
          <w:rPr>
            <w:color w:val="FF0000"/>
            <w:sz w:val="22"/>
            <w:szCs w:val="22"/>
          </w:rPr>
          <w:t xml:space="preserve">. </w:t>
        </w:r>
      </w:moveFrom>
      <w:moveFromRangeEnd w:id="68"/>
      <w:del w:id="69" w:author="Risa" w:date="2021-06-17T20:28:00Z">
        <w:r w:rsidR="0026423B" w:rsidRPr="00791B36" w:rsidDel="00556B7F">
          <w:rPr>
            <w:color w:val="FF0000"/>
            <w:sz w:val="22"/>
            <w:szCs w:val="22"/>
          </w:rPr>
          <w:delText xml:space="preserve">This was achieved based on examining </w:delText>
        </w:r>
        <w:r w:rsidRPr="00791B36" w:rsidDel="00556B7F">
          <w:rPr>
            <w:sz w:val="22"/>
            <w:szCs w:val="22"/>
          </w:rPr>
          <w:delText xml:space="preserve">traits of </w:delText>
        </w:r>
        <w:r w:rsidR="0026423B" w:rsidRPr="00791B36" w:rsidDel="00556B7F">
          <w:rPr>
            <w:sz w:val="22"/>
            <w:szCs w:val="22"/>
          </w:rPr>
          <w:delText>individual trees in</w:delText>
        </w:r>
        <w:r w:rsidRPr="00791B36" w:rsidDel="00556B7F">
          <w:rPr>
            <w:sz w:val="22"/>
            <w:szCs w:val="22"/>
          </w:rPr>
          <w:delText xml:space="preserve"> four separate stands</w:delText>
        </w:r>
      </w:del>
      <w:ins w:id="70" w:author="Risa" w:date="2021-06-17T20:28:00Z">
        <w:r w:rsidR="00556B7F">
          <w:rPr>
            <w:sz w:val="22"/>
            <w:szCs w:val="22"/>
          </w:rPr>
          <w:t>We measured tree height, diameter</w:t>
        </w:r>
      </w:ins>
      <w:ins w:id="71" w:author="Risa" w:date="2021-06-17T20:29:00Z">
        <w:r w:rsidR="00556B7F">
          <w:rPr>
            <w:sz w:val="22"/>
            <w:szCs w:val="22"/>
          </w:rPr>
          <w:t>, stand density, foliar nutrients, and soil water retention at four sites across a gradient of fire history, elevation, and topography</w:t>
        </w:r>
      </w:ins>
      <w:del w:id="72" w:author="Risa" w:date="2021-06-17T20:40:00Z">
        <w:r w:rsidR="0026423B" w:rsidRPr="00791B36" w:rsidDel="00E60C16">
          <w:rPr>
            <w:sz w:val="22"/>
            <w:szCs w:val="22"/>
          </w:rPr>
          <w:delText xml:space="preserve">. </w:delText>
        </w:r>
      </w:del>
      <w:ins w:id="73" w:author="Risa" w:date="2021-06-17T20:38:00Z">
        <w:r w:rsidR="00E60C16">
          <w:rPr>
            <w:sz w:val="22"/>
            <w:szCs w:val="22"/>
          </w:rPr>
          <w:t xml:space="preserve">. </w:t>
        </w:r>
      </w:ins>
      <w:del w:id="74" w:author="Risa" w:date="2021-06-17T20:38:00Z">
        <w:r w:rsidR="0026423B" w:rsidRPr="00791B36" w:rsidDel="00E60C16">
          <w:rPr>
            <w:sz w:val="22"/>
            <w:szCs w:val="22"/>
          </w:rPr>
          <w:delText xml:space="preserve">Significant differences were found in </w:delText>
        </w:r>
        <w:r w:rsidRPr="00791B36" w:rsidDel="00E60C16">
          <w:rPr>
            <w:sz w:val="22"/>
            <w:szCs w:val="22"/>
          </w:rPr>
          <w:delText>growth, stand density, photosynthetic water use efficiency, foliar nutrients</w:delText>
        </w:r>
        <w:r w:rsidR="00E45E89" w:rsidRPr="00791B36" w:rsidDel="00E60C16">
          <w:rPr>
            <w:sz w:val="22"/>
            <w:szCs w:val="22"/>
          </w:rPr>
          <w:delText xml:space="preserve"> </w:delText>
        </w:r>
        <w:r w:rsidRPr="00791B36" w:rsidDel="00E60C16">
          <w:rPr>
            <w:sz w:val="22"/>
            <w:szCs w:val="22"/>
          </w:rPr>
          <w:delText>and soil water retention. Elevation was found to have a greater influence on measured traits</w:delText>
        </w:r>
        <w:r w:rsidR="00FF4719" w:rsidRPr="00791B36" w:rsidDel="00E60C16">
          <w:rPr>
            <w:sz w:val="22"/>
            <w:szCs w:val="22"/>
          </w:rPr>
          <w:delText>; trees</w:delText>
        </w:r>
      </w:del>
      <w:ins w:id="75" w:author="Risa" w:date="2021-06-17T20:38:00Z">
        <w:r w:rsidR="00E60C16">
          <w:rPr>
            <w:sz w:val="22"/>
            <w:szCs w:val="22"/>
          </w:rPr>
          <w:t>Trees</w:t>
        </w:r>
      </w:ins>
      <w:r w:rsidR="00FF4719" w:rsidRPr="00791B36">
        <w:rPr>
          <w:sz w:val="22"/>
          <w:szCs w:val="22"/>
        </w:rPr>
        <w:t xml:space="preserve"> at higher elevation displayed </w:t>
      </w:r>
      <w:r w:rsidRPr="00791B36">
        <w:rPr>
          <w:sz w:val="22"/>
          <w:szCs w:val="22"/>
        </w:rPr>
        <w:t xml:space="preserve">greater water use efficiency, indicating a preference for stress resistance </w:t>
      </w:r>
      <w:proofErr w:type="gramStart"/>
      <w:r w:rsidRPr="00791B36">
        <w:rPr>
          <w:sz w:val="22"/>
          <w:szCs w:val="22"/>
        </w:rPr>
        <w:t>over growth</w:t>
      </w:r>
      <w:proofErr w:type="gramEnd"/>
      <w:r w:rsidRPr="00791B36">
        <w:rPr>
          <w:sz w:val="22"/>
          <w:szCs w:val="22"/>
        </w:rPr>
        <w:t xml:space="preserve">. At </w:t>
      </w:r>
      <w:r w:rsidR="00FF4719" w:rsidRPr="00791B36">
        <w:rPr>
          <w:sz w:val="22"/>
          <w:szCs w:val="22"/>
        </w:rPr>
        <w:t>lower e</w:t>
      </w:r>
      <w:r w:rsidRPr="00791B36">
        <w:rPr>
          <w:sz w:val="22"/>
          <w:szCs w:val="22"/>
        </w:rPr>
        <w:t xml:space="preserve">levation, </w:t>
      </w:r>
      <w:ins w:id="76" w:author="Risa" w:date="2021-06-17T20:40:00Z">
        <w:r w:rsidR="00E60C16">
          <w:rPr>
            <w:sz w:val="22"/>
            <w:szCs w:val="22"/>
          </w:rPr>
          <w:t xml:space="preserve">soil water retention was higher and </w:t>
        </w:r>
      </w:ins>
      <w:r w:rsidRPr="00791B36">
        <w:rPr>
          <w:sz w:val="22"/>
          <w:szCs w:val="22"/>
        </w:rPr>
        <w:t xml:space="preserve">trees exhibited </w:t>
      </w:r>
      <w:del w:id="77" w:author="Risa" w:date="2021-06-17T20:39:00Z">
        <w:r w:rsidRPr="00791B36" w:rsidDel="00E60C16">
          <w:rPr>
            <w:sz w:val="22"/>
            <w:szCs w:val="22"/>
          </w:rPr>
          <w:delText>greater capacity for growth</w:delText>
        </w:r>
        <w:r w:rsidR="00FF4719" w:rsidRPr="00791B36" w:rsidDel="00E60C16">
          <w:rPr>
            <w:sz w:val="22"/>
            <w:szCs w:val="22"/>
          </w:rPr>
          <w:delText xml:space="preserve"> and</w:delText>
        </w:r>
      </w:del>
      <w:ins w:id="78" w:author="Risa" w:date="2021-06-17T20:39:00Z">
        <w:r w:rsidR="00E60C16">
          <w:rPr>
            <w:sz w:val="22"/>
            <w:szCs w:val="22"/>
          </w:rPr>
          <w:t>greater</w:t>
        </w:r>
      </w:ins>
      <w:r w:rsidR="00FF4719" w:rsidRPr="00791B36">
        <w:rPr>
          <w:sz w:val="22"/>
          <w:szCs w:val="22"/>
        </w:rPr>
        <w:t xml:space="preserve"> </w:t>
      </w:r>
      <w:del w:id="79" w:author="Risa" w:date="2021-06-17T20:39:00Z">
        <w:r w:rsidR="00FF4719" w:rsidRPr="00791B36" w:rsidDel="00E60C16">
          <w:rPr>
            <w:sz w:val="22"/>
            <w:szCs w:val="22"/>
          </w:rPr>
          <w:delText>stand density</w:delText>
        </w:r>
      </w:del>
      <w:ins w:id="80" w:author="Risa" w:date="2021-06-17T20:39:00Z">
        <w:r w:rsidR="00E60C16">
          <w:rPr>
            <w:sz w:val="22"/>
            <w:szCs w:val="22"/>
          </w:rPr>
          <w:t>clustering (low distance between neighbors)</w:t>
        </w:r>
      </w:ins>
      <w:del w:id="81" w:author="Risa" w:date="2021-06-17T20:40:00Z">
        <w:r w:rsidRPr="00791B36" w:rsidDel="00E60C16">
          <w:rPr>
            <w:sz w:val="22"/>
            <w:szCs w:val="22"/>
          </w:rPr>
          <w:delText xml:space="preserve"> </w:delText>
        </w:r>
      </w:del>
      <w:del w:id="82" w:author="Risa" w:date="2021-06-17T20:39:00Z">
        <w:r w:rsidRPr="00791B36" w:rsidDel="00E60C16">
          <w:rPr>
            <w:sz w:val="22"/>
            <w:szCs w:val="22"/>
          </w:rPr>
          <w:delText>due to more favorable conditions, including</w:delText>
        </w:r>
      </w:del>
      <w:del w:id="83" w:author="Risa" w:date="2021-06-17T20:40:00Z">
        <w:r w:rsidRPr="00791B36" w:rsidDel="00E60C16">
          <w:rPr>
            <w:sz w:val="22"/>
            <w:szCs w:val="22"/>
          </w:rPr>
          <w:delText xml:space="preserve"> </w:delText>
        </w:r>
      </w:del>
      <w:del w:id="84" w:author="Risa" w:date="2021-06-17T20:39:00Z">
        <w:r w:rsidRPr="00791B36" w:rsidDel="00E60C16">
          <w:rPr>
            <w:sz w:val="22"/>
            <w:szCs w:val="22"/>
          </w:rPr>
          <w:delText xml:space="preserve">greater </w:delText>
        </w:r>
      </w:del>
      <w:del w:id="85" w:author="Risa" w:date="2021-06-17T20:40:00Z">
        <w:r w:rsidRPr="00791B36" w:rsidDel="00E60C16">
          <w:rPr>
            <w:sz w:val="22"/>
            <w:szCs w:val="22"/>
          </w:rPr>
          <w:delText>soil moisture reten</w:delText>
        </w:r>
      </w:del>
      <w:ins w:id="86" w:author="Risa" w:date="2021-06-17T20:40:00Z">
        <w:r w:rsidR="00E60C16">
          <w:rPr>
            <w:sz w:val="22"/>
            <w:szCs w:val="22"/>
          </w:rPr>
          <w:t>.</w:t>
        </w:r>
      </w:ins>
      <w:del w:id="87" w:author="Risa" w:date="2021-06-17T20:40:00Z">
        <w:r w:rsidRPr="00791B36" w:rsidDel="00E60C16">
          <w:rPr>
            <w:sz w:val="22"/>
            <w:szCs w:val="22"/>
          </w:rPr>
          <w:delText>tion.</w:delText>
        </w:r>
      </w:del>
      <w:r w:rsidRPr="00791B36">
        <w:rPr>
          <w:sz w:val="22"/>
          <w:szCs w:val="22"/>
        </w:rPr>
        <w:t xml:space="preserve"> </w:t>
      </w:r>
      <w:ins w:id="88" w:author="Risa" w:date="2021-06-17T20:40:00Z">
        <w:r w:rsidR="00E60C16">
          <w:rPr>
            <w:sz w:val="22"/>
            <w:szCs w:val="22"/>
          </w:rPr>
          <w:t xml:space="preserve">However, </w:t>
        </w:r>
        <w:r w:rsidR="00E60C16" w:rsidRPr="00E60C16">
          <w:rPr>
            <w:sz w:val="22"/>
            <w:szCs w:val="22"/>
          </w:rPr>
          <w:t xml:space="preserve">fire accounted for a significant influence on foliar </w:t>
        </w:r>
        <w:r w:rsidR="00E60C16">
          <w:rPr>
            <w:sz w:val="22"/>
            <w:szCs w:val="22"/>
          </w:rPr>
          <w:t>nitrogen.</w:t>
        </w:r>
        <w:r w:rsidR="00E60C16" w:rsidRPr="00791B36">
          <w:rPr>
            <w:sz w:val="22"/>
            <w:szCs w:val="22"/>
          </w:rPr>
          <w:t xml:space="preserve"> </w:t>
        </w:r>
      </w:ins>
      <w:r w:rsidR="003309EA" w:rsidRPr="00791B36">
        <w:rPr>
          <w:sz w:val="22"/>
          <w:szCs w:val="22"/>
        </w:rPr>
        <w:t xml:space="preserve">Our insights </w:t>
      </w:r>
      <w:proofErr w:type="gramStart"/>
      <w:r w:rsidR="003309EA" w:rsidRPr="00791B36">
        <w:rPr>
          <w:sz w:val="22"/>
          <w:szCs w:val="22"/>
        </w:rPr>
        <w:t>provide</w:t>
      </w:r>
      <w:proofErr w:type="gramEnd"/>
      <w:r w:rsidR="003309EA" w:rsidRPr="00791B36">
        <w:rPr>
          <w:sz w:val="22"/>
          <w:szCs w:val="22"/>
        </w:rPr>
        <w:t xml:space="preserve"> a means to a better understanding of how to promote pitch pine persistence in communities, at varying elevation and topography, </w:t>
      </w:r>
      <w:r w:rsidR="000234B9" w:rsidRPr="00791B36">
        <w:rPr>
          <w:sz w:val="22"/>
          <w:szCs w:val="22"/>
        </w:rPr>
        <w:t xml:space="preserve">where fire is absent, </w:t>
      </w:r>
      <w:r w:rsidR="003309EA" w:rsidRPr="00791B36">
        <w:rPr>
          <w:sz w:val="22"/>
          <w:szCs w:val="22"/>
        </w:rPr>
        <w:t>which dot the northeastern and mid-Atlantic U.S. coast.</w:t>
      </w:r>
    </w:p>
    <w:p w14:paraId="27A2F6D2" w14:textId="77777777" w:rsidR="005278F2" w:rsidRPr="00791B36" w:rsidRDefault="005278F2">
      <w:pPr>
        <w:spacing w:line="360" w:lineRule="auto"/>
        <w:rPr>
          <w:b/>
          <w:sz w:val="22"/>
          <w:szCs w:val="22"/>
        </w:rPr>
        <w:pPrChange w:id="89" w:author="Risa" w:date="2021-06-16T16:30:00Z">
          <w:pPr/>
        </w:pPrChange>
      </w:pPr>
    </w:p>
    <w:p w14:paraId="66C3499C" w14:textId="77777777" w:rsidR="005278F2" w:rsidRPr="00791B36" w:rsidRDefault="005278F2">
      <w:pPr>
        <w:spacing w:line="360" w:lineRule="auto"/>
        <w:rPr>
          <w:b/>
          <w:sz w:val="22"/>
          <w:szCs w:val="22"/>
        </w:rPr>
        <w:pPrChange w:id="90" w:author="Risa" w:date="2021-06-16T16:30:00Z">
          <w:pPr/>
        </w:pPrChange>
      </w:pPr>
    </w:p>
    <w:p w14:paraId="3399C6AB" w14:textId="0E204638" w:rsidR="001D515C" w:rsidRPr="00791B36" w:rsidRDefault="001D515C">
      <w:pPr>
        <w:spacing w:line="360" w:lineRule="auto"/>
        <w:rPr>
          <w:b/>
          <w:sz w:val="22"/>
          <w:szCs w:val="22"/>
        </w:rPr>
        <w:pPrChange w:id="91" w:author="Risa" w:date="2021-06-16T16:30:00Z">
          <w:pPr>
            <w:jc w:val="both"/>
          </w:pPr>
        </w:pPrChange>
      </w:pPr>
      <w:bookmarkStart w:id="92" w:name="_Hlk43783425"/>
      <w:bookmarkEnd w:id="2"/>
      <w:r w:rsidRPr="00791B36">
        <w:rPr>
          <w:b/>
          <w:sz w:val="22"/>
          <w:szCs w:val="22"/>
        </w:rPr>
        <w:t>INTRODUCTION</w:t>
      </w:r>
    </w:p>
    <w:p w14:paraId="75F39A45" w14:textId="12F9C126" w:rsidR="002C61B9" w:rsidRPr="00791B36" w:rsidRDefault="00992A1C">
      <w:pPr>
        <w:spacing w:line="360" w:lineRule="auto"/>
        <w:rPr>
          <w:sz w:val="22"/>
          <w:szCs w:val="22"/>
        </w:rPr>
        <w:pPrChange w:id="93" w:author="Risa" w:date="2021-06-16T16:30:00Z">
          <w:pPr>
            <w:spacing w:line="276" w:lineRule="auto"/>
            <w:jc w:val="both"/>
          </w:pPr>
        </w:pPrChange>
      </w:pPr>
      <w:del w:id="94" w:author="Risa" w:date="2021-06-16T15:50:00Z">
        <w:r w:rsidRPr="00791B36" w:rsidDel="00831764">
          <w:rPr>
            <w:sz w:val="22"/>
            <w:szCs w:val="22"/>
          </w:rPr>
          <w:lastRenderedPageBreak/>
          <w:delText>On Mt. Desert Island in Maine USA, pitch pine (</w:delText>
        </w:r>
        <w:r w:rsidRPr="00791B36" w:rsidDel="00831764">
          <w:rPr>
            <w:i/>
            <w:iCs/>
            <w:sz w:val="22"/>
            <w:szCs w:val="22"/>
          </w:rPr>
          <w:delText>Pinus rigida</w:delText>
        </w:r>
      </w:del>
      <w:del w:id="95" w:author="Risa" w:date="2021-06-16T15:49:00Z">
        <w:r w:rsidRPr="00791B36" w:rsidDel="00831764">
          <w:rPr>
            <w:sz w:val="22"/>
            <w:szCs w:val="22"/>
          </w:rPr>
          <w:delText xml:space="preserve"> Miller</w:delText>
        </w:r>
      </w:del>
      <w:del w:id="96" w:author="Risa" w:date="2021-06-16T15:50:00Z">
        <w:r w:rsidRPr="00791B36" w:rsidDel="00831764">
          <w:rPr>
            <w:sz w:val="22"/>
            <w:szCs w:val="22"/>
          </w:rPr>
          <w:delText xml:space="preserve">) dwell at the edge of their northeastern range (Fig. 1). </w:delText>
        </w:r>
      </w:del>
      <w:r w:rsidR="002C61B9" w:rsidRPr="00791B36">
        <w:rPr>
          <w:sz w:val="22"/>
          <w:szCs w:val="22"/>
        </w:rPr>
        <w:t xml:space="preserve">Over </w:t>
      </w:r>
      <w:del w:id="97" w:author="Risa" w:date="2021-06-16T15:16:00Z">
        <w:r w:rsidRPr="00791B36" w:rsidDel="00C75DC0">
          <w:rPr>
            <w:sz w:val="22"/>
            <w:szCs w:val="22"/>
          </w:rPr>
          <w:delText>millenia</w:delText>
        </w:r>
      </w:del>
      <w:ins w:id="98" w:author="Risa" w:date="2021-06-16T15:16:00Z">
        <w:r w:rsidR="00C75DC0" w:rsidRPr="00791B36">
          <w:rPr>
            <w:sz w:val="22"/>
            <w:szCs w:val="22"/>
          </w:rPr>
          <w:t>millennia</w:t>
        </w:r>
      </w:ins>
      <w:r w:rsidR="002C61B9" w:rsidRPr="00791B36">
        <w:rPr>
          <w:sz w:val="22"/>
          <w:szCs w:val="22"/>
        </w:rPr>
        <w:t>,</w:t>
      </w:r>
      <w:r w:rsidRPr="00791B36">
        <w:rPr>
          <w:sz w:val="22"/>
          <w:szCs w:val="22"/>
        </w:rPr>
        <w:t xml:space="preserve"> fire </w:t>
      </w:r>
      <w:del w:id="99" w:author="Risa" w:date="2021-06-16T15:47:00Z">
        <w:r w:rsidRPr="00791B36" w:rsidDel="00831764">
          <w:rPr>
            <w:sz w:val="22"/>
            <w:szCs w:val="22"/>
          </w:rPr>
          <w:delText xml:space="preserve">is </w:delText>
        </w:r>
      </w:del>
      <w:ins w:id="100" w:author="Risa" w:date="2021-06-16T15:47:00Z">
        <w:r w:rsidR="00831764" w:rsidRPr="00791B36">
          <w:rPr>
            <w:sz w:val="22"/>
            <w:szCs w:val="22"/>
          </w:rPr>
          <w:t xml:space="preserve">has been </w:t>
        </w:r>
      </w:ins>
      <w:r w:rsidRPr="00791B36">
        <w:rPr>
          <w:sz w:val="22"/>
          <w:szCs w:val="22"/>
        </w:rPr>
        <w:t>a constant disturbance</w:t>
      </w:r>
      <w:r w:rsidR="002C61B9" w:rsidRPr="00791B36">
        <w:rPr>
          <w:sz w:val="22"/>
          <w:szCs w:val="22"/>
        </w:rPr>
        <w:t xml:space="preserve"> in </w:t>
      </w:r>
      <w:ins w:id="101" w:author="Risa" w:date="2021-06-16T15:50:00Z">
        <w:r w:rsidR="00831764" w:rsidRPr="00791B36">
          <w:rPr>
            <w:sz w:val="22"/>
            <w:szCs w:val="22"/>
          </w:rPr>
          <w:t xml:space="preserve">pitch </w:t>
        </w:r>
      </w:ins>
      <w:r w:rsidR="002C61B9" w:rsidRPr="00791B36">
        <w:rPr>
          <w:sz w:val="22"/>
          <w:szCs w:val="22"/>
        </w:rPr>
        <w:t>pine</w:t>
      </w:r>
      <w:ins w:id="102" w:author="Risa" w:date="2021-06-16T15:50:00Z">
        <w:r w:rsidR="00831764" w:rsidRPr="00791B36">
          <w:rPr>
            <w:sz w:val="22"/>
            <w:szCs w:val="22"/>
          </w:rPr>
          <w:t xml:space="preserve"> (</w:t>
        </w:r>
        <w:r w:rsidR="00831764" w:rsidRPr="00791B36">
          <w:rPr>
            <w:i/>
            <w:iCs/>
            <w:sz w:val="22"/>
            <w:szCs w:val="22"/>
          </w:rPr>
          <w:t>Pinus rigida</w:t>
        </w:r>
        <w:r w:rsidR="00831764" w:rsidRPr="00791B36">
          <w:rPr>
            <w:sz w:val="22"/>
            <w:szCs w:val="22"/>
          </w:rPr>
          <w:t>)</w:t>
        </w:r>
      </w:ins>
      <w:r w:rsidR="002C61B9" w:rsidRPr="00791B36">
        <w:rPr>
          <w:sz w:val="22"/>
          <w:szCs w:val="22"/>
        </w:rPr>
        <w:t xml:space="preserve"> barrens</w:t>
      </w:r>
      <w:ins w:id="103" w:author="Risa" w:date="2021-06-16T15:47:00Z">
        <w:r w:rsidR="00831764" w:rsidRPr="00791B36">
          <w:rPr>
            <w:sz w:val="22"/>
            <w:szCs w:val="22"/>
          </w:rPr>
          <w:t>,</w:t>
        </w:r>
      </w:ins>
      <w:r w:rsidRPr="00791B36">
        <w:rPr>
          <w:sz w:val="22"/>
          <w:szCs w:val="22"/>
        </w:rPr>
        <w:t xml:space="preserve"> enabling persistence </w:t>
      </w:r>
      <w:r w:rsidR="002C61B9" w:rsidRPr="00791B36">
        <w:rPr>
          <w:sz w:val="22"/>
          <w:szCs w:val="22"/>
        </w:rPr>
        <w:t>through reduced</w:t>
      </w:r>
      <w:r w:rsidRPr="00791B36">
        <w:rPr>
          <w:sz w:val="22"/>
          <w:szCs w:val="22"/>
        </w:rPr>
        <w:t xml:space="preserve"> competition, </w:t>
      </w:r>
      <w:r w:rsidR="002C61B9" w:rsidRPr="00791B36">
        <w:rPr>
          <w:sz w:val="22"/>
          <w:szCs w:val="22"/>
        </w:rPr>
        <w:t>added</w:t>
      </w:r>
      <w:r w:rsidRPr="00791B36">
        <w:rPr>
          <w:sz w:val="22"/>
          <w:szCs w:val="22"/>
        </w:rPr>
        <w:t xml:space="preserve"> pyrogenic</w:t>
      </w:r>
      <w:ins w:id="104" w:author="Risa" w:date="2021-06-16T15:57:00Z">
        <w:r w:rsidR="005B1435" w:rsidRPr="00791B36">
          <w:rPr>
            <w:sz w:val="22"/>
            <w:szCs w:val="22"/>
          </w:rPr>
          <w:t xml:space="preserve"> carbon</w:t>
        </w:r>
      </w:ins>
      <w:r w:rsidRPr="00791B36">
        <w:rPr>
          <w:sz w:val="22"/>
          <w:szCs w:val="22"/>
        </w:rPr>
        <w:t xml:space="preserve"> </w:t>
      </w:r>
      <w:ins w:id="105" w:author="Risa" w:date="2021-06-16T15:57:00Z">
        <w:r w:rsidR="005B1435" w:rsidRPr="00791B36">
          <w:rPr>
            <w:sz w:val="22"/>
            <w:szCs w:val="22"/>
          </w:rPr>
          <w:t>(</w:t>
        </w:r>
      </w:ins>
      <w:r w:rsidRPr="00791B36">
        <w:rPr>
          <w:sz w:val="22"/>
          <w:szCs w:val="22"/>
        </w:rPr>
        <w:t>C</w:t>
      </w:r>
      <w:ins w:id="106" w:author="Risa" w:date="2021-06-16T15:57:00Z">
        <w:r w:rsidR="005B1435" w:rsidRPr="00791B36">
          <w:rPr>
            <w:sz w:val="22"/>
            <w:szCs w:val="22"/>
          </w:rPr>
          <w:t>)</w:t>
        </w:r>
      </w:ins>
      <w:r w:rsidRPr="00791B36">
        <w:rPr>
          <w:sz w:val="22"/>
          <w:szCs w:val="22"/>
        </w:rPr>
        <w:t xml:space="preserve"> by way of post-fire charcoal</w:t>
      </w:r>
      <w:ins w:id="107" w:author="Risa" w:date="2021-06-16T15:47:00Z">
        <w:r w:rsidR="00831764" w:rsidRPr="00791B36">
          <w:rPr>
            <w:sz w:val="22"/>
            <w:szCs w:val="22"/>
          </w:rPr>
          <w:t>,</w:t>
        </w:r>
      </w:ins>
      <w:r w:rsidRPr="00791B36">
        <w:rPr>
          <w:sz w:val="22"/>
          <w:szCs w:val="22"/>
        </w:rPr>
        <w:t xml:space="preserve"> and long evolved adaptations</w:t>
      </w:r>
      <w:r w:rsidR="002C61B9" w:rsidRPr="00791B36">
        <w:rPr>
          <w:sz w:val="22"/>
          <w:szCs w:val="22"/>
        </w:rPr>
        <w:t xml:space="preserve">. These </w:t>
      </w:r>
      <w:del w:id="108" w:author="Risa" w:date="2021-06-16T15:48:00Z">
        <w:r w:rsidR="002C61B9" w:rsidRPr="00791B36" w:rsidDel="00831764">
          <w:rPr>
            <w:sz w:val="22"/>
            <w:szCs w:val="22"/>
          </w:rPr>
          <w:delText xml:space="preserve">feature </w:delText>
        </w:r>
      </w:del>
      <w:ins w:id="109" w:author="Risa" w:date="2021-06-16T15:48:00Z">
        <w:r w:rsidR="00831764" w:rsidRPr="00791B36">
          <w:rPr>
            <w:sz w:val="22"/>
            <w:szCs w:val="22"/>
          </w:rPr>
          <w:t xml:space="preserve">adaptations include </w:t>
        </w:r>
      </w:ins>
      <w:del w:id="110" w:author="Risa" w:date="2021-06-16T15:16:00Z">
        <w:r w:rsidRPr="00791B36" w:rsidDel="00C75DC0">
          <w:rPr>
            <w:sz w:val="22"/>
            <w:szCs w:val="22"/>
          </w:rPr>
          <w:delText>serotonous</w:delText>
        </w:r>
      </w:del>
      <w:ins w:id="111" w:author="Risa" w:date="2021-06-16T15:16:00Z">
        <w:r w:rsidR="00C75DC0" w:rsidRPr="00791B36">
          <w:rPr>
            <w:sz w:val="22"/>
            <w:szCs w:val="22"/>
          </w:rPr>
          <w:t>serotinous</w:t>
        </w:r>
      </w:ins>
      <w:r w:rsidRPr="00791B36">
        <w:rPr>
          <w:sz w:val="22"/>
          <w:szCs w:val="22"/>
        </w:rPr>
        <w:t xml:space="preserve"> cones</w:t>
      </w:r>
      <w:ins w:id="112" w:author="Risa" w:date="2021-06-16T15:48:00Z">
        <w:r w:rsidR="00831764" w:rsidRPr="00791B36">
          <w:rPr>
            <w:sz w:val="22"/>
            <w:szCs w:val="22"/>
          </w:rPr>
          <w:t>,</w:t>
        </w:r>
      </w:ins>
      <w:r w:rsidRPr="00791B36">
        <w:rPr>
          <w:sz w:val="22"/>
          <w:szCs w:val="22"/>
        </w:rPr>
        <w:t xml:space="preserve"> which </w:t>
      </w:r>
      <w:del w:id="113" w:author="Risa" w:date="2021-06-16T15:51:00Z">
        <w:r w:rsidRPr="00791B36" w:rsidDel="00831764">
          <w:rPr>
            <w:sz w:val="22"/>
            <w:szCs w:val="22"/>
          </w:rPr>
          <w:delText>typically open only when fire engulfs the tree</w:delText>
        </w:r>
      </w:del>
      <w:ins w:id="114" w:author="Risa" w:date="2021-06-16T15:51:00Z">
        <w:r w:rsidR="00831764" w:rsidRPr="00791B36">
          <w:rPr>
            <w:sz w:val="22"/>
            <w:szCs w:val="22"/>
          </w:rPr>
          <w:t xml:space="preserve">rely on the brief extreme heat </w:t>
        </w:r>
      </w:ins>
      <w:ins w:id="115" w:author="Risa" w:date="2021-06-16T15:52:00Z">
        <w:r w:rsidR="00831764" w:rsidRPr="00791B36">
          <w:rPr>
            <w:sz w:val="22"/>
            <w:szCs w:val="22"/>
          </w:rPr>
          <w:t>of fire to release seeds</w:t>
        </w:r>
      </w:ins>
      <w:ins w:id="116" w:author="Risa" w:date="2021-06-16T15:51:00Z">
        <w:r w:rsidR="00831764" w:rsidRPr="00791B36">
          <w:rPr>
            <w:sz w:val="22"/>
            <w:szCs w:val="22"/>
          </w:rPr>
          <w:t xml:space="preserve"> </w:t>
        </w:r>
      </w:ins>
      <w:ins w:id="117" w:author="Risa" w:date="2021-06-17T21:57:00Z">
        <w:r w:rsidR="00C72C31">
          <w:rPr>
            <w:sz w:val="22"/>
            <w:szCs w:val="22"/>
          </w:rPr>
          <w:fldChar w:fldCharType="begin" w:fldLock="1"/>
        </w:r>
      </w:ins>
      <w:r w:rsidR="00C72C31">
        <w:rPr>
          <w:sz w:val="22"/>
          <w:szCs w:val="22"/>
        </w:rPr>
        <w:instrText>ADDIN CSL_CITATION {"citationItems":[{"id":"ITEM-1","itemData":{"author":[{"dropping-particle":"","family":"Givnish","given":"Thomas J.","non-dropping-particle":"","parse-names":false,"suffix":""}],"container-title":"Evolution","id":"ITEM-1","issue":"1","issued":{"date-parts":[["1981"]]},"page":"101-123","title":"Serotiny, Geography, and Fire in the Pine Barrens of New Jersey","type":"article-journal","volume":"35"},"uris":["http://www.mendeley.com/documents/?uuid=6206f93f-a2fb-439b-a37c-2bb55d4c3a17"]}],"mendeley":{"formattedCitation":"(Givnish, 1981)","plainTextFormattedCitation":"(Givnish, 1981)","previouslyFormattedCitation":"(Givnish, 1981)"},"properties":{"noteIndex":0},"schema":"https://github.com/citation-style-language/schema/raw/master/csl-citation.json"}</w:instrText>
      </w:r>
      <w:r w:rsidR="00C72C31">
        <w:rPr>
          <w:sz w:val="22"/>
          <w:szCs w:val="22"/>
        </w:rPr>
        <w:fldChar w:fldCharType="separate"/>
      </w:r>
      <w:r w:rsidR="00C72C31" w:rsidRPr="00C72C31">
        <w:rPr>
          <w:noProof/>
          <w:sz w:val="22"/>
          <w:szCs w:val="22"/>
        </w:rPr>
        <w:t>(Givnish, 1981)</w:t>
      </w:r>
      <w:ins w:id="118" w:author="Risa" w:date="2021-06-17T21:57:00Z">
        <w:r w:rsidR="00C72C31">
          <w:rPr>
            <w:sz w:val="22"/>
            <w:szCs w:val="22"/>
          </w:rPr>
          <w:fldChar w:fldCharType="end"/>
        </w:r>
      </w:ins>
      <w:r w:rsidRPr="00791B36">
        <w:rPr>
          <w:sz w:val="22"/>
          <w:szCs w:val="22"/>
        </w:rPr>
        <w:t>, thickened bark to withstand scorching</w:t>
      </w:r>
      <w:ins w:id="119" w:author="Risa" w:date="2021-06-24T18:35:00Z">
        <w:r w:rsidR="00B83780">
          <w:rPr>
            <w:sz w:val="22"/>
            <w:szCs w:val="22"/>
          </w:rPr>
          <w:t xml:space="preserve"> (</w:t>
        </w:r>
        <w:r w:rsidR="00B83780" w:rsidRPr="00B83780">
          <w:rPr>
            <w:sz w:val="22"/>
            <w:szCs w:val="22"/>
            <w:highlight w:val="yellow"/>
            <w:rPrChange w:id="120" w:author="Risa" w:date="2021-06-24T18:35:00Z">
              <w:rPr>
                <w:sz w:val="22"/>
                <w:szCs w:val="22"/>
              </w:rPr>
            </w:rPrChange>
          </w:rPr>
          <w:t>xxx</w:t>
        </w:r>
        <w:r w:rsidR="00B83780">
          <w:rPr>
            <w:sz w:val="22"/>
            <w:szCs w:val="22"/>
          </w:rPr>
          <w:t>)</w:t>
        </w:r>
      </w:ins>
      <w:ins w:id="121" w:author="Risa" w:date="2021-06-16T15:48:00Z">
        <w:r w:rsidR="00831764" w:rsidRPr="00791B36">
          <w:rPr>
            <w:sz w:val="22"/>
            <w:szCs w:val="22"/>
          </w:rPr>
          <w:t>,</w:t>
        </w:r>
      </w:ins>
      <w:r w:rsidRPr="00791B36">
        <w:rPr>
          <w:sz w:val="22"/>
          <w:szCs w:val="22"/>
        </w:rPr>
        <w:t xml:space="preserve"> and epicormic sprouting following fire to provide additional photosynthetic stimulation</w:t>
      </w:r>
      <w:ins w:id="122" w:author="Risa" w:date="2021-06-24T18:35:00Z">
        <w:r w:rsidR="00B83780">
          <w:rPr>
            <w:sz w:val="22"/>
            <w:szCs w:val="22"/>
          </w:rPr>
          <w:t xml:space="preserve"> (xxx)</w:t>
        </w:r>
      </w:ins>
      <w:r w:rsidRPr="00791B36">
        <w:rPr>
          <w:sz w:val="22"/>
          <w:szCs w:val="22"/>
        </w:rPr>
        <w:t xml:space="preserve">. </w:t>
      </w:r>
      <w:ins w:id="123" w:author="Risa" w:date="2021-06-16T15:52:00Z">
        <w:r w:rsidR="00831764" w:rsidRPr="00791B36">
          <w:rPr>
            <w:sz w:val="22"/>
            <w:szCs w:val="22"/>
          </w:rPr>
          <w:t>However,</w:t>
        </w:r>
      </w:ins>
      <w:ins w:id="124" w:author="Risa" w:date="2021-06-16T16:08:00Z">
        <w:r w:rsidR="00F44DDA" w:rsidRPr="00791B36">
          <w:rPr>
            <w:sz w:val="22"/>
            <w:szCs w:val="22"/>
          </w:rPr>
          <w:t xml:space="preserve"> historic</w:t>
        </w:r>
      </w:ins>
      <w:ins w:id="125" w:author="Risa" w:date="2021-06-16T15:52:00Z">
        <w:r w:rsidR="00831764" w:rsidRPr="00791B36">
          <w:rPr>
            <w:sz w:val="22"/>
            <w:szCs w:val="22"/>
          </w:rPr>
          <w:t xml:space="preserve"> fire prevention and suppression has </w:t>
        </w:r>
      </w:ins>
      <w:ins w:id="126" w:author="Risa" w:date="2021-06-17T09:59:00Z">
        <w:r w:rsidR="00DA2A81">
          <w:rPr>
            <w:sz w:val="22"/>
            <w:szCs w:val="22"/>
          </w:rPr>
          <w:t>resulted in a significant</w:t>
        </w:r>
        <w:r w:rsidR="00DA2A81" w:rsidRPr="00FC633F">
          <w:rPr>
            <w:sz w:val="22"/>
            <w:szCs w:val="22"/>
          </w:rPr>
          <w:t xml:space="preserve"> loss of pitch pine barrens throughout the Northeast United States </w:t>
        </w:r>
      </w:ins>
      <w:ins w:id="127" w:author="Risa" w:date="2021-06-17T21:58:00Z">
        <w:r w:rsidR="00C72C31">
          <w:rPr>
            <w:sz w:val="22"/>
            <w:szCs w:val="22"/>
          </w:rPr>
          <w:fldChar w:fldCharType="begin" w:fldLock="1"/>
        </w:r>
      </w:ins>
      <w:r w:rsidR="00A038E1">
        <w:rPr>
          <w:sz w:val="22"/>
          <w:szCs w:val="22"/>
        </w:rPr>
        <w:instrText>ADDIN CSL_CITATION {"citationItems":[{"id":"ITEM-1","itemData":{"DOI":"10.1371/journal.pone.0041337","ISSN":"1932-6203","PMID":"22848467","abstract":"Fire suppression allows tree species that are intolerant of fire stress to increase their distribution, potentially resulting in disruption of historical species-environmental relationships. To measure changes between historical General Land Office surveys (1815 to 1850) and current USDA Forest Inventory and Assessment surveys (2004 to 2008), we compared composition, distribution, and site factors of 21 tree species or species groups in the Missouri Ozarks. We used 24 environmental variables and random forests as a classification method to model distributions. Eastern redcedar, elms, maples, and other fire-sensitive species have increased in dominance in oak forests, with concurrent reductions by oak species; specific changes varied by ecological subsection. Ordinations displayed loss of separation between formerly distinctive oak and fire-sensitive tree species groups. Distribution maps showed decreased presence of disturbance-dependent oak and pine species and increased presence of fire-sensitive species that generally expanded from subsections protected from fire along rivers to upland areas, except for eastern redcedar, which expanded into these subsections. Large scale differences in spatial gradients between past and present communities paralleled reduced influence of local topographic gradients in the varied relief of the Missouri Ozarks, as fire-sensitive species have moved to higher, drier, and sunnier sites away from riverine corridors. Due to changes in land use, landscapes in the Missouri Ozarks, eastern United States, and world-wide are changing from open oak and pine-dominated ecosystems to novel oak-mixed species forests, although at fine scales, forests are becoming more diverse in tree species today. Fire suppression weakened the influence by environmental gradients over species dominance, allowing succession from disturbance-dependent oaks to an alternative state of fire-sensitive species. Current and future research and conservation that rely on historical relationships and ecological principles based on disturbance across the landscape will need to incorporate modern interactions among species for resources into management plans and projections.","author":[{"dropping-particle":"","family":"Hanberry","given":"Brice B.","non-dropping-particle":"","parse-names":false,"suffix":""},{"dropping-particle":"","family":"Dey","given":"Dan C.","non-dropping-particle":"","parse-names":false,"suffix":""},{"dropping-particle":"","family":"He","given":"Hong S.","non-dropping-particle":"","parse-names":false,"suffix":""}],"container-title":"PLoS ONE","editor":[{"dropping-particle":"","family":"Niel","given":"Kimberly Patraw","non-dropping-particle":"Van","parse-names":false,"suffix":""}],"id":"ITEM-1","issue":"7","issued":{"date-parts":[["2012","7","24"]]},"page":"e41337","title":"Regime Shifts and Weakened Environmental Gradients in Open Oak and Pine Ecosystems","type":"article-journal","volume":"7"},"uris":["http://www.mendeley.com/documents/?uuid=ba516f65-ba47-42d0-9c18-0c1d060f0ae4"]},{"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id":"ITEM-3","itemData":{"abstract":"EXECUTIVE SUMMARY Fire is a primary natural disturbance in most forests of western North America and has shaped their plant and animal communities for millions of years. Native species and fundamental ecological processes are dependent on conditions created by fire. However, many western forests have experienced shifts in wildfire regimes and forest structure following a century or more of resource use and management, with some past and present management activities lacking a scientific basis. Changes in wildfire and fuel management policies are needed to address social and environmental problems that have arisen as a result of these activities. Incorporation of current scientific knowledge into revised policies and practices is essential to insure that the productivity, biological diversity, and ecological values of western forests are sustained. As an example, implementation of the Healthy Forests Restoration Act (HFRA) of 2003 (Public Law 108-V148) will benefit from adaptive application of the dramatically expanding base of scientific knowledge. Our review addresses the ecological science relevant to developing and implementing forest restoration and fuel management policies, including activities conducted before, during, and after forest wildfires. An essential principle of ecological variability within and among forests underlies all of our findings.","author":[{"dropping-particle":"","family":"Noss","given":"R. F.","non-dropping-particle":"","parse-names":false,"suffix":""},{"dropping-particle":"","family":"Franklin","given":"J. F.","non-dropping-particle":"","parse-names":false,"suffix":""},{"dropping-particle":"","family":"Baker","given":"W. L.","non-dropping-particle":"","parse-names":false,"suffix":""},{"dropping-particle":"","family":"Schoennagel","given":"T.","non-dropping-particle":"","parse-names":false,"suffix":""},{"dropping-particle":"","family":"Moyle","given":"P B.","non-dropping-particle":"","parse-names":false,"suffix":""}],"container-title":"Society for Conservation Biology Scientific Panel on Fire in Western U.S. Forest","id":"ITEM-3","issued":{"date-parts":[["2006"]]},"page":"1-72","title":"Ecology and Management of Fire-prone Forests of the Western United States","type":"article-journal","volume":"1"},"uris":["http://www.mendeley.com/documents/?uuid=7fda94d0-71da-423e-867e-b91963e90f4d"]}],"mendeley":{"formattedCitation":"(Hanberry et al., 2012; Noss et al., 2006; Nowacki and Abrams, 2008)","plainTextFormattedCitation":"(Hanberry et al., 2012; Noss et al., 2006; Nowacki and Abrams, 2008)","previouslyFormattedCitation":"(Hanberry et al., 2012; Noss et al., 2006; Nowacki and Abrams, 2008)"},"properties":{"noteIndex":0},"schema":"https://github.com/citation-style-language/schema/raw/master/csl-citation.json"}</w:instrText>
      </w:r>
      <w:r w:rsidR="00C72C31">
        <w:rPr>
          <w:sz w:val="22"/>
          <w:szCs w:val="22"/>
        </w:rPr>
        <w:fldChar w:fldCharType="separate"/>
      </w:r>
      <w:r w:rsidR="00BC3351" w:rsidRPr="00BC3351">
        <w:rPr>
          <w:noProof/>
          <w:sz w:val="22"/>
          <w:szCs w:val="22"/>
        </w:rPr>
        <w:t>(Hanberry et al., 2012; Noss et al., 2006; Nowacki and Abrams, 2008)</w:t>
      </w:r>
      <w:ins w:id="128" w:author="Risa" w:date="2021-06-17T21:58:00Z">
        <w:r w:rsidR="00C72C31">
          <w:rPr>
            <w:sz w:val="22"/>
            <w:szCs w:val="22"/>
          </w:rPr>
          <w:fldChar w:fldCharType="end"/>
        </w:r>
      </w:ins>
      <w:ins w:id="129" w:author="Risa" w:date="2021-06-17T10:03:00Z">
        <w:r w:rsidR="00906B58">
          <w:rPr>
            <w:sz w:val="22"/>
            <w:szCs w:val="22"/>
          </w:rPr>
          <w:t xml:space="preserve">, despite the </w:t>
        </w:r>
      </w:ins>
      <w:ins w:id="130" w:author="Risa" w:date="2021-06-17T10:04:00Z">
        <w:r w:rsidR="004011ED">
          <w:rPr>
            <w:sz w:val="22"/>
            <w:szCs w:val="22"/>
          </w:rPr>
          <w:t>occurrence</w:t>
        </w:r>
      </w:ins>
      <w:ins w:id="131" w:author="Risa" w:date="2021-06-17T10:03:00Z">
        <w:r w:rsidR="00906B58">
          <w:rPr>
            <w:sz w:val="22"/>
            <w:szCs w:val="22"/>
          </w:rPr>
          <w:t xml:space="preserve"> of</w:t>
        </w:r>
      </w:ins>
      <w:ins w:id="132" w:author="Risa" w:date="2021-06-16T16:00:00Z">
        <w:r w:rsidR="005B1435" w:rsidRPr="00791B36">
          <w:rPr>
            <w:sz w:val="22"/>
            <w:szCs w:val="22"/>
          </w:rPr>
          <w:t xml:space="preserve"> other forms of disturbance, such as </w:t>
        </w:r>
      </w:ins>
      <w:ins w:id="133" w:author="Risa" w:date="2021-06-16T16:01:00Z">
        <w:r w:rsidR="005B1435" w:rsidRPr="00791B36">
          <w:rPr>
            <w:sz w:val="22"/>
            <w:szCs w:val="22"/>
          </w:rPr>
          <w:t>land clearing and insect herbivory</w:t>
        </w:r>
      </w:ins>
      <w:ins w:id="134" w:author="Risa" w:date="2021-06-17T10:03:00Z">
        <w:r w:rsidR="00906B58">
          <w:rPr>
            <w:sz w:val="22"/>
            <w:szCs w:val="22"/>
          </w:rPr>
          <w:t>.</w:t>
        </w:r>
      </w:ins>
      <w:ins w:id="135" w:author="Risa" w:date="2021-06-16T16:01:00Z">
        <w:r w:rsidR="005B1435" w:rsidRPr="00791B36">
          <w:rPr>
            <w:sz w:val="22"/>
            <w:szCs w:val="22"/>
          </w:rPr>
          <w:t xml:space="preserve"> </w:t>
        </w:r>
      </w:ins>
      <w:ins w:id="136" w:author="Risa" w:date="2021-06-16T16:08:00Z">
        <w:r w:rsidR="00F44DDA" w:rsidRPr="00791B36">
          <w:rPr>
            <w:sz w:val="22"/>
            <w:szCs w:val="22"/>
          </w:rPr>
          <w:t xml:space="preserve">Nevertheless, </w:t>
        </w:r>
      </w:ins>
      <w:ins w:id="137" w:author="Risa" w:date="2021-06-16T15:52:00Z">
        <w:r w:rsidR="00831764" w:rsidRPr="00791B36">
          <w:rPr>
            <w:sz w:val="22"/>
            <w:szCs w:val="22"/>
          </w:rPr>
          <w:t xml:space="preserve">pitch pine communities </w:t>
        </w:r>
      </w:ins>
      <w:ins w:id="138" w:author="Risa" w:date="2021-06-16T16:02:00Z">
        <w:r w:rsidR="005B1435" w:rsidRPr="00791B36">
          <w:rPr>
            <w:sz w:val="22"/>
            <w:szCs w:val="22"/>
          </w:rPr>
          <w:t xml:space="preserve">do </w:t>
        </w:r>
      </w:ins>
      <w:ins w:id="139" w:author="Risa" w:date="2021-06-16T15:52:00Z">
        <w:r w:rsidR="00831764" w:rsidRPr="00791B36">
          <w:rPr>
            <w:sz w:val="22"/>
            <w:szCs w:val="22"/>
          </w:rPr>
          <w:t>persist.</w:t>
        </w:r>
      </w:ins>
      <w:del w:id="140" w:author="Risa" w:date="2021-06-16T15:16:00Z">
        <w:r w:rsidRPr="00791B36" w:rsidDel="00C75DC0">
          <w:rPr>
            <w:strike/>
            <w:sz w:val="22"/>
            <w:szCs w:val="22"/>
          </w:rPr>
          <w:delText>Even though fire is considered an obligatory pitch pine bellwether, long-standing indicators point to the evolution away from fire-inspired characteristics in its suppression.</w:delText>
        </w:r>
        <w:r w:rsidRPr="00791B36" w:rsidDel="00C75DC0">
          <w:rPr>
            <w:sz w:val="22"/>
            <w:szCs w:val="22"/>
          </w:rPr>
          <w:delText xml:space="preserve"> </w:delText>
        </w:r>
        <w:r w:rsidRPr="00791B36" w:rsidDel="00C75DC0">
          <w:rPr>
            <w:strike/>
            <w:sz w:val="22"/>
            <w:szCs w:val="22"/>
          </w:rPr>
          <w:delText xml:space="preserve">Thus, trees bear witness to physiological and morphological changes at Mt. Desert (first described by Little 1953 elsewhere), first described almost three decades ago  when only a modest amount of remaining serotiny was </w:delText>
        </w:r>
        <w:r w:rsidRPr="00791B36" w:rsidDel="00C75DC0">
          <w:rPr>
            <w:sz w:val="22"/>
            <w:szCs w:val="22"/>
          </w:rPr>
          <w:delText xml:space="preserve">reported. </w:delText>
        </w:r>
        <w:r w:rsidRPr="00791B36" w:rsidDel="00C75DC0">
          <w:rPr>
            <w:strike/>
            <w:sz w:val="22"/>
            <w:szCs w:val="22"/>
          </w:rPr>
          <w:delText>Over time,</w:delText>
        </w:r>
        <w:r w:rsidRPr="00791B36" w:rsidDel="00C75DC0">
          <w:rPr>
            <w:sz w:val="22"/>
            <w:szCs w:val="22"/>
          </w:rPr>
          <w:delText xml:space="preserve">  </w:delText>
        </w:r>
      </w:del>
      <w:del w:id="141" w:author="Risa" w:date="2021-06-16T15:50:00Z">
        <w:r w:rsidRPr="00791B36" w:rsidDel="00831764">
          <w:rPr>
            <w:sz w:val="22"/>
            <w:szCs w:val="22"/>
          </w:rPr>
          <w:delText>On Mt. Desert, in 1947, an incredibly intense fall fire started in a dump just west of Bar Harbor, on the east side of the island</w:delText>
        </w:r>
        <w:r w:rsidR="002C61B9" w:rsidRPr="00791B36" w:rsidDel="00831764">
          <w:rPr>
            <w:sz w:val="22"/>
            <w:szCs w:val="22"/>
          </w:rPr>
          <w:delText xml:space="preserve">. Ferocious winds whipped the fire into a frenzy and </w:delText>
        </w:r>
      </w:del>
      <w:del w:id="142" w:author="Risa" w:date="2021-06-16T15:17:00Z">
        <w:r w:rsidR="002C61B9" w:rsidRPr="00791B36" w:rsidDel="00C75DC0">
          <w:rPr>
            <w:sz w:val="22"/>
            <w:szCs w:val="22"/>
          </w:rPr>
          <w:delText xml:space="preserve">notwithstanding </w:delText>
        </w:r>
      </w:del>
      <w:del w:id="143" w:author="Risa" w:date="2021-06-16T15:50:00Z">
        <w:r w:rsidR="002C61B9" w:rsidRPr="00791B36" w:rsidDel="00831764">
          <w:rPr>
            <w:sz w:val="22"/>
            <w:szCs w:val="22"/>
          </w:rPr>
          <w:delText>efforts to subdue it,</w:delText>
        </w:r>
        <w:r w:rsidRPr="00791B36" w:rsidDel="00831764">
          <w:rPr>
            <w:sz w:val="22"/>
            <w:szCs w:val="22"/>
          </w:rPr>
          <w:delText xml:space="preserve"> persevered for nearly two weeks (Fig. 2A). Since that time, fire suppression </w:delText>
        </w:r>
      </w:del>
      <w:del w:id="144" w:author="Risa" w:date="2021-06-16T15:48:00Z">
        <w:r w:rsidRPr="00791B36" w:rsidDel="00831764">
          <w:rPr>
            <w:sz w:val="22"/>
            <w:szCs w:val="22"/>
          </w:rPr>
          <w:delText xml:space="preserve">is used </w:delText>
        </w:r>
      </w:del>
      <w:del w:id="145" w:author="Risa" w:date="2021-06-16T15:50:00Z">
        <w:r w:rsidRPr="00791B36" w:rsidDel="00831764">
          <w:rPr>
            <w:sz w:val="22"/>
            <w:szCs w:val="22"/>
          </w:rPr>
          <w:delText xml:space="preserve">to </w:delText>
        </w:r>
        <w:r w:rsidR="002C61B9" w:rsidRPr="00791B36" w:rsidDel="00831764">
          <w:rPr>
            <w:sz w:val="22"/>
            <w:szCs w:val="22"/>
          </w:rPr>
          <w:delText xml:space="preserve">avoid </w:delText>
        </w:r>
        <w:r w:rsidRPr="00791B36" w:rsidDel="00831764">
          <w:rPr>
            <w:sz w:val="22"/>
            <w:szCs w:val="22"/>
          </w:rPr>
          <w:delText xml:space="preserve">tragic consequences </w:delText>
        </w:r>
      </w:del>
      <w:del w:id="146" w:author="Risa" w:date="2021-06-16T15:17:00Z">
        <w:r w:rsidRPr="00791B36" w:rsidDel="00C75DC0">
          <w:rPr>
            <w:sz w:val="22"/>
            <w:szCs w:val="22"/>
          </w:rPr>
          <w:delText>seen long ago</w:delText>
        </w:r>
      </w:del>
      <w:del w:id="147" w:author="Risa" w:date="2021-06-16T15:50:00Z">
        <w:r w:rsidRPr="00791B36" w:rsidDel="00831764">
          <w:rPr>
            <w:sz w:val="22"/>
            <w:szCs w:val="22"/>
          </w:rPr>
          <w:delText xml:space="preserve">. According to our survey of seventeen populations on the island, </w:delText>
        </w:r>
        <w:commentRangeStart w:id="148"/>
        <w:r w:rsidRPr="00791B36" w:rsidDel="00831764">
          <w:rPr>
            <w:sz w:val="22"/>
            <w:szCs w:val="22"/>
          </w:rPr>
          <w:delText xml:space="preserve">trees still </w:delText>
        </w:r>
      </w:del>
      <w:del w:id="149" w:author="Risa" w:date="2021-06-16T15:17:00Z">
        <w:r w:rsidRPr="00791B36" w:rsidDel="00C75DC0">
          <w:rPr>
            <w:sz w:val="22"/>
            <w:szCs w:val="22"/>
          </w:rPr>
          <w:delText>in the throes of recovery</w:delText>
        </w:r>
      </w:del>
      <w:del w:id="150" w:author="Risa" w:date="2021-06-16T15:50:00Z">
        <w:r w:rsidRPr="00791B36" w:rsidDel="00831764">
          <w:rPr>
            <w:sz w:val="22"/>
            <w:szCs w:val="22"/>
          </w:rPr>
          <w:delText xml:space="preserve"> from the 1947 fire on Cadillac mountain</w:delText>
        </w:r>
      </w:del>
      <w:del w:id="151" w:author="Risa" w:date="2021-06-16T15:17:00Z">
        <w:r w:rsidRPr="00791B36" w:rsidDel="00C75DC0">
          <w:rPr>
            <w:sz w:val="22"/>
            <w:szCs w:val="22"/>
          </w:rPr>
          <w:delText>)</w:delText>
        </w:r>
      </w:del>
      <w:del w:id="152" w:author="Risa" w:date="2021-06-16T15:50:00Z">
        <w:r w:rsidRPr="00791B36" w:rsidDel="00831764">
          <w:rPr>
            <w:sz w:val="22"/>
            <w:szCs w:val="22"/>
          </w:rPr>
          <w:delText xml:space="preserve"> </w:delText>
        </w:r>
        <w:commentRangeEnd w:id="148"/>
        <w:r w:rsidR="00C75DC0" w:rsidRPr="005D01C9" w:rsidDel="00831764">
          <w:rPr>
            <w:rStyle w:val="CommentReference"/>
            <w:sz w:val="22"/>
            <w:szCs w:val="22"/>
            <w:rPrChange w:id="153" w:author="Risa" w:date="2021-06-16T16:30:00Z">
              <w:rPr>
                <w:rStyle w:val="CommentReference"/>
              </w:rPr>
            </w:rPrChange>
          </w:rPr>
          <w:commentReference w:id="148"/>
        </w:r>
        <w:r w:rsidR="002C61B9" w:rsidRPr="00791B36" w:rsidDel="00831764">
          <w:rPr>
            <w:sz w:val="22"/>
            <w:szCs w:val="22"/>
          </w:rPr>
          <w:delText xml:space="preserve">and </w:delText>
        </w:r>
      </w:del>
      <w:del w:id="154" w:author="Risa" w:date="2021-06-16T15:17:00Z">
        <w:r w:rsidR="002C61B9" w:rsidRPr="00791B36" w:rsidDel="00C75DC0">
          <w:rPr>
            <w:sz w:val="22"/>
            <w:szCs w:val="22"/>
          </w:rPr>
          <w:delText xml:space="preserve">those </w:delText>
        </w:r>
      </w:del>
      <w:del w:id="155" w:author="Risa" w:date="2021-06-16T15:50:00Z">
        <w:r w:rsidR="002C61B9" w:rsidRPr="00791B36" w:rsidDel="00831764">
          <w:rPr>
            <w:sz w:val="22"/>
            <w:szCs w:val="22"/>
          </w:rPr>
          <w:delText xml:space="preserve">which were </w:delText>
        </w:r>
      </w:del>
      <w:del w:id="156" w:author="Risa" w:date="2021-06-16T15:18:00Z">
        <w:r w:rsidR="002C61B9" w:rsidRPr="00791B36" w:rsidDel="00C75DC0">
          <w:rPr>
            <w:sz w:val="22"/>
            <w:szCs w:val="22"/>
          </w:rPr>
          <w:delText>uninvolved,</w:delText>
        </w:r>
      </w:del>
      <w:del w:id="157" w:author="Risa" w:date="2021-06-16T15:50:00Z">
        <w:r w:rsidR="002C61B9" w:rsidRPr="00791B36" w:rsidDel="00831764">
          <w:rPr>
            <w:sz w:val="22"/>
            <w:szCs w:val="22"/>
          </w:rPr>
          <w:delText xml:space="preserve"> persist </w:delText>
        </w:r>
      </w:del>
      <w:del w:id="158" w:author="Risa" w:date="2021-06-16T15:18:00Z">
        <w:r w:rsidR="002C61B9" w:rsidRPr="00791B36" w:rsidDel="00C75DC0">
          <w:rPr>
            <w:sz w:val="22"/>
            <w:szCs w:val="22"/>
          </w:rPr>
          <w:delText xml:space="preserve">admirably </w:delText>
        </w:r>
      </w:del>
      <w:del w:id="159" w:author="Risa" w:date="2021-06-16T15:50:00Z">
        <w:r w:rsidR="002C61B9" w:rsidRPr="00791B36" w:rsidDel="00831764">
          <w:rPr>
            <w:sz w:val="22"/>
            <w:szCs w:val="22"/>
          </w:rPr>
          <w:delText xml:space="preserve">despite </w:delText>
        </w:r>
      </w:del>
      <w:del w:id="160" w:author="Risa" w:date="2021-06-16T15:49:00Z">
        <w:r w:rsidR="002C61B9" w:rsidRPr="00791B36" w:rsidDel="00831764">
          <w:rPr>
            <w:sz w:val="22"/>
            <w:szCs w:val="22"/>
          </w:rPr>
          <w:delText xml:space="preserve">claims they should not </w:delText>
        </w:r>
        <w:r w:rsidR="00481020" w:rsidRPr="00791B36" w:rsidDel="00831764">
          <w:rPr>
            <w:sz w:val="22"/>
            <w:szCs w:val="22"/>
          </w:rPr>
          <w:delText xml:space="preserve">based on </w:delText>
        </w:r>
      </w:del>
      <w:del w:id="161" w:author="Risa" w:date="2021-06-16T15:50:00Z">
        <w:r w:rsidR="00481020" w:rsidRPr="00791B36" w:rsidDel="00831764">
          <w:rPr>
            <w:sz w:val="22"/>
            <w:szCs w:val="22"/>
          </w:rPr>
          <w:delText>expected</w:delText>
        </w:r>
        <w:r w:rsidRPr="00791B36" w:rsidDel="00831764">
          <w:rPr>
            <w:sz w:val="22"/>
            <w:szCs w:val="22"/>
          </w:rPr>
          <w:delText xml:space="preserve"> fire interval </w:delText>
        </w:r>
        <w:r w:rsidR="00481020" w:rsidRPr="00791B36" w:rsidDel="00831764">
          <w:rPr>
            <w:sz w:val="22"/>
            <w:szCs w:val="22"/>
          </w:rPr>
          <w:delText xml:space="preserve">of </w:delText>
        </w:r>
      </w:del>
      <w:del w:id="162" w:author="Risa" w:date="2021-06-16T15:18:00Z">
        <w:r w:rsidR="00481020" w:rsidRPr="00791B36" w:rsidDel="00C75DC0">
          <w:rPr>
            <w:sz w:val="22"/>
            <w:szCs w:val="22"/>
          </w:rPr>
          <w:delText>between</w:delText>
        </w:r>
        <w:r w:rsidRPr="00791B36" w:rsidDel="00C75DC0">
          <w:rPr>
            <w:sz w:val="22"/>
            <w:szCs w:val="22"/>
          </w:rPr>
          <w:delText xml:space="preserve"> six </w:delText>
        </w:r>
        <w:r w:rsidR="00481020" w:rsidRPr="00791B36" w:rsidDel="00C75DC0">
          <w:rPr>
            <w:sz w:val="22"/>
            <w:szCs w:val="22"/>
          </w:rPr>
          <w:delText>and</w:delText>
        </w:r>
        <w:r w:rsidRPr="00791B36" w:rsidDel="00C75DC0">
          <w:rPr>
            <w:sz w:val="22"/>
            <w:szCs w:val="22"/>
          </w:rPr>
          <w:delText xml:space="preserve"> twenty-five</w:delText>
        </w:r>
      </w:del>
      <w:del w:id="163" w:author="Risa" w:date="2021-06-16T15:50:00Z">
        <w:r w:rsidRPr="00791B36" w:rsidDel="00831764">
          <w:rPr>
            <w:sz w:val="22"/>
            <w:szCs w:val="22"/>
          </w:rPr>
          <w:delText xml:space="preserve"> year</w:delText>
        </w:r>
        <w:r w:rsidR="002C61B9" w:rsidRPr="00791B36" w:rsidDel="00831764">
          <w:rPr>
            <w:sz w:val="22"/>
            <w:szCs w:val="22"/>
          </w:rPr>
          <w:delText xml:space="preserve">s </w:delText>
        </w:r>
        <w:r w:rsidRPr="00791B36" w:rsidDel="00831764">
          <w:rPr>
            <w:sz w:val="22"/>
            <w:szCs w:val="22"/>
          </w:rPr>
          <w:delText xml:space="preserve">(Jordan </w:delText>
        </w:r>
        <w:r w:rsidRPr="00791B36" w:rsidDel="00831764">
          <w:rPr>
            <w:i/>
            <w:iCs/>
            <w:sz w:val="22"/>
            <w:szCs w:val="22"/>
          </w:rPr>
          <w:delText>et al</w:delText>
        </w:r>
        <w:r w:rsidRPr="00791B36" w:rsidDel="00831764">
          <w:rPr>
            <w:sz w:val="22"/>
            <w:szCs w:val="22"/>
          </w:rPr>
          <w:delText xml:space="preserve"> 2003). </w:delText>
        </w:r>
      </w:del>
      <w:del w:id="164" w:author="Risa" w:date="2021-06-16T15:19:00Z">
        <w:r w:rsidR="002C61B9" w:rsidRPr="00791B36" w:rsidDel="00C75DC0">
          <w:rPr>
            <w:sz w:val="22"/>
            <w:szCs w:val="22"/>
          </w:rPr>
          <w:delText>Certainly the National</w:delText>
        </w:r>
        <w:r w:rsidRPr="00791B36" w:rsidDel="00C75DC0">
          <w:rPr>
            <w:sz w:val="22"/>
            <w:szCs w:val="22"/>
          </w:rPr>
          <w:delText xml:space="preserve"> Park Service </w:delText>
        </w:r>
        <w:r w:rsidR="00481020" w:rsidRPr="00791B36" w:rsidDel="00C75DC0">
          <w:rPr>
            <w:sz w:val="22"/>
            <w:szCs w:val="22"/>
          </w:rPr>
          <w:delText xml:space="preserve">(Miller </w:delText>
        </w:r>
        <w:commentRangeStart w:id="165"/>
        <w:r w:rsidR="00481020" w:rsidRPr="00791B36" w:rsidDel="00C75DC0">
          <w:rPr>
            <w:i/>
            <w:iCs/>
            <w:sz w:val="22"/>
            <w:szCs w:val="22"/>
          </w:rPr>
          <w:delText>et al</w:delText>
        </w:r>
        <w:commentRangeEnd w:id="165"/>
        <w:r w:rsidR="00481020" w:rsidRPr="005D01C9" w:rsidDel="00C75DC0">
          <w:rPr>
            <w:rStyle w:val="CommentReference"/>
            <w:sz w:val="22"/>
            <w:szCs w:val="22"/>
            <w:rPrChange w:id="166" w:author="Risa" w:date="2021-06-16T16:30:00Z">
              <w:rPr>
                <w:rStyle w:val="CommentReference"/>
              </w:rPr>
            </w:rPrChange>
          </w:rPr>
          <w:commentReference w:id="165"/>
        </w:r>
        <w:r w:rsidR="00481020" w:rsidRPr="00791B36" w:rsidDel="00C75DC0">
          <w:rPr>
            <w:sz w:val="22"/>
            <w:szCs w:val="22"/>
          </w:rPr>
          <w:delText xml:space="preserve"> 2017) </w:delText>
        </w:r>
        <w:r w:rsidRPr="00791B36" w:rsidDel="00C75DC0">
          <w:rPr>
            <w:sz w:val="22"/>
            <w:szCs w:val="22"/>
          </w:rPr>
          <w:delText xml:space="preserve">is </w:delText>
        </w:r>
        <w:r w:rsidR="002C61B9" w:rsidRPr="00791B36" w:rsidDel="00C75DC0">
          <w:rPr>
            <w:sz w:val="22"/>
            <w:szCs w:val="22"/>
          </w:rPr>
          <w:delText xml:space="preserve">aware of this as it is </w:delText>
        </w:r>
        <w:r w:rsidRPr="00791B36" w:rsidDel="00C75DC0">
          <w:rPr>
            <w:sz w:val="22"/>
            <w:szCs w:val="22"/>
          </w:rPr>
          <w:delText xml:space="preserve">charged with protection of this threatened species </w:delText>
        </w:r>
        <w:r w:rsidR="00481020" w:rsidRPr="00791B36" w:rsidDel="00C75DC0">
          <w:rPr>
            <w:sz w:val="22"/>
            <w:szCs w:val="22"/>
          </w:rPr>
          <w:delText>(</w:delText>
        </w:r>
        <w:r w:rsidR="002C61B9" w:rsidRPr="00791B36" w:rsidDel="00C75DC0">
          <w:rPr>
            <w:sz w:val="22"/>
            <w:szCs w:val="22"/>
          </w:rPr>
          <w:delText>which</w:delText>
        </w:r>
        <w:r w:rsidRPr="00791B36" w:rsidDel="00C75DC0">
          <w:rPr>
            <w:sz w:val="22"/>
            <w:szCs w:val="22"/>
          </w:rPr>
          <w:delText xml:space="preserve"> anchors an environmentally sensitive barrens ecosystem, similar in many respects to those located in nearly twenty other states to the south</w:delText>
        </w:r>
        <w:r w:rsidR="00481020" w:rsidRPr="00791B36" w:rsidDel="00C75DC0">
          <w:rPr>
            <w:sz w:val="22"/>
            <w:szCs w:val="22"/>
          </w:rPr>
          <w:delText>)</w:delText>
        </w:r>
        <w:r w:rsidRPr="00791B36" w:rsidDel="00C75DC0">
          <w:rPr>
            <w:sz w:val="22"/>
            <w:szCs w:val="22"/>
          </w:rPr>
          <w:delText xml:space="preserve">. </w:delText>
        </w:r>
      </w:del>
      <w:del w:id="167" w:author="Risa" w:date="2021-06-16T15:53:00Z">
        <w:r w:rsidRPr="00791B36" w:rsidDel="00831764">
          <w:rPr>
            <w:sz w:val="22"/>
            <w:szCs w:val="22"/>
          </w:rPr>
          <w:delText xml:space="preserve">Crucially, if fire is truly a necessity to prolong longevity, and it is no longer available, investigators are compelled to seek </w:delText>
        </w:r>
        <w:r w:rsidR="002C61B9" w:rsidRPr="00791B36" w:rsidDel="00831764">
          <w:rPr>
            <w:sz w:val="22"/>
            <w:szCs w:val="22"/>
          </w:rPr>
          <w:delText>an explanation</w:delText>
        </w:r>
        <w:r w:rsidRPr="00791B36" w:rsidDel="00831764">
          <w:rPr>
            <w:sz w:val="22"/>
            <w:szCs w:val="22"/>
          </w:rPr>
          <w:delText xml:space="preserve">. </w:delText>
        </w:r>
      </w:del>
    </w:p>
    <w:p w14:paraId="636363AA" w14:textId="77777777" w:rsidR="002C61B9" w:rsidRPr="00791B36" w:rsidRDefault="002C61B9">
      <w:pPr>
        <w:spacing w:line="360" w:lineRule="auto"/>
        <w:rPr>
          <w:sz w:val="22"/>
          <w:szCs w:val="22"/>
        </w:rPr>
        <w:pPrChange w:id="168" w:author="Risa" w:date="2021-06-16T16:30:00Z">
          <w:pPr>
            <w:spacing w:line="276" w:lineRule="auto"/>
            <w:jc w:val="both"/>
          </w:pPr>
        </w:pPrChange>
      </w:pPr>
    </w:p>
    <w:p w14:paraId="6EB4A494" w14:textId="54356F19" w:rsidR="00992A1C" w:rsidRPr="00791B36" w:rsidDel="00831764" w:rsidRDefault="00F245ED">
      <w:pPr>
        <w:spacing w:line="360" w:lineRule="auto"/>
        <w:rPr>
          <w:del w:id="169" w:author="Risa" w:date="2021-06-16T15:45:00Z"/>
          <w:sz w:val="22"/>
          <w:szCs w:val="22"/>
        </w:rPr>
        <w:pPrChange w:id="170" w:author="Risa" w:date="2021-06-16T16:30:00Z">
          <w:pPr>
            <w:spacing w:line="276" w:lineRule="auto"/>
            <w:jc w:val="both"/>
          </w:pPr>
        </w:pPrChange>
      </w:pPr>
      <w:ins w:id="171" w:author="Risa" w:date="2021-06-16T16:03:00Z">
        <w:r w:rsidRPr="00791B36">
          <w:rPr>
            <w:sz w:val="22"/>
            <w:szCs w:val="22"/>
          </w:rPr>
          <w:t>Interestingly,</w:t>
        </w:r>
      </w:ins>
      <w:ins w:id="172" w:author="Risa" w:date="2021-06-16T16:04:00Z">
        <w:r w:rsidRPr="00791B36">
          <w:rPr>
            <w:sz w:val="22"/>
            <w:szCs w:val="22"/>
          </w:rPr>
          <w:t xml:space="preserve"> there has been a disappearance of fire-adaptive traits in</w:t>
        </w:r>
      </w:ins>
      <w:ins w:id="173" w:author="Risa" w:date="2021-06-16T16:03:00Z">
        <w:r w:rsidRPr="00791B36">
          <w:rPr>
            <w:sz w:val="22"/>
            <w:szCs w:val="22"/>
          </w:rPr>
          <w:t xml:space="preserve"> pitch pines that no longer experience regular fire</w:t>
        </w:r>
      </w:ins>
      <w:ins w:id="174" w:author="Risa" w:date="2021-06-16T16:04:00Z">
        <w:r w:rsidRPr="00791B36">
          <w:rPr>
            <w:sz w:val="22"/>
            <w:szCs w:val="22"/>
          </w:rPr>
          <w:t xml:space="preserve">. </w:t>
        </w:r>
      </w:ins>
      <w:del w:id="175" w:author="Risa" w:date="2021-06-16T16:04:00Z">
        <w:r w:rsidR="00992A1C" w:rsidRPr="00791B36" w:rsidDel="00F245ED">
          <w:rPr>
            <w:sz w:val="22"/>
            <w:szCs w:val="22"/>
          </w:rPr>
          <w:delText xml:space="preserve">One </w:delText>
        </w:r>
      </w:del>
      <w:del w:id="176" w:author="Risa" w:date="2021-06-16T15:19:00Z">
        <w:r w:rsidR="00992A1C" w:rsidRPr="00791B36" w:rsidDel="00C75DC0">
          <w:rPr>
            <w:sz w:val="22"/>
            <w:szCs w:val="22"/>
          </w:rPr>
          <w:delText>reason may lie in</w:delText>
        </w:r>
      </w:del>
      <w:del w:id="177" w:author="Risa" w:date="2021-06-16T16:04:00Z">
        <w:r w:rsidR="00992A1C" w:rsidRPr="00791B36" w:rsidDel="00F245ED">
          <w:rPr>
            <w:sz w:val="22"/>
            <w:szCs w:val="22"/>
          </w:rPr>
          <w:delText xml:space="preserve"> the disappearance of </w:delText>
        </w:r>
      </w:del>
      <w:del w:id="178" w:author="Risa" w:date="2021-06-16T15:20:00Z">
        <w:r w:rsidR="00992A1C" w:rsidRPr="00791B36" w:rsidDel="00C75DC0">
          <w:rPr>
            <w:sz w:val="22"/>
            <w:szCs w:val="22"/>
          </w:rPr>
          <w:delText xml:space="preserve">formerly </w:delText>
        </w:r>
      </w:del>
      <w:del w:id="179" w:author="Risa" w:date="2021-06-16T16:04:00Z">
        <w:r w:rsidR="00992A1C" w:rsidRPr="00791B36" w:rsidDel="00F245ED">
          <w:rPr>
            <w:sz w:val="22"/>
            <w:szCs w:val="22"/>
          </w:rPr>
          <w:delText>adaptive traits such as</w:delText>
        </w:r>
      </w:del>
      <w:ins w:id="180" w:author="Risa" w:date="2021-06-16T16:04:00Z">
        <w:r w:rsidRPr="00791B36">
          <w:rPr>
            <w:sz w:val="22"/>
            <w:szCs w:val="22"/>
          </w:rPr>
          <w:t>For example,</w:t>
        </w:r>
      </w:ins>
      <w:r w:rsidR="00992A1C" w:rsidRPr="00791B36">
        <w:rPr>
          <w:sz w:val="22"/>
          <w:szCs w:val="22"/>
        </w:rPr>
        <w:t xml:space="preserve"> cone </w:t>
      </w:r>
      <w:proofErr w:type="spellStart"/>
      <w:r w:rsidR="00992A1C" w:rsidRPr="00791B36">
        <w:rPr>
          <w:sz w:val="22"/>
          <w:szCs w:val="22"/>
        </w:rPr>
        <w:t>serot</w:t>
      </w:r>
      <w:ins w:id="181" w:author="Risa" w:date="2021-06-16T15:20:00Z">
        <w:r w:rsidR="00C75DC0" w:rsidRPr="00791B36">
          <w:rPr>
            <w:sz w:val="22"/>
            <w:szCs w:val="22"/>
          </w:rPr>
          <w:t>i</w:t>
        </w:r>
      </w:ins>
      <w:del w:id="182" w:author="Risa" w:date="2021-06-16T15:20:00Z">
        <w:r w:rsidR="00992A1C" w:rsidRPr="00791B36" w:rsidDel="00C75DC0">
          <w:rPr>
            <w:sz w:val="22"/>
            <w:szCs w:val="22"/>
          </w:rPr>
          <w:delText>o</w:delText>
        </w:r>
      </w:del>
      <w:r w:rsidR="00992A1C" w:rsidRPr="00791B36">
        <w:rPr>
          <w:sz w:val="22"/>
          <w:szCs w:val="22"/>
        </w:rPr>
        <w:t>ny</w:t>
      </w:r>
      <w:proofErr w:type="spellEnd"/>
      <w:ins w:id="183" w:author="Risa" w:date="2021-06-16T16:05:00Z">
        <w:r w:rsidRPr="00791B36">
          <w:rPr>
            <w:sz w:val="22"/>
            <w:szCs w:val="22"/>
          </w:rPr>
          <w:t xml:space="preserve"> </w:t>
        </w:r>
      </w:ins>
      <w:del w:id="184" w:author="Risa" w:date="2021-06-16T16:05:00Z">
        <w:r w:rsidR="00992A1C" w:rsidRPr="00791B36" w:rsidDel="00F245ED">
          <w:rPr>
            <w:sz w:val="22"/>
            <w:szCs w:val="22"/>
          </w:rPr>
          <w:delText xml:space="preserve"> which </w:delText>
        </w:r>
      </w:del>
      <w:del w:id="185" w:author="Risa" w:date="2021-06-16T16:11:00Z">
        <w:r w:rsidR="00992A1C" w:rsidRPr="00791B36" w:rsidDel="000C20D6">
          <w:rPr>
            <w:sz w:val="22"/>
            <w:szCs w:val="22"/>
          </w:rPr>
          <w:delText xml:space="preserve">began to </w:delText>
        </w:r>
      </w:del>
      <w:del w:id="186" w:author="Risa" w:date="2021-06-16T15:20:00Z">
        <w:r w:rsidR="00992A1C" w:rsidRPr="00791B36" w:rsidDel="00C75DC0">
          <w:rPr>
            <w:sz w:val="22"/>
            <w:szCs w:val="22"/>
          </w:rPr>
          <w:delText xml:space="preserve">withdraw </w:delText>
        </w:r>
      </w:del>
      <w:del w:id="187" w:author="Risa" w:date="2021-06-16T16:11:00Z">
        <w:r w:rsidR="00992A1C" w:rsidRPr="00791B36" w:rsidDel="000C20D6">
          <w:rPr>
            <w:sz w:val="22"/>
            <w:szCs w:val="22"/>
          </w:rPr>
          <w:delText>decades ago</w:delText>
        </w:r>
      </w:del>
      <w:ins w:id="188" w:author="Risa" w:date="2021-06-16T16:11:00Z">
        <w:r w:rsidR="000C20D6" w:rsidRPr="00791B36">
          <w:rPr>
            <w:sz w:val="22"/>
            <w:szCs w:val="22"/>
          </w:rPr>
          <w:t xml:space="preserve">is low in jack pine populations in Maine that haven’t experienced fire in </w:t>
        </w:r>
      </w:ins>
      <w:ins w:id="189" w:author="Risa" w:date="2021-06-16T16:13:00Z">
        <w:r w:rsidR="000C20D6" w:rsidRPr="00791B36">
          <w:rPr>
            <w:sz w:val="22"/>
            <w:szCs w:val="22"/>
          </w:rPr>
          <w:t>over 100 years</w:t>
        </w:r>
      </w:ins>
      <w:r w:rsidR="00992A1C" w:rsidRPr="00791B36">
        <w:rPr>
          <w:sz w:val="22"/>
          <w:szCs w:val="22"/>
        </w:rPr>
        <w:t xml:space="preserve"> </w:t>
      </w:r>
      <w:ins w:id="190" w:author="Risa" w:date="2021-06-17T21:58:00Z">
        <w:r w:rsidR="00C72C31">
          <w:rPr>
            <w:sz w:val="22"/>
            <w:szCs w:val="22"/>
          </w:rPr>
          <w:fldChar w:fldCharType="begin" w:fldLock="1"/>
        </w:r>
      </w:ins>
      <w:r w:rsidR="00C72C31">
        <w:rPr>
          <w:sz w:val="22"/>
          <w:szCs w:val="22"/>
        </w:rPr>
        <w:instrText>ADDIN CSL_CITATION {"citationItems":[{"id":"ITEM-1","itemData":{"author":[{"dropping-particle":"","family":"Conkey","given":"Laura E.","non-dropping-particle":"","parse-names":false,"suffix":""},{"dropping-particle":"","family":"Keifer","given":"MaryBeth","non-dropping-particle":"","parse-names":false,"suffix":""},{"dropping-particle":"","family":"Lloyd","given":"Andrea H.","non-dropping-particle":"","parse-names":false,"suffix":""}],"container-title":"Ecoscience","id":"ITEM-1","issue":"2","issued":{"date-parts":[["1995"]]},"page":"168-176","title":"Disjunct jack pine (Pinus banksiana Lamb.) structure and dynamics, Acadia National Park, Maine","type":"article-journal","volume":"2"},"uris":["http://www.mendeley.com/documents/?uuid=2e558089-0fe8-427b-bc6a-507d286ab16d"]}],"mendeley":{"formattedCitation":"(Conkey et al., 1995)","plainTextFormattedCitation":"(Conkey et al., 1995)","previouslyFormattedCitation":"(Conkey et al., 1995)"},"properties":{"noteIndex":0},"schema":"https://github.com/citation-style-language/schema/raw/master/csl-citation.json"}</w:instrText>
      </w:r>
      <w:r w:rsidR="00C72C31">
        <w:rPr>
          <w:sz w:val="22"/>
          <w:szCs w:val="22"/>
        </w:rPr>
        <w:fldChar w:fldCharType="separate"/>
      </w:r>
      <w:r w:rsidR="00C72C31" w:rsidRPr="00C72C31">
        <w:rPr>
          <w:noProof/>
          <w:sz w:val="22"/>
          <w:szCs w:val="22"/>
        </w:rPr>
        <w:t>(Conkey et al., 1995)</w:t>
      </w:r>
      <w:ins w:id="191" w:author="Risa" w:date="2021-06-17T21:58:00Z">
        <w:r w:rsidR="00C72C31">
          <w:rPr>
            <w:sz w:val="22"/>
            <w:szCs w:val="22"/>
          </w:rPr>
          <w:fldChar w:fldCharType="end"/>
        </w:r>
        <w:r w:rsidR="00C72C31">
          <w:rPr>
            <w:sz w:val="22"/>
            <w:szCs w:val="22"/>
          </w:rPr>
          <w:t xml:space="preserve">. </w:t>
        </w:r>
      </w:ins>
      <w:del w:id="192" w:author="Risa" w:date="2021-06-17T21:58:00Z">
        <w:r w:rsidR="00992A1C" w:rsidRPr="00791B36" w:rsidDel="00C72C31">
          <w:rPr>
            <w:sz w:val="22"/>
            <w:szCs w:val="22"/>
          </w:rPr>
          <w:delText>(</w:delText>
        </w:r>
        <w:r w:rsidR="00992A1C" w:rsidRPr="008A46A5" w:rsidDel="00C72C31">
          <w:rPr>
            <w:sz w:val="22"/>
            <w:szCs w:val="22"/>
          </w:rPr>
          <w:delText xml:space="preserve">Conkey </w:delText>
        </w:r>
      </w:del>
      <w:del w:id="193" w:author="Risa" w:date="2021-06-17T17:40:00Z">
        <w:r w:rsidR="00992A1C" w:rsidRPr="008A46A5" w:rsidDel="006179D8">
          <w:rPr>
            <w:i/>
            <w:iCs/>
            <w:sz w:val="22"/>
            <w:szCs w:val="22"/>
          </w:rPr>
          <w:delText>et al</w:delText>
        </w:r>
        <w:r w:rsidR="00992A1C" w:rsidRPr="008A46A5" w:rsidDel="006179D8">
          <w:rPr>
            <w:sz w:val="22"/>
            <w:szCs w:val="22"/>
          </w:rPr>
          <w:delText xml:space="preserve"> </w:delText>
        </w:r>
      </w:del>
      <w:del w:id="194" w:author="Risa" w:date="2021-06-17T21:58:00Z">
        <w:r w:rsidR="00992A1C" w:rsidRPr="008A46A5" w:rsidDel="00C72C31">
          <w:rPr>
            <w:sz w:val="22"/>
            <w:szCs w:val="22"/>
          </w:rPr>
          <w:delText>1994</w:delText>
        </w:r>
      </w:del>
      <w:del w:id="195" w:author="Risa" w:date="2021-06-16T16:05:00Z">
        <w:r w:rsidR="00992A1C" w:rsidRPr="00791B36" w:rsidDel="00F245ED">
          <w:rPr>
            <w:sz w:val="22"/>
            <w:szCs w:val="22"/>
          </w:rPr>
          <w:delText>), confirmed in later reports (</w:delText>
        </w:r>
      </w:del>
      <w:del w:id="196" w:author="Risa" w:date="2021-06-16T16:06:00Z">
        <w:r w:rsidR="00992A1C" w:rsidRPr="00791B36" w:rsidDel="00F245ED">
          <w:rPr>
            <w:sz w:val="22"/>
            <w:szCs w:val="22"/>
          </w:rPr>
          <w:delText xml:space="preserve">Jordan </w:delText>
        </w:r>
        <w:r w:rsidR="00992A1C" w:rsidRPr="00791B36" w:rsidDel="00F245ED">
          <w:rPr>
            <w:i/>
            <w:iCs/>
            <w:sz w:val="22"/>
            <w:szCs w:val="22"/>
          </w:rPr>
          <w:delText>et al</w:delText>
        </w:r>
        <w:r w:rsidR="00992A1C" w:rsidRPr="00791B36" w:rsidDel="00F245ED">
          <w:rPr>
            <w:sz w:val="22"/>
            <w:szCs w:val="22"/>
          </w:rPr>
          <w:delText xml:space="preserve"> 2003</w:delText>
        </w:r>
      </w:del>
      <w:del w:id="197" w:author="Risa" w:date="2021-06-17T21:58:00Z">
        <w:r w:rsidR="00992A1C" w:rsidRPr="00791B36" w:rsidDel="00C72C31">
          <w:rPr>
            <w:sz w:val="22"/>
            <w:szCs w:val="22"/>
          </w:rPr>
          <w:delText xml:space="preserve">). </w:delText>
        </w:r>
      </w:del>
      <w:commentRangeStart w:id="198"/>
      <w:del w:id="199" w:author="Risa" w:date="2021-06-16T16:13:00Z">
        <w:r w:rsidR="005D3CFE" w:rsidRPr="00791B36" w:rsidDel="000C20D6">
          <w:rPr>
            <w:sz w:val="22"/>
            <w:szCs w:val="22"/>
          </w:rPr>
          <w:delText>Cone serot</w:delText>
        </w:r>
      </w:del>
      <w:del w:id="200" w:author="Risa" w:date="2021-06-16T15:20:00Z">
        <w:r w:rsidR="005D3CFE" w:rsidRPr="00791B36" w:rsidDel="00C75DC0">
          <w:rPr>
            <w:sz w:val="22"/>
            <w:szCs w:val="22"/>
          </w:rPr>
          <w:delText>o</w:delText>
        </w:r>
      </w:del>
      <w:del w:id="201" w:author="Risa" w:date="2021-06-16T16:13:00Z">
        <w:r w:rsidR="005D3CFE" w:rsidRPr="00791B36" w:rsidDel="000C20D6">
          <w:rPr>
            <w:sz w:val="22"/>
            <w:szCs w:val="22"/>
          </w:rPr>
          <w:delText>ny is a</w:delText>
        </w:r>
        <w:r w:rsidR="00992A1C" w:rsidRPr="00791B36" w:rsidDel="000C20D6">
          <w:rPr>
            <w:sz w:val="22"/>
            <w:szCs w:val="22"/>
          </w:rPr>
          <w:delText xml:space="preserve"> unique</w:delText>
        </w:r>
      </w:del>
      <w:del w:id="202" w:author="Risa" w:date="2021-06-16T15:21:00Z">
        <w:r w:rsidR="00992A1C" w:rsidRPr="00791B36" w:rsidDel="00C75DC0">
          <w:rPr>
            <w:sz w:val="22"/>
            <w:szCs w:val="22"/>
          </w:rPr>
          <w:delText>ly</w:delText>
        </w:r>
      </w:del>
      <w:del w:id="203" w:author="Risa" w:date="2021-06-16T16:13:00Z">
        <w:r w:rsidR="00992A1C" w:rsidRPr="00791B36" w:rsidDel="000C20D6">
          <w:rPr>
            <w:sz w:val="22"/>
            <w:szCs w:val="22"/>
          </w:rPr>
          <w:delText xml:space="preserve"> adapt</w:delText>
        </w:r>
        <w:r w:rsidR="005D3CFE" w:rsidRPr="00791B36" w:rsidDel="000C20D6">
          <w:rPr>
            <w:sz w:val="22"/>
            <w:szCs w:val="22"/>
          </w:rPr>
          <w:delText>ation</w:delText>
        </w:r>
        <w:r w:rsidR="00551A29" w:rsidRPr="00791B36" w:rsidDel="000C20D6">
          <w:rPr>
            <w:sz w:val="22"/>
            <w:szCs w:val="22"/>
          </w:rPr>
          <w:delText xml:space="preserve"> in</w:delText>
        </w:r>
      </w:del>
      <w:del w:id="204" w:author="Risa" w:date="2021-06-16T15:19:00Z">
        <w:r w:rsidR="00551A29" w:rsidRPr="00791B36" w:rsidDel="00C75DC0">
          <w:rPr>
            <w:sz w:val="22"/>
            <w:szCs w:val="22"/>
          </w:rPr>
          <w:delText>f</w:delText>
        </w:r>
      </w:del>
      <w:del w:id="205" w:author="Risa" w:date="2021-06-16T16:13:00Z">
        <w:r w:rsidR="00551A29" w:rsidRPr="00791B36" w:rsidDel="000C20D6">
          <w:rPr>
            <w:sz w:val="22"/>
            <w:szCs w:val="22"/>
          </w:rPr>
          <w:delText xml:space="preserve"> fire</w:delText>
        </w:r>
      </w:del>
      <w:del w:id="206" w:author="Risa" w:date="2021-06-16T15:19:00Z">
        <w:r w:rsidR="00551A29" w:rsidRPr="00791B36" w:rsidDel="00C75DC0">
          <w:rPr>
            <w:sz w:val="22"/>
            <w:szCs w:val="22"/>
          </w:rPr>
          <w:delText xml:space="preserve"> </w:delText>
        </w:r>
      </w:del>
      <w:del w:id="207" w:author="Risa" w:date="2021-06-16T16:13:00Z">
        <w:r w:rsidR="00551A29" w:rsidRPr="00791B36" w:rsidDel="000C20D6">
          <w:rPr>
            <w:sz w:val="22"/>
            <w:szCs w:val="22"/>
          </w:rPr>
          <w:delText>prone systems where</w:delText>
        </w:r>
        <w:r w:rsidR="00992A1C" w:rsidRPr="00791B36" w:rsidDel="000C20D6">
          <w:rPr>
            <w:sz w:val="22"/>
            <w:szCs w:val="22"/>
          </w:rPr>
          <w:delText xml:space="preserve"> </w:delText>
        </w:r>
      </w:del>
      <w:del w:id="208" w:author="Risa" w:date="2021-06-16T15:23:00Z">
        <w:r w:rsidR="00551A29" w:rsidRPr="00791B36" w:rsidDel="00C75DC0">
          <w:rPr>
            <w:sz w:val="22"/>
            <w:szCs w:val="22"/>
          </w:rPr>
          <w:delText xml:space="preserve">seeds are </w:delText>
        </w:r>
      </w:del>
      <w:del w:id="209" w:author="Risa" w:date="2021-06-16T15:21:00Z">
        <w:r w:rsidR="00551A29" w:rsidRPr="00791B36" w:rsidDel="00C75DC0">
          <w:rPr>
            <w:sz w:val="22"/>
            <w:szCs w:val="22"/>
          </w:rPr>
          <w:delText>spurred to</w:delText>
        </w:r>
        <w:r w:rsidR="00992A1C" w:rsidRPr="00791B36" w:rsidDel="00C75DC0">
          <w:rPr>
            <w:sz w:val="22"/>
            <w:szCs w:val="22"/>
          </w:rPr>
          <w:delText xml:space="preserve"> survival </w:delText>
        </w:r>
        <w:r w:rsidR="00551A29" w:rsidRPr="00791B36" w:rsidDel="00C75DC0">
          <w:rPr>
            <w:sz w:val="22"/>
            <w:szCs w:val="22"/>
          </w:rPr>
          <w:delText xml:space="preserve">by being </w:delText>
        </w:r>
      </w:del>
      <w:del w:id="210" w:author="Risa" w:date="2021-06-16T15:23:00Z">
        <w:r w:rsidR="00551A29" w:rsidRPr="00791B36" w:rsidDel="00C75DC0">
          <w:rPr>
            <w:sz w:val="22"/>
            <w:szCs w:val="22"/>
          </w:rPr>
          <w:delText xml:space="preserve">expelled very forcefully away from the tree </w:delText>
        </w:r>
        <w:r w:rsidR="00992A1C" w:rsidRPr="00791B36" w:rsidDel="00C75DC0">
          <w:rPr>
            <w:sz w:val="22"/>
            <w:szCs w:val="22"/>
          </w:rPr>
          <w:delText>in the midst of a fire</w:delText>
        </w:r>
      </w:del>
      <w:del w:id="211" w:author="Risa" w:date="2021-06-16T16:13:00Z">
        <w:r w:rsidR="00992A1C" w:rsidRPr="00791B36" w:rsidDel="000C20D6">
          <w:rPr>
            <w:sz w:val="22"/>
            <w:szCs w:val="22"/>
          </w:rPr>
          <w:delText xml:space="preserve"> </w:delText>
        </w:r>
      </w:del>
      <w:del w:id="212" w:author="Risa" w:date="2021-06-16T15:51:00Z">
        <w:r w:rsidR="00992A1C" w:rsidRPr="00791B36" w:rsidDel="00831764">
          <w:rPr>
            <w:sz w:val="22"/>
            <w:szCs w:val="22"/>
          </w:rPr>
          <w:delText>(Givnish 1981)</w:delText>
        </w:r>
        <w:r w:rsidR="00551A29" w:rsidRPr="00791B36" w:rsidDel="00831764">
          <w:rPr>
            <w:sz w:val="22"/>
            <w:szCs w:val="22"/>
          </w:rPr>
          <w:delText xml:space="preserve">. </w:delText>
        </w:r>
      </w:del>
      <w:r w:rsidR="00551A29" w:rsidRPr="00791B36">
        <w:rPr>
          <w:sz w:val="22"/>
          <w:szCs w:val="22"/>
        </w:rPr>
        <w:t>Ot</w:t>
      </w:r>
      <w:r w:rsidR="00992A1C" w:rsidRPr="00791B36">
        <w:rPr>
          <w:sz w:val="22"/>
          <w:szCs w:val="22"/>
        </w:rPr>
        <w:t xml:space="preserve">her </w:t>
      </w:r>
      <w:del w:id="213" w:author="Risa" w:date="2021-06-16T15:22:00Z">
        <w:r w:rsidR="00992A1C" w:rsidRPr="00791B36" w:rsidDel="00C75DC0">
          <w:rPr>
            <w:sz w:val="22"/>
            <w:szCs w:val="22"/>
          </w:rPr>
          <w:delText xml:space="preserve">features </w:delText>
        </w:r>
      </w:del>
      <w:ins w:id="214" w:author="Risa" w:date="2021-06-16T15:22:00Z">
        <w:r w:rsidR="00C75DC0" w:rsidRPr="00791B36">
          <w:rPr>
            <w:sz w:val="22"/>
            <w:szCs w:val="22"/>
          </w:rPr>
          <w:t xml:space="preserve">traits, </w:t>
        </w:r>
      </w:ins>
      <w:r w:rsidR="00992A1C" w:rsidRPr="00791B36">
        <w:rPr>
          <w:sz w:val="22"/>
          <w:szCs w:val="22"/>
        </w:rPr>
        <w:t xml:space="preserve">such as thick bark and epicormic re-sprouting </w:t>
      </w:r>
      <w:ins w:id="215" w:author="Risa" w:date="2021-06-16T15:24:00Z">
        <w:r w:rsidR="00C75DC0" w:rsidRPr="00791B36">
          <w:rPr>
            <w:sz w:val="22"/>
            <w:szCs w:val="22"/>
          </w:rPr>
          <w:t xml:space="preserve">(sprouting of </w:t>
        </w:r>
      </w:ins>
      <w:del w:id="216" w:author="Risa" w:date="2021-06-16T15:22:00Z">
        <w:r w:rsidR="00992A1C" w:rsidRPr="00791B36" w:rsidDel="00C75DC0">
          <w:rPr>
            <w:sz w:val="22"/>
            <w:szCs w:val="22"/>
          </w:rPr>
          <w:delText xml:space="preserve">(Renninger </w:delText>
        </w:r>
        <w:r w:rsidR="00992A1C" w:rsidRPr="00791B36" w:rsidDel="00C75DC0">
          <w:rPr>
            <w:i/>
            <w:iCs/>
            <w:sz w:val="22"/>
            <w:szCs w:val="22"/>
          </w:rPr>
          <w:delText xml:space="preserve">et al </w:delText>
        </w:r>
        <w:r w:rsidR="00992A1C" w:rsidRPr="00791B36" w:rsidDel="00C75DC0">
          <w:rPr>
            <w:sz w:val="22"/>
            <w:szCs w:val="22"/>
          </w:rPr>
          <w:delText>2013)</w:delText>
        </w:r>
        <w:r w:rsidR="00551A29" w:rsidRPr="00791B36" w:rsidDel="00C75DC0">
          <w:rPr>
            <w:sz w:val="22"/>
            <w:szCs w:val="22"/>
          </w:rPr>
          <w:delText xml:space="preserve">, </w:delText>
        </w:r>
      </w:del>
      <w:del w:id="217" w:author="Risa" w:date="2021-06-16T15:24:00Z">
        <w:r w:rsidR="00551A29" w:rsidRPr="00791B36" w:rsidDel="00C75DC0">
          <w:rPr>
            <w:sz w:val="22"/>
            <w:szCs w:val="22"/>
          </w:rPr>
          <w:delText>that is small pine fascicle bunching up the sping of</w:delText>
        </w:r>
      </w:del>
      <w:ins w:id="218" w:author="Risa" w:date="2021-06-16T15:24:00Z">
        <w:r w:rsidR="00C75DC0" w:rsidRPr="00791B36">
          <w:rPr>
            <w:sz w:val="22"/>
            <w:szCs w:val="22"/>
          </w:rPr>
          <w:t>needles from</w:t>
        </w:r>
      </w:ins>
      <w:r w:rsidR="00551A29" w:rsidRPr="00791B36">
        <w:rPr>
          <w:sz w:val="22"/>
          <w:szCs w:val="22"/>
        </w:rPr>
        <w:t xml:space="preserve"> the trunk</w:t>
      </w:r>
      <w:ins w:id="219" w:author="Risa" w:date="2021-06-16T15:24:00Z">
        <w:r w:rsidR="00C75DC0" w:rsidRPr="00791B36">
          <w:rPr>
            <w:sz w:val="22"/>
            <w:szCs w:val="22"/>
          </w:rPr>
          <w:t>)</w:t>
        </w:r>
      </w:ins>
      <w:r w:rsidR="00551A29" w:rsidRPr="00791B36">
        <w:rPr>
          <w:sz w:val="22"/>
          <w:szCs w:val="22"/>
        </w:rPr>
        <w:t xml:space="preserve">, </w:t>
      </w:r>
      <w:ins w:id="220" w:author="Risa" w:date="2021-06-16T15:22:00Z">
        <w:r w:rsidR="00C75DC0" w:rsidRPr="00791B36">
          <w:rPr>
            <w:sz w:val="22"/>
            <w:szCs w:val="22"/>
          </w:rPr>
          <w:t xml:space="preserve">have </w:t>
        </w:r>
      </w:ins>
      <w:del w:id="221" w:author="Risa" w:date="2021-06-16T15:24:00Z">
        <w:r w:rsidR="00992A1C" w:rsidRPr="00791B36" w:rsidDel="00C75DC0">
          <w:rPr>
            <w:sz w:val="22"/>
            <w:szCs w:val="22"/>
          </w:rPr>
          <w:delText xml:space="preserve">lapse </w:delText>
        </w:r>
      </w:del>
      <w:ins w:id="222" w:author="Risa" w:date="2021-06-16T15:24:00Z">
        <w:r w:rsidR="00C75DC0" w:rsidRPr="00791B36">
          <w:rPr>
            <w:sz w:val="22"/>
            <w:szCs w:val="22"/>
          </w:rPr>
          <w:t>d</w:t>
        </w:r>
      </w:ins>
      <w:ins w:id="223" w:author="Risa" w:date="2021-06-16T15:25:00Z">
        <w:r w:rsidR="00F97F26" w:rsidRPr="00791B36">
          <w:rPr>
            <w:sz w:val="22"/>
            <w:szCs w:val="22"/>
          </w:rPr>
          <w:t>isappeared</w:t>
        </w:r>
      </w:ins>
      <w:ins w:id="224" w:author="Risa" w:date="2021-06-16T15:24:00Z">
        <w:r w:rsidR="00C75DC0" w:rsidRPr="00791B36">
          <w:rPr>
            <w:sz w:val="22"/>
            <w:szCs w:val="22"/>
          </w:rPr>
          <w:t xml:space="preserve"> </w:t>
        </w:r>
      </w:ins>
      <w:r w:rsidR="00992A1C" w:rsidRPr="00791B36">
        <w:rPr>
          <w:sz w:val="22"/>
          <w:szCs w:val="22"/>
        </w:rPr>
        <w:t>as well</w:t>
      </w:r>
      <w:ins w:id="225" w:author="Risa" w:date="2021-06-16T15:22:00Z">
        <w:r w:rsidR="00C75DC0" w:rsidRPr="00791B36">
          <w:rPr>
            <w:sz w:val="22"/>
            <w:szCs w:val="22"/>
          </w:rPr>
          <w:t xml:space="preserve"> (</w:t>
        </w:r>
      </w:ins>
      <w:ins w:id="226" w:author="Risa" w:date="2021-06-16T16:16:00Z">
        <w:r w:rsidR="008E1A5D" w:rsidRPr="005D01C9">
          <w:rPr>
            <w:sz w:val="22"/>
            <w:szCs w:val="22"/>
            <w:highlight w:val="yellow"/>
            <w:rPrChange w:id="227" w:author="Risa" w:date="2021-06-16T16:30:00Z">
              <w:rPr>
                <w:sz w:val="22"/>
                <w:szCs w:val="22"/>
              </w:rPr>
            </w:rPrChange>
          </w:rPr>
          <w:t>xxx</w:t>
        </w:r>
      </w:ins>
      <w:ins w:id="228" w:author="Risa" w:date="2021-06-16T15:22:00Z">
        <w:r w:rsidR="00C75DC0" w:rsidRPr="009932C4">
          <w:rPr>
            <w:sz w:val="22"/>
            <w:szCs w:val="22"/>
          </w:rPr>
          <w:t>)</w:t>
        </w:r>
      </w:ins>
      <w:commentRangeEnd w:id="198"/>
      <w:ins w:id="229" w:author="Risa" w:date="2021-06-17T14:58:00Z">
        <w:r w:rsidR="00C941A1">
          <w:rPr>
            <w:rStyle w:val="CommentReference"/>
          </w:rPr>
          <w:commentReference w:id="198"/>
        </w:r>
      </w:ins>
      <w:r w:rsidR="00992A1C" w:rsidRPr="00791B36">
        <w:rPr>
          <w:sz w:val="22"/>
          <w:szCs w:val="22"/>
        </w:rPr>
        <w:t xml:space="preserve">. </w:t>
      </w:r>
      <w:commentRangeStart w:id="230"/>
      <w:r w:rsidR="00992A1C" w:rsidRPr="00791B36">
        <w:rPr>
          <w:sz w:val="22"/>
          <w:szCs w:val="22"/>
        </w:rPr>
        <w:t xml:space="preserve">One </w:t>
      </w:r>
      <w:del w:id="231" w:author="Risa" w:date="2021-06-17T10:05:00Z">
        <w:r w:rsidR="00992A1C" w:rsidRPr="00791B36" w:rsidDel="00951A3C">
          <w:rPr>
            <w:sz w:val="22"/>
            <w:szCs w:val="22"/>
          </w:rPr>
          <w:delText xml:space="preserve">further </w:delText>
        </w:r>
      </w:del>
      <w:r w:rsidR="00992A1C" w:rsidRPr="00791B36">
        <w:rPr>
          <w:sz w:val="22"/>
          <w:szCs w:val="22"/>
        </w:rPr>
        <w:t xml:space="preserve">reason for </w:t>
      </w:r>
      <w:ins w:id="232" w:author="Risa" w:date="2021-06-16T15:25:00Z">
        <w:r w:rsidR="00F97F26" w:rsidRPr="00791B36">
          <w:rPr>
            <w:sz w:val="22"/>
            <w:szCs w:val="22"/>
          </w:rPr>
          <w:t xml:space="preserve">the dissipation of </w:t>
        </w:r>
      </w:ins>
      <w:r w:rsidR="00992A1C" w:rsidRPr="00791B36">
        <w:rPr>
          <w:sz w:val="22"/>
          <w:szCs w:val="22"/>
        </w:rPr>
        <w:t>adaptive trait</w:t>
      </w:r>
      <w:ins w:id="233" w:author="Risa" w:date="2021-06-16T15:25:00Z">
        <w:r w:rsidR="00F97F26" w:rsidRPr="00791B36">
          <w:rPr>
            <w:sz w:val="22"/>
            <w:szCs w:val="22"/>
          </w:rPr>
          <w:t xml:space="preserve">s </w:t>
        </w:r>
      </w:ins>
      <w:del w:id="234" w:author="Risa" w:date="2021-06-16T15:25:00Z">
        <w:r w:rsidR="00992A1C" w:rsidRPr="00791B36" w:rsidDel="00F97F26">
          <w:rPr>
            <w:sz w:val="22"/>
            <w:szCs w:val="22"/>
          </w:rPr>
          <w:delText xml:space="preserve"> dissipation </w:delText>
        </w:r>
      </w:del>
      <w:del w:id="235" w:author="Risa" w:date="2021-06-16T16:16:00Z">
        <w:r w:rsidR="00992A1C" w:rsidRPr="00791B36" w:rsidDel="008E1A5D">
          <w:rPr>
            <w:sz w:val="22"/>
            <w:szCs w:val="22"/>
          </w:rPr>
          <w:delText>(Heuss 2018)</w:delText>
        </w:r>
      </w:del>
      <w:del w:id="236" w:author="Risa" w:date="2021-06-16T16:17:00Z">
        <w:r w:rsidR="00992A1C" w:rsidRPr="00791B36" w:rsidDel="008E1A5D">
          <w:rPr>
            <w:sz w:val="22"/>
            <w:szCs w:val="22"/>
          </w:rPr>
          <w:delText xml:space="preserve"> </w:delText>
        </w:r>
      </w:del>
      <w:del w:id="237" w:author="Risa" w:date="2021-06-16T15:25:00Z">
        <w:r w:rsidR="00992A1C" w:rsidRPr="00791B36" w:rsidDel="00F97F26">
          <w:rPr>
            <w:sz w:val="22"/>
            <w:szCs w:val="22"/>
          </w:rPr>
          <w:delText>stems from an urgent new requirement to adapt to</w:delText>
        </w:r>
      </w:del>
      <w:ins w:id="238" w:author="Risa" w:date="2021-06-16T15:25:00Z">
        <w:r w:rsidR="00F97F26" w:rsidRPr="00791B36">
          <w:rPr>
            <w:sz w:val="22"/>
            <w:szCs w:val="22"/>
          </w:rPr>
          <w:t>are</w:t>
        </w:r>
      </w:ins>
      <w:r w:rsidR="00992A1C" w:rsidRPr="00791B36">
        <w:rPr>
          <w:sz w:val="22"/>
          <w:szCs w:val="22"/>
        </w:rPr>
        <w:t xml:space="preserve"> warmer temperatures and increasingly volatile changes in summer precipitation (</w:t>
      </w:r>
      <w:ins w:id="239" w:author="Risa" w:date="2021-06-17T21:41:00Z">
        <w:r w:rsidR="00C72C31" w:rsidRPr="00C72C31">
          <w:rPr>
            <w:sz w:val="22"/>
            <w:szCs w:val="22"/>
            <w:highlight w:val="yellow"/>
            <w:rPrChange w:id="240" w:author="Risa" w:date="2021-06-17T21:41:00Z">
              <w:rPr>
                <w:sz w:val="22"/>
                <w:szCs w:val="22"/>
              </w:rPr>
            </w:rPrChange>
          </w:rPr>
          <w:t>xxx</w:t>
        </w:r>
      </w:ins>
      <w:del w:id="241" w:author="Risa" w:date="2021-06-17T21:41:00Z">
        <w:r w:rsidR="00992A1C" w:rsidRPr="00F66B8E" w:rsidDel="00C72C31">
          <w:rPr>
            <w:sz w:val="22"/>
            <w:szCs w:val="22"/>
            <w:highlight w:val="red"/>
            <w:rPrChange w:id="242" w:author="Risa" w:date="2021-06-17T17:42:00Z">
              <w:rPr>
                <w:sz w:val="22"/>
                <w:szCs w:val="22"/>
              </w:rPr>
            </w:rPrChange>
          </w:rPr>
          <w:delText xml:space="preserve">Day </w:delText>
        </w:r>
      </w:del>
      <w:del w:id="243" w:author="Risa" w:date="2021-06-17T17:40:00Z">
        <w:r w:rsidR="00992A1C" w:rsidRPr="00F66B8E" w:rsidDel="006179D8">
          <w:rPr>
            <w:i/>
            <w:iCs/>
            <w:sz w:val="22"/>
            <w:szCs w:val="22"/>
            <w:highlight w:val="red"/>
            <w:rPrChange w:id="244" w:author="Risa" w:date="2021-06-17T17:42:00Z">
              <w:rPr>
                <w:i/>
                <w:iCs/>
                <w:sz w:val="22"/>
                <w:szCs w:val="22"/>
              </w:rPr>
            </w:rPrChange>
          </w:rPr>
          <w:delText>et al</w:delText>
        </w:r>
        <w:r w:rsidR="00992A1C" w:rsidRPr="00F66B8E" w:rsidDel="006179D8">
          <w:rPr>
            <w:sz w:val="22"/>
            <w:szCs w:val="22"/>
            <w:highlight w:val="red"/>
            <w:rPrChange w:id="245" w:author="Risa" w:date="2021-06-17T17:42:00Z">
              <w:rPr>
                <w:sz w:val="22"/>
                <w:szCs w:val="22"/>
              </w:rPr>
            </w:rPrChange>
          </w:rPr>
          <w:delText xml:space="preserve"> </w:delText>
        </w:r>
      </w:del>
      <w:del w:id="246" w:author="Risa" w:date="2021-06-17T21:41:00Z">
        <w:r w:rsidR="00992A1C" w:rsidRPr="00F66B8E" w:rsidDel="00C72C31">
          <w:rPr>
            <w:sz w:val="22"/>
            <w:szCs w:val="22"/>
            <w:highlight w:val="red"/>
            <w:rPrChange w:id="247" w:author="Risa" w:date="2021-06-17T17:42:00Z">
              <w:rPr>
                <w:sz w:val="22"/>
                <w:szCs w:val="22"/>
              </w:rPr>
            </w:rPrChange>
          </w:rPr>
          <w:delText>2005</w:delText>
        </w:r>
      </w:del>
      <w:r w:rsidR="00992A1C" w:rsidRPr="00791B36">
        <w:rPr>
          <w:sz w:val="22"/>
          <w:szCs w:val="22"/>
        </w:rPr>
        <w:t>)</w:t>
      </w:r>
      <w:ins w:id="248" w:author="Risa" w:date="2021-06-16T15:26:00Z">
        <w:r w:rsidR="00F97F26" w:rsidRPr="00791B36">
          <w:rPr>
            <w:sz w:val="22"/>
            <w:szCs w:val="22"/>
          </w:rPr>
          <w:t>,</w:t>
        </w:r>
      </w:ins>
      <w:r w:rsidR="00992A1C" w:rsidRPr="00791B36">
        <w:rPr>
          <w:sz w:val="22"/>
          <w:szCs w:val="22"/>
        </w:rPr>
        <w:t xml:space="preserve"> </w:t>
      </w:r>
      <w:ins w:id="249" w:author="Risa" w:date="2021-06-16T15:27:00Z">
        <w:r w:rsidR="00F97F26" w:rsidRPr="00791B36">
          <w:rPr>
            <w:sz w:val="22"/>
            <w:szCs w:val="22"/>
          </w:rPr>
          <w:t>in</w:t>
        </w:r>
      </w:ins>
      <w:ins w:id="250" w:author="Risa" w:date="2021-06-16T15:26:00Z">
        <w:r w:rsidR="00F97F26" w:rsidRPr="00791B36">
          <w:rPr>
            <w:sz w:val="22"/>
            <w:szCs w:val="22"/>
          </w:rPr>
          <w:t xml:space="preserve"> </w:t>
        </w:r>
      </w:ins>
      <w:r w:rsidR="00992A1C" w:rsidRPr="00791B36">
        <w:rPr>
          <w:sz w:val="22"/>
          <w:szCs w:val="22"/>
        </w:rPr>
        <w:t xml:space="preserve">which </w:t>
      </w:r>
      <w:del w:id="251" w:author="Risa" w:date="2021-06-16T15:26:00Z">
        <w:r w:rsidR="00992A1C" w:rsidRPr="00791B36" w:rsidDel="00F97F26">
          <w:rPr>
            <w:sz w:val="22"/>
            <w:szCs w:val="22"/>
          </w:rPr>
          <w:delText xml:space="preserve">are not catered to by the former </w:delText>
        </w:r>
      </w:del>
      <w:r w:rsidR="00992A1C" w:rsidRPr="00791B36">
        <w:rPr>
          <w:sz w:val="22"/>
          <w:szCs w:val="22"/>
        </w:rPr>
        <w:t>fire</w:t>
      </w:r>
      <w:ins w:id="252" w:author="Risa" w:date="2021-06-16T15:26:00Z">
        <w:r w:rsidR="00F97F26" w:rsidRPr="00791B36">
          <w:rPr>
            <w:sz w:val="22"/>
            <w:szCs w:val="22"/>
          </w:rPr>
          <w:t xml:space="preserve">-adaptive </w:t>
        </w:r>
      </w:ins>
      <w:del w:id="253" w:author="Risa" w:date="2021-06-16T15:26:00Z">
        <w:r w:rsidR="00992A1C" w:rsidRPr="00791B36" w:rsidDel="00F97F26">
          <w:rPr>
            <w:sz w:val="22"/>
            <w:szCs w:val="22"/>
          </w:rPr>
          <w:delText xml:space="preserve"> prone </w:delText>
        </w:r>
      </w:del>
      <w:r w:rsidR="00992A1C" w:rsidRPr="00791B36">
        <w:rPr>
          <w:sz w:val="22"/>
          <w:szCs w:val="22"/>
        </w:rPr>
        <w:t>traits</w:t>
      </w:r>
      <w:ins w:id="254" w:author="Risa" w:date="2021-06-16T15:26:00Z">
        <w:r w:rsidR="00F97F26" w:rsidRPr="00791B36">
          <w:rPr>
            <w:sz w:val="22"/>
            <w:szCs w:val="22"/>
          </w:rPr>
          <w:t xml:space="preserve"> are not beneficial</w:t>
        </w:r>
      </w:ins>
      <w:commentRangeEnd w:id="230"/>
      <w:ins w:id="255" w:author="Risa" w:date="2021-06-17T14:58:00Z">
        <w:r w:rsidR="00094292">
          <w:rPr>
            <w:rStyle w:val="CommentReference"/>
          </w:rPr>
          <w:commentReference w:id="230"/>
        </w:r>
      </w:ins>
      <w:r w:rsidR="00992A1C" w:rsidRPr="00791B36">
        <w:rPr>
          <w:sz w:val="22"/>
          <w:szCs w:val="22"/>
        </w:rPr>
        <w:t xml:space="preserve">. Given the lack of a fire threat, pitch pine are also </w:t>
      </w:r>
      <w:ins w:id="256" w:author="Risa" w:date="2021-06-16T15:27:00Z">
        <w:r w:rsidR="00F97F26" w:rsidRPr="00791B36">
          <w:rPr>
            <w:sz w:val="22"/>
            <w:szCs w:val="22"/>
          </w:rPr>
          <w:t xml:space="preserve">more </w:t>
        </w:r>
      </w:ins>
      <w:del w:id="257" w:author="Risa" w:date="2021-06-16T15:27:00Z">
        <w:r w:rsidR="00992A1C" w:rsidRPr="00791B36" w:rsidDel="00F97F26">
          <w:rPr>
            <w:sz w:val="22"/>
            <w:szCs w:val="22"/>
          </w:rPr>
          <w:delText>compelled to find alternative means to compete with other evergreens</w:delText>
        </w:r>
      </w:del>
      <w:ins w:id="258" w:author="Risa" w:date="2021-06-16T15:27:00Z">
        <w:r w:rsidR="00F97F26" w:rsidRPr="00791B36">
          <w:rPr>
            <w:sz w:val="22"/>
            <w:szCs w:val="22"/>
          </w:rPr>
          <w:t>directly competing with other evergreens</w:t>
        </w:r>
      </w:ins>
      <w:ins w:id="259" w:author="Risa" w:date="2021-06-17T21:59:00Z">
        <w:r w:rsidR="00C72C31">
          <w:rPr>
            <w:sz w:val="22"/>
            <w:szCs w:val="22"/>
          </w:rPr>
          <w:t xml:space="preserve"> </w:t>
        </w:r>
        <w:r w:rsidR="00C72C31">
          <w:rPr>
            <w:sz w:val="22"/>
            <w:szCs w:val="22"/>
          </w:rPr>
          <w:fldChar w:fldCharType="begin" w:fldLock="1"/>
        </w:r>
      </w:ins>
      <w:r w:rsidR="00C72C3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C72C31">
        <w:rPr>
          <w:sz w:val="22"/>
          <w:szCs w:val="22"/>
        </w:rPr>
        <w:fldChar w:fldCharType="separate"/>
      </w:r>
      <w:r w:rsidR="00C72C31" w:rsidRPr="00C72C31">
        <w:rPr>
          <w:noProof/>
          <w:sz w:val="22"/>
          <w:szCs w:val="22"/>
        </w:rPr>
        <w:t>(Nowacki and Abrams, 2008; Schwartz et al., 2016)</w:t>
      </w:r>
      <w:ins w:id="260" w:author="Risa" w:date="2021-06-17T21:59:00Z">
        <w:r w:rsidR="00C72C31">
          <w:rPr>
            <w:sz w:val="22"/>
            <w:szCs w:val="22"/>
          </w:rPr>
          <w:fldChar w:fldCharType="end"/>
        </w:r>
        <w:r w:rsidR="00C72C31">
          <w:rPr>
            <w:sz w:val="22"/>
            <w:szCs w:val="22"/>
          </w:rPr>
          <w:t>.</w:t>
        </w:r>
      </w:ins>
      <w:r w:rsidR="00992A1C" w:rsidRPr="00791B36">
        <w:rPr>
          <w:sz w:val="22"/>
          <w:szCs w:val="22"/>
        </w:rPr>
        <w:t xml:space="preserve"> </w:t>
      </w:r>
      <w:del w:id="261" w:author="Risa" w:date="2021-06-17T21:59:00Z">
        <w:r w:rsidR="00992A1C" w:rsidRPr="00791B36" w:rsidDel="00C72C31">
          <w:rPr>
            <w:sz w:val="22"/>
            <w:szCs w:val="22"/>
          </w:rPr>
          <w:delText>(</w:delText>
        </w:r>
      </w:del>
      <w:del w:id="262" w:author="Risa" w:date="2021-06-17T17:38:00Z">
        <w:r w:rsidR="00992A1C" w:rsidRPr="00791B36" w:rsidDel="00EA4BCC">
          <w:rPr>
            <w:sz w:val="22"/>
            <w:szCs w:val="22"/>
          </w:rPr>
          <w:delText xml:space="preserve">Buma </w:delText>
        </w:r>
        <w:r w:rsidR="00992A1C" w:rsidRPr="00791B36" w:rsidDel="00EA4BCC">
          <w:rPr>
            <w:i/>
            <w:iCs/>
            <w:sz w:val="22"/>
            <w:szCs w:val="22"/>
          </w:rPr>
          <w:delText>et al</w:delText>
        </w:r>
        <w:r w:rsidR="00992A1C" w:rsidRPr="00791B36" w:rsidDel="00EA4BCC">
          <w:rPr>
            <w:sz w:val="22"/>
            <w:szCs w:val="22"/>
          </w:rPr>
          <w:delText xml:space="preserve"> 2013</w:delText>
        </w:r>
      </w:del>
      <w:del w:id="263" w:author="Risa" w:date="2021-06-17T21:59:00Z">
        <w:r w:rsidR="00992A1C" w:rsidRPr="00791B36" w:rsidDel="00C72C31">
          <w:rPr>
            <w:sz w:val="22"/>
            <w:szCs w:val="22"/>
          </w:rPr>
          <w:delText xml:space="preserve">). </w:delText>
        </w:r>
      </w:del>
      <w:r w:rsidR="002C61B9" w:rsidRPr="00791B36">
        <w:rPr>
          <w:sz w:val="22"/>
          <w:szCs w:val="22"/>
        </w:rPr>
        <w:t>A</w:t>
      </w:r>
      <w:r w:rsidR="00992A1C" w:rsidRPr="00791B36">
        <w:rPr>
          <w:sz w:val="22"/>
          <w:szCs w:val="22"/>
        </w:rPr>
        <w:t xml:space="preserve"> key question which arises is</w:t>
      </w:r>
      <w:ins w:id="264" w:author="Risa" w:date="2021-06-17T14:21:00Z">
        <w:r w:rsidR="00791B36">
          <w:rPr>
            <w:sz w:val="22"/>
            <w:szCs w:val="22"/>
          </w:rPr>
          <w:t>, in the absence of fire, what conditions favor the persistence of pitch pine communities</w:t>
        </w:r>
      </w:ins>
      <w:del w:id="265" w:author="Risa" w:date="2021-06-17T14:21:00Z">
        <w:r w:rsidR="00992A1C" w:rsidRPr="00791B36" w:rsidDel="00791B36">
          <w:rPr>
            <w:sz w:val="22"/>
            <w:szCs w:val="22"/>
          </w:rPr>
          <w:delText xml:space="preserve"> whether </w:delText>
        </w:r>
      </w:del>
      <w:del w:id="266" w:author="Risa" w:date="2021-06-17T14:20:00Z">
        <w:r w:rsidR="00992A1C" w:rsidRPr="00791B36" w:rsidDel="00791B36">
          <w:rPr>
            <w:sz w:val="22"/>
            <w:szCs w:val="22"/>
          </w:rPr>
          <w:delText>individual tree plasticity is sufficient to adapt</w:delText>
        </w:r>
      </w:del>
      <w:del w:id="267" w:author="Risa" w:date="2021-06-16T16:18:00Z">
        <w:r w:rsidR="00992A1C" w:rsidRPr="00791B36" w:rsidDel="008E1A5D">
          <w:rPr>
            <w:sz w:val="22"/>
            <w:szCs w:val="22"/>
          </w:rPr>
          <w:delText xml:space="preserve"> </w:delText>
        </w:r>
      </w:del>
      <w:del w:id="268" w:author="Risa" w:date="2021-06-17T14:20:00Z">
        <w:r w:rsidR="00992A1C" w:rsidRPr="00791B36" w:rsidDel="00791B36">
          <w:rPr>
            <w:sz w:val="22"/>
            <w:szCs w:val="22"/>
          </w:rPr>
          <w:delText xml:space="preserve"> to the increasing frequency of </w:delText>
        </w:r>
      </w:del>
      <w:del w:id="269" w:author="Risa" w:date="2021-06-16T16:18:00Z">
        <w:r w:rsidR="00992A1C" w:rsidRPr="00791B36" w:rsidDel="008E1A5D">
          <w:rPr>
            <w:sz w:val="22"/>
            <w:szCs w:val="22"/>
          </w:rPr>
          <w:delText xml:space="preserve"> </w:delText>
        </w:r>
      </w:del>
      <w:del w:id="270" w:author="Risa" w:date="2021-06-17T14:20:00Z">
        <w:r w:rsidR="00992A1C" w:rsidRPr="00791B36" w:rsidDel="00791B36">
          <w:rPr>
            <w:sz w:val="22"/>
            <w:szCs w:val="22"/>
          </w:rPr>
          <w:delText>stressful stimuli unrelated to fire disturbance</w:delText>
        </w:r>
      </w:del>
      <w:ins w:id="271" w:author="Risa" w:date="2021-06-17T14:22:00Z">
        <w:r w:rsidR="00791B36">
          <w:rPr>
            <w:sz w:val="22"/>
            <w:szCs w:val="22"/>
          </w:rPr>
          <w:t>?</w:t>
        </w:r>
      </w:ins>
      <w:del w:id="272" w:author="Risa" w:date="2021-06-17T14:22:00Z">
        <w:r w:rsidR="00992A1C" w:rsidRPr="00791B36" w:rsidDel="00791B36">
          <w:rPr>
            <w:sz w:val="22"/>
            <w:szCs w:val="22"/>
          </w:rPr>
          <w:delText>.</w:delText>
        </w:r>
      </w:del>
      <w:del w:id="273" w:author="Risa" w:date="2021-06-17T14:48:00Z">
        <w:r w:rsidR="00992A1C" w:rsidRPr="009932C4" w:rsidDel="004831E0">
          <w:rPr>
            <w:sz w:val="22"/>
            <w:szCs w:val="22"/>
          </w:rPr>
          <w:delText xml:space="preserve"> </w:delText>
        </w:r>
        <w:commentRangeStart w:id="274"/>
        <w:r w:rsidR="00992A1C" w:rsidRPr="00FE4173" w:rsidDel="004831E0">
          <w:rPr>
            <w:strike/>
            <w:sz w:val="22"/>
            <w:szCs w:val="22"/>
            <w:rPrChange w:id="275" w:author="Risa" w:date="2021-06-16T16:37:00Z">
              <w:rPr>
                <w:sz w:val="22"/>
                <w:szCs w:val="22"/>
              </w:rPr>
            </w:rPrChange>
          </w:rPr>
          <w:delText>Previously, scientists found subsurface charcoal deposits on the north side of Cadillac Mountain on Mt. Desert (Patterson Edwards and Maguire 1987; Verma and Jayakumar 2012); now that recovery from fire is no longer an acute environmental response, we consider whether pyrogenic carbon is available to several generations removed from the pre-fire trees of 1947.</w:delText>
        </w:r>
      </w:del>
      <w:del w:id="276" w:author="Risa" w:date="2021-06-16T15:45:00Z">
        <w:r w:rsidR="00992A1C" w:rsidRPr="00791B36" w:rsidDel="00831764">
          <w:rPr>
            <w:sz w:val="22"/>
            <w:szCs w:val="22"/>
          </w:rPr>
          <w:delText xml:space="preserve"> </w:delText>
        </w:r>
        <w:commentRangeEnd w:id="274"/>
        <w:r w:rsidR="00F97F26" w:rsidRPr="005D01C9" w:rsidDel="00831764">
          <w:rPr>
            <w:rStyle w:val="CommentReference"/>
            <w:sz w:val="22"/>
            <w:szCs w:val="22"/>
            <w:rPrChange w:id="277" w:author="Risa" w:date="2021-06-16T16:30:00Z">
              <w:rPr>
                <w:rStyle w:val="CommentReference"/>
              </w:rPr>
            </w:rPrChange>
          </w:rPr>
          <w:commentReference w:id="274"/>
        </w:r>
      </w:del>
    </w:p>
    <w:p w14:paraId="231AA559" w14:textId="20BBABB5" w:rsidR="00992A1C" w:rsidRPr="00791B36" w:rsidRDefault="00992A1C">
      <w:pPr>
        <w:spacing w:line="360" w:lineRule="auto"/>
        <w:rPr>
          <w:ins w:id="278" w:author="Risa" w:date="2021-06-16T15:45:00Z"/>
          <w:sz w:val="22"/>
          <w:szCs w:val="22"/>
        </w:rPr>
        <w:pPrChange w:id="279" w:author="Risa" w:date="2021-06-16T16:30:00Z">
          <w:pPr>
            <w:spacing w:line="276" w:lineRule="auto"/>
            <w:jc w:val="both"/>
          </w:pPr>
        </w:pPrChange>
      </w:pPr>
    </w:p>
    <w:p w14:paraId="5AB6FFB7" w14:textId="6BFB506B" w:rsidR="00831764" w:rsidRPr="00791B36" w:rsidRDefault="00831764">
      <w:pPr>
        <w:spacing w:line="360" w:lineRule="auto"/>
        <w:rPr>
          <w:ins w:id="280" w:author="Risa" w:date="2021-06-16T15:45:00Z"/>
          <w:sz w:val="22"/>
          <w:szCs w:val="22"/>
        </w:rPr>
        <w:pPrChange w:id="281" w:author="Risa" w:date="2021-06-16T16:30:00Z">
          <w:pPr>
            <w:spacing w:line="276" w:lineRule="auto"/>
            <w:jc w:val="both"/>
          </w:pPr>
        </w:pPrChange>
      </w:pPr>
    </w:p>
    <w:p w14:paraId="174E9C32" w14:textId="63585EF7" w:rsidR="00791B36" w:rsidRPr="00C00E98" w:rsidRDefault="00791B36" w:rsidP="00446766">
      <w:pPr>
        <w:spacing w:line="360" w:lineRule="auto"/>
        <w:rPr>
          <w:ins w:id="282" w:author="Risa" w:date="2021-06-17T14:22:00Z"/>
          <w:sz w:val="22"/>
          <w:szCs w:val="22"/>
        </w:rPr>
      </w:pPr>
      <w:ins w:id="283" w:author="Risa" w:date="2021-06-17T14:22:00Z">
        <w:r>
          <w:rPr>
            <w:sz w:val="22"/>
            <w:szCs w:val="22"/>
          </w:rPr>
          <w:t xml:space="preserve">Elevation and topography have been shown to be </w:t>
        </w:r>
        <w:proofErr w:type="gramStart"/>
        <w:r>
          <w:rPr>
            <w:sz w:val="22"/>
            <w:szCs w:val="22"/>
          </w:rPr>
          <w:t>important factors</w:t>
        </w:r>
        <w:proofErr w:type="gramEnd"/>
        <w:r>
          <w:rPr>
            <w:sz w:val="22"/>
            <w:szCs w:val="22"/>
          </w:rPr>
          <w:t xml:space="preserve"> in </w:t>
        </w:r>
      </w:ins>
      <w:ins w:id="284" w:author="Risa" w:date="2021-06-17T14:23:00Z">
        <w:r>
          <w:rPr>
            <w:sz w:val="22"/>
            <w:szCs w:val="22"/>
          </w:rPr>
          <w:t>the</w:t>
        </w:r>
      </w:ins>
      <w:ins w:id="285" w:author="Risa" w:date="2021-06-17T14:28:00Z">
        <w:r>
          <w:rPr>
            <w:sz w:val="22"/>
            <w:szCs w:val="22"/>
          </w:rPr>
          <w:t xml:space="preserve"> dominance of pitch pine barrens due to their in</w:t>
        </w:r>
      </w:ins>
      <w:ins w:id="286" w:author="Risa" w:date="2021-06-17T14:29:00Z">
        <w:r>
          <w:rPr>
            <w:sz w:val="22"/>
            <w:szCs w:val="22"/>
          </w:rPr>
          <w:t>fluence on the</w:t>
        </w:r>
      </w:ins>
      <w:ins w:id="287" w:author="Risa" w:date="2021-06-17T14:23:00Z">
        <w:r>
          <w:rPr>
            <w:sz w:val="22"/>
            <w:szCs w:val="22"/>
          </w:rPr>
          <w:t xml:space="preserve"> severity and extent of wildfires. Pitch pines favor dry, </w:t>
        </w:r>
      </w:ins>
      <w:ins w:id="288" w:author="Risa" w:date="2021-06-17T14:24:00Z">
        <w:r>
          <w:rPr>
            <w:sz w:val="22"/>
            <w:szCs w:val="22"/>
          </w:rPr>
          <w:t xml:space="preserve">infertile soils with open </w:t>
        </w:r>
      </w:ins>
      <w:ins w:id="289" w:author="Risa" w:date="2021-06-17T14:29:00Z">
        <w:r>
          <w:rPr>
            <w:sz w:val="22"/>
            <w:szCs w:val="22"/>
          </w:rPr>
          <w:t xml:space="preserve">forest </w:t>
        </w:r>
      </w:ins>
      <w:ins w:id="290" w:author="Risa" w:date="2021-06-17T14:24:00Z">
        <w:r>
          <w:rPr>
            <w:sz w:val="22"/>
            <w:szCs w:val="22"/>
          </w:rPr>
          <w:t>canopies</w:t>
        </w:r>
      </w:ins>
      <w:ins w:id="291" w:author="Risa" w:date="2021-06-17T21:59:00Z">
        <w:r w:rsidR="00C72C31">
          <w:rPr>
            <w:sz w:val="22"/>
            <w:szCs w:val="22"/>
          </w:rPr>
          <w:t xml:space="preserve"> </w:t>
        </w:r>
      </w:ins>
      <w:ins w:id="292" w:author="Risa" w:date="2021-06-17T22:00:00Z">
        <w:r w:rsidR="00C72C31">
          <w:rPr>
            <w:sz w:val="22"/>
            <w:szCs w:val="22"/>
          </w:rPr>
          <w:fldChar w:fldCharType="begin" w:fldLock="1"/>
        </w:r>
      </w:ins>
      <w:r w:rsidR="00C72C3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mendeley":{"formattedCitation":"(Hanson, 2017; Nowacki and Abrams, 2008)","plainTextFormattedCitation":"(Hanson, 2017; Nowacki and Abrams, 2008)","previouslyFormattedCitation":"(Hanson, 2017; Nowacki and Abrams, 2008)"},"properties":{"noteIndex":0},"schema":"https://github.com/citation-style-language/schema/raw/master/csl-citation.json"}</w:instrText>
      </w:r>
      <w:r w:rsidR="00C72C31">
        <w:rPr>
          <w:sz w:val="22"/>
          <w:szCs w:val="22"/>
        </w:rPr>
        <w:fldChar w:fldCharType="separate"/>
      </w:r>
      <w:r w:rsidR="00C72C31" w:rsidRPr="00C72C31">
        <w:rPr>
          <w:noProof/>
          <w:sz w:val="22"/>
          <w:szCs w:val="22"/>
        </w:rPr>
        <w:t>(Hanson, 2017; Nowacki and Abrams, 2008)</w:t>
      </w:r>
      <w:ins w:id="293" w:author="Risa" w:date="2021-06-17T22:00:00Z">
        <w:r w:rsidR="00C72C31">
          <w:rPr>
            <w:sz w:val="22"/>
            <w:szCs w:val="22"/>
          </w:rPr>
          <w:fldChar w:fldCharType="end"/>
        </w:r>
      </w:ins>
      <w:ins w:id="294" w:author="Risa" w:date="2021-06-17T14:24:00Z">
        <w:r>
          <w:rPr>
            <w:sz w:val="22"/>
            <w:szCs w:val="22"/>
          </w:rPr>
          <w:t xml:space="preserve">. </w:t>
        </w:r>
      </w:ins>
      <w:ins w:id="295" w:author="Risa" w:date="2021-06-17T14:39:00Z">
        <w:r w:rsidR="003C23C3">
          <w:rPr>
            <w:sz w:val="22"/>
            <w:szCs w:val="22"/>
          </w:rPr>
          <w:t xml:space="preserve">Although pines </w:t>
        </w:r>
      </w:ins>
      <w:ins w:id="296" w:author="Risa" w:date="2021-06-17T14:41:00Z">
        <w:r w:rsidR="003C23C3">
          <w:rPr>
            <w:sz w:val="22"/>
            <w:szCs w:val="22"/>
          </w:rPr>
          <w:t>vary in the aspect</w:t>
        </w:r>
      </w:ins>
      <w:ins w:id="297" w:author="Risa" w:date="2021-06-17T14:42:00Z">
        <w:r w:rsidR="003C23C3">
          <w:rPr>
            <w:sz w:val="22"/>
            <w:szCs w:val="22"/>
          </w:rPr>
          <w:t xml:space="preserve"> (</w:t>
        </w:r>
      </w:ins>
      <w:ins w:id="298" w:author="Risa" w:date="2021-06-17T15:20:00Z">
        <w:r w:rsidR="007D7AF3">
          <w:rPr>
            <w:sz w:val="22"/>
            <w:szCs w:val="22"/>
          </w:rPr>
          <w:t xml:space="preserve">or </w:t>
        </w:r>
      </w:ins>
      <w:ins w:id="299" w:author="Risa" w:date="2021-06-17T14:42:00Z">
        <w:r w:rsidR="00A85596">
          <w:rPr>
            <w:sz w:val="22"/>
            <w:szCs w:val="22"/>
          </w:rPr>
          <w:t>a position fac</w:t>
        </w:r>
      </w:ins>
      <w:ins w:id="300" w:author="Risa" w:date="2021-06-17T14:43:00Z">
        <w:r w:rsidR="00A85596">
          <w:rPr>
            <w:sz w:val="22"/>
            <w:szCs w:val="22"/>
          </w:rPr>
          <w:t>ing a particular direction)</w:t>
        </w:r>
      </w:ins>
      <w:ins w:id="301" w:author="Risa" w:date="2021-06-17T14:41:00Z">
        <w:r w:rsidR="003C23C3">
          <w:rPr>
            <w:sz w:val="22"/>
            <w:szCs w:val="22"/>
          </w:rPr>
          <w:t xml:space="preserve"> they occupy</w:t>
        </w:r>
      </w:ins>
      <w:ins w:id="302" w:author="Risa" w:date="2021-06-17T14:39:00Z">
        <w:r w:rsidR="003C23C3">
          <w:rPr>
            <w:sz w:val="22"/>
            <w:szCs w:val="22"/>
          </w:rPr>
          <w:t>,</w:t>
        </w:r>
      </w:ins>
      <w:ins w:id="303" w:author="Risa" w:date="2021-06-17T14:40:00Z">
        <w:r w:rsidR="003C23C3">
          <w:rPr>
            <w:sz w:val="22"/>
            <w:szCs w:val="22"/>
          </w:rPr>
          <w:t xml:space="preserve"> areas with medium to high slopes </w:t>
        </w:r>
      </w:ins>
      <w:ins w:id="304" w:author="Risa" w:date="2021-06-17T14:41:00Z">
        <w:r w:rsidR="003C23C3">
          <w:rPr>
            <w:sz w:val="22"/>
            <w:szCs w:val="22"/>
          </w:rPr>
          <w:t>often</w:t>
        </w:r>
      </w:ins>
      <w:ins w:id="305" w:author="Risa" w:date="2021-06-17T14:40:00Z">
        <w:r w:rsidR="003C23C3">
          <w:rPr>
            <w:sz w:val="22"/>
            <w:szCs w:val="22"/>
          </w:rPr>
          <w:t xml:space="preserve"> support pine communities due to good soil drainage </w:t>
        </w:r>
      </w:ins>
      <w:ins w:id="306" w:author="Risa" w:date="2021-06-17T22:00:00Z">
        <w:r w:rsidR="00C72C31">
          <w:rPr>
            <w:sz w:val="22"/>
            <w:szCs w:val="22"/>
          </w:rPr>
          <w:fldChar w:fldCharType="begin" w:fldLock="1"/>
        </w:r>
      </w:ins>
      <w:r w:rsidR="00C72C3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instrText>
      </w:r>
      <w:r w:rsidR="00C72C31">
        <w:rPr>
          <w:sz w:val="22"/>
          <w:szCs w:val="22"/>
        </w:rPr>
        <w:fldChar w:fldCharType="separate"/>
      </w:r>
      <w:r w:rsidR="00C72C31" w:rsidRPr="00C72C31">
        <w:rPr>
          <w:noProof/>
          <w:sz w:val="22"/>
          <w:szCs w:val="22"/>
        </w:rPr>
        <w:t>(Hanson, 2017; Howard and Stelacio, 2011)</w:t>
      </w:r>
      <w:ins w:id="307" w:author="Risa" w:date="2021-06-17T22:00:00Z">
        <w:r w:rsidR="00C72C31">
          <w:rPr>
            <w:sz w:val="22"/>
            <w:szCs w:val="22"/>
          </w:rPr>
          <w:fldChar w:fldCharType="end"/>
        </w:r>
      </w:ins>
      <w:ins w:id="308" w:author="Risa" w:date="2021-06-17T14:40:00Z">
        <w:r w:rsidR="003C23C3">
          <w:rPr>
            <w:sz w:val="22"/>
            <w:szCs w:val="22"/>
          </w:rPr>
          <w:t xml:space="preserve">. </w:t>
        </w:r>
      </w:ins>
      <w:ins w:id="309" w:author="Risa" w:date="2021-06-17T14:24:00Z">
        <w:r>
          <w:rPr>
            <w:sz w:val="22"/>
            <w:szCs w:val="22"/>
          </w:rPr>
          <w:t>Because of the strong positive relationship between elevation and precipitation, low elevation sites tend to have better established and more resil</w:t>
        </w:r>
      </w:ins>
      <w:ins w:id="310" w:author="Risa" w:date="2021-06-17T14:25:00Z">
        <w:r>
          <w:rPr>
            <w:sz w:val="22"/>
            <w:szCs w:val="22"/>
          </w:rPr>
          <w:t xml:space="preserve">ient pitch pine communities </w:t>
        </w:r>
      </w:ins>
      <w:ins w:id="311" w:author="Risa" w:date="2021-06-17T22:01:00Z">
        <w:r w:rsidR="00C72C31">
          <w:rPr>
            <w:sz w:val="22"/>
            <w:szCs w:val="22"/>
          </w:rPr>
          <w:fldChar w:fldCharType="begin" w:fldLock="1"/>
        </w:r>
      </w:ins>
      <w:r w:rsidR="00C72C3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instrText>
      </w:r>
      <w:r w:rsidR="00C72C31">
        <w:rPr>
          <w:sz w:val="22"/>
          <w:szCs w:val="22"/>
        </w:rPr>
        <w:fldChar w:fldCharType="separate"/>
      </w:r>
      <w:r w:rsidR="00C72C31" w:rsidRPr="00C72C31">
        <w:rPr>
          <w:noProof/>
          <w:sz w:val="22"/>
          <w:szCs w:val="22"/>
        </w:rPr>
        <w:t>(Nowacki and Abrams, 2008)</w:t>
      </w:r>
      <w:ins w:id="312" w:author="Risa" w:date="2021-06-17T22:01:00Z">
        <w:r w:rsidR="00C72C31">
          <w:rPr>
            <w:sz w:val="22"/>
            <w:szCs w:val="22"/>
          </w:rPr>
          <w:fldChar w:fldCharType="end"/>
        </w:r>
      </w:ins>
      <w:ins w:id="313" w:author="Risa" w:date="2021-06-17T14:25:00Z">
        <w:r>
          <w:rPr>
            <w:sz w:val="22"/>
            <w:szCs w:val="22"/>
          </w:rPr>
          <w:t xml:space="preserve">, </w:t>
        </w:r>
      </w:ins>
      <w:ins w:id="314" w:author="Risa" w:date="2021-06-17T14:29:00Z">
        <w:r>
          <w:rPr>
            <w:sz w:val="22"/>
            <w:szCs w:val="22"/>
          </w:rPr>
          <w:t>and</w:t>
        </w:r>
      </w:ins>
      <w:ins w:id="315" w:author="Risa" w:date="2021-06-17T14:25:00Z">
        <w:r>
          <w:rPr>
            <w:sz w:val="22"/>
            <w:szCs w:val="22"/>
          </w:rPr>
          <w:t xml:space="preserve"> persist even in the absence of fire. At higher elevations where moisture is higher, </w:t>
        </w:r>
      </w:ins>
      <w:ins w:id="316" w:author="Risa" w:date="2021-06-17T14:26:00Z">
        <w:r>
          <w:rPr>
            <w:sz w:val="22"/>
            <w:szCs w:val="22"/>
          </w:rPr>
          <w:t xml:space="preserve">lack of fire removes the competitive advantage pitch pines have in outlasting </w:t>
        </w:r>
        <w:r w:rsidRPr="00446766">
          <w:rPr>
            <w:sz w:val="22"/>
            <w:szCs w:val="22"/>
          </w:rPr>
          <w:t>nutrient- and moisture-demanding, late-successional species</w:t>
        </w:r>
      </w:ins>
      <w:ins w:id="317" w:author="Risa" w:date="2021-06-17T14:27:00Z">
        <w:r>
          <w:rPr>
            <w:sz w:val="22"/>
            <w:szCs w:val="22"/>
          </w:rPr>
          <w:t>, which thrive in the high moisture and dense canopy conditions</w:t>
        </w:r>
      </w:ins>
      <w:ins w:id="318" w:author="Risa" w:date="2021-06-17T14:29:00Z">
        <w:r>
          <w:rPr>
            <w:sz w:val="22"/>
            <w:szCs w:val="22"/>
          </w:rPr>
          <w:t xml:space="preserve"> created when</w:t>
        </w:r>
      </w:ins>
      <w:ins w:id="319" w:author="Risa" w:date="2021-06-17T14:27:00Z">
        <w:r>
          <w:rPr>
            <w:sz w:val="22"/>
            <w:szCs w:val="22"/>
          </w:rPr>
          <w:t xml:space="preserve"> left undisturbed </w:t>
        </w:r>
      </w:ins>
      <w:ins w:id="320" w:author="Risa" w:date="2021-06-17T22:01:00Z">
        <w:r w:rsidR="00C72C31">
          <w:rPr>
            <w:sz w:val="22"/>
            <w:szCs w:val="22"/>
          </w:rPr>
          <w:fldChar w:fldCharType="begin" w:fldLock="1"/>
        </w:r>
      </w:ins>
      <w:r w:rsidR="00C72C3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C72C31">
        <w:rPr>
          <w:sz w:val="22"/>
          <w:szCs w:val="22"/>
        </w:rPr>
        <w:fldChar w:fldCharType="separate"/>
      </w:r>
      <w:r w:rsidR="00C72C31" w:rsidRPr="00C72C31">
        <w:rPr>
          <w:noProof/>
          <w:sz w:val="22"/>
          <w:szCs w:val="22"/>
        </w:rPr>
        <w:t>(Nowacki and Abrams, 2008; Schwartz et al., 2016)</w:t>
      </w:r>
      <w:ins w:id="321" w:author="Risa" w:date="2021-06-17T22:01:00Z">
        <w:r w:rsidR="00C72C31">
          <w:rPr>
            <w:sz w:val="22"/>
            <w:szCs w:val="22"/>
          </w:rPr>
          <w:fldChar w:fldCharType="end"/>
        </w:r>
      </w:ins>
      <w:ins w:id="322" w:author="Risa" w:date="2021-06-17T14:27:00Z">
        <w:r>
          <w:rPr>
            <w:sz w:val="22"/>
            <w:szCs w:val="22"/>
          </w:rPr>
          <w:t>.</w:t>
        </w:r>
      </w:ins>
      <w:ins w:id="323" w:author="Risa" w:date="2021-06-17T17:25:00Z">
        <w:r w:rsidR="00C00E98">
          <w:rPr>
            <w:sz w:val="22"/>
            <w:szCs w:val="22"/>
          </w:rPr>
          <w:t xml:space="preserve"> Elevational gradients have also been shown to have a</w:t>
        </w:r>
      </w:ins>
      <w:ins w:id="324" w:author="Risa" w:date="2021-06-17T17:26:00Z">
        <w:r w:rsidR="00C00E98">
          <w:rPr>
            <w:sz w:val="22"/>
            <w:szCs w:val="22"/>
          </w:rPr>
          <w:t xml:space="preserve"> strong impact on</w:t>
        </w:r>
      </w:ins>
      <w:ins w:id="325" w:author="Risa" w:date="2021-06-17T17:27:00Z">
        <w:r w:rsidR="00C00E98">
          <w:rPr>
            <w:sz w:val="22"/>
            <w:szCs w:val="22"/>
          </w:rPr>
          <w:t xml:space="preserve"> photosynthesis</w:t>
        </w:r>
      </w:ins>
      <w:ins w:id="326" w:author="Risa" w:date="2021-06-17T17:26:00Z">
        <w:r w:rsidR="00C00E98">
          <w:rPr>
            <w:sz w:val="22"/>
            <w:szCs w:val="22"/>
          </w:rPr>
          <w:t>, with</w:t>
        </w:r>
      </w:ins>
      <w:ins w:id="327" w:author="Risa" w:date="2021-06-17T17:27:00Z">
        <w:r w:rsidR="00C00E98">
          <w:rPr>
            <w:sz w:val="22"/>
            <w:szCs w:val="22"/>
          </w:rPr>
          <w:t xml:space="preserve"> photosynthesis,</w:t>
        </w:r>
      </w:ins>
      <w:ins w:id="328" w:author="Risa" w:date="2021-06-17T17:28:00Z">
        <w:r w:rsidR="00C00E98">
          <w:rPr>
            <w:sz w:val="22"/>
            <w:szCs w:val="22"/>
          </w:rPr>
          <w:t xml:space="preserve"> stomatal conductance, and</w:t>
        </w:r>
      </w:ins>
      <w:ins w:id="329" w:author="Risa" w:date="2021-06-17T17:26:00Z">
        <w:r w:rsidR="00C00E98">
          <w:rPr>
            <w:sz w:val="22"/>
            <w:szCs w:val="22"/>
          </w:rPr>
          <w:t xml:space="preserve"> leaf N increasing with elevation</w:t>
        </w:r>
      </w:ins>
      <w:ins w:id="330" w:author="Risa" w:date="2021-06-17T17:28:00Z">
        <w:r w:rsidR="00C00E98">
          <w:rPr>
            <w:sz w:val="22"/>
            <w:szCs w:val="22"/>
          </w:rPr>
          <w:t xml:space="preserve"> </w:t>
        </w:r>
      </w:ins>
      <w:ins w:id="331" w:author="Risa" w:date="2021-06-17T22:03:00Z">
        <w:r w:rsidR="00C72C31">
          <w:rPr>
            <w:sz w:val="22"/>
            <w:szCs w:val="22"/>
          </w:rPr>
          <w:fldChar w:fldCharType="begin" w:fldLock="1"/>
        </w:r>
      </w:ins>
      <w:r w:rsidR="00C72C3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sidR="00C72C31">
        <w:rPr>
          <w:sz w:val="22"/>
          <w:szCs w:val="22"/>
        </w:rPr>
        <w:fldChar w:fldCharType="separate"/>
      </w:r>
      <w:r w:rsidR="00C72C31" w:rsidRPr="00C72C31">
        <w:rPr>
          <w:noProof/>
          <w:sz w:val="22"/>
          <w:szCs w:val="22"/>
        </w:rPr>
        <w:t>(Bresson et al., 2009; Friend et al., 1989; Körner et al., 1986; Körner and Diemer, 1987)</w:t>
      </w:r>
      <w:ins w:id="332" w:author="Risa" w:date="2021-06-17T22:03:00Z">
        <w:r w:rsidR="00C72C31">
          <w:rPr>
            <w:sz w:val="22"/>
            <w:szCs w:val="22"/>
          </w:rPr>
          <w:fldChar w:fldCharType="end"/>
        </w:r>
      </w:ins>
      <w:ins w:id="333" w:author="Risa" w:date="2021-06-17T17:28:00Z">
        <w:r w:rsidR="00C00E98">
          <w:rPr>
            <w:sz w:val="22"/>
            <w:szCs w:val="22"/>
          </w:rPr>
          <w:t xml:space="preserve">. In </w:t>
        </w:r>
        <w:r w:rsidR="00C00E98">
          <w:rPr>
            <w:sz w:val="22"/>
            <w:szCs w:val="22"/>
          </w:rPr>
          <w:lastRenderedPageBreak/>
          <w:t>addition, C</w:t>
        </w:r>
      </w:ins>
      <w:ins w:id="334" w:author="Risa" w:date="2021-06-17T17:29:00Z">
        <w:r w:rsidR="00C00E98">
          <w:rPr>
            <w:sz w:val="22"/>
            <w:szCs w:val="22"/>
            <w:vertAlign w:val="superscript"/>
          </w:rPr>
          <w:t>13</w:t>
        </w:r>
        <w:r w:rsidR="00C00E98">
          <w:rPr>
            <w:sz w:val="22"/>
            <w:szCs w:val="22"/>
          </w:rPr>
          <w:t xml:space="preserve"> </w:t>
        </w:r>
      </w:ins>
      <w:ins w:id="335" w:author="Risa" w:date="2021-06-17T17:31:00Z">
        <w:r w:rsidR="00FB32AE">
          <w:rPr>
            <w:sz w:val="22"/>
            <w:szCs w:val="22"/>
          </w:rPr>
          <w:t xml:space="preserve">isotope </w:t>
        </w:r>
      </w:ins>
      <w:ins w:id="336" w:author="Risa" w:date="2021-06-17T17:29:00Z">
        <w:r w:rsidR="00C00E98">
          <w:rPr>
            <w:sz w:val="22"/>
            <w:szCs w:val="22"/>
          </w:rPr>
          <w:t>discrimination decreases with altitude and is associate</w:t>
        </w:r>
      </w:ins>
      <w:ins w:id="337" w:author="Risa" w:date="2021-06-17T17:31:00Z">
        <w:r w:rsidR="00FB32AE">
          <w:rPr>
            <w:sz w:val="22"/>
            <w:szCs w:val="22"/>
          </w:rPr>
          <w:t>d</w:t>
        </w:r>
      </w:ins>
      <w:ins w:id="338" w:author="Risa" w:date="2021-06-17T17:29:00Z">
        <w:r w:rsidR="00C00E98">
          <w:rPr>
            <w:sz w:val="22"/>
            <w:szCs w:val="22"/>
          </w:rPr>
          <w:t xml:space="preserve"> with greater carboxylation efficiency at high altitudes </w:t>
        </w:r>
      </w:ins>
      <w:ins w:id="339" w:author="Risa" w:date="2021-06-17T22:04:00Z">
        <w:r w:rsidR="00C72C31">
          <w:rPr>
            <w:sz w:val="22"/>
            <w:szCs w:val="22"/>
          </w:rPr>
          <w:fldChar w:fldCharType="begin" w:fldLock="1"/>
        </w:r>
      </w:ins>
      <w:r w:rsidR="00EA7DDD">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Chen et al., 2017; Körner et al., 1991; Zhu et al., 2010)","plainTextFormattedCitation":"(Chen et al., 2017; Körner et al., 1991; Zhu et al., 2010)","previouslyFormattedCitation":"(Chen et al., 2017; Körner et al., 1991; Zhu et al., 2010)"},"properties":{"noteIndex":0},"schema":"https://github.com/citation-style-language/schema/raw/master/csl-citation.json"}</w:instrText>
      </w:r>
      <w:r w:rsidR="00C72C31">
        <w:rPr>
          <w:sz w:val="22"/>
          <w:szCs w:val="22"/>
        </w:rPr>
        <w:fldChar w:fldCharType="separate"/>
      </w:r>
      <w:r w:rsidR="00B53557" w:rsidRPr="00B53557">
        <w:rPr>
          <w:noProof/>
          <w:sz w:val="22"/>
          <w:szCs w:val="22"/>
        </w:rPr>
        <w:t>(Chen et al., 2017; Körner et al., 1991; Zhu et al., 2010)</w:t>
      </w:r>
      <w:ins w:id="340" w:author="Risa" w:date="2021-06-17T22:04:00Z">
        <w:r w:rsidR="00C72C31">
          <w:rPr>
            <w:sz w:val="22"/>
            <w:szCs w:val="22"/>
          </w:rPr>
          <w:fldChar w:fldCharType="end"/>
        </w:r>
      </w:ins>
      <w:ins w:id="341" w:author="Risa" w:date="2021-06-17T17:29:00Z">
        <w:r w:rsidR="00C00E98">
          <w:rPr>
            <w:sz w:val="22"/>
            <w:szCs w:val="22"/>
          </w:rPr>
          <w:t>.</w:t>
        </w:r>
      </w:ins>
    </w:p>
    <w:p w14:paraId="503E5F63" w14:textId="5B7E3689" w:rsidR="005D01C9" w:rsidDel="00A219D8" w:rsidRDefault="005D01C9">
      <w:pPr>
        <w:spacing w:line="360" w:lineRule="auto"/>
        <w:rPr>
          <w:del w:id="342" w:author="Risa" w:date="2021-06-16T16:29:00Z"/>
          <w:sz w:val="22"/>
          <w:szCs w:val="22"/>
        </w:rPr>
      </w:pPr>
      <w:moveToRangeStart w:id="343" w:author="Risa" w:date="2021-06-16T16:26:00Z" w:name="move74753225"/>
      <w:moveTo w:id="344" w:author="Risa" w:date="2021-06-16T16:26:00Z">
        <w:del w:id="345" w:author="Risa" w:date="2021-06-16T16:27:00Z">
          <w:r w:rsidRPr="005D01C9" w:rsidDel="005D01C9">
            <w:rPr>
              <w:sz w:val="22"/>
              <w:szCs w:val="22"/>
              <w:rPrChange w:id="346" w:author="Risa" w:date="2021-06-16T16:30:00Z">
                <w:rPr/>
              </w:rPrChange>
            </w:rPr>
            <w:delText xml:space="preserve">Three categories of conditions and traits were examined. The first comprises elevation, aspect and slope. </w:delText>
          </w:r>
          <w:r w:rsidRPr="005D01C9" w:rsidDel="005D01C9">
            <w:rPr>
              <w:iCs/>
              <w:sz w:val="22"/>
              <w:szCs w:val="22"/>
              <w:rPrChange w:id="347" w:author="Risa" w:date="2021-06-16T16:30:00Z">
                <w:rPr/>
              </w:rPrChange>
            </w:rPr>
            <w:delText xml:space="preserve">Competition for expansion and colonization was observed in all seventeen of the populations identified on the island. We found the most intense struggles between evergreens occurred at lower elevation where pitch pine are destined to fail if they are unable to </w:delText>
          </w:r>
          <w:r w:rsidRPr="005D01C9" w:rsidDel="005D01C9">
            <w:rPr>
              <w:sz w:val="22"/>
              <w:szCs w:val="22"/>
              <w:rPrChange w:id="348" w:author="Risa" w:date="2021-06-16T16:30:00Z">
                <w:rPr/>
              </w:rPrChange>
            </w:rPr>
            <w:delText xml:space="preserve">master evergreen competitors. </w:delText>
          </w:r>
          <w:r w:rsidRPr="005D01C9" w:rsidDel="005D01C9">
            <w:rPr>
              <w:color w:val="000000" w:themeColor="text1"/>
              <w:sz w:val="22"/>
              <w:szCs w:val="22"/>
              <w:rPrChange w:id="349" w:author="Risa" w:date="2021-06-16T16:30:00Z">
                <w:rPr>
                  <w:color w:val="000000" w:themeColor="text1"/>
                </w:rPr>
              </w:rPrChange>
            </w:rPr>
            <w:delText>Investigators also observed a</w:delText>
          </w:r>
        </w:del>
        <w:del w:id="350" w:author="Risa" w:date="2021-06-16T16:31:00Z">
          <w:r w:rsidRPr="005D01C9" w:rsidDel="005D01C9">
            <w:rPr>
              <w:color w:val="000000" w:themeColor="text1"/>
              <w:sz w:val="22"/>
              <w:szCs w:val="22"/>
              <w:rPrChange w:id="351" w:author="Risa" w:date="2021-06-16T16:30:00Z">
                <w:rPr>
                  <w:color w:val="000000" w:themeColor="text1"/>
                </w:rPr>
              </w:rPrChange>
            </w:rPr>
            <w:delText xml:space="preserve"> combination of fire absence at low elevation result</w:delText>
          </w:r>
        </w:del>
        <w:del w:id="352" w:author="Risa" w:date="2021-06-16T16:28:00Z">
          <w:r w:rsidRPr="005D01C9" w:rsidDel="005D01C9">
            <w:rPr>
              <w:color w:val="000000" w:themeColor="text1"/>
              <w:sz w:val="22"/>
              <w:szCs w:val="22"/>
              <w:rPrChange w:id="353" w:author="Risa" w:date="2021-06-16T16:30:00Z">
                <w:rPr>
                  <w:color w:val="000000" w:themeColor="text1"/>
                </w:rPr>
              </w:rPrChange>
            </w:rPr>
            <w:delText>s</w:delText>
          </w:r>
        </w:del>
        <w:del w:id="354" w:author="Risa" w:date="2021-06-16T16:31:00Z">
          <w:r w:rsidRPr="005D01C9" w:rsidDel="005D01C9">
            <w:rPr>
              <w:color w:val="000000" w:themeColor="text1"/>
              <w:sz w:val="22"/>
              <w:szCs w:val="22"/>
              <w:rPrChange w:id="355" w:author="Risa" w:date="2021-06-16T16:30:00Z">
                <w:rPr>
                  <w:color w:val="000000" w:themeColor="text1"/>
                </w:rPr>
              </w:rPrChange>
            </w:rPr>
            <w:delText xml:space="preserve"> in a de-emphasis on c</w:delText>
          </w:r>
          <w:r w:rsidRPr="005D01C9" w:rsidDel="005D01C9">
            <w:rPr>
              <w:sz w:val="22"/>
              <w:szCs w:val="22"/>
              <w:rPrChange w:id="356" w:author="Risa" w:date="2021-06-16T16:30:00Z">
                <w:rPr/>
              </w:rPrChange>
            </w:rPr>
            <w:delText xml:space="preserve">olony retreat and encouragement of expansion (Swanston </w:delText>
          </w:r>
          <w:r w:rsidRPr="005D01C9" w:rsidDel="005D01C9">
            <w:rPr>
              <w:i/>
              <w:iCs/>
              <w:sz w:val="22"/>
              <w:szCs w:val="22"/>
              <w:rPrChange w:id="357" w:author="Risa" w:date="2021-06-16T16:30:00Z">
                <w:rPr>
                  <w:i/>
                </w:rPr>
              </w:rPrChange>
            </w:rPr>
            <w:delText>et al</w:delText>
          </w:r>
          <w:r w:rsidRPr="005D01C9" w:rsidDel="005D01C9">
            <w:rPr>
              <w:sz w:val="22"/>
              <w:szCs w:val="22"/>
              <w:rPrChange w:id="358" w:author="Risa" w:date="2021-06-16T16:30:00Z">
                <w:rPr/>
              </w:rPrChange>
            </w:rPr>
            <w:delText xml:space="preserve"> 2018) ultimately encouraging greater stand density (Churchill </w:delText>
          </w:r>
          <w:r w:rsidRPr="005D01C9" w:rsidDel="005D01C9">
            <w:rPr>
              <w:i/>
              <w:iCs/>
              <w:sz w:val="22"/>
              <w:szCs w:val="22"/>
              <w:rPrChange w:id="359" w:author="Risa" w:date="2021-06-16T16:30:00Z">
                <w:rPr>
                  <w:i/>
                </w:rPr>
              </w:rPrChange>
            </w:rPr>
            <w:delText>et al</w:delText>
          </w:r>
          <w:r w:rsidRPr="005D01C9" w:rsidDel="005D01C9">
            <w:rPr>
              <w:sz w:val="22"/>
              <w:szCs w:val="22"/>
              <w:rPrChange w:id="360" w:author="Risa" w:date="2021-06-16T16:30:00Z">
                <w:rPr/>
              </w:rPrChange>
            </w:rPr>
            <w:delText xml:space="preserve"> 2012) </w:delText>
          </w:r>
        </w:del>
        <w:del w:id="361" w:author="Risa" w:date="2021-06-16T16:28:00Z">
          <w:r w:rsidRPr="005D01C9" w:rsidDel="005D01C9">
            <w:rPr>
              <w:sz w:val="22"/>
              <w:szCs w:val="22"/>
              <w:rPrChange w:id="362" w:author="Risa" w:date="2021-06-16T16:30:00Z">
                <w:rPr/>
              </w:rPrChange>
            </w:rPr>
            <w:delText xml:space="preserve">although the same propensity to density occurred at Gorham cliffs (a casualty of the 1947 fire). </w:delText>
          </w:r>
          <w:r w:rsidRPr="005D01C9" w:rsidDel="005D01C9">
            <w:rPr>
              <w:color w:val="000000" w:themeColor="text1"/>
              <w:sz w:val="22"/>
              <w:szCs w:val="22"/>
              <w:rPrChange w:id="363" w:author="Risa" w:date="2021-06-16T16:30:00Z">
                <w:rPr>
                  <w:color w:val="000000" w:themeColor="text1"/>
                </w:rPr>
              </w:rPrChange>
            </w:rPr>
            <w:delText>In general though, at high elevation such as the north side of Cadillac mountain,on Norumbega mountain, or Champlain mountain, there was a nearly complete lack of shade and shade-intolerant pitch pine outlasts red spruce (</w:delText>
          </w:r>
          <w:r w:rsidRPr="005D01C9" w:rsidDel="005D01C9">
            <w:rPr>
              <w:i/>
              <w:iCs/>
              <w:color w:val="000000" w:themeColor="text1"/>
              <w:sz w:val="22"/>
              <w:szCs w:val="22"/>
              <w:rPrChange w:id="364" w:author="Risa" w:date="2021-06-16T16:30:00Z">
                <w:rPr>
                  <w:i/>
                  <w:color w:val="000000" w:themeColor="text1"/>
                </w:rPr>
              </w:rPrChange>
            </w:rPr>
            <w:delText>Picea rubens</w:delText>
          </w:r>
          <w:r w:rsidRPr="005D01C9" w:rsidDel="005D01C9">
            <w:rPr>
              <w:color w:val="000000" w:themeColor="text1"/>
              <w:sz w:val="22"/>
              <w:szCs w:val="22"/>
              <w:rPrChange w:id="365" w:author="Risa" w:date="2021-06-16T16:30:00Z">
                <w:rPr>
                  <w:color w:val="000000" w:themeColor="text1"/>
                </w:rPr>
              </w:rPrChange>
            </w:rPr>
            <w:delText>), hemlock (</w:delText>
          </w:r>
          <w:r w:rsidRPr="005D01C9" w:rsidDel="005D01C9">
            <w:rPr>
              <w:i/>
              <w:iCs/>
              <w:color w:val="000000" w:themeColor="text1"/>
              <w:sz w:val="22"/>
              <w:szCs w:val="22"/>
              <w:rPrChange w:id="366" w:author="Risa" w:date="2021-06-16T16:30:00Z">
                <w:rPr>
                  <w:i/>
                  <w:color w:val="000000" w:themeColor="text1"/>
                </w:rPr>
              </w:rPrChange>
            </w:rPr>
            <w:delText>Tsuga canadensis</w:delText>
          </w:r>
          <w:r w:rsidRPr="005D01C9" w:rsidDel="005D01C9">
            <w:rPr>
              <w:color w:val="000000" w:themeColor="text1"/>
              <w:sz w:val="22"/>
              <w:szCs w:val="22"/>
              <w:rPrChange w:id="367" w:author="Risa" w:date="2021-06-16T16:30:00Z">
                <w:rPr>
                  <w:color w:val="000000" w:themeColor="text1"/>
                </w:rPr>
              </w:rPrChange>
            </w:rPr>
            <w:delText>) and balsam fir (</w:delText>
          </w:r>
          <w:r w:rsidRPr="005D01C9" w:rsidDel="005D01C9">
            <w:rPr>
              <w:i/>
              <w:iCs/>
              <w:color w:val="000000" w:themeColor="text1"/>
              <w:sz w:val="22"/>
              <w:szCs w:val="22"/>
              <w:rPrChange w:id="368" w:author="Risa" w:date="2021-06-16T16:30:00Z">
                <w:rPr>
                  <w:i/>
                  <w:color w:val="000000" w:themeColor="text1"/>
                </w:rPr>
              </w:rPrChange>
            </w:rPr>
            <w:delText>Abies balsamea</w:delText>
          </w:r>
          <w:r w:rsidRPr="005D01C9" w:rsidDel="005D01C9">
            <w:rPr>
              <w:color w:val="000000" w:themeColor="text1"/>
              <w:sz w:val="22"/>
              <w:szCs w:val="22"/>
              <w:rPrChange w:id="369" w:author="Risa" w:date="2021-06-16T16:30:00Z">
                <w:rPr>
                  <w:color w:val="000000" w:themeColor="text1"/>
                </w:rPr>
              </w:rPrChange>
            </w:rPr>
            <w:delText>) in those situations nearly as much as it does at low elevation locations</w:delText>
          </w:r>
          <w:r w:rsidRPr="005D01C9" w:rsidDel="005D01C9">
            <w:rPr>
              <w:sz w:val="22"/>
              <w:szCs w:val="22"/>
              <w:rPrChange w:id="370" w:author="Risa" w:date="2021-06-16T16:30:00Z">
                <w:rPr/>
              </w:rPrChange>
            </w:rPr>
            <w:delText xml:space="preserve">. Observations of these phenomena are not reported in any research to this point but provide detail to a sketch of trees and their proclivities across a geogradient. </w:delText>
          </w:r>
        </w:del>
      </w:moveTo>
    </w:p>
    <w:p w14:paraId="03DE2CD0" w14:textId="3101F24F" w:rsidR="005D01C9" w:rsidDel="00C00E98" w:rsidRDefault="005D01C9" w:rsidP="00446766">
      <w:pPr>
        <w:spacing w:line="360" w:lineRule="auto"/>
        <w:rPr>
          <w:del w:id="371" w:author="Risa" w:date="2021-06-17T10:19:00Z"/>
          <w:sz w:val="22"/>
          <w:szCs w:val="22"/>
        </w:rPr>
      </w:pPr>
    </w:p>
    <w:p w14:paraId="7D69E4DA" w14:textId="1598F162" w:rsidR="005D01C9" w:rsidDel="00C00E98" w:rsidRDefault="005D01C9" w:rsidP="00446766">
      <w:pPr>
        <w:spacing w:line="360" w:lineRule="auto"/>
        <w:rPr>
          <w:del w:id="372" w:author="Risa" w:date="2021-06-17T10:23:00Z"/>
          <w:sz w:val="22"/>
          <w:szCs w:val="22"/>
        </w:rPr>
      </w:pPr>
      <w:moveTo w:id="373" w:author="Risa" w:date="2021-06-16T16:26:00Z">
        <w:del w:id="374" w:author="Risa" w:date="2021-06-16T16:28:00Z">
          <w:r w:rsidRPr="005D01C9" w:rsidDel="005D01C9">
            <w:rPr>
              <w:sz w:val="22"/>
              <w:szCs w:val="22"/>
              <w:rPrChange w:id="375" w:author="Risa" w:date="2021-06-16T16:30:00Z">
                <w:rPr/>
              </w:rPrChange>
            </w:rPr>
            <w:delText>Very little is written about the influence of elevation on physical traits of pitch pine species at Mt. Dessert (Butak 2014). However, t</w:delText>
          </w:r>
        </w:del>
        <w:del w:id="376" w:author="Risa" w:date="2021-06-17T10:19:00Z">
          <w:r w:rsidRPr="005D01C9" w:rsidDel="00DF6EEA">
            <w:rPr>
              <w:sz w:val="22"/>
              <w:szCs w:val="22"/>
              <w:rPrChange w:id="377" w:author="Risa" w:date="2021-06-16T16:30:00Z">
                <w:rPr/>
              </w:rPrChange>
            </w:rPr>
            <w:delText>here are indications</w:delText>
          </w:r>
        </w:del>
        <w:del w:id="378" w:author="Risa" w:date="2021-06-16T16:42:00Z">
          <w:r w:rsidRPr="005D01C9" w:rsidDel="00E01C78">
            <w:rPr>
              <w:sz w:val="22"/>
              <w:szCs w:val="22"/>
              <w:rPrChange w:id="379" w:author="Risa" w:date="2021-06-16T16:30:00Z">
                <w:rPr/>
              </w:rPrChange>
            </w:rPr>
            <w:delText xml:space="preserve">, elsewhere, </w:delText>
          </w:r>
        </w:del>
        <w:del w:id="380" w:author="Risa" w:date="2021-06-17T10:19:00Z">
          <w:r w:rsidRPr="005D01C9" w:rsidDel="00DF6EEA">
            <w:rPr>
              <w:sz w:val="22"/>
              <w:szCs w:val="22"/>
              <w:rPrChange w:id="381" w:author="Risa" w:date="2021-06-16T16:30:00Z">
                <w:rPr/>
              </w:rPrChange>
            </w:rPr>
            <w:delText>that high elevation trees exhibit high intrinsic water use efficiency signaling a depletion of foliar C in an effort to withstand stress (</w:delText>
          </w:r>
        </w:del>
        <w:del w:id="382" w:author="Risa" w:date="2021-06-17T10:17:00Z">
          <w:r w:rsidRPr="005D01C9" w:rsidDel="00DF6EEA">
            <w:rPr>
              <w:sz w:val="22"/>
              <w:szCs w:val="22"/>
              <w:rPrChange w:id="383" w:author="Risa" w:date="2021-06-16T16:30:00Z">
                <w:rPr/>
              </w:rPrChange>
            </w:rPr>
            <w:delText xml:space="preserve">e.g., Wang </w:delText>
          </w:r>
          <w:r w:rsidRPr="005D01C9" w:rsidDel="00DF6EEA">
            <w:rPr>
              <w:i/>
              <w:iCs/>
              <w:sz w:val="22"/>
              <w:szCs w:val="22"/>
              <w:rPrChange w:id="384" w:author="Risa" w:date="2021-06-16T16:30:00Z">
                <w:rPr>
                  <w:i/>
                  <w:iCs/>
                </w:rPr>
              </w:rPrChange>
            </w:rPr>
            <w:delText xml:space="preserve">et al </w:delText>
          </w:r>
          <w:r w:rsidRPr="005D01C9" w:rsidDel="00DF6EEA">
            <w:rPr>
              <w:sz w:val="22"/>
              <w:szCs w:val="22"/>
              <w:rPrChange w:id="385" w:author="Risa" w:date="2021-06-16T16:30:00Z">
                <w:rPr/>
              </w:rPrChange>
            </w:rPr>
            <w:delText>2017</w:delText>
          </w:r>
        </w:del>
        <w:del w:id="386" w:author="Risa" w:date="2021-06-17T10:19:00Z">
          <w:r w:rsidRPr="005D01C9" w:rsidDel="00DF6EEA">
            <w:rPr>
              <w:sz w:val="22"/>
              <w:szCs w:val="22"/>
              <w:rPrChange w:id="387" w:author="Risa" w:date="2021-06-16T16:30:00Z">
                <w:rPr/>
              </w:rPrChange>
            </w:rPr>
            <w:delText>).</w:delText>
          </w:r>
        </w:del>
        <w:del w:id="388" w:author="Risa" w:date="2021-06-17T10:17:00Z">
          <w:r w:rsidRPr="005D01C9" w:rsidDel="00DF6EEA">
            <w:rPr>
              <w:sz w:val="22"/>
              <w:szCs w:val="22"/>
              <w:rPrChange w:id="389" w:author="Risa" w:date="2021-06-16T16:30:00Z">
                <w:rPr/>
              </w:rPrChange>
            </w:rPr>
            <w:delText xml:space="preserve">  </w:delText>
          </w:r>
        </w:del>
        <w:del w:id="390" w:author="Risa" w:date="2021-06-17T10:19:00Z">
          <w:r w:rsidRPr="005D01C9" w:rsidDel="00DF6EEA">
            <w:rPr>
              <w:sz w:val="22"/>
              <w:szCs w:val="22"/>
              <w:rPrChange w:id="391" w:author="Risa" w:date="2021-06-16T16:30:00Z">
                <w:rPr/>
              </w:rPrChange>
            </w:rPr>
            <w:delText>When investigators examine the effect of elevation on pitch pines in Pennsylvania and West Virginia</w:delText>
          </w:r>
        </w:del>
        <w:del w:id="392" w:author="Risa" w:date="2021-06-17T10:11:00Z">
          <w:r w:rsidRPr="005D01C9" w:rsidDel="00951A3C">
            <w:rPr>
              <w:sz w:val="22"/>
              <w:szCs w:val="22"/>
              <w:rPrChange w:id="393" w:author="Risa" w:date="2021-06-16T16:30:00Z">
                <w:rPr/>
              </w:rPrChange>
            </w:rPr>
            <w:delText xml:space="preserve"> </w:delText>
          </w:r>
        </w:del>
        <w:del w:id="394" w:author="Risa" w:date="2021-06-17T10:19:00Z">
          <w:r w:rsidRPr="005D01C9" w:rsidDel="00DF6EEA">
            <w:rPr>
              <w:color w:val="000000" w:themeColor="text1"/>
              <w:sz w:val="22"/>
              <w:szCs w:val="22"/>
              <w:rPrChange w:id="395" w:author="Risa" w:date="2021-06-16T16:30:00Z">
                <w:rPr/>
              </w:rPrChange>
            </w:rPr>
            <w:delText xml:space="preserve"> (Howard and Stelacio 2011), they found </w:delText>
          </w:r>
        </w:del>
        <w:del w:id="396" w:author="Risa" w:date="2021-06-17T10:11:00Z">
          <w:r w:rsidRPr="005D01C9" w:rsidDel="00951A3C">
            <w:rPr>
              <w:color w:val="000000" w:themeColor="text1"/>
              <w:sz w:val="22"/>
              <w:szCs w:val="22"/>
              <w:rPrChange w:id="397" w:author="Risa" w:date="2021-06-16T16:30:00Z">
                <w:rPr/>
              </w:rPrChange>
            </w:rPr>
            <w:delText xml:space="preserve"> </w:delText>
          </w:r>
        </w:del>
        <w:del w:id="398" w:author="Risa" w:date="2021-06-17T10:19:00Z">
          <w:r w:rsidRPr="005D01C9" w:rsidDel="00DF6EEA">
            <w:rPr>
              <w:color w:val="000000" w:themeColor="text1"/>
              <w:sz w:val="22"/>
              <w:szCs w:val="22"/>
              <w:rPrChange w:id="399" w:author="Risa" w:date="2021-06-16T16:30:00Z">
                <w:rPr/>
              </w:rPrChange>
            </w:rPr>
            <w:delText xml:space="preserve">trees at higher elevation took advantage of this condition to outcompete other trees. </w:delText>
          </w:r>
          <w:r w:rsidRPr="005D01C9" w:rsidDel="00DF6EEA">
            <w:rPr>
              <w:sz w:val="22"/>
              <w:szCs w:val="22"/>
              <w:rPrChange w:id="400" w:author="Risa" w:date="2021-06-16T16:30:00Z">
                <w:rPr/>
              </w:rPrChange>
            </w:rPr>
            <w:delText xml:space="preserve">In the absence of fire disturbance (Brand and Jax 2007) other scientists find elevation and topography are likely to increase in importance where persistence is the focus. </w:delText>
          </w:r>
        </w:del>
        <w:del w:id="401" w:author="Risa" w:date="2021-06-16T16:28:00Z">
          <w:r w:rsidRPr="005D01C9" w:rsidDel="005D01C9">
            <w:rPr>
              <w:sz w:val="22"/>
              <w:szCs w:val="22"/>
              <w:rPrChange w:id="402" w:author="Risa" w:date="2021-06-16T16:30:00Z">
                <w:rPr/>
              </w:rPrChange>
            </w:rPr>
            <w:delText xml:space="preserve">To this point, though, natural fire (Foereid </w:delText>
          </w:r>
          <w:r w:rsidRPr="005D01C9" w:rsidDel="005D01C9">
            <w:rPr>
              <w:i/>
              <w:iCs/>
              <w:sz w:val="22"/>
              <w:szCs w:val="22"/>
              <w:rPrChange w:id="403" w:author="Risa" w:date="2021-06-16T16:30:00Z">
                <w:rPr>
                  <w:i/>
                  <w:iCs/>
                </w:rPr>
              </w:rPrChange>
            </w:rPr>
            <w:delText>et al</w:delText>
          </w:r>
          <w:r w:rsidRPr="005D01C9" w:rsidDel="005D01C9">
            <w:rPr>
              <w:sz w:val="22"/>
              <w:szCs w:val="22"/>
              <w:rPrChange w:id="404" w:author="Risa" w:date="2021-06-16T16:30:00Z">
                <w:rPr/>
              </w:rPrChange>
            </w:rPr>
            <w:delText xml:space="preserve"> 2015), anthropogenic controlled burns (Carlo </w:delText>
          </w:r>
          <w:r w:rsidRPr="005D01C9" w:rsidDel="005D01C9">
            <w:rPr>
              <w:i/>
              <w:iCs/>
              <w:sz w:val="22"/>
              <w:szCs w:val="22"/>
              <w:rPrChange w:id="405" w:author="Risa" w:date="2021-06-16T16:30:00Z">
                <w:rPr>
                  <w:i/>
                  <w:iCs/>
                </w:rPr>
              </w:rPrChange>
            </w:rPr>
            <w:delText xml:space="preserve">et al </w:delText>
          </w:r>
          <w:r w:rsidRPr="005D01C9" w:rsidDel="005D01C9">
            <w:rPr>
              <w:sz w:val="22"/>
              <w:szCs w:val="22"/>
              <w:rPrChange w:id="406" w:author="Risa" w:date="2021-06-16T16:30:00Z">
                <w:rPr/>
              </w:rPrChange>
            </w:rPr>
            <w:delText xml:space="preserve">2016) and opening of canopies (Neill </w:delText>
          </w:r>
          <w:r w:rsidRPr="005D01C9" w:rsidDel="005D01C9">
            <w:rPr>
              <w:i/>
              <w:iCs/>
              <w:sz w:val="22"/>
              <w:szCs w:val="22"/>
              <w:rPrChange w:id="407" w:author="Risa" w:date="2021-06-16T16:30:00Z">
                <w:rPr>
                  <w:i/>
                  <w:iCs/>
                </w:rPr>
              </w:rPrChange>
            </w:rPr>
            <w:delText xml:space="preserve">et al </w:delText>
          </w:r>
          <w:r w:rsidRPr="005D01C9" w:rsidDel="005D01C9">
            <w:rPr>
              <w:sz w:val="22"/>
              <w:szCs w:val="22"/>
              <w:rPrChange w:id="408" w:author="Risa" w:date="2021-06-16T16:30:00Z">
                <w:rPr/>
              </w:rPrChange>
            </w:rPr>
            <w:delText xml:space="preserve">2007) remain at the center of interest. </w:delText>
          </w:r>
        </w:del>
        <w:del w:id="409" w:author="Risa" w:date="2021-06-17T10:23:00Z">
          <w:r w:rsidRPr="005D01C9" w:rsidDel="00DF6EEA">
            <w:rPr>
              <w:sz w:val="22"/>
              <w:szCs w:val="22"/>
              <w:rPrChange w:id="410" w:author="Risa" w:date="2021-06-16T16:30:00Z">
                <w:rPr/>
              </w:rPrChange>
            </w:rPr>
            <w:delText>Second, where pitch pine are in a constant struggle to outgrow or outlast competitors, the use of their photosynthetic apparatus is required to adjust to very frequent stresses and dealing with drought as a result of decreased seasonal precipitation. Evidence exists of positive iWUE (</w:delText>
          </w:r>
          <w:commentRangeStart w:id="411"/>
          <w:r w:rsidRPr="005D01C9" w:rsidDel="00DF6EEA">
            <w:rPr>
              <w:sz w:val="22"/>
              <w:szCs w:val="22"/>
              <w:rPrChange w:id="412" w:author="Risa" w:date="2021-06-16T16:30:00Z">
                <w:rPr/>
              </w:rPrChange>
            </w:rPr>
            <w:delText>Butak 2014</w:delText>
          </w:r>
        </w:del>
      </w:moveTo>
      <w:commentRangeEnd w:id="411"/>
      <w:del w:id="413" w:author="Risa" w:date="2021-06-17T10:23:00Z">
        <w:r w:rsidR="00DF6EEA" w:rsidDel="00DF6EEA">
          <w:rPr>
            <w:rStyle w:val="CommentReference"/>
          </w:rPr>
          <w:commentReference w:id="411"/>
        </w:r>
      </w:del>
      <w:moveTo w:id="414" w:author="Risa" w:date="2021-06-16T16:26:00Z">
        <w:del w:id="415" w:author="Risa" w:date="2021-06-17T10:23:00Z">
          <w:r w:rsidRPr="005D01C9" w:rsidDel="00DF6EEA">
            <w:rPr>
              <w:sz w:val="22"/>
              <w:szCs w:val="22"/>
              <w:rPrChange w:id="416" w:author="Risa" w:date="2021-06-16T16:30:00Z">
                <w:rPr/>
              </w:rPrChange>
            </w:rPr>
            <w:delText xml:space="preserve">) </w:delText>
          </w:r>
          <w:r w:rsidRPr="005D01C9" w:rsidDel="00DF6EEA">
            <w:rPr>
              <w:color w:val="000000" w:themeColor="text1"/>
              <w:sz w:val="22"/>
              <w:szCs w:val="22"/>
              <w:shd w:val="clear" w:color="auto" w:fill="FFFFFF"/>
              <w:rPrChange w:id="417" w:author="Risa" w:date="2021-06-16T16:30:00Z">
                <w:rPr>
                  <w:color w:val="000000" w:themeColor="text1"/>
                  <w:shd w:val="clear" w:color="auto" w:fill="FFFFFF"/>
                </w:rPr>
              </w:rPrChange>
            </w:rPr>
            <w:delText>in low lying, minimal slope, fully exposed sites</w:delText>
          </w:r>
        </w:del>
        <w:del w:id="418" w:author="Risa" w:date="2021-06-16T16:29:00Z">
          <w:r w:rsidRPr="005D01C9" w:rsidDel="005D01C9">
            <w:rPr>
              <w:color w:val="000000" w:themeColor="text1"/>
              <w:sz w:val="22"/>
              <w:szCs w:val="22"/>
              <w:shd w:val="clear" w:color="auto" w:fill="FFFFFF"/>
              <w:rPrChange w:id="419" w:author="Risa" w:date="2021-06-16T16:30:00Z">
                <w:rPr>
                  <w:color w:val="000000" w:themeColor="text1"/>
                  <w:shd w:val="clear" w:color="auto" w:fill="FFFFFF"/>
                </w:rPr>
              </w:rPrChange>
            </w:rPr>
            <w:delText>, like Wonderland on the western side of the island</w:delText>
          </w:r>
        </w:del>
        <w:del w:id="420" w:author="Risa" w:date="2021-06-17T10:23:00Z">
          <w:r w:rsidRPr="005D01C9" w:rsidDel="00DF6EEA">
            <w:rPr>
              <w:color w:val="000000" w:themeColor="text1"/>
              <w:sz w:val="22"/>
              <w:szCs w:val="22"/>
              <w:shd w:val="clear" w:color="auto" w:fill="FFFFFF"/>
              <w:rPrChange w:id="421" w:author="Risa" w:date="2021-06-16T16:30:00Z">
                <w:rPr>
                  <w:color w:val="000000" w:themeColor="text1"/>
                  <w:shd w:val="clear" w:color="auto" w:fill="FFFFFF"/>
                </w:rPr>
              </w:rPrChange>
            </w:rPr>
            <w:delText>, conferring</w:delText>
          </w:r>
          <w:r w:rsidRPr="005D01C9" w:rsidDel="00DF6EEA">
            <w:rPr>
              <w:sz w:val="22"/>
              <w:szCs w:val="22"/>
              <w:rPrChange w:id="422" w:author="Risa" w:date="2021-06-16T16:30:00Z">
                <w:rPr/>
              </w:rPrChange>
            </w:rPr>
            <w:delText xml:space="preserve"> a high growth functional trait</w:delText>
          </w:r>
          <w:r w:rsidRPr="005D01C9" w:rsidDel="00DF6EEA">
            <w:rPr>
              <w:iCs/>
              <w:sz w:val="22"/>
              <w:szCs w:val="22"/>
              <w:rPrChange w:id="423" w:author="Risa" w:date="2021-06-16T16:30:00Z">
                <w:rPr>
                  <w:iCs/>
                </w:rPr>
              </w:rPrChange>
            </w:rPr>
            <w:delText xml:space="preserve">. </w:delText>
          </w:r>
        </w:del>
        <w:del w:id="424" w:author="Risa" w:date="2021-06-16T16:29:00Z">
          <w:r w:rsidRPr="005D01C9" w:rsidDel="005D01C9">
            <w:rPr>
              <w:iCs/>
              <w:sz w:val="22"/>
              <w:szCs w:val="22"/>
              <w:rPrChange w:id="425" w:author="Risa" w:date="2021-06-16T16:30:00Z">
                <w:rPr>
                  <w:iCs/>
                </w:rPr>
              </w:rPrChange>
            </w:rPr>
            <w:delText xml:space="preserve">We consider if the same results obtain at higher elevations </w:delText>
          </w:r>
          <w:r w:rsidRPr="005D01C9" w:rsidDel="005D01C9">
            <w:rPr>
              <w:sz w:val="22"/>
              <w:szCs w:val="22"/>
              <w:rPrChange w:id="426" w:author="Risa" w:date="2021-06-16T16:30:00Z">
                <w:rPr/>
              </w:rPrChange>
            </w:rPr>
            <w:delText xml:space="preserve">(Stambaugh </w:delText>
          </w:r>
          <w:r w:rsidRPr="005D01C9" w:rsidDel="005D01C9">
            <w:rPr>
              <w:i/>
              <w:iCs/>
              <w:sz w:val="22"/>
              <w:szCs w:val="22"/>
              <w:rPrChange w:id="427" w:author="Risa" w:date="2021-06-16T16:30:00Z">
                <w:rPr>
                  <w:i/>
                  <w:iCs/>
                </w:rPr>
              </w:rPrChange>
            </w:rPr>
            <w:delText>et al</w:delText>
          </w:r>
          <w:r w:rsidRPr="005D01C9" w:rsidDel="005D01C9">
            <w:rPr>
              <w:sz w:val="22"/>
              <w:szCs w:val="22"/>
              <w:rPrChange w:id="428" w:author="Risa" w:date="2021-06-16T16:30:00Z">
                <w:rPr/>
              </w:rPrChange>
            </w:rPr>
            <w:delText xml:space="preserve"> 2015)</w:delText>
          </w:r>
          <w:r w:rsidRPr="005D01C9" w:rsidDel="005D01C9">
            <w:rPr>
              <w:iCs/>
              <w:sz w:val="22"/>
              <w:szCs w:val="22"/>
              <w:rPrChange w:id="429" w:author="Risa" w:date="2021-06-16T16:30:00Z">
                <w:rPr>
                  <w:iCs/>
                </w:rPr>
              </w:rPrChange>
            </w:rPr>
            <w:delText xml:space="preserve"> and, specifically, within the 1947 fire zone. </w:delText>
          </w:r>
        </w:del>
        <w:del w:id="430" w:author="Risa" w:date="2021-06-17T10:23:00Z">
          <w:r w:rsidRPr="005D01C9" w:rsidDel="00DF6EEA">
            <w:rPr>
              <w:sz w:val="22"/>
              <w:szCs w:val="22"/>
              <w:rPrChange w:id="431" w:author="Risa" w:date="2021-06-16T16:30:00Z">
                <w:rPr/>
              </w:rPrChange>
            </w:rPr>
            <w:delText xml:space="preserve">In particular, at upper ledge elevations where fire events occur with some frequency (Howard and Stelacio 2011) researchers find limits on clustering (stand density), colonization (Lafon </w:delText>
          </w:r>
          <w:r w:rsidRPr="005D01C9" w:rsidDel="00DF6EEA">
            <w:rPr>
              <w:i/>
              <w:iCs/>
              <w:sz w:val="22"/>
              <w:szCs w:val="22"/>
              <w:rPrChange w:id="432" w:author="Risa" w:date="2021-06-16T16:30:00Z">
                <w:rPr>
                  <w:i/>
                  <w:iCs/>
                </w:rPr>
              </w:rPrChange>
            </w:rPr>
            <w:delText>et al</w:delText>
          </w:r>
          <w:r w:rsidRPr="005D01C9" w:rsidDel="00DF6EEA">
            <w:rPr>
              <w:sz w:val="22"/>
              <w:szCs w:val="22"/>
              <w:rPrChange w:id="433" w:author="Risa" w:date="2021-06-16T16:30:00Z">
                <w:rPr/>
              </w:rPrChange>
            </w:rPr>
            <w:delText xml:space="preserve"> 2014) and expansion. </w:delText>
          </w:r>
        </w:del>
        <w:del w:id="434" w:author="Risa" w:date="2021-06-16T16:29:00Z">
          <w:r w:rsidRPr="005D01C9" w:rsidDel="005D01C9">
            <w:rPr>
              <w:sz w:val="22"/>
              <w:szCs w:val="22"/>
              <w:rPrChange w:id="435" w:author="Risa" w:date="2021-06-16T16:30:00Z">
                <w:rPr/>
              </w:rPrChange>
            </w:rPr>
            <w:delText xml:space="preserve">Again, the study attempts to determine if these outcomes may be replicated in forests with much greater height and elevation deviation. </w:delText>
          </w:r>
        </w:del>
        <w:del w:id="436" w:author="Risa" w:date="2021-06-17T10:23:00Z">
          <w:r w:rsidRPr="005D01C9" w:rsidDel="00DF6EEA">
            <w:rPr>
              <w:sz w:val="22"/>
              <w:szCs w:val="22"/>
              <w:rPrChange w:id="437" w:author="Risa" w:date="2021-06-16T16:30:00Z">
                <w:rPr/>
              </w:rPrChange>
            </w:rPr>
            <w:delText xml:space="preserve">In a third group lie traits, </w:delText>
          </w:r>
        </w:del>
        <w:del w:id="438" w:author="Risa" w:date="2021-06-16T19:21:00Z">
          <w:r w:rsidRPr="005D01C9" w:rsidDel="00D7437F">
            <w:rPr>
              <w:sz w:val="22"/>
              <w:szCs w:val="22"/>
              <w:rPrChange w:id="439" w:author="Risa" w:date="2021-06-16T16:30:00Z">
                <w:rPr/>
              </w:rPrChange>
            </w:rPr>
            <w:delText xml:space="preserve"> </w:delText>
          </w:r>
        </w:del>
        <w:del w:id="440" w:author="Risa" w:date="2021-06-17T10:23:00Z">
          <w:r w:rsidRPr="005D01C9" w:rsidDel="00DF6EEA">
            <w:rPr>
              <w:sz w:val="22"/>
              <w:szCs w:val="22"/>
              <w:rPrChange w:id="441" w:author="Risa" w:date="2021-06-16T16:30:00Z">
                <w:rPr/>
              </w:rPrChange>
            </w:rPr>
            <w:delText>namely height, canopy and DBH (diameter at base height), which can be used to better understand the extent to which allometrics coupled with intra tree relations within individual populations</w:delText>
          </w:r>
        </w:del>
        <w:del w:id="442" w:author="Risa" w:date="2021-06-16T16:29:00Z">
          <w:r w:rsidRPr="005D01C9" w:rsidDel="005D01C9">
            <w:rPr>
              <w:sz w:val="22"/>
              <w:szCs w:val="22"/>
              <w:rPrChange w:id="443" w:author="Risa" w:date="2021-06-16T16:30:00Z">
                <w:rPr/>
              </w:rPrChange>
            </w:rPr>
            <w:delText>. In generating and analyzing data of these types, we aim to provide greater understanding of how to promote pitch pine persistence in communities of the northeastern and mid-Atlantic U.S. coast where elevation and topographical gradients present themselves.</w:delText>
          </w:r>
        </w:del>
      </w:moveTo>
    </w:p>
    <w:p w14:paraId="277104C2" w14:textId="77777777" w:rsidR="00C00E98" w:rsidRPr="00C00E98" w:rsidRDefault="00C00E98">
      <w:pPr>
        <w:spacing w:line="360" w:lineRule="auto"/>
        <w:rPr>
          <w:ins w:id="444" w:author="Risa" w:date="2021-06-17T17:30:00Z"/>
          <w:moveTo w:id="445" w:author="Risa" w:date="2021-06-16T16:26:00Z"/>
          <w:sz w:val="22"/>
          <w:szCs w:val="22"/>
          <w:rPrChange w:id="446" w:author="Risa" w:date="2021-06-17T17:30:00Z">
            <w:rPr>
              <w:ins w:id="447" w:author="Risa" w:date="2021-06-17T17:30:00Z"/>
              <w:moveTo w:id="448" w:author="Risa" w:date="2021-06-16T16:26:00Z"/>
            </w:rPr>
          </w:rPrChange>
        </w:rPr>
        <w:pPrChange w:id="449" w:author="Risa" w:date="2021-06-17T17:30:00Z">
          <w:pPr>
            <w:spacing w:line="276" w:lineRule="auto"/>
            <w:jc w:val="both"/>
          </w:pPr>
        </w:pPrChange>
      </w:pPr>
    </w:p>
    <w:moveToRangeEnd w:id="343"/>
    <w:p w14:paraId="172DF7AE" w14:textId="2B22D43B" w:rsidR="00831764" w:rsidRPr="009932C4" w:rsidDel="00DF6EEA" w:rsidRDefault="00831764">
      <w:pPr>
        <w:spacing w:line="360" w:lineRule="auto"/>
        <w:rPr>
          <w:del w:id="450" w:author="Risa" w:date="2021-06-17T10:23:00Z"/>
          <w:sz w:val="22"/>
          <w:szCs w:val="22"/>
        </w:rPr>
        <w:pPrChange w:id="451" w:author="Risa" w:date="2021-06-17T14:15:00Z">
          <w:pPr>
            <w:spacing w:line="276" w:lineRule="auto"/>
            <w:jc w:val="both"/>
          </w:pPr>
        </w:pPrChange>
      </w:pPr>
    </w:p>
    <w:p w14:paraId="7C15207C" w14:textId="59A3D331" w:rsidR="00551A29" w:rsidRPr="00791B36" w:rsidDel="00831764" w:rsidRDefault="00831764">
      <w:pPr>
        <w:spacing w:line="360" w:lineRule="auto"/>
        <w:rPr>
          <w:del w:id="452" w:author="Risa" w:date="2021-06-16T15:46:00Z"/>
          <w:sz w:val="22"/>
          <w:szCs w:val="22"/>
        </w:rPr>
        <w:pPrChange w:id="453" w:author="Risa" w:date="2021-06-17T14:15:00Z">
          <w:pPr>
            <w:spacing w:line="276" w:lineRule="auto"/>
            <w:jc w:val="both"/>
          </w:pPr>
        </w:pPrChange>
      </w:pPr>
      <w:ins w:id="454" w:author="Risa" w:date="2021-06-16T15:50:00Z">
        <w:r w:rsidRPr="00791B36">
          <w:rPr>
            <w:sz w:val="22"/>
            <w:szCs w:val="22"/>
          </w:rPr>
          <w:t xml:space="preserve">On Mt. Desert Island in </w:t>
        </w:r>
      </w:ins>
      <w:ins w:id="455" w:author="Risa" w:date="2021-06-17T09:42:00Z">
        <w:r w:rsidR="000E64D2" w:rsidRPr="008F71F7">
          <w:rPr>
            <w:sz w:val="22"/>
            <w:szCs w:val="22"/>
          </w:rPr>
          <w:t>Acadia National Park (ME, USA)</w:t>
        </w:r>
      </w:ins>
      <w:ins w:id="456" w:author="Risa" w:date="2021-06-16T15:50:00Z">
        <w:r w:rsidRPr="00791B36">
          <w:rPr>
            <w:sz w:val="22"/>
            <w:szCs w:val="22"/>
          </w:rPr>
          <w:t xml:space="preserve">, pitch pine dwell at the edge of their northeastern range (Fig. 1). In </w:t>
        </w:r>
      </w:ins>
      <w:ins w:id="457" w:author="Risa" w:date="2021-06-17T09:47:00Z">
        <w:r w:rsidR="000C2C4E">
          <w:rPr>
            <w:sz w:val="22"/>
            <w:szCs w:val="22"/>
          </w:rPr>
          <w:t xml:space="preserve">October </w:t>
        </w:r>
      </w:ins>
      <w:ins w:id="458" w:author="Risa" w:date="2021-06-16T15:50:00Z">
        <w:r w:rsidRPr="00791B36">
          <w:rPr>
            <w:sz w:val="22"/>
            <w:szCs w:val="22"/>
          </w:rPr>
          <w:t>1947, an intense fire started just west of Bar Harbor, on the east side of the island</w:t>
        </w:r>
      </w:ins>
      <w:ins w:id="459" w:author="Risa" w:date="2021-06-17T09:44:00Z">
        <w:r w:rsidR="00A9671D">
          <w:rPr>
            <w:sz w:val="22"/>
            <w:szCs w:val="22"/>
          </w:rPr>
          <w:t xml:space="preserve"> </w:t>
        </w:r>
      </w:ins>
      <w:ins w:id="460" w:author="Risa" w:date="2021-06-17T22:06:00Z">
        <w:r w:rsidR="004E6109">
          <w:rPr>
            <w:sz w:val="22"/>
            <w:szCs w:val="22"/>
          </w:rPr>
          <w:fldChar w:fldCharType="begin" w:fldLock="1"/>
        </w:r>
      </w:ins>
      <w:r w:rsidR="004E6109">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et al., 2017)","plainTextFormattedCitation":"(Miller et al., 2017)","previouslyFormattedCitation":"(Miller et al., 2017)"},"properties":{"noteIndex":0},"schema":"https://github.com/citation-style-language/schema/raw/master/csl-citation.json"}</w:instrText>
      </w:r>
      <w:r w:rsidR="004E6109">
        <w:rPr>
          <w:sz w:val="22"/>
          <w:szCs w:val="22"/>
        </w:rPr>
        <w:fldChar w:fldCharType="separate"/>
      </w:r>
      <w:r w:rsidR="004E6109" w:rsidRPr="004E6109">
        <w:rPr>
          <w:noProof/>
          <w:sz w:val="22"/>
          <w:szCs w:val="22"/>
        </w:rPr>
        <w:t>(Miller et al., 2017)</w:t>
      </w:r>
      <w:ins w:id="461" w:author="Risa" w:date="2021-06-17T22:06:00Z">
        <w:r w:rsidR="004E6109">
          <w:rPr>
            <w:sz w:val="22"/>
            <w:szCs w:val="22"/>
          </w:rPr>
          <w:fldChar w:fldCharType="end"/>
        </w:r>
      </w:ins>
      <w:ins w:id="462" w:author="Risa" w:date="2021-06-17T09:51:00Z">
        <w:r w:rsidR="000C2C4E">
          <w:rPr>
            <w:sz w:val="22"/>
            <w:szCs w:val="22"/>
          </w:rPr>
          <w:t xml:space="preserve">, </w:t>
        </w:r>
        <w:commentRangeStart w:id="463"/>
        <w:r w:rsidR="000C2C4E">
          <w:rPr>
            <w:sz w:val="22"/>
            <w:szCs w:val="22"/>
          </w:rPr>
          <w:t xml:space="preserve">burning 17,188 acres </w:t>
        </w:r>
      </w:ins>
      <w:ins w:id="464" w:author="Risa" w:date="2021-06-17T22:06:00Z">
        <w:r w:rsidR="004E6109">
          <w:rPr>
            <w:sz w:val="22"/>
            <w:szCs w:val="22"/>
          </w:rPr>
          <w:t>in</w:t>
        </w:r>
      </w:ins>
      <w:ins w:id="465" w:author="Risa" w:date="2021-06-17T09:51:00Z">
        <w:r w:rsidR="000C2C4E">
          <w:rPr>
            <w:sz w:val="22"/>
            <w:szCs w:val="22"/>
          </w:rPr>
          <w:t xml:space="preserve"> </w:t>
        </w:r>
      </w:ins>
      <w:ins w:id="466" w:author="Risa" w:date="2021-06-17T09:54:00Z">
        <w:r w:rsidR="000C2C4E">
          <w:rPr>
            <w:sz w:val="22"/>
            <w:szCs w:val="22"/>
          </w:rPr>
          <w:t>two</w:t>
        </w:r>
      </w:ins>
      <w:ins w:id="467" w:author="Risa" w:date="2021-06-17T09:51:00Z">
        <w:r w:rsidR="000C2C4E">
          <w:rPr>
            <w:sz w:val="22"/>
            <w:szCs w:val="22"/>
          </w:rPr>
          <w:t xml:space="preserve"> week</w:t>
        </w:r>
      </w:ins>
      <w:ins w:id="468" w:author="Risa" w:date="2021-06-17T09:54:00Z">
        <w:r w:rsidR="000C2C4E">
          <w:rPr>
            <w:sz w:val="22"/>
            <w:szCs w:val="22"/>
          </w:rPr>
          <w:t>s</w:t>
        </w:r>
      </w:ins>
      <w:ins w:id="469" w:author="Risa" w:date="2021-06-17T09:52:00Z">
        <w:r w:rsidR="000C2C4E">
          <w:rPr>
            <w:sz w:val="22"/>
            <w:szCs w:val="22"/>
          </w:rPr>
          <w:t xml:space="preserve"> </w:t>
        </w:r>
      </w:ins>
      <w:commentRangeEnd w:id="463"/>
      <w:ins w:id="470" w:author="Risa" w:date="2021-06-17T09:56:00Z">
        <w:r w:rsidR="000C2C4E">
          <w:rPr>
            <w:rStyle w:val="CommentReference"/>
          </w:rPr>
          <w:commentReference w:id="463"/>
        </w:r>
      </w:ins>
      <w:ins w:id="471" w:author="Risa" w:date="2021-06-17T09:52:00Z">
        <w:r w:rsidR="000C2C4E">
          <w:rPr>
            <w:sz w:val="22"/>
            <w:szCs w:val="22"/>
          </w:rPr>
          <w:t>(Fig. 2A)</w:t>
        </w:r>
      </w:ins>
      <w:ins w:id="472" w:author="Risa" w:date="2021-06-16T15:50:00Z">
        <w:r w:rsidRPr="00791B36">
          <w:rPr>
            <w:sz w:val="22"/>
            <w:szCs w:val="22"/>
          </w:rPr>
          <w:t xml:space="preserve">. Since </w:t>
        </w:r>
      </w:ins>
      <w:ins w:id="473" w:author="Risa" w:date="2021-06-17T09:52:00Z">
        <w:r w:rsidR="000C2C4E">
          <w:rPr>
            <w:sz w:val="22"/>
            <w:szCs w:val="22"/>
          </w:rPr>
          <w:t>then</w:t>
        </w:r>
      </w:ins>
      <w:ins w:id="474" w:author="Risa" w:date="2021-06-16T15:50:00Z">
        <w:r w:rsidRPr="00791B36">
          <w:rPr>
            <w:sz w:val="22"/>
            <w:szCs w:val="22"/>
          </w:rPr>
          <w:t xml:space="preserve">, fire suppression has </w:t>
        </w:r>
        <w:proofErr w:type="gramStart"/>
        <w:r w:rsidRPr="00791B36">
          <w:rPr>
            <w:sz w:val="22"/>
            <w:szCs w:val="22"/>
          </w:rPr>
          <w:t>been used</w:t>
        </w:r>
        <w:proofErr w:type="gramEnd"/>
        <w:r w:rsidRPr="00791B36">
          <w:rPr>
            <w:sz w:val="22"/>
            <w:szCs w:val="22"/>
          </w:rPr>
          <w:t xml:space="preserve"> at Mt. Desert Island to avoid the tragic consequences of such intense fires. According to our survey of seventeen populations on the island, </w:t>
        </w:r>
        <w:commentRangeStart w:id="475"/>
        <w:r w:rsidRPr="00791B36">
          <w:rPr>
            <w:sz w:val="22"/>
            <w:szCs w:val="22"/>
          </w:rPr>
          <w:t xml:space="preserve">trees are still recovering from the 1947 fire </w:t>
        </w:r>
      </w:ins>
      <w:ins w:id="476" w:author="Risa" w:date="2021-06-17T09:44:00Z">
        <w:r w:rsidR="00A9671D">
          <w:rPr>
            <w:sz w:val="22"/>
            <w:szCs w:val="22"/>
          </w:rPr>
          <w:t>(</w:t>
        </w:r>
        <w:r w:rsidR="00A9671D" w:rsidRPr="00A9671D">
          <w:rPr>
            <w:sz w:val="22"/>
            <w:szCs w:val="22"/>
            <w:highlight w:val="yellow"/>
            <w:rPrChange w:id="477" w:author="Risa" w:date="2021-06-17T09:44:00Z">
              <w:rPr>
                <w:sz w:val="22"/>
                <w:szCs w:val="22"/>
              </w:rPr>
            </w:rPrChange>
          </w:rPr>
          <w:t>xxx</w:t>
        </w:r>
        <w:r w:rsidR="00A9671D">
          <w:rPr>
            <w:sz w:val="22"/>
            <w:szCs w:val="22"/>
          </w:rPr>
          <w:t xml:space="preserve">) </w:t>
        </w:r>
      </w:ins>
      <w:commentRangeEnd w:id="475"/>
      <w:ins w:id="478" w:author="Risa" w:date="2021-06-17T14:45:00Z">
        <w:r w:rsidR="004706FA">
          <w:rPr>
            <w:rStyle w:val="CommentReference"/>
          </w:rPr>
          <w:commentReference w:id="475"/>
        </w:r>
      </w:ins>
      <w:ins w:id="479" w:author="Risa" w:date="2021-06-16T15:50:00Z">
        <w:r w:rsidRPr="009932C4">
          <w:rPr>
            <w:sz w:val="22"/>
            <w:szCs w:val="22"/>
          </w:rPr>
          <w:t xml:space="preserve">and </w:t>
        </w:r>
        <w:r w:rsidRPr="00791B36">
          <w:rPr>
            <w:sz w:val="22"/>
            <w:szCs w:val="22"/>
          </w:rPr>
          <w:t xml:space="preserve">trees which were not burned persist despite expected dependence on fire intervals of 6-25 years </w:t>
        </w:r>
      </w:ins>
      <w:ins w:id="480" w:author="Risa" w:date="2021-06-17T22:06:00Z">
        <w:r w:rsidR="004E6109">
          <w:rPr>
            <w:sz w:val="22"/>
            <w:szCs w:val="22"/>
          </w:rPr>
          <w:fldChar w:fldCharType="begin" w:fldLock="1"/>
        </w:r>
      </w:ins>
      <w:r w:rsidR="004E6109">
        <w:rPr>
          <w:sz w:val="22"/>
          <w:szCs w:val="22"/>
        </w:rPr>
        <w:instrText xml:space="preserve">ADDIN CSL_CITATION {"citationItems":[{"id":"ITEM-1","itemData":{"DOI":"10.1016/S0378-1127(03)00252-4","ISBN":"1631367471","ISSN":"03781127","abstract":"Fire dependent pitch pine (Pinus rigida Mill.) and scrub oak (Quercus ilicifolia Wang.) barrens are found on coarse-textured, droughty soils in the northeastern United States. These communities are globablly rare and, in many areas, dependent on active management to sustain them. We used historic and recent aerial photographs of the Central Pine Barrens in New York to develop transition matrices and trajectories of vegetation change. A vegetation map for 1990 provided pre-burn cover type information for a 1,200 ha area burned by an extremely severe wildfire in August 1995. Geographic information system analyses, a fire-history study, post-wildfire research and existing literature provided additional information for development of three conceptual models that describe our understanding of vegetation change in response to fire and land clearing. A simulation model was then used to predict the amount of each cover type in 2046. The reasonableness of the prediction was assessed based on our understanding of pine barrens vegetation dynamics. In 1938, following a period of frequent, intense wildfires of the region, 90% of vegetation in the study area was open canopy barrens (including dwarf pine plains, pitch pine-scrub oak woodland, heath, pine-heath woodland, and scrub oak shrubland). Between 1938 and 1994, wildfires decreased in size, the average area burned per year generally declined, and there were no fires in 70% of the study area. As a result, barrens decreased to </w:instrText>
      </w:r>
      <w:r w:rsidR="004E6109">
        <w:rPr>
          <w:rFonts w:ascii="Cambria Math" w:hAnsi="Cambria Math" w:cs="Cambria Math"/>
          <w:sz w:val="22"/>
          <w:szCs w:val="22"/>
        </w:rPr>
        <w:instrText>∼</w:instrText>
      </w:r>
      <w:r w:rsidR="004E6109">
        <w:rPr>
          <w:sz w:val="22"/>
          <w:szCs w:val="22"/>
        </w:rPr>
        <w:instrText>45% of study area vegetation. In August 1995, an unusually severe summer wildfire converted 810 ha of woodland and forest into scrub oak shrubland, and increased barrens to 60% of study area vegetation. Most areas of heath and pine-heath, which comprised 24% of barrens vegetation in 1996, are successional types that developed on formerly cleared land. In the absence of extensive burning, we expect barrens vegetation to be converted to closed-canopy forest as coppice trees and new seedlings mature. Recent changes in fire regimes are likely to result in a loss of barrens vegetation that exceeds predictions of the simulation model. Careful use of prescribed fire and/or mechanical treatments to simulate the effects of fire are recommended for future restoration and maintenance of pitch pine barrens, and for protection of human life and property. © 2003 Elsevier B.V. All rights reserved.","author":[{"dropping-particle":"","family":"Jordan","given":"Marilyn J.","non-dropping-particle":"","parse-names":false,"suffix":""},{"dropping-particle":"","family":"Patterson","given":"William A.","non-dropping-particle":"","parse-names":false,"suffix":""},{"dropping-particle":"","family":"Windisch","given":"Andrew G.","non-dropping-particle":"","parse-names":false,"suffix":""}],"container-title":"Forest Ecology and Management","id":"ITEM-1","issue":"1-2","issued":{"date-parts":[["2003","11"]]},"page":"151-168","title":"Conceptual ecological models for the Long Island pitch pine barrens: implications for managing rare plant communities","type":"article-journal","volume":"185"},"uris":["http://www.mendeley.com/documents/?uuid=50dff22d-9a66-4530-b6c9-2a94d67a794b"]}],"mendeley":{"formattedCitation":"(Jordan et al., 2003)","plainTextFormattedCitation":"(Jordan et al., 2003)","previouslyFormattedCitation":"(Jordan et al., 2003)"},"properties":{"noteIndex":0},"schema":"https://github.com/citation-style-language/schema/raw/master/csl-citation.json"}</w:instrText>
      </w:r>
      <w:r w:rsidR="004E6109">
        <w:rPr>
          <w:sz w:val="22"/>
          <w:szCs w:val="22"/>
        </w:rPr>
        <w:fldChar w:fldCharType="separate"/>
      </w:r>
      <w:r w:rsidR="004E6109" w:rsidRPr="004E6109">
        <w:rPr>
          <w:noProof/>
          <w:sz w:val="22"/>
          <w:szCs w:val="22"/>
        </w:rPr>
        <w:t>(Jordan et al., 2003)</w:t>
      </w:r>
      <w:ins w:id="481" w:author="Risa" w:date="2021-06-17T22:06:00Z">
        <w:r w:rsidR="004E6109">
          <w:rPr>
            <w:sz w:val="22"/>
            <w:szCs w:val="22"/>
          </w:rPr>
          <w:fldChar w:fldCharType="end"/>
        </w:r>
      </w:ins>
      <w:ins w:id="482" w:author="Risa" w:date="2021-06-16T15:50:00Z">
        <w:r w:rsidRPr="00791B36">
          <w:rPr>
            <w:sz w:val="22"/>
            <w:szCs w:val="22"/>
          </w:rPr>
          <w:t>.</w:t>
        </w:r>
      </w:ins>
      <w:del w:id="483" w:author="Risa" w:date="2021-06-16T15:46:00Z">
        <w:r w:rsidR="00551A29" w:rsidRPr="005D01C9" w:rsidDel="00831764">
          <w:rPr>
            <w:sz w:val="22"/>
            <w:szCs w:val="22"/>
            <w:rPrChange w:id="484" w:author="Risa" w:date="2021-06-16T16:30:00Z">
              <w:rPr>
                <w:b/>
                <w:bCs/>
                <w:sz w:val="22"/>
                <w:szCs w:val="22"/>
              </w:rPr>
            </w:rPrChange>
          </w:rPr>
          <w:delText>Hypothesis testing</w:delText>
        </w:r>
      </w:del>
    </w:p>
    <w:p w14:paraId="50DDB9EA" w14:textId="77777777" w:rsidR="00831764" w:rsidRPr="005D01C9" w:rsidRDefault="00831764">
      <w:pPr>
        <w:spacing w:line="360" w:lineRule="auto"/>
        <w:rPr>
          <w:ins w:id="485" w:author="Risa" w:date="2021-06-16T15:50:00Z"/>
          <w:sz w:val="22"/>
          <w:szCs w:val="22"/>
          <w:rPrChange w:id="486" w:author="Risa" w:date="2021-06-16T16:30:00Z">
            <w:rPr>
              <w:ins w:id="487" w:author="Risa" w:date="2021-06-16T15:50:00Z"/>
              <w:b/>
              <w:bCs/>
              <w:sz w:val="22"/>
              <w:szCs w:val="22"/>
            </w:rPr>
          </w:rPrChange>
        </w:rPr>
        <w:pPrChange w:id="488" w:author="Risa" w:date="2021-06-17T14:15:00Z">
          <w:pPr>
            <w:spacing w:line="276" w:lineRule="auto"/>
            <w:jc w:val="both"/>
          </w:pPr>
        </w:pPrChange>
      </w:pPr>
    </w:p>
    <w:p w14:paraId="04F52269" w14:textId="77777777" w:rsidR="00C00E98" w:rsidRDefault="00C00E98" w:rsidP="005D01C9">
      <w:pPr>
        <w:pStyle w:val="mb0"/>
        <w:shd w:val="clear" w:color="auto" w:fill="FFFFFF"/>
        <w:spacing w:before="0" w:beforeAutospacing="0" w:after="0" w:afterAutospacing="0" w:line="360" w:lineRule="auto"/>
        <w:rPr>
          <w:ins w:id="489" w:author="Risa" w:date="2021-06-17T17:30:00Z"/>
          <w:sz w:val="22"/>
          <w:szCs w:val="22"/>
        </w:rPr>
      </w:pPr>
    </w:p>
    <w:p w14:paraId="1DF9B900" w14:textId="0E8E523A" w:rsidR="00B47BF9" w:rsidRPr="00791B36" w:rsidDel="005D01C9" w:rsidRDefault="00563913">
      <w:pPr>
        <w:pStyle w:val="mb0"/>
        <w:shd w:val="clear" w:color="auto" w:fill="FFFFFF"/>
        <w:spacing w:before="0" w:beforeAutospacing="0" w:after="0" w:afterAutospacing="0" w:line="360" w:lineRule="auto"/>
        <w:rPr>
          <w:del w:id="490" w:author="Risa" w:date="2021-06-16T16:24:00Z"/>
          <w:sz w:val="22"/>
          <w:szCs w:val="22"/>
        </w:rPr>
        <w:pPrChange w:id="491" w:author="Risa" w:date="2021-06-16T16:30:00Z">
          <w:pPr>
            <w:spacing w:line="276" w:lineRule="auto"/>
            <w:jc w:val="both"/>
          </w:pPr>
        </w:pPrChange>
      </w:pPr>
      <w:del w:id="492" w:author="Risa" w:date="2021-06-16T16:20:00Z">
        <w:r w:rsidRPr="009932C4" w:rsidDel="008E1A5D">
          <w:rPr>
            <w:sz w:val="22"/>
            <w:szCs w:val="22"/>
          </w:rPr>
          <w:delText>A variety o</w:delText>
        </w:r>
      </w:del>
      <w:ins w:id="493" w:author="Risa" w:date="2021-06-16T16:20:00Z">
        <w:r w:rsidR="008E1A5D" w:rsidRPr="00791B36">
          <w:rPr>
            <w:sz w:val="22"/>
            <w:szCs w:val="22"/>
          </w:rPr>
          <w:t>The</w:t>
        </w:r>
      </w:ins>
      <w:del w:id="494" w:author="Risa" w:date="2021-06-16T16:20:00Z">
        <w:r w:rsidRPr="00791B36" w:rsidDel="008E1A5D">
          <w:rPr>
            <w:sz w:val="22"/>
            <w:szCs w:val="22"/>
          </w:rPr>
          <w:delText>f</w:delText>
        </w:r>
      </w:del>
      <w:r w:rsidRPr="00791B36">
        <w:rPr>
          <w:sz w:val="22"/>
          <w:szCs w:val="22"/>
        </w:rPr>
        <w:t xml:space="preserve"> fire, elevation</w:t>
      </w:r>
      <w:ins w:id="495" w:author="Risa" w:date="2021-06-16T15:29:00Z">
        <w:r w:rsidR="00F97F26" w:rsidRPr="00791B36">
          <w:rPr>
            <w:sz w:val="22"/>
            <w:szCs w:val="22"/>
          </w:rPr>
          <w:t>al,</w:t>
        </w:r>
      </w:ins>
      <w:r w:rsidRPr="00791B36">
        <w:rPr>
          <w:sz w:val="22"/>
          <w:szCs w:val="22"/>
        </w:rPr>
        <w:t xml:space="preserve"> and topographic gradients </w:t>
      </w:r>
      <w:ins w:id="496" w:author="Risa" w:date="2021-06-16T16:20:00Z">
        <w:r w:rsidR="008E1A5D" w:rsidRPr="00791B36">
          <w:rPr>
            <w:sz w:val="22"/>
            <w:szCs w:val="22"/>
          </w:rPr>
          <w:t xml:space="preserve">at Mt. Desert Island </w:t>
        </w:r>
      </w:ins>
      <w:proofErr w:type="gramStart"/>
      <w:r w:rsidRPr="00791B36">
        <w:rPr>
          <w:sz w:val="22"/>
          <w:szCs w:val="22"/>
        </w:rPr>
        <w:t>provide</w:t>
      </w:r>
      <w:proofErr w:type="gramEnd"/>
      <w:r w:rsidRPr="00791B36">
        <w:rPr>
          <w:sz w:val="22"/>
          <w:szCs w:val="22"/>
        </w:rPr>
        <w:t xml:space="preserve"> a </w:t>
      </w:r>
      <w:del w:id="497" w:author="Risa" w:date="2021-06-16T16:20:00Z">
        <w:r w:rsidRPr="00791B36" w:rsidDel="008E1A5D">
          <w:rPr>
            <w:sz w:val="22"/>
            <w:szCs w:val="22"/>
          </w:rPr>
          <w:delText xml:space="preserve">remarkable </w:delText>
        </w:r>
      </w:del>
      <w:ins w:id="498" w:author="Risa" w:date="2021-06-16T16:20:00Z">
        <w:r w:rsidR="008E1A5D" w:rsidRPr="00791B36">
          <w:rPr>
            <w:sz w:val="22"/>
            <w:szCs w:val="22"/>
          </w:rPr>
          <w:t xml:space="preserve">unique </w:t>
        </w:r>
      </w:ins>
      <w:r w:rsidRPr="00791B36">
        <w:rPr>
          <w:sz w:val="22"/>
          <w:szCs w:val="22"/>
        </w:rPr>
        <w:t>testbed</w:t>
      </w:r>
      <w:r w:rsidRPr="00791B36">
        <w:rPr>
          <w:color w:val="2E74B5" w:themeColor="accent5" w:themeShade="BF"/>
          <w:sz w:val="22"/>
          <w:szCs w:val="22"/>
          <w:vertAlign w:val="superscript"/>
        </w:rPr>
        <w:t xml:space="preserve"> </w:t>
      </w:r>
      <w:r w:rsidRPr="00791B36">
        <w:rPr>
          <w:sz w:val="22"/>
          <w:szCs w:val="22"/>
        </w:rPr>
        <w:t xml:space="preserve">to untangle connections and differences between disturbance and environmental factors and tree traits </w:t>
      </w:r>
      <w:ins w:id="499" w:author="Risa" w:date="2021-06-16T16:20:00Z">
        <w:r w:rsidR="008E1A5D" w:rsidRPr="00791B36">
          <w:rPr>
            <w:sz w:val="22"/>
            <w:szCs w:val="22"/>
          </w:rPr>
          <w:t xml:space="preserve">in pitch pines </w:t>
        </w:r>
      </w:ins>
      <w:r w:rsidRPr="00791B36">
        <w:rPr>
          <w:sz w:val="22"/>
          <w:szCs w:val="22"/>
        </w:rPr>
        <w:t xml:space="preserve">on the island (Fig. 2B). </w:t>
      </w:r>
      <w:del w:id="500" w:author="Risa" w:date="2021-06-16T16:20:00Z">
        <w:r w:rsidRPr="00791B36" w:rsidDel="008E1A5D">
          <w:rPr>
            <w:sz w:val="22"/>
            <w:szCs w:val="22"/>
          </w:rPr>
          <w:delText>with a backdrop of</w:delText>
        </w:r>
        <w:r w:rsidR="00551A29" w:rsidRPr="00791B36" w:rsidDel="008E1A5D">
          <w:rPr>
            <w:sz w:val="22"/>
            <w:szCs w:val="22"/>
          </w:rPr>
          <w:delText xml:space="preserve"> </w:delText>
        </w:r>
        <w:r w:rsidRPr="00791B36" w:rsidDel="008E1A5D">
          <w:rPr>
            <w:sz w:val="22"/>
            <w:szCs w:val="22"/>
          </w:rPr>
          <w:delText>island ecology continuing through a</w:delText>
        </w:r>
        <w:r w:rsidR="001B70D2" w:rsidRPr="00791B36" w:rsidDel="008E1A5D">
          <w:rPr>
            <w:sz w:val="22"/>
            <w:szCs w:val="22"/>
          </w:rPr>
          <w:delText xml:space="preserve"> post-pyrogenic era</w:delText>
        </w:r>
        <w:r w:rsidRPr="00791B36" w:rsidDel="008E1A5D">
          <w:rPr>
            <w:sz w:val="22"/>
            <w:szCs w:val="22"/>
          </w:rPr>
          <w:delText>,</w:delText>
        </w:r>
        <w:r w:rsidR="001B70D2" w:rsidRPr="00791B36" w:rsidDel="008E1A5D">
          <w:rPr>
            <w:sz w:val="22"/>
            <w:szCs w:val="22"/>
          </w:rPr>
          <w:delText xml:space="preserve"> </w:delText>
        </w:r>
        <w:r w:rsidRPr="00791B36" w:rsidDel="008E1A5D">
          <w:rPr>
            <w:sz w:val="22"/>
            <w:szCs w:val="22"/>
          </w:rPr>
          <w:delText>we</w:delText>
        </w:r>
      </w:del>
      <w:ins w:id="501" w:author="Risa" w:date="2021-06-16T16:24:00Z">
        <w:r w:rsidR="005D01C9" w:rsidRPr="00791B36">
          <w:rPr>
            <w:color w:val="000000" w:themeColor="text1"/>
            <w:sz w:val="22"/>
            <w:szCs w:val="22"/>
          </w:rPr>
          <w:t xml:space="preserve">We hypothesized greater pitch pine growth and </w:t>
        </w:r>
        <w:r w:rsidR="005D01C9" w:rsidRPr="00791B36">
          <w:rPr>
            <w:sz w:val="22"/>
            <w:szCs w:val="22"/>
          </w:rPr>
          <w:t xml:space="preserve">population expansion at low elevation sites as compared to high elevation sites, </w:t>
        </w:r>
        <w:proofErr w:type="gramStart"/>
        <w:r w:rsidR="005D01C9" w:rsidRPr="00791B36">
          <w:rPr>
            <w:sz w:val="22"/>
            <w:szCs w:val="22"/>
          </w:rPr>
          <w:t>as a result of</w:t>
        </w:r>
        <w:proofErr w:type="gramEnd"/>
        <w:r w:rsidR="005D01C9" w:rsidRPr="00791B36">
          <w:rPr>
            <w:sz w:val="22"/>
            <w:szCs w:val="22"/>
          </w:rPr>
          <w:t xml:space="preserve"> greater soil moisture retention and soil C that confer high growth functional traits such as more negative </w:t>
        </w:r>
        <w:r w:rsidR="005D01C9" w:rsidRPr="00791B36">
          <w:rPr>
            <w:color w:val="000000" w:themeColor="text1"/>
            <w:sz w:val="22"/>
            <w:szCs w:val="22"/>
            <w:shd w:val="clear" w:color="auto" w:fill="FFFFFF"/>
          </w:rPr>
          <w:t>water use efficiencies</w:t>
        </w:r>
        <w:r w:rsidR="005D01C9" w:rsidRPr="00791B36">
          <w:rPr>
            <w:iCs/>
            <w:sz w:val="22"/>
            <w:szCs w:val="22"/>
          </w:rPr>
          <w:t xml:space="preserve">. </w:t>
        </w:r>
        <w:r w:rsidR="005D01C9" w:rsidRPr="00791B36">
          <w:rPr>
            <w:sz w:val="22"/>
            <w:szCs w:val="22"/>
          </w:rPr>
          <w:t xml:space="preserve">This expected increase in growth </w:t>
        </w:r>
        <w:proofErr w:type="gramStart"/>
        <w:r w:rsidR="005D01C9" w:rsidRPr="00791B36">
          <w:rPr>
            <w:sz w:val="22"/>
            <w:szCs w:val="22"/>
          </w:rPr>
          <w:t>was hypothesized</w:t>
        </w:r>
        <w:proofErr w:type="gramEnd"/>
        <w:r w:rsidR="005D01C9" w:rsidRPr="00791B36">
          <w:rPr>
            <w:sz w:val="22"/>
            <w:szCs w:val="22"/>
          </w:rPr>
          <w:t xml:space="preserve"> also to be the result of greater competition for resources at low versus high elevation. We also expected that upper ledge elevations would limit clustering (stand density), colonization</w:t>
        </w:r>
      </w:ins>
      <w:ins w:id="502" w:author="Risa" w:date="2021-06-17T10:28:00Z">
        <w:r w:rsidR="00A219D8">
          <w:rPr>
            <w:sz w:val="22"/>
            <w:szCs w:val="22"/>
          </w:rPr>
          <w:t xml:space="preserve">, </w:t>
        </w:r>
      </w:ins>
      <w:ins w:id="503" w:author="Risa" w:date="2021-06-16T16:24:00Z">
        <w:r w:rsidR="005D01C9" w:rsidRPr="00791B36">
          <w:rPr>
            <w:sz w:val="22"/>
            <w:szCs w:val="22"/>
          </w:rPr>
          <w:t>and expansion</w:t>
        </w:r>
        <w:bookmarkStart w:id="504" w:name="_Hlk58131557"/>
        <w:r w:rsidR="005D01C9" w:rsidRPr="00791B36">
          <w:rPr>
            <w:sz w:val="22"/>
            <w:szCs w:val="22"/>
          </w:rPr>
          <w:t xml:space="preserve">. </w:t>
        </w:r>
        <w:bookmarkEnd w:id="504"/>
        <w:r w:rsidR="005D01C9" w:rsidRPr="00791B36">
          <w:rPr>
            <w:sz w:val="22"/>
            <w:szCs w:val="22"/>
          </w:rPr>
          <w:t>We expected that the occurrence of the 1947 stand replacing fire would limit topographical differences because it would cause plants to adopt recovery persistence traits that confer low growth.</w:t>
        </w:r>
      </w:ins>
      <w:del w:id="505" w:author="Risa" w:date="2021-06-16T16:24:00Z">
        <w:r w:rsidR="00992A1C" w:rsidRPr="00791B36" w:rsidDel="005D01C9">
          <w:rPr>
            <w:sz w:val="22"/>
            <w:szCs w:val="22"/>
          </w:rPr>
          <w:delText xml:space="preserve"> hypothesize </w:delText>
        </w:r>
        <w:r w:rsidR="00551A29" w:rsidRPr="00791B36" w:rsidDel="005D01C9">
          <w:rPr>
            <w:sz w:val="22"/>
            <w:szCs w:val="22"/>
          </w:rPr>
          <w:delText xml:space="preserve">low </w:delText>
        </w:r>
        <w:r w:rsidR="00992A1C" w:rsidRPr="00791B36" w:rsidDel="005D01C9">
          <w:rPr>
            <w:sz w:val="22"/>
            <w:szCs w:val="22"/>
          </w:rPr>
          <w:delText>elevation</w:delText>
        </w:r>
        <w:r w:rsidR="00551A29" w:rsidRPr="00791B36" w:rsidDel="005D01C9">
          <w:rPr>
            <w:sz w:val="22"/>
            <w:szCs w:val="22"/>
          </w:rPr>
          <w:delText xml:space="preserve"> coupled with cliff and ledge topography</w:delText>
        </w:r>
        <w:r w:rsidR="00992A1C" w:rsidRPr="00791B36" w:rsidDel="005D01C9">
          <w:rPr>
            <w:sz w:val="22"/>
            <w:szCs w:val="22"/>
          </w:rPr>
          <w:delText xml:space="preserve"> plays a significant ro</w:delText>
        </w:r>
        <w:r w:rsidR="00551A29" w:rsidRPr="00791B36" w:rsidDel="005D01C9">
          <w:rPr>
            <w:sz w:val="22"/>
            <w:szCs w:val="22"/>
          </w:rPr>
          <w:delText>le</w:delText>
        </w:r>
        <w:r w:rsidR="00992A1C" w:rsidRPr="00791B36" w:rsidDel="005D01C9">
          <w:rPr>
            <w:sz w:val="22"/>
            <w:szCs w:val="22"/>
          </w:rPr>
          <w:delText xml:space="preserve"> in </w:delText>
        </w:r>
        <w:r w:rsidR="00551A29" w:rsidRPr="00791B36" w:rsidDel="005D01C9">
          <w:rPr>
            <w:sz w:val="22"/>
            <w:szCs w:val="22"/>
          </w:rPr>
          <w:delText>the form of increased plasticity in physical traits such as increased foliar C, increased intrinsic water use efficiency and increased soil water holding capacity</w:delText>
        </w:r>
      </w:del>
      <w:del w:id="506" w:author="Risa" w:date="2021-06-16T16:21:00Z">
        <w:r w:rsidR="00551A29" w:rsidRPr="00791B36" w:rsidDel="003217E4">
          <w:rPr>
            <w:sz w:val="22"/>
            <w:szCs w:val="22"/>
          </w:rPr>
          <w:delText xml:space="preserve">. </w:delText>
        </w:r>
        <w:r w:rsidR="00B47BF9" w:rsidRPr="00791B36" w:rsidDel="003217E4">
          <w:rPr>
            <w:sz w:val="22"/>
            <w:szCs w:val="22"/>
          </w:rPr>
          <w:delText>These were studied in a low elevation pine barren in north central Massachusetts Licht and Smith 2020).</w:delText>
        </w:r>
      </w:del>
      <w:del w:id="507" w:author="Risa" w:date="2021-06-16T16:24:00Z">
        <w:r w:rsidR="00B47BF9" w:rsidRPr="00791B36" w:rsidDel="005D01C9">
          <w:rPr>
            <w:sz w:val="22"/>
            <w:szCs w:val="22"/>
          </w:rPr>
          <w:delText xml:space="preserve"> </w:delText>
        </w:r>
      </w:del>
    </w:p>
    <w:p w14:paraId="79CCA0F6" w14:textId="77777777" w:rsidR="00B47BF9" w:rsidRPr="00791B36" w:rsidRDefault="00B47BF9">
      <w:pPr>
        <w:pStyle w:val="mb0"/>
        <w:shd w:val="clear" w:color="auto" w:fill="FFFFFF"/>
        <w:spacing w:before="0" w:beforeAutospacing="0" w:after="0" w:afterAutospacing="0" w:line="360" w:lineRule="auto"/>
        <w:rPr>
          <w:sz w:val="22"/>
          <w:szCs w:val="22"/>
        </w:rPr>
        <w:pPrChange w:id="508" w:author="Risa" w:date="2021-06-16T16:30:00Z">
          <w:pPr>
            <w:spacing w:line="276" w:lineRule="auto"/>
            <w:jc w:val="both"/>
          </w:pPr>
        </w:pPrChange>
      </w:pPr>
    </w:p>
    <w:p w14:paraId="252546DF" w14:textId="3C20F0A0" w:rsidR="000A1590" w:rsidRPr="00791B36" w:rsidDel="005D01C9" w:rsidRDefault="00B47BF9">
      <w:pPr>
        <w:spacing w:line="360" w:lineRule="auto"/>
        <w:rPr>
          <w:moveFrom w:id="509" w:author="Risa" w:date="2021-06-16T16:26:00Z"/>
          <w:sz w:val="22"/>
          <w:szCs w:val="22"/>
        </w:rPr>
        <w:pPrChange w:id="510" w:author="Risa" w:date="2021-06-16T16:30:00Z">
          <w:pPr>
            <w:spacing w:line="276" w:lineRule="auto"/>
            <w:jc w:val="both"/>
          </w:pPr>
        </w:pPrChange>
      </w:pPr>
      <w:moveFromRangeStart w:id="511" w:author="Risa" w:date="2021-06-16T16:26:00Z" w:name="move74753225"/>
      <w:moveFrom w:id="512" w:author="Risa" w:date="2021-06-16T16:26:00Z">
        <w:r w:rsidRPr="00791B36" w:rsidDel="005D01C9">
          <w:rPr>
            <w:sz w:val="22"/>
            <w:szCs w:val="22"/>
          </w:rPr>
          <w:t>T</w:t>
        </w:r>
        <w:r w:rsidR="00992A1C" w:rsidRPr="00791B36" w:rsidDel="005D01C9">
          <w:rPr>
            <w:sz w:val="22"/>
            <w:szCs w:val="22"/>
          </w:rPr>
          <w:t>hree categories</w:t>
        </w:r>
        <w:r w:rsidR="00551A29" w:rsidRPr="00791B36" w:rsidDel="005D01C9">
          <w:rPr>
            <w:sz w:val="22"/>
            <w:szCs w:val="22"/>
          </w:rPr>
          <w:t xml:space="preserve"> of conditions</w:t>
        </w:r>
        <w:r w:rsidRPr="00791B36" w:rsidDel="005D01C9">
          <w:rPr>
            <w:sz w:val="22"/>
            <w:szCs w:val="22"/>
          </w:rPr>
          <w:t xml:space="preserve"> and traits were examined</w:t>
        </w:r>
        <w:r w:rsidR="00992A1C" w:rsidRPr="00791B36" w:rsidDel="005D01C9">
          <w:rPr>
            <w:sz w:val="22"/>
            <w:szCs w:val="22"/>
          </w:rPr>
          <w:t xml:space="preserve">. The first comprises elevation, aspect and slope. </w:t>
        </w:r>
        <w:r w:rsidRPr="00791B36" w:rsidDel="005D01C9">
          <w:rPr>
            <w:iCs/>
            <w:sz w:val="22"/>
            <w:szCs w:val="22"/>
          </w:rPr>
          <w:t>C</w:t>
        </w:r>
        <w:r w:rsidR="000A1590" w:rsidRPr="00791B36" w:rsidDel="005D01C9">
          <w:rPr>
            <w:iCs/>
            <w:sz w:val="22"/>
            <w:szCs w:val="22"/>
          </w:rPr>
          <w:t>ompetition</w:t>
        </w:r>
        <w:r w:rsidRPr="00791B36" w:rsidDel="005D01C9">
          <w:rPr>
            <w:iCs/>
            <w:sz w:val="22"/>
            <w:szCs w:val="22"/>
          </w:rPr>
          <w:t xml:space="preserve"> for expansion and colonization was observed in all seventeen of the populations identified on the island. We found</w:t>
        </w:r>
        <w:r w:rsidR="000A1590" w:rsidRPr="00791B36" w:rsidDel="005D01C9">
          <w:rPr>
            <w:iCs/>
            <w:sz w:val="22"/>
            <w:szCs w:val="22"/>
          </w:rPr>
          <w:t xml:space="preserve"> </w:t>
        </w:r>
        <w:r w:rsidRPr="00791B36" w:rsidDel="005D01C9">
          <w:rPr>
            <w:iCs/>
            <w:sz w:val="22"/>
            <w:szCs w:val="22"/>
          </w:rPr>
          <w:t>the most intense struggles between evergreens occurred at</w:t>
        </w:r>
        <w:r w:rsidR="000A1590" w:rsidRPr="00791B36" w:rsidDel="005D01C9">
          <w:rPr>
            <w:iCs/>
            <w:sz w:val="22"/>
            <w:szCs w:val="22"/>
          </w:rPr>
          <w:t xml:space="preserve"> lower elevation where pitch pine are destined to fail if they are unable to </w:t>
        </w:r>
        <w:r w:rsidR="000A1590" w:rsidRPr="00791B36" w:rsidDel="005D01C9">
          <w:rPr>
            <w:sz w:val="22"/>
            <w:szCs w:val="22"/>
          </w:rPr>
          <w:t xml:space="preserve">master evergreen competitors. </w:t>
        </w:r>
        <w:r w:rsidRPr="00791B36" w:rsidDel="005D01C9">
          <w:rPr>
            <w:color w:val="000000" w:themeColor="text1"/>
            <w:sz w:val="22"/>
            <w:szCs w:val="22"/>
          </w:rPr>
          <w:t xml:space="preserve">Investigators also observed a combination of </w:t>
        </w:r>
        <w:r w:rsidR="000A1590" w:rsidRPr="00791B36" w:rsidDel="005D01C9">
          <w:rPr>
            <w:color w:val="000000" w:themeColor="text1"/>
            <w:sz w:val="22"/>
            <w:szCs w:val="22"/>
          </w:rPr>
          <w:t xml:space="preserve">fire absence </w:t>
        </w:r>
        <w:r w:rsidRPr="00791B36" w:rsidDel="005D01C9">
          <w:rPr>
            <w:color w:val="000000" w:themeColor="text1"/>
            <w:sz w:val="22"/>
            <w:szCs w:val="22"/>
          </w:rPr>
          <w:t>at</w:t>
        </w:r>
        <w:r w:rsidR="000A1590" w:rsidRPr="00791B36" w:rsidDel="005D01C9">
          <w:rPr>
            <w:color w:val="000000" w:themeColor="text1"/>
            <w:sz w:val="22"/>
            <w:szCs w:val="22"/>
          </w:rPr>
          <w:t xml:space="preserve"> low elevation results in a de-emphasis on c</w:t>
        </w:r>
        <w:r w:rsidR="000A1590" w:rsidRPr="00791B36" w:rsidDel="005D01C9">
          <w:rPr>
            <w:sz w:val="22"/>
            <w:szCs w:val="22"/>
          </w:rPr>
          <w:t xml:space="preserve">olony retreat and encouragement of expansion (Swanston </w:t>
        </w:r>
        <w:r w:rsidR="000A1590" w:rsidRPr="00791B36" w:rsidDel="005D01C9">
          <w:rPr>
            <w:i/>
            <w:iCs/>
            <w:sz w:val="22"/>
            <w:szCs w:val="22"/>
          </w:rPr>
          <w:t>et al</w:t>
        </w:r>
        <w:r w:rsidR="000A1590" w:rsidRPr="00791B36" w:rsidDel="005D01C9">
          <w:rPr>
            <w:sz w:val="22"/>
            <w:szCs w:val="22"/>
          </w:rPr>
          <w:t xml:space="preserve"> 2018) </w:t>
        </w:r>
        <w:r w:rsidRPr="00791B36" w:rsidDel="005D01C9">
          <w:rPr>
            <w:sz w:val="22"/>
            <w:szCs w:val="22"/>
          </w:rPr>
          <w:t>ultimately encouraging</w:t>
        </w:r>
        <w:r w:rsidR="000A1590" w:rsidRPr="00791B36" w:rsidDel="005D01C9">
          <w:rPr>
            <w:sz w:val="22"/>
            <w:szCs w:val="22"/>
          </w:rPr>
          <w:t xml:space="preserve"> greater stand density (Churchill </w:t>
        </w:r>
        <w:r w:rsidR="000A1590" w:rsidRPr="00791B36" w:rsidDel="005D01C9">
          <w:rPr>
            <w:i/>
            <w:iCs/>
            <w:sz w:val="22"/>
            <w:szCs w:val="22"/>
          </w:rPr>
          <w:t>et al</w:t>
        </w:r>
        <w:r w:rsidR="000A1590" w:rsidRPr="00791B36" w:rsidDel="005D01C9">
          <w:rPr>
            <w:sz w:val="22"/>
            <w:szCs w:val="22"/>
          </w:rPr>
          <w:t xml:space="preserve"> 2012)</w:t>
        </w:r>
        <w:r w:rsidRPr="00791B36" w:rsidDel="005D01C9">
          <w:rPr>
            <w:sz w:val="22"/>
            <w:szCs w:val="22"/>
          </w:rPr>
          <w:t xml:space="preserve"> although the same propensity to density occurred at Gorham cliffs (a casualty of the 1947 fire)</w:t>
        </w:r>
        <w:r w:rsidR="000A1590" w:rsidRPr="00791B36" w:rsidDel="005D01C9">
          <w:rPr>
            <w:sz w:val="22"/>
            <w:szCs w:val="22"/>
          </w:rPr>
          <w:t xml:space="preserve">. </w:t>
        </w:r>
        <w:r w:rsidRPr="00791B36" w:rsidDel="005D01C9">
          <w:rPr>
            <w:color w:val="000000" w:themeColor="text1"/>
            <w:sz w:val="22"/>
            <w:szCs w:val="22"/>
          </w:rPr>
          <w:t>In general thoug</w:t>
        </w:r>
        <w:r w:rsidR="005830FD" w:rsidRPr="00791B36" w:rsidDel="005D01C9">
          <w:rPr>
            <w:color w:val="000000" w:themeColor="text1"/>
            <w:sz w:val="22"/>
            <w:szCs w:val="22"/>
          </w:rPr>
          <w:t xml:space="preserve">h, </w:t>
        </w:r>
        <w:r w:rsidRPr="00791B36" w:rsidDel="005D01C9">
          <w:rPr>
            <w:color w:val="000000" w:themeColor="text1"/>
            <w:sz w:val="22"/>
            <w:szCs w:val="22"/>
          </w:rPr>
          <w:t xml:space="preserve">at high </w:t>
        </w:r>
        <w:r w:rsidR="005830FD" w:rsidRPr="00791B36" w:rsidDel="005D01C9">
          <w:rPr>
            <w:color w:val="000000" w:themeColor="text1"/>
            <w:sz w:val="22"/>
            <w:szCs w:val="22"/>
          </w:rPr>
          <w:t>elevation such as the north side of Cadillac mountain,on Norumbega mountain, or Champlain mountain, there was a nearly complete lack of shade and</w:t>
        </w:r>
        <w:r w:rsidR="000A1590" w:rsidRPr="00791B36" w:rsidDel="005D01C9">
          <w:rPr>
            <w:color w:val="000000" w:themeColor="text1"/>
            <w:sz w:val="22"/>
            <w:szCs w:val="22"/>
          </w:rPr>
          <w:t xml:space="preserve"> shade-intolerant pitch pine outlast</w:t>
        </w:r>
        <w:r w:rsidR="005830FD" w:rsidRPr="00791B36" w:rsidDel="005D01C9">
          <w:rPr>
            <w:color w:val="000000" w:themeColor="text1"/>
            <w:sz w:val="22"/>
            <w:szCs w:val="22"/>
          </w:rPr>
          <w:t>s</w:t>
        </w:r>
        <w:r w:rsidR="000A1590" w:rsidRPr="00791B36" w:rsidDel="005D01C9">
          <w:rPr>
            <w:color w:val="000000" w:themeColor="text1"/>
            <w:sz w:val="22"/>
            <w:szCs w:val="22"/>
          </w:rPr>
          <w:t xml:space="preserve"> red spruce (</w:t>
        </w:r>
        <w:r w:rsidR="000A1590" w:rsidRPr="00791B36" w:rsidDel="005D01C9">
          <w:rPr>
            <w:i/>
            <w:iCs/>
            <w:color w:val="000000" w:themeColor="text1"/>
            <w:sz w:val="22"/>
            <w:szCs w:val="22"/>
          </w:rPr>
          <w:t>Picea rubens</w:t>
        </w:r>
        <w:r w:rsidR="000A1590" w:rsidRPr="00791B36" w:rsidDel="005D01C9">
          <w:rPr>
            <w:color w:val="000000" w:themeColor="text1"/>
            <w:sz w:val="22"/>
            <w:szCs w:val="22"/>
          </w:rPr>
          <w:t>), hemlock (</w:t>
        </w:r>
        <w:r w:rsidR="000A1590" w:rsidRPr="00791B36" w:rsidDel="005D01C9">
          <w:rPr>
            <w:i/>
            <w:iCs/>
            <w:color w:val="000000" w:themeColor="text1"/>
            <w:sz w:val="22"/>
            <w:szCs w:val="22"/>
          </w:rPr>
          <w:t>Tsuga canadensis</w:t>
        </w:r>
        <w:r w:rsidR="000A1590" w:rsidRPr="00791B36" w:rsidDel="005D01C9">
          <w:rPr>
            <w:color w:val="000000" w:themeColor="text1"/>
            <w:sz w:val="22"/>
            <w:szCs w:val="22"/>
          </w:rPr>
          <w:t>) and balsam fir (</w:t>
        </w:r>
        <w:r w:rsidR="000A1590" w:rsidRPr="00791B36" w:rsidDel="005D01C9">
          <w:rPr>
            <w:i/>
            <w:iCs/>
            <w:color w:val="000000" w:themeColor="text1"/>
            <w:sz w:val="22"/>
            <w:szCs w:val="22"/>
          </w:rPr>
          <w:t>Abies balsamea</w:t>
        </w:r>
        <w:r w:rsidR="000A1590" w:rsidRPr="00791B36" w:rsidDel="005D01C9">
          <w:rPr>
            <w:color w:val="000000" w:themeColor="text1"/>
            <w:sz w:val="22"/>
            <w:szCs w:val="22"/>
          </w:rPr>
          <w:t xml:space="preserve">) in </w:t>
        </w:r>
        <w:r w:rsidR="005830FD" w:rsidRPr="00791B36" w:rsidDel="005D01C9">
          <w:rPr>
            <w:color w:val="000000" w:themeColor="text1"/>
            <w:sz w:val="22"/>
            <w:szCs w:val="22"/>
          </w:rPr>
          <w:t>those situations nearly as much as it does at low elevation</w:t>
        </w:r>
        <w:r w:rsidR="000A1590" w:rsidRPr="00791B36" w:rsidDel="005D01C9">
          <w:rPr>
            <w:color w:val="000000" w:themeColor="text1"/>
            <w:sz w:val="22"/>
            <w:szCs w:val="22"/>
          </w:rPr>
          <w:t xml:space="preserve"> locations</w:t>
        </w:r>
        <w:r w:rsidR="000A1590" w:rsidRPr="00791B36" w:rsidDel="005D01C9">
          <w:rPr>
            <w:sz w:val="22"/>
            <w:szCs w:val="22"/>
          </w:rPr>
          <w:t>. Observations of these phenomena are not reported in any research to this point</w:t>
        </w:r>
        <w:r w:rsidR="005830FD" w:rsidRPr="00791B36" w:rsidDel="005D01C9">
          <w:rPr>
            <w:sz w:val="22"/>
            <w:szCs w:val="22"/>
          </w:rPr>
          <w:t xml:space="preserve"> but provide detail to a sketch of trees and their proclivities across a geogradient.</w:t>
        </w:r>
        <w:r w:rsidR="000A1590" w:rsidRPr="00791B36" w:rsidDel="005D01C9">
          <w:rPr>
            <w:sz w:val="22"/>
            <w:szCs w:val="22"/>
          </w:rPr>
          <w:t xml:space="preserve"> </w:t>
        </w:r>
      </w:moveFrom>
    </w:p>
    <w:p w14:paraId="70698FC5" w14:textId="56BBFBB9" w:rsidR="000A1590" w:rsidRPr="00791B36" w:rsidDel="005D01C9" w:rsidRDefault="000A1590">
      <w:pPr>
        <w:spacing w:line="360" w:lineRule="auto"/>
        <w:rPr>
          <w:moveFrom w:id="513" w:author="Risa" w:date="2021-06-16T16:26:00Z"/>
          <w:sz w:val="22"/>
          <w:szCs w:val="22"/>
        </w:rPr>
        <w:pPrChange w:id="514" w:author="Risa" w:date="2021-06-16T16:30:00Z">
          <w:pPr>
            <w:spacing w:line="276" w:lineRule="auto"/>
            <w:jc w:val="both"/>
          </w:pPr>
        </w:pPrChange>
      </w:pPr>
    </w:p>
    <w:p w14:paraId="6F0B81E0" w14:textId="687AF60E" w:rsidR="00992A1C" w:rsidRPr="00791B36" w:rsidDel="005D01C9" w:rsidRDefault="008249FF">
      <w:pPr>
        <w:spacing w:line="360" w:lineRule="auto"/>
        <w:rPr>
          <w:moveFrom w:id="515" w:author="Risa" w:date="2021-06-16T16:26:00Z"/>
          <w:sz w:val="22"/>
          <w:szCs w:val="22"/>
        </w:rPr>
        <w:pPrChange w:id="516" w:author="Risa" w:date="2021-06-16T16:30:00Z">
          <w:pPr>
            <w:spacing w:line="276" w:lineRule="auto"/>
            <w:jc w:val="both"/>
          </w:pPr>
        </w:pPrChange>
      </w:pPr>
      <w:moveFrom w:id="517" w:author="Risa" w:date="2021-06-16T16:26:00Z">
        <w:r w:rsidRPr="00791B36" w:rsidDel="005D01C9">
          <w:rPr>
            <w:sz w:val="22"/>
            <w:szCs w:val="22"/>
          </w:rPr>
          <w:t>Very little is written abou</w:t>
        </w:r>
        <w:r w:rsidR="000A1590" w:rsidRPr="00791B36" w:rsidDel="005D01C9">
          <w:rPr>
            <w:sz w:val="22"/>
            <w:szCs w:val="22"/>
          </w:rPr>
          <w:t xml:space="preserve">t the influence of elevation on physical traits of </w:t>
        </w:r>
        <w:r w:rsidRPr="00791B36" w:rsidDel="005D01C9">
          <w:rPr>
            <w:sz w:val="22"/>
            <w:szCs w:val="22"/>
          </w:rPr>
          <w:t>pitch pine species at Mt. Dessert</w:t>
        </w:r>
        <w:r w:rsidR="000A1590" w:rsidRPr="00791B36" w:rsidDel="005D01C9">
          <w:rPr>
            <w:sz w:val="22"/>
            <w:szCs w:val="22"/>
          </w:rPr>
          <w:t xml:space="preserve"> (Butak 2014)</w:t>
        </w:r>
        <w:r w:rsidRPr="00791B36" w:rsidDel="005D01C9">
          <w:rPr>
            <w:sz w:val="22"/>
            <w:szCs w:val="22"/>
          </w:rPr>
          <w:t>. However, the</w:t>
        </w:r>
        <w:r w:rsidR="000A1590" w:rsidRPr="00791B36" w:rsidDel="005D01C9">
          <w:rPr>
            <w:sz w:val="22"/>
            <w:szCs w:val="22"/>
          </w:rPr>
          <w:t>re are indications,</w:t>
        </w:r>
        <w:r w:rsidRPr="00791B36" w:rsidDel="005D01C9">
          <w:rPr>
            <w:sz w:val="22"/>
            <w:szCs w:val="22"/>
          </w:rPr>
          <w:t xml:space="preserve"> elsewhere, that high elevation trees exhibit high intrinsic water use efficiency signaling a depletion of foliar C in an effort to withstand stress (e.g., Wang </w:t>
        </w:r>
        <w:r w:rsidRPr="00791B36" w:rsidDel="005D01C9">
          <w:rPr>
            <w:i/>
            <w:iCs/>
            <w:sz w:val="22"/>
            <w:szCs w:val="22"/>
          </w:rPr>
          <w:t xml:space="preserve">et al </w:t>
        </w:r>
        <w:r w:rsidRPr="00791B36" w:rsidDel="005D01C9">
          <w:rPr>
            <w:sz w:val="22"/>
            <w:szCs w:val="22"/>
          </w:rPr>
          <w:t xml:space="preserve">2017).  When investigators examine the effect of elevation on pitch pines in Pennsylvania and West Virginia </w:t>
        </w:r>
        <w:r w:rsidRPr="00791B36" w:rsidDel="005D01C9">
          <w:rPr>
            <w:color w:val="000000" w:themeColor="text1"/>
            <w:sz w:val="22"/>
            <w:szCs w:val="22"/>
          </w:rPr>
          <w:t xml:space="preserve"> (Howard and Stelacio 2011), they found  trees at higher elevation took advantage of this condition to outcompete other trees. </w:t>
        </w:r>
        <w:r w:rsidRPr="00791B36" w:rsidDel="005D01C9">
          <w:rPr>
            <w:sz w:val="22"/>
            <w:szCs w:val="22"/>
          </w:rPr>
          <w:t xml:space="preserve">In the absence of fire disturbance (Brand and Jax 2007) other scientists find elevation and topography are likely to increase in importance where persistence is the focus. To this point, though, natural fire (Foereid </w:t>
        </w:r>
        <w:r w:rsidRPr="00791B36" w:rsidDel="005D01C9">
          <w:rPr>
            <w:i/>
            <w:iCs/>
            <w:sz w:val="22"/>
            <w:szCs w:val="22"/>
          </w:rPr>
          <w:t>et al</w:t>
        </w:r>
        <w:r w:rsidRPr="00791B36" w:rsidDel="005D01C9">
          <w:rPr>
            <w:sz w:val="22"/>
            <w:szCs w:val="22"/>
          </w:rPr>
          <w:t xml:space="preserve"> 2015), anthropogenic controlled burns (Carlo </w:t>
        </w:r>
        <w:r w:rsidRPr="00791B36" w:rsidDel="005D01C9">
          <w:rPr>
            <w:i/>
            <w:iCs/>
            <w:sz w:val="22"/>
            <w:szCs w:val="22"/>
          </w:rPr>
          <w:t xml:space="preserve">et al </w:t>
        </w:r>
        <w:r w:rsidRPr="00791B36" w:rsidDel="005D01C9">
          <w:rPr>
            <w:sz w:val="22"/>
            <w:szCs w:val="22"/>
          </w:rPr>
          <w:t xml:space="preserve">2016) and opening of canopies (Neill </w:t>
        </w:r>
        <w:r w:rsidRPr="00791B36" w:rsidDel="005D01C9">
          <w:rPr>
            <w:i/>
            <w:iCs/>
            <w:sz w:val="22"/>
            <w:szCs w:val="22"/>
          </w:rPr>
          <w:t xml:space="preserve">et al </w:t>
        </w:r>
        <w:r w:rsidRPr="00791B36" w:rsidDel="005D01C9">
          <w:rPr>
            <w:sz w:val="22"/>
            <w:szCs w:val="22"/>
          </w:rPr>
          <w:t xml:space="preserve">2007) remain at the center of interest. </w:t>
        </w:r>
        <w:r w:rsidR="00992A1C" w:rsidRPr="00791B36" w:rsidDel="005D01C9">
          <w:rPr>
            <w:sz w:val="22"/>
            <w:szCs w:val="22"/>
          </w:rPr>
          <w:t xml:space="preserve">Second, where pitch pine are in a constant struggle to outgrow or outlast competitors, the use of their photosynthetic apparatus is required to adjust to very frequent stresses and dealing with drought as a result of decreased seasonal precipitation. Evidence exists of positive iWUE (Butak 2014) </w:t>
        </w:r>
        <w:r w:rsidR="00992A1C" w:rsidRPr="00791B36" w:rsidDel="005D01C9">
          <w:rPr>
            <w:color w:val="000000" w:themeColor="text1"/>
            <w:sz w:val="22"/>
            <w:szCs w:val="22"/>
            <w:shd w:val="clear" w:color="auto" w:fill="FFFFFF"/>
          </w:rPr>
          <w:t>in low lying, minimal slope, fully exposed sites, like Wonderland on the western side of the island, conferring</w:t>
        </w:r>
        <w:r w:rsidR="00992A1C" w:rsidRPr="00791B36" w:rsidDel="005D01C9">
          <w:rPr>
            <w:sz w:val="22"/>
            <w:szCs w:val="22"/>
          </w:rPr>
          <w:t xml:space="preserve"> a high growth functional trait</w:t>
        </w:r>
        <w:r w:rsidR="00992A1C" w:rsidRPr="00791B36" w:rsidDel="005D01C9">
          <w:rPr>
            <w:iCs/>
            <w:sz w:val="22"/>
            <w:szCs w:val="22"/>
          </w:rPr>
          <w:t xml:space="preserve">. We consider if the same results </w:t>
        </w:r>
        <w:r w:rsidR="009B6EB2" w:rsidRPr="00791B36" w:rsidDel="005D01C9">
          <w:rPr>
            <w:iCs/>
            <w:sz w:val="22"/>
            <w:szCs w:val="22"/>
          </w:rPr>
          <w:t>obtain</w:t>
        </w:r>
        <w:r w:rsidR="00992A1C" w:rsidRPr="00791B36" w:rsidDel="005D01C9">
          <w:rPr>
            <w:iCs/>
            <w:sz w:val="22"/>
            <w:szCs w:val="22"/>
          </w:rPr>
          <w:t xml:space="preserve"> at higher elevations</w:t>
        </w:r>
        <w:r w:rsidR="00551A29" w:rsidRPr="00791B36" w:rsidDel="005D01C9">
          <w:rPr>
            <w:iCs/>
            <w:sz w:val="22"/>
            <w:szCs w:val="22"/>
          </w:rPr>
          <w:t xml:space="preserve"> </w:t>
        </w:r>
        <w:r w:rsidR="00551A29" w:rsidRPr="00791B36" w:rsidDel="005D01C9">
          <w:rPr>
            <w:sz w:val="22"/>
            <w:szCs w:val="22"/>
          </w:rPr>
          <w:t xml:space="preserve">(Stambaugh </w:t>
        </w:r>
        <w:r w:rsidR="00551A29" w:rsidRPr="00791B36" w:rsidDel="005D01C9">
          <w:rPr>
            <w:i/>
            <w:iCs/>
            <w:sz w:val="22"/>
            <w:szCs w:val="22"/>
          </w:rPr>
          <w:t>et al</w:t>
        </w:r>
        <w:r w:rsidR="00551A29" w:rsidRPr="00791B36" w:rsidDel="005D01C9">
          <w:rPr>
            <w:sz w:val="22"/>
            <w:szCs w:val="22"/>
          </w:rPr>
          <w:t xml:space="preserve"> 2015)</w:t>
        </w:r>
        <w:r w:rsidR="00992A1C" w:rsidRPr="00791B36" w:rsidDel="005D01C9">
          <w:rPr>
            <w:iCs/>
            <w:sz w:val="22"/>
            <w:szCs w:val="22"/>
          </w:rPr>
          <w:t xml:space="preserve"> and</w:t>
        </w:r>
        <w:r w:rsidR="009B6EB2" w:rsidRPr="00791B36" w:rsidDel="005D01C9">
          <w:rPr>
            <w:iCs/>
            <w:sz w:val="22"/>
            <w:szCs w:val="22"/>
          </w:rPr>
          <w:t xml:space="preserve">, specifically, </w:t>
        </w:r>
        <w:r w:rsidR="00992A1C" w:rsidRPr="00791B36" w:rsidDel="005D01C9">
          <w:rPr>
            <w:iCs/>
            <w:sz w:val="22"/>
            <w:szCs w:val="22"/>
          </w:rPr>
          <w:t>within the 1947 fire zone</w:t>
        </w:r>
        <w:r w:rsidR="005D3CFE" w:rsidRPr="00791B36" w:rsidDel="005D01C9">
          <w:rPr>
            <w:iCs/>
            <w:sz w:val="22"/>
            <w:szCs w:val="22"/>
          </w:rPr>
          <w:t xml:space="preserve">. </w:t>
        </w:r>
        <w:r w:rsidR="00551A29" w:rsidRPr="00791B36" w:rsidDel="005D01C9">
          <w:rPr>
            <w:sz w:val="22"/>
            <w:szCs w:val="22"/>
          </w:rPr>
          <w:t xml:space="preserve">In particular, at upper ledge elevations where fire events occur with some frequency (Howard and Stelacio 2011) researchers find limits on clustering (stand density), colonization (Lafon </w:t>
        </w:r>
        <w:r w:rsidR="00551A29" w:rsidRPr="00791B36" w:rsidDel="005D01C9">
          <w:rPr>
            <w:i/>
            <w:iCs/>
            <w:sz w:val="22"/>
            <w:szCs w:val="22"/>
          </w:rPr>
          <w:t>et al</w:t>
        </w:r>
        <w:r w:rsidR="00551A29" w:rsidRPr="00791B36" w:rsidDel="005D01C9">
          <w:rPr>
            <w:sz w:val="22"/>
            <w:szCs w:val="22"/>
          </w:rPr>
          <w:t xml:space="preserve"> 2014) and expansion. </w:t>
        </w:r>
        <w:r w:rsidR="009B6EB2" w:rsidRPr="00791B36" w:rsidDel="005D01C9">
          <w:rPr>
            <w:sz w:val="22"/>
            <w:szCs w:val="22"/>
          </w:rPr>
          <w:t xml:space="preserve">Again, the study attempts to determine if these outcomes may be replicated in forests with much greater height and elevation deviation. </w:t>
        </w:r>
        <w:r w:rsidR="00992A1C" w:rsidRPr="00791B36" w:rsidDel="005D01C9">
          <w:rPr>
            <w:sz w:val="22"/>
            <w:szCs w:val="22"/>
          </w:rPr>
          <w:t xml:space="preserve">In a third group lie </w:t>
        </w:r>
        <w:r w:rsidRPr="00791B36" w:rsidDel="005D01C9">
          <w:rPr>
            <w:sz w:val="22"/>
            <w:szCs w:val="22"/>
          </w:rPr>
          <w:t xml:space="preserve">traits,  </w:t>
        </w:r>
        <w:r w:rsidR="00992A1C" w:rsidRPr="00791B36" w:rsidDel="005D01C9">
          <w:rPr>
            <w:sz w:val="22"/>
            <w:szCs w:val="22"/>
          </w:rPr>
          <w:t>namely height, canopy and DBH (diameter at base height)</w:t>
        </w:r>
        <w:r w:rsidRPr="00791B36" w:rsidDel="005D01C9">
          <w:rPr>
            <w:sz w:val="22"/>
            <w:szCs w:val="22"/>
          </w:rPr>
          <w:t>, which can be used to better understand the extent to which</w:t>
        </w:r>
        <w:r w:rsidR="00992A1C" w:rsidRPr="00791B36" w:rsidDel="005D01C9">
          <w:rPr>
            <w:sz w:val="22"/>
            <w:szCs w:val="22"/>
          </w:rPr>
          <w:t xml:space="preserve"> allometrics coupled with intra tree relations within individual populations</w:t>
        </w:r>
        <w:r w:rsidR="009D2AAD" w:rsidRPr="00791B36" w:rsidDel="005D01C9">
          <w:rPr>
            <w:sz w:val="22"/>
            <w:szCs w:val="22"/>
          </w:rPr>
          <w:t>. In generating and analyzing data of these types</w:t>
        </w:r>
        <w:r w:rsidR="009B6EB2" w:rsidRPr="00791B36" w:rsidDel="005D01C9">
          <w:rPr>
            <w:sz w:val="22"/>
            <w:szCs w:val="22"/>
          </w:rPr>
          <w:t>,</w:t>
        </w:r>
        <w:r w:rsidR="00992A1C" w:rsidRPr="00791B36" w:rsidDel="005D01C9">
          <w:rPr>
            <w:sz w:val="22"/>
            <w:szCs w:val="22"/>
          </w:rPr>
          <w:t xml:space="preserve"> we aim to provide </w:t>
        </w:r>
        <w:r w:rsidR="009D2AAD" w:rsidRPr="00791B36" w:rsidDel="005D01C9">
          <w:rPr>
            <w:sz w:val="22"/>
            <w:szCs w:val="22"/>
          </w:rPr>
          <w:t>greater</w:t>
        </w:r>
        <w:r w:rsidR="00992A1C" w:rsidRPr="00791B36" w:rsidDel="005D01C9">
          <w:rPr>
            <w:sz w:val="22"/>
            <w:szCs w:val="22"/>
          </w:rPr>
          <w:t xml:space="preserve"> understanding of how to promote pitch pine persistence in communities of the northeastern and mid-Atlantic U.S. coast where elevation and topographical gradients present themselves.</w:t>
        </w:r>
      </w:moveFrom>
    </w:p>
    <w:moveFromRangeEnd w:id="511"/>
    <w:p w14:paraId="2782636A" w14:textId="77777777" w:rsidR="00992A1C" w:rsidRPr="00791B36" w:rsidRDefault="00992A1C">
      <w:pPr>
        <w:spacing w:line="360" w:lineRule="auto"/>
        <w:rPr>
          <w:sz w:val="22"/>
          <w:szCs w:val="22"/>
        </w:rPr>
        <w:pPrChange w:id="518" w:author="Risa" w:date="2021-06-16T16:30:00Z">
          <w:pPr>
            <w:spacing w:line="276" w:lineRule="auto"/>
            <w:jc w:val="both"/>
          </w:pPr>
        </w:pPrChange>
      </w:pPr>
    </w:p>
    <w:bookmarkEnd w:id="92"/>
    <w:p w14:paraId="635D3484" w14:textId="3E0E6B6D" w:rsidR="00E265E0" w:rsidRPr="00791B36" w:rsidRDefault="00CA09DB">
      <w:pPr>
        <w:pStyle w:val="mb0"/>
        <w:shd w:val="clear" w:color="auto" w:fill="FFFFFF"/>
        <w:spacing w:before="0" w:beforeAutospacing="0" w:after="0" w:afterAutospacing="0" w:line="360" w:lineRule="auto"/>
        <w:rPr>
          <w:b/>
          <w:bCs/>
          <w:i/>
          <w:iCs/>
          <w:sz w:val="22"/>
          <w:szCs w:val="22"/>
        </w:rPr>
        <w:pPrChange w:id="519" w:author="Risa" w:date="2021-06-16T16:30:00Z">
          <w:pPr>
            <w:pStyle w:val="mb0"/>
            <w:shd w:val="clear" w:color="auto" w:fill="FFFFFF"/>
            <w:spacing w:before="0" w:beforeAutospacing="0" w:after="150" w:afterAutospacing="0" w:line="276" w:lineRule="auto"/>
          </w:pPr>
        </w:pPrChange>
      </w:pPr>
      <w:r w:rsidRPr="00791B36">
        <w:rPr>
          <w:b/>
          <w:sz w:val="22"/>
          <w:szCs w:val="22"/>
        </w:rPr>
        <w:t>METHODS</w:t>
      </w:r>
    </w:p>
    <w:p w14:paraId="60A76CB0" w14:textId="22E8C8C3" w:rsidR="00CA09DB" w:rsidRPr="00791B36" w:rsidRDefault="00CA09DB">
      <w:pPr>
        <w:spacing w:line="360" w:lineRule="auto"/>
        <w:rPr>
          <w:b/>
          <w:sz w:val="22"/>
          <w:szCs w:val="22"/>
        </w:rPr>
        <w:pPrChange w:id="520" w:author="Risa" w:date="2021-06-16T16:30:00Z">
          <w:pPr>
            <w:spacing w:line="276" w:lineRule="auto"/>
            <w:jc w:val="both"/>
          </w:pPr>
        </w:pPrChange>
      </w:pPr>
      <w:r w:rsidRPr="00791B36">
        <w:rPr>
          <w:b/>
          <w:sz w:val="22"/>
          <w:szCs w:val="22"/>
        </w:rPr>
        <w:t xml:space="preserve">Study </w:t>
      </w:r>
      <w:del w:id="521" w:author="Risa" w:date="2021-06-16T16:44:00Z">
        <w:r w:rsidRPr="00791B36" w:rsidDel="00E01C78">
          <w:rPr>
            <w:b/>
            <w:sz w:val="22"/>
            <w:szCs w:val="22"/>
          </w:rPr>
          <w:delText xml:space="preserve">Extraction </w:delText>
        </w:r>
      </w:del>
      <w:r w:rsidRPr="00791B36">
        <w:rPr>
          <w:b/>
          <w:sz w:val="22"/>
          <w:szCs w:val="22"/>
        </w:rPr>
        <w:t>Sites</w:t>
      </w:r>
    </w:p>
    <w:p w14:paraId="7B4BA0F1" w14:textId="73A31F19" w:rsidR="00653C5E" w:rsidRPr="00791B36" w:rsidDel="00E01C78" w:rsidRDefault="00776FA8">
      <w:pPr>
        <w:spacing w:line="360" w:lineRule="auto"/>
        <w:rPr>
          <w:del w:id="522" w:author="Risa" w:date="2021-06-16T16:45:00Z"/>
          <w:b/>
          <w:sz w:val="22"/>
          <w:szCs w:val="22"/>
        </w:rPr>
        <w:pPrChange w:id="523" w:author="Risa" w:date="2021-06-16T16:30:00Z">
          <w:pPr>
            <w:spacing w:line="276" w:lineRule="auto"/>
            <w:jc w:val="both"/>
          </w:pPr>
        </w:pPrChange>
      </w:pPr>
      <w:r w:rsidRPr="00791B36">
        <w:rPr>
          <w:sz w:val="22"/>
          <w:szCs w:val="22"/>
        </w:rPr>
        <w:t xml:space="preserve">We investigated </w:t>
      </w:r>
      <w:r w:rsidR="004372A8" w:rsidRPr="00791B36">
        <w:rPr>
          <w:sz w:val="22"/>
          <w:szCs w:val="22"/>
        </w:rPr>
        <w:t xml:space="preserve">fifteen </w:t>
      </w:r>
      <w:r w:rsidRPr="00791B36">
        <w:rPr>
          <w:sz w:val="22"/>
          <w:szCs w:val="22"/>
        </w:rPr>
        <w:t>p</w:t>
      </w:r>
      <w:r w:rsidR="0035539C" w:rsidRPr="00791B36">
        <w:rPr>
          <w:sz w:val="22"/>
          <w:szCs w:val="22"/>
        </w:rPr>
        <w:t>itch pine</w:t>
      </w:r>
      <w:r w:rsidR="004372A8" w:rsidRPr="00791B36">
        <w:rPr>
          <w:sz w:val="22"/>
          <w:szCs w:val="22"/>
        </w:rPr>
        <w:t xml:space="preserve"> specimens</w:t>
      </w:r>
      <w:r w:rsidR="0035539C" w:rsidRPr="00791B36">
        <w:rPr>
          <w:sz w:val="22"/>
          <w:szCs w:val="22"/>
        </w:rPr>
        <w:t xml:space="preserve"> at </w:t>
      </w:r>
      <w:r w:rsidR="004372A8" w:rsidRPr="00791B36">
        <w:rPr>
          <w:sz w:val="22"/>
          <w:szCs w:val="22"/>
        </w:rPr>
        <w:t xml:space="preserve">each of </w:t>
      </w:r>
      <w:r w:rsidR="0035539C" w:rsidRPr="00791B36">
        <w:rPr>
          <w:sz w:val="22"/>
          <w:szCs w:val="22"/>
        </w:rPr>
        <w:t>f</w:t>
      </w:r>
      <w:r w:rsidR="00CA09DB" w:rsidRPr="00791B36">
        <w:rPr>
          <w:sz w:val="22"/>
          <w:szCs w:val="22"/>
        </w:rPr>
        <w:t xml:space="preserve">our sites at </w:t>
      </w:r>
      <w:r w:rsidR="00C437EC" w:rsidRPr="00791B36">
        <w:rPr>
          <w:sz w:val="22"/>
          <w:szCs w:val="22"/>
        </w:rPr>
        <w:t>Mt. Desert Island</w:t>
      </w:r>
      <w:r w:rsidR="0044600E" w:rsidRPr="00791B36">
        <w:rPr>
          <w:sz w:val="22"/>
          <w:szCs w:val="22"/>
        </w:rPr>
        <w:t xml:space="preserve"> (Tab. 1)</w:t>
      </w:r>
      <w:r w:rsidR="0035539C" w:rsidRPr="00791B36">
        <w:rPr>
          <w:sz w:val="22"/>
          <w:szCs w:val="22"/>
        </w:rPr>
        <w:t xml:space="preserve">, </w:t>
      </w:r>
      <w:r w:rsidR="00CA09DB" w:rsidRPr="00791B36">
        <w:rPr>
          <w:sz w:val="22"/>
          <w:szCs w:val="22"/>
        </w:rPr>
        <w:t>factorially crossed</w:t>
      </w:r>
      <w:r w:rsidR="0035539C" w:rsidRPr="00791B36">
        <w:rPr>
          <w:sz w:val="22"/>
          <w:szCs w:val="22"/>
        </w:rPr>
        <w:t xml:space="preserve"> in a</w:t>
      </w:r>
      <w:r w:rsidR="00CA09DB" w:rsidRPr="00791B36">
        <w:rPr>
          <w:sz w:val="22"/>
          <w:szCs w:val="22"/>
        </w:rPr>
        <w:t xml:space="preserve"> fire history </w:t>
      </w:r>
      <w:del w:id="524" w:author="Risa" w:date="2021-06-17T09:44:00Z">
        <w:r w:rsidR="00CA09DB" w:rsidRPr="00791B36" w:rsidDel="00A9671D">
          <w:rPr>
            <w:sz w:val="22"/>
            <w:szCs w:val="22"/>
          </w:rPr>
          <w:delText>(</w:delText>
        </w:r>
        <w:r w:rsidR="00CA09DB" w:rsidRPr="00D66A75" w:rsidDel="00A9671D">
          <w:rPr>
            <w:sz w:val="22"/>
            <w:szCs w:val="22"/>
            <w:highlight w:val="yellow"/>
            <w:rPrChange w:id="525" w:author="Risa" w:date="2021-06-17T09:43:00Z">
              <w:rPr>
                <w:sz w:val="22"/>
                <w:szCs w:val="22"/>
              </w:rPr>
            </w:rPrChange>
          </w:rPr>
          <w:delText xml:space="preserve">Miller </w:delText>
        </w:r>
        <w:r w:rsidR="00CA09DB" w:rsidRPr="00D66A75" w:rsidDel="00A9671D">
          <w:rPr>
            <w:i/>
            <w:iCs/>
            <w:sz w:val="22"/>
            <w:szCs w:val="22"/>
            <w:highlight w:val="yellow"/>
            <w:rPrChange w:id="526" w:author="Risa" w:date="2021-06-17T09:43:00Z">
              <w:rPr>
                <w:i/>
                <w:iCs/>
                <w:sz w:val="22"/>
                <w:szCs w:val="22"/>
              </w:rPr>
            </w:rPrChange>
          </w:rPr>
          <w:delText>et al</w:delText>
        </w:r>
        <w:r w:rsidR="00CA09DB" w:rsidRPr="00D66A75" w:rsidDel="00A9671D">
          <w:rPr>
            <w:sz w:val="22"/>
            <w:szCs w:val="22"/>
            <w:highlight w:val="yellow"/>
            <w:rPrChange w:id="527" w:author="Risa" w:date="2021-06-17T09:43:00Z">
              <w:rPr>
                <w:sz w:val="22"/>
                <w:szCs w:val="22"/>
              </w:rPr>
            </w:rPrChange>
          </w:rPr>
          <w:delText xml:space="preserve"> 2014</w:delText>
        </w:r>
        <w:r w:rsidR="00CA09DB" w:rsidRPr="00791B36" w:rsidDel="00A9671D">
          <w:rPr>
            <w:sz w:val="22"/>
            <w:szCs w:val="22"/>
          </w:rPr>
          <w:delText>)</w:delText>
        </w:r>
        <w:r w:rsidR="0035539C" w:rsidRPr="00791B36" w:rsidDel="00A9671D">
          <w:rPr>
            <w:sz w:val="22"/>
            <w:szCs w:val="22"/>
          </w:rPr>
          <w:delText xml:space="preserve"> </w:delText>
        </w:r>
      </w:del>
      <w:r w:rsidR="0035539C" w:rsidRPr="00791B36">
        <w:rPr>
          <w:sz w:val="22"/>
          <w:szCs w:val="22"/>
        </w:rPr>
        <w:t>by elevation design</w:t>
      </w:r>
      <w:r w:rsidR="00CA09DB" w:rsidRPr="00791B36">
        <w:rPr>
          <w:sz w:val="22"/>
          <w:szCs w:val="22"/>
        </w:rPr>
        <w:t xml:space="preserve">: (1) Wonderland trail </w:t>
      </w:r>
      <w:r w:rsidR="00A658A8" w:rsidRPr="00791B36">
        <w:rPr>
          <w:sz w:val="22"/>
          <w:szCs w:val="22"/>
        </w:rPr>
        <w:t>at an average</w:t>
      </w:r>
      <w:del w:id="528" w:author="Risa" w:date="2021-06-17T09:45:00Z">
        <w:r w:rsidR="00A658A8" w:rsidRPr="00791B36" w:rsidDel="00CA053E">
          <w:rPr>
            <w:sz w:val="22"/>
            <w:szCs w:val="22"/>
          </w:rPr>
          <w:delText xml:space="preserve"> of</w:delText>
        </w:r>
      </w:del>
      <w:r w:rsidR="00A658A8" w:rsidRPr="00791B36">
        <w:rPr>
          <w:sz w:val="22"/>
          <w:szCs w:val="22"/>
        </w:rPr>
        <w:t xml:space="preserve"> </w:t>
      </w:r>
      <w:r w:rsidR="00770DD9" w:rsidRPr="00791B36">
        <w:rPr>
          <w:sz w:val="22"/>
          <w:szCs w:val="22"/>
        </w:rPr>
        <w:t>16.27</w:t>
      </w:r>
      <w:r w:rsidR="00CA09DB" w:rsidRPr="00791B36">
        <w:rPr>
          <w:sz w:val="22"/>
          <w:szCs w:val="22"/>
        </w:rPr>
        <w:t xml:space="preserve"> m elevation (low elevation, outside the footprint of the 1947 fire), (2) Gorham cliffs </w:t>
      </w:r>
      <w:r w:rsidR="00A658A8" w:rsidRPr="00791B36">
        <w:rPr>
          <w:sz w:val="22"/>
          <w:szCs w:val="22"/>
        </w:rPr>
        <w:t>at an average</w:t>
      </w:r>
      <w:del w:id="529" w:author="Risa" w:date="2021-06-17T09:45:00Z">
        <w:r w:rsidR="00A658A8" w:rsidRPr="00791B36" w:rsidDel="00CA053E">
          <w:rPr>
            <w:sz w:val="22"/>
            <w:szCs w:val="22"/>
          </w:rPr>
          <w:delText xml:space="preserve"> of</w:delText>
        </w:r>
      </w:del>
      <w:r w:rsidR="00A658A8" w:rsidRPr="00791B36">
        <w:rPr>
          <w:i/>
          <w:iCs/>
          <w:sz w:val="22"/>
          <w:szCs w:val="22"/>
        </w:rPr>
        <w:t xml:space="preserve"> </w:t>
      </w:r>
      <w:r w:rsidR="00770DD9" w:rsidRPr="00791B36">
        <w:rPr>
          <w:sz w:val="22"/>
          <w:szCs w:val="22"/>
        </w:rPr>
        <w:t xml:space="preserve">30.74 m </w:t>
      </w:r>
      <w:r w:rsidR="00CA09DB" w:rsidRPr="00791B36">
        <w:rPr>
          <w:sz w:val="22"/>
          <w:szCs w:val="22"/>
        </w:rPr>
        <w:t xml:space="preserve">(low elevation, within the footprint), (3) St. </w:t>
      </w:r>
      <w:proofErr w:type="spellStart"/>
      <w:r w:rsidR="00CA09DB" w:rsidRPr="00791B36">
        <w:rPr>
          <w:sz w:val="22"/>
          <w:szCs w:val="22"/>
        </w:rPr>
        <w:t>Sauveur</w:t>
      </w:r>
      <w:proofErr w:type="spellEnd"/>
      <w:r w:rsidR="00CA09DB" w:rsidRPr="00791B36">
        <w:rPr>
          <w:sz w:val="22"/>
          <w:szCs w:val="22"/>
        </w:rPr>
        <w:t xml:space="preserve"> trai</w:t>
      </w:r>
      <w:r w:rsidR="00770DD9" w:rsidRPr="00791B36">
        <w:rPr>
          <w:sz w:val="22"/>
          <w:szCs w:val="22"/>
        </w:rPr>
        <w:t>l</w:t>
      </w:r>
      <w:r w:rsidR="00CA09DB" w:rsidRPr="00791B36">
        <w:rPr>
          <w:sz w:val="22"/>
          <w:szCs w:val="22"/>
        </w:rPr>
        <w:t xml:space="preserve"> </w:t>
      </w:r>
      <w:r w:rsidR="00A658A8" w:rsidRPr="00791B36">
        <w:rPr>
          <w:sz w:val="22"/>
          <w:szCs w:val="22"/>
        </w:rPr>
        <w:t xml:space="preserve">at an average </w:t>
      </w:r>
      <w:del w:id="530" w:author="Risa" w:date="2021-06-17T09:45:00Z">
        <w:r w:rsidR="00A658A8" w:rsidRPr="00791B36" w:rsidDel="00CA053E">
          <w:rPr>
            <w:sz w:val="22"/>
            <w:szCs w:val="22"/>
          </w:rPr>
          <w:delText>of</w:delText>
        </w:r>
        <w:r w:rsidR="00A658A8" w:rsidRPr="00791B36" w:rsidDel="00CA053E">
          <w:rPr>
            <w:i/>
            <w:iCs/>
            <w:sz w:val="22"/>
            <w:szCs w:val="22"/>
          </w:rPr>
          <w:delText xml:space="preserve"> </w:delText>
        </w:r>
      </w:del>
      <w:r w:rsidR="00770DD9" w:rsidRPr="00791B36">
        <w:rPr>
          <w:sz w:val="22"/>
          <w:szCs w:val="22"/>
        </w:rPr>
        <w:t xml:space="preserve">182 m </w:t>
      </w:r>
      <w:r w:rsidR="00CA09DB" w:rsidRPr="00791B36">
        <w:rPr>
          <w:sz w:val="22"/>
          <w:szCs w:val="22"/>
        </w:rPr>
        <w:t>(high elevation, outside the footprint) and (4) South Cadillac trail</w:t>
      </w:r>
      <w:r w:rsidR="00770DD9" w:rsidRPr="00791B36">
        <w:rPr>
          <w:i/>
          <w:iCs/>
          <w:sz w:val="22"/>
          <w:szCs w:val="22"/>
        </w:rPr>
        <w:t xml:space="preserve"> </w:t>
      </w:r>
      <w:r w:rsidR="00A658A8" w:rsidRPr="00791B36">
        <w:rPr>
          <w:sz w:val="22"/>
          <w:szCs w:val="22"/>
        </w:rPr>
        <w:t xml:space="preserve">at an average </w:t>
      </w:r>
      <w:del w:id="531" w:author="Risa" w:date="2021-06-17T09:45:00Z">
        <w:r w:rsidR="00A658A8" w:rsidRPr="00791B36" w:rsidDel="00CA053E">
          <w:rPr>
            <w:sz w:val="22"/>
            <w:szCs w:val="22"/>
          </w:rPr>
          <w:delText xml:space="preserve">of </w:delText>
        </w:r>
      </w:del>
      <w:r w:rsidR="00770DD9" w:rsidRPr="00791B36">
        <w:rPr>
          <w:sz w:val="22"/>
          <w:szCs w:val="22"/>
        </w:rPr>
        <w:t>284.43</w:t>
      </w:r>
      <w:r w:rsidR="005723E3" w:rsidRPr="00791B36">
        <w:rPr>
          <w:sz w:val="22"/>
          <w:szCs w:val="22"/>
        </w:rPr>
        <w:t xml:space="preserve"> </w:t>
      </w:r>
      <w:r w:rsidR="00CA09DB" w:rsidRPr="00791B36">
        <w:rPr>
          <w:sz w:val="22"/>
          <w:szCs w:val="22"/>
        </w:rPr>
        <w:t xml:space="preserve">m </w:t>
      </w:r>
      <w:r w:rsidR="0035539C" w:rsidRPr="00791B36">
        <w:rPr>
          <w:sz w:val="22"/>
          <w:szCs w:val="22"/>
        </w:rPr>
        <w:t xml:space="preserve">(high </w:t>
      </w:r>
      <w:r w:rsidR="00CA09DB" w:rsidRPr="00791B36">
        <w:rPr>
          <w:sz w:val="22"/>
          <w:szCs w:val="22"/>
        </w:rPr>
        <w:t>elevation within the footprint</w:t>
      </w:r>
      <w:r w:rsidR="0035539C" w:rsidRPr="00791B36">
        <w:rPr>
          <w:sz w:val="22"/>
          <w:szCs w:val="22"/>
        </w:rPr>
        <w:t>)</w:t>
      </w:r>
      <w:r w:rsidR="00CA09DB" w:rsidRPr="00791B36">
        <w:rPr>
          <w:sz w:val="22"/>
          <w:szCs w:val="22"/>
        </w:rPr>
        <w:t>.</w:t>
      </w:r>
      <w:r w:rsidR="00770DD9" w:rsidRPr="00791B36">
        <w:rPr>
          <w:sz w:val="22"/>
          <w:szCs w:val="22"/>
        </w:rPr>
        <w:t xml:space="preserve"> Elevation differences are </w:t>
      </w:r>
      <w:proofErr w:type="gramStart"/>
      <w:r w:rsidR="00770DD9" w:rsidRPr="00791B36">
        <w:rPr>
          <w:sz w:val="22"/>
          <w:szCs w:val="22"/>
        </w:rPr>
        <w:t>more stark</w:t>
      </w:r>
      <w:proofErr w:type="gramEnd"/>
      <w:r w:rsidR="00770DD9" w:rsidRPr="00791B36">
        <w:rPr>
          <w:sz w:val="22"/>
          <w:szCs w:val="22"/>
        </w:rPr>
        <w:t xml:space="preserve"> at higher elevations based on </w:t>
      </w:r>
      <w:r w:rsidR="003223E7" w:rsidRPr="00791B36">
        <w:rPr>
          <w:sz w:val="22"/>
          <w:szCs w:val="22"/>
        </w:rPr>
        <w:t>much longer transects.</w:t>
      </w:r>
      <w:r w:rsidR="00F661CC" w:rsidRPr="00791B36">
        <w:rPr>
          <w:sz w:val="22"/>
          <w:szCs w:val="22"/>
        </w:rPr>
        <w:t xml:space="preserve"> Soils </w:t>
      </w:r>
      <w:r w:rsidR="00A658A8" w:rsidRPr="00791B36">
        <w:rPr>
          <w:sz w:val="22"/>
          <w:szCs w:val="22"/>
        </w:rPr>
        <w:t xml:space="preserve">at all four sites </w:t>
      </w:r>
      <w:del w:id="532" w:author="Risa" w:date="2021-06-17T09:43:00Z">
        <w:r w:rsidR="00A658A8" w:rsidRPr="00791B36" w:rsidDel="00BF57EA">
          <w:rPr>
            <w:sz w:val="22"/>
            <w:szCs w:val="22"/>
          </w:rPr>
          <w:delText>wer</w:delText>
        </w:r>
        <w:r w:rsidR="00992A1C" w:rsidRPr="00791B36" w:rsidDel="00BF57EA">
          <w:rPr>
            <w:sz w:val="22"/>
            <w:szCs w:val="22"/>
          </w:rPr>
          <w:delText xml:space="preserve">e </w:delText>
        </w:r>
      </w:del>
      <w:ins w:id="533" w:author="Risa" w:date="2021-06-17T09:43:00Z">
        <w:r w:rsidR="00BF57EA">
          <w:rPr>
            <w:sz w:val="22"/>
            <w:szCs w:val="22"/>
          </w:rPr>
          <w:t>are</w:t>
        </w:r>
        <w:r w:rsidR="00BF57EA" w:rsidRPr="00791B36">
          <w:rPr>
            <w:sz w:val="22"/>
            <w:szCs w:val="22"/>
          </w:rPr>
          <w:t xml:space="preserve"> </w:t>
        </w:r>
        <w:r w:rsidR="00D66A75" w:rsidRPr="008F71F7">
          <w:rPr>
            <w:sz w:val="22"/>
            <w:szCs w:val="22"/>
          </w:rPr>
          <w:t>porous</w:t>
        </w:r>
        <w:r w:rsidR="00D66A75">
          <w:rPr>
            <w:sz w:val="22"/>
            <w:szCs w:val="22"/>
          </w:rPr>
          <w:t xml:space="preserve">, </w:t>
        </w:r>
        <w:r w:rsidR="00D66A75" w:rsidRPr="008F71F7">
          <w:rPr>
            <w:sz w:val="22"/>
            <w:szCs w:val="22"/>
          </w:rPr>
          <w:t>comprised of acidic hornblende granite or Ellsworth schist</w:t>
        </w:r>
        <w:r w:rsidR="00D66A75">
          <w:rPr>
            <w:sz w:val="22"/>
            <w:szCs w:val="22"/>
          </w:rPr>
          <w:t>,</w:t>
        </w:r>
        <w:r w:rsidR="00D66A75" w:rsidRPr="00791B36">
          <w:rPr>
            <w:sz w:val="22"/>
            <w:szCs w:val="22"/>
          </w:rPr>
          <w:t xml:space="preserve"> </w:t>
        </w:r>
        <w:r w:rsidR="00D66A75">
          <w:rPr>
            <w:sz w:val="22"/>
            <w:szCs w:val="22"/>
          </w:rPr>
          <w:t xml:space="preserve">and </w:t>
        </w:r>
      </w:ins>
      <w:r w:rsidR="00992A1C" w:rsidRPr="00791B36">
        <w:rPr>
          <w:sz w:val="22"/>
          <w:szCs w:val="22"/>
        </w:rPr>
        <w:t>overlain with rapidly drying needle duff (</w:t>
      </w:r>
      <w:commentRangeStart w:id="534"/>
      <w:ins w:id="535" w:author="Risa" w:date="2021-06-17T21:43:00Z">
        <w:r w:rsidR="00C72C31" w:rsidRPr="00C72C31">
          <w:rPr>
            <w:sz w:val="22"/>
            <w:szCs w:val="22"/>
            <w:highlight w:val="yellow"/>
            <w:rPrChange w:id="536" w:author="Risa" w:date="2021-06-17T21:43:00Z">
              <w:rPr>
                <w:sz w:val="22"/>
                <w:szCs w:val="22"/>
              </w:rPr>
            </w:rPrChange>
          </w:rPr>
          <w:t>xxx</w:t>
        </w:r>
      </w:ins>
      <w:commentRangeEnd w:id="534"/>
      <w:ins w:id="537" w:author="Risa" w:date="2021-06-18T10:08:00Z">
        <w:r w:rsidR="005D13C3">
          <w:rPr>
            <w:rStyle w:val="CommentReference"/>
          </w:rPr>
          <w:commentReference w:id="534"/>
        </w:r>
      </w:ins>
      <w:del w:id="538" w:author="Risa" w:date="2021-06-17T21:43:00Z">
        <w:r w:rsidR="00992A1C" w:rsidRPr="00C73C31" w:rsidDel="00C72C31">
          <w:rPr>
            <w:sz w:val="22"/>
            <w:szCs w:val="22"/>
            <w:highlight w:val="red"/>
            <w:rPrChange w:id="539" w:author="Risa" w:date="2021-06-17T17:42:00Z">
              <w:rPr>
                <w:sz w:val="22"/>
                <w:szCs w:val="22"/>
              </w:rPr>
            </w:rPrChange>
          </w:rPr>
          <w:delText xml:space="preserve">Day </w:delText>
        </w:r>
      </w:del>
      <w:del w:id="540" w:author="Risa" w:date="2021-06-17T17:40:00Z">
        <w:r w:rsidR="00992A1C" w:rsidRPr="00C73C31" w:rsidDel="006179D8">
          <w:rPr>
            <w:i/>
            <w:sz w:val="22"/>
            <w:szCs w:val="22"/>
            <w:highlight w:val="red"/>
            <w:rPrChange w:id="541" w:author="Risa" w:date="2021-06-17T17:42:00Z">
              <w:rPr>
                <w:i/>
                <w:sz w:val="22"/>
                <w:szCs w:val="22"/>
              </w:rPr>
            </w:rPrChange>
          </w:rPr>
          <w:delText>et al</w:delText>
        </w:r>
        <w:r w:rsidR="00992A1C" w:rsidRPr="00C73C31" w:rsidDel="006179D8">
          <w:rPr>
            <w:sz w:val="22"/>
            <w:szCs w:val="22"/>
            <w:highlight w:val="red"/>
            <w:rPrChange w:id="542" w:author="Risa" w:date="2021-06-17T17:42:00Z">
              <w:rPr>
                <w:sz w:val="22"/>
                <w:szCs w:val="22"/>
              </w:rPr>
            </w:rPrChange>
          </w:rPr>
          <w:delText xml:space="preserve"> </w:delText>
        </w:r>
      </w:del>
      <w:del w:id="543" w:author="Risa" w:date="2021-06-17T21:43:00Z">
        <w:r w:rsidR="00992A1C" w:rsidRPr="00C73C31" w:rsidDel="00C72C31">
          <w:rPr>
            <w:sz w:val="22"/>
            <w:szCs w:val="22"/>
            <w:highlight w:val="red"/>
            <w:rPrChange w:id="544" w:author="Risa" w:date="2021-06-17T17:42:00Z">
              <w:rPr>
                <w:sz w:val="22"/>
                <w:szCs w:val="22"/>
              </w:rPr>
            </w:rPrChange>
          </w:rPr>
          <w:delText>2005</w:delText>
        </w:r>
      </w:del>
      <w:r w:rsidR="00992A1C" w:rsidRPr="00791B36">
        <w:rPr>
          <w:sz w:val="22"/>
          <w:szCs w:val="22"/>
        </w:rPr>
        <w:t>)</w:t>
      </w:r>
      <w:del w:id="545" w:author="Risa" w:date="2021-06-17T09:43:00Z">
        <w:r w:rsidR="00992A1C" w:rsidRPr="00791B36" w:rsidDel="00D66A75">
          <w:rPr>
            <w:sz w:val="22"/>
            <w:szCs w:val="22"/>
          </w:rPr>
          <w:delText>,</w:delText>
        </w:r>
        <w:r w:rsidR="00A658A8" w:rsidRPr="00791B36" w:rsidDel="00D66A75">
          <w:rPr>
            <w:sz w:val="22"/>
            <w:szCs w:val="22"/>
          </w:rPr>
          <w:delText xml:space="preserve"> </w:delText>
        </w:r>
        <w:r w:rsidR="00F661CC" w:rsidRPr="00791B36" w:rsidDel="00D66A75">
          <w:rPr>
            <w:sz w:val="22"/>
            <w:szCs w:val="22"/>
          </w:rPr>
          <w:delText xml:space="preserve">porous and </w:delText>
        </w:r>
        <w:r w:rsidR="00992A1C" w:rsidRPr="00791B36" w:rsidDel="00D66A75">
          <w:rPr>
            <w:sz w:val="22"/>
            <w:szCs w:val="22"/>
          </w:rPr>
          <w:delText xml:space="preserve">comprised of </w:delText>
        </w:r>
        <w:r w:rsidR="00F661CC" w:rsidRPr="00791B36" w:rsidDel="00D66A75">
          <w:rPr>
            <w:sz w:val="22"/>
            <w:szCs w:val="22"/>
          </w:rPr>
          <w:delText>acidic hornblende granite or Ellsworth schist</w:delText>
        </w:r>
      </w:del>
      <w:r w:rsidR="0053002F" w:rsidRPr="00791B36">
        <w:rPr>
          <w:sz w:val="22"/>
          <w:szCs w:val="22"/>
        </w:rPr>
        <w:t xml:space="preserve">. In </w:t>
      </w:r>
      <w:proofErr w:type="gramStart"/>
      <w:r w:rsidR="0053002F" w:rsidRPr="00791B36">
        <w:rPr>
          <w:sz w:val="22"/>
          <w:szCs w:val="22"/>
        </w:rPr>
        <w:t>addition</w:t>
      </w:r>
      <w:proofErr w:type="gramEnd"/>
      <w:r w:rsidR="0053002F" w:rsidRPr="00791B36">
        <w:rPr>
          <w:sz w:val="22"/>
          <w:szCs w:val="22"/>
        </w:rPr>
        <w:t xml:space="preserve"> they </w:t>
      </w:r>
      <w:del w:id="546" w:author="Risa" w:date="2021-06-17T09:43:00Z">
        <w:r w:rsidR="00A658A8" w:rsidRPr="00791B36" w:rsidDel="00BF57EA">
          <w:rPr>
            <w:sz w:val="22"/>
            <w:szCs w:val="22"/>
          </w:rPr>
          <w:delText xml:space="preserve">were </w:delText>
        </w:r>
      </w:del>
      <w:ins w:id="547" w:author="Risa" w:date="2021-06-17T09:43:00Z">
        <w:r w:rsidR="00BF57EA">
          <w:rPr>
            <w:sz w:val="22"/>
            <w:szCs w:val="22"/>
          </w:rPr>
          <w:t>are</w:t>
        </w:r>
        <w:r w:rsidR="00BF57EA" w:rsidRPr="00791B36">
          <w:rPr>
            <w:sz w:val="22"/>
            <w:szCs w:val="22"/>
          </w:rPr>
          <w:t xml:space="preserve"> </w:t>
        </w:r>
      </w:ins>
      <w:r w:rsidR="00F661CC" w:rsidRPr="00791B36">
        <w:rPr>
          <w:sz w:val="22"/>
          <w:szCs w:val="22"/>
        </w:rPr>
        <w:t xml:space="preserve">uniformly shallow, </w:t>
      </w:r>
      <w:r w:rsidR="00992A1C" w:rsidRPr="00791B36">
        <w:rPr>
          <w:sz w:val="22"/>
          <w:szCs w:val="22"/>
        </w:rPr>
        <w:t>(varying between 0.7-2.5 cm)</w:t>
      </w:r>
      <w:ins w:id="548" w:author="Risa" w:date="2021-06-17T09:43:00Z">
        <w:r w:rsidR="00D66A75">
          <w:rPr>
            <w:sz w:val="22"/>
            <w:szCs w:val="22"/>
          </w:rPr>
          <w:t>,</w:t>
        </w:r>
      </w:ins>
      <w:r w:rsidR="00992A1C" w:rsidRPr="00791B36">
        <w:rPr>
          <w:sz w:val="22"/>
          <w:szCs w:val="22"/>
        </w:rPr>
        <w:t xml:space="preserve"> </w:t>
      </w:r>
      <w:r w:rsidR="00F661CC" w:rsidRPr="00791B36">
        <w:rPr>
          <w:sz w:val="22"/>
          <w:szCs w:val="22"/>
        </w:rPr>
        <w:t>homogeneous,</w:t>
      </w:r>
      <w:r w:rsidR="00A658A8" w:rsidRPr="00791B36">
        <w:rPr>
          <w:sz w:val="22"/>
          <w:szCs w:val="22"/>
        </w:rPr>
        <w:t xml:space="preserve"> and</w:t>
      </w:r>
      <w:r w:rsidR="00F661CC" w:rsidRPr="00791B36">
        <w:rPr>
          <w:sz w:val="22"/>
          <w:szCs w:val="22"/>
        </w:rPr>
        <w:t xml:space="preserve"> </w:t>
      </w:r>
      <w:r w:rsidR="00992A1C" w:rsidRPr="00791B36">
        <w:rPr>
          <w:sz w:val="22"/>
          <w:szCs w:val="22"/>
        </w:rPr>
        <w:t>low in fertility.</w:t>
      </w:r>
      <w:del w:id="549" w:author="Risa" w:date="2021-06-17T09:43:00Z">
        <w:r w:rsidR="00F661CC" w:rsidRPr="00791B36" w:rsidDel="00D66A75">
          <w:rPr>
            <w:sz w:val="22"/>
            <w:szCs w:val="22"/>
          </w:rPr>
          <w:delText xml:space="preserve"> </w:delText>
        </w:r>
      </w:del>
    </w:p>
    <w:p w14:paraId="71564CFE" w14:textId="77777777" w:rsidR="0053002F" w:rsidRPr="00791B36" w:rsidRDefault="0053002F">
      <w:pPr>
        <w:spacing w:line="360" w:lineRule="auto"/>
        <w:rPr>
          <w:b/>
          <w:sz w:val="22"/>
          <w:szCs w:val="22"/>
        </w:rPr>
        <w:pPrChange w:id="550" w:author="Risa" w:date="2021-06-16T16:30:00Z">
          <w:pPr>
            <w:spacing w:line="276" w:lineRule="auto"/>
            <w:jc w:val="both"/>
          </w:pPr>
        </w:pPrChange>
      </w:pPr>
    </w:p>
    <w:p w14:paraId="21A4ECCB" w14:textId="77777777" w:rsidR="00E01C78" w:rsidRPr="00456686" w:rsidRDefault="00E01C78" w:rsidP="00E01C78">
      <w:pPr>
        <w:spacing w:line="360" w:lineRule="auto"/>
        <w:rPr>
          <w:ins w:id="551" w:author="Risa" w:date="2021-06-16T16:45:00Z"/>
          <w:sz w:val="22"/>
          <w:szCs w:val="22"/>
        </w:rPr>
      </w:pPr>
      <w:ins w:id="552" w:author="Risa" w:date="2021-06-16T16:45:00Z">
        <w:r w:rsidRPr="00456686">
          <w:rPr>
            <w:b/>
            <w:bCs/>
            <w:sz w:val="22"/>
            <w:szCs w:val="22"/>
            <w:shd w:val="clear" w:color="auto" w:fill="FBFFFF"/>
          </w:rPr>
          <w:t>Topograph</w:t>
        </w:r>
        <w:r>
          <w:rPr>
            <w:b/>
            <w:bCs/>
            <w:sz w:val="22"/>
            <w:szCs w:val="22"/>
            <w:shd w:val="clear" w:color="auto" w:fill="FBFFFF"/>
          </w:rPr>
          <w:t>y</w:t>
        </w:r>
      </w:ins>
    </w:p>
    <w:p w14:paraId="4F1CDD9E" w14:textId="46761A0A" w:rsidR="00E01C78" w:rsidRPr="00456686" w:rsidRDefault="00E01C78" w:rsidP="00E01C78">
      <w:pPr>
        <w:spacing w:line="360" w:lineRule="auto"/>
        <w:rPr>
          <w:ins w:id="553" w:author="Risa" w:date="2021-06-16T16:45:00Z"/>
          <w:sz w:val="22"/>
          <w:szCs w:val="22"/>
        </w:rPr>
      </w:pPr>
      <w:ins w:id="554" w:author="Risa" w:date="2021-06-16T16:45:00Z">
        <w:r w:rsidRPr="00456686">
          <w:rPr>
            <w:sz w:val="22"/>
            <w:szCs w:val="22"/>
          </w:rPr>
          <w:lastRenderedPageBreak/>
          <w:t xml:space="preserve">A Kodak Trimble Juno 3B was used to obtain horizontal resolution of data plotted using between five and seven satellite telecommunication vehicles </w:t>
        </w:r>
        <w:r w:rsidRPr="00456686">
          <w:rPr>
            <w:sz w:val="22"/>
            <w:szCs w:val="22"/>
            <w:shd w:val="clear" w:color="auto" w:fill="FBFFFF"/>
          </w:rPr>
          <w:t xml:space="preserve">to </w:t>
        </w:r>
        <w:proofErr w:type="gramStart"/>
        <w:r w:rsidRPr="00456686">
          <w:rPr>
            <w:sz w:val="22"/>
            <w:szCs w:val="22"/>
            <w:shd w:val="clear" w:color="auto" w:fill="FBFFFF"/>
          </w:rPr>
          <w:t>maintain</w:t>
        </w:r>
        <w:proofErr w:type="gramEnd"/>
        <w:r w:rsidRPr="00456686">
          <w:rPr>
            <w:sz w:val="22"/>
            <w:szCs w:val="22"/>
            <w:shd w:val="clear" w:color="auto" w:fill="FBFFFF"/>
          </w:rPr>
          <w:t xml:space="preserve"> a maximum Position Dilution of Precision. These data </w:t>
        </w:r>
        <w:proofErr w:type="gramStart"/>
        <w:r w:rsidRPr="00456686">
          <w:rPr>
            <w:sz w:val="22"/>
            <w:szCs w:val="22"/>
            <w:shd w:val="clear" w:color="auto" w:fill="FBFFFF"/>
          </w:rPr>
          <w:t>were differentially corrected</w:t>
        </w:r>
        <w:proofErr w:type="gramEnd"/>
        <w:r w:rsidRPr="00456686">
          <w:rPr>
            <w:sz w:val="22"/>
            <w:szCs w:val="22"/>
            <w:shd w:val="clear" w:color="auto" w:fill="FBFFFF"/>
          </w:rPr>
          <w:t xml:space="preserve"> and have estimated accuracies in the horizontal and vertical direction of 2 meters, while selective availability was set to zero. </w:t>
        </w:r>
        <w:r w:rsidRPr="00456686">
          <w:rPr>
            <w:color w:val="222222"/>
            <w:sz w:val="22"/>
            <w:szCs w:val="22"/>
            <w:shd w:val="clear" w:color="auto" w:fill="FFFFFF"/>
          </w:rPr>
          <w:t>M</w:t>
        </w:r>
        <w:r w:rsidRPr="00456686">
          <w:rPr>
            <w:sz w:val="22"/>
            <w:szCs w:val="22"/>
          </w:rPr>
          <w:t>ultiple satellite-configured GPS data (USGS 2m LIDAR 2010) determined coordinates for individual trees (</w:t>
        </w:r>
        <w:commentRangeStart w:id="555"/>
        <w:proofErr w:type="spellStart"/>
        <w:r w:rsidRPr="00292519">
          <w:rPr>
            <w:sz w:val="22"/>
            <w:szCs w:val="22"/>
          </w:rPr>
          <w:t>Lubinski</w:t>
        </w:r>
        <w:proofErr w:type="spellEnd"/>
        <w:r w:rsidRPr="00292519">
          <w:rPr>
            <w:sz w:val="22"/>
            <w:szCs w:val="22"/>
          </w:rPr>
          <w:t xml:space="preserve"> </w:t>
        </w:r>
      </w:ins>
      <w:ins w:id="556" w:author="Risa" w:date="2021-06-17T17:39:00Z">
        <w:r w:rsidR="00EA4BCC" w:rsidRPr="00292519">
          <w:rPr>
            <w:i/>
            <w:iCs/>
            <w:sz w:val="22"/>
            <w:szCs w:val="22"/>
            <w:rPrChange w:id="557" w:author="Risa" w:date="2021-06-18T09:48:00Z">
              <w:rPr>
                <w:sz w:val="22"/>
                <w:szCs w:val="22"/>
              </w:rPr>
            </w:rPrChange>
          </w:rPr>
          <w:t>et al</w:t>
        </w:r>
        <w:r w:rsidR="00EA4BCC" w:rsidRPr="00292519">
          <w:rPr>
            <w:sz w:val="22"/>
            <w:szCs w:val="22"/>
          </w:rPr>
          <w:t>.</w:t>
        </w:r>
      </w:ins>
      <w:ins w:id="558" w:author="Risa" w:date="2021-06-16T16:45:00Z">
        <w:r w:rsidRPr="00292519">
          <w:rPr>
            <w:sz w:val="22"/>
            <w:szCs w:val="22"/>
          </w:rPr>
          <w:t xml:space="preserve"> 2003</w:t>
        </w:r>
      </w:ins>
      <w:commentRangeEnd w:id="555"/>
      <w:ins w:id="559" w:author="Risa" w:date="2021-06-18T09:48:00Z">
        <w:r w:rsidR="00292519">
          <w:rPr>
            <w:rStyle w:val="CommentReference"/>
          </w:rPr>
          <w:commentReference w:id="555"/>
        </w:r>
      </w:ins>
      <w:ins w:id="560" w:author="Risa" w:date="2021-06-16T16:45:00Z">
        <w:r w:rsidRPr="00456686">
          <w:rPr>
            <w:color w:val="222222"/>
            <w:sz w:val="22"/>
            <w:szCs w:val="22"/>
            <w:shd w:val="clear" w:color="auto" w:fill="FFFFFF"/>
          </w:rPr>
          <w:t>)</w:t>
        </w:r>
        <w:r w:rsidRPr="00456686">
          <w:rPr>
            <w:sz w:val="22"/>
            <w:szCs w:val="22"/>
          </w:rPr>
          <w:t xml:space="preserve"> </w:t>
        </w:r>
        <w:r w:rsidRPr="00456686">
          <w:rPr>
            <w:sz w:val="22"/>
            <w:szCs w:val="22"/>
            <w:shd w:val="clear" w:color="auto" w:fill="FBFFFF"/>
          </w:rPr>
          <w:t xml:space="preserve">as well as slope and aspect attributes using ArcGIS (version 10). </w:t>
        </w:r>
        <w:r w:rsidRPr="00456686">
          <w:rPr>
            <w:sz w:val="22"/>
            <w:szCs w:val="22"/>
          </w:rPr>
          <w:t xml:space="preserve">Mapping of this type of data has </w:t>
        </w:r>
        <w:proofErr w:type="gramStart"/>
        <w:r w:rsidRPr="00456686">
          <w:rPr>
            <w:sz w:val="22"/>
            <w:szCs w:val="22"/>
          </w:rPr>
          <w:t>been used</w:t>
        </w:r>
        <w:proofErr w:type="gramEnd"/>
        <w:r w:rsidRPr="00456686">
          <w:rPr>
            <w:sz w:val="22"/>
            <w:szCs w:val="22"/>
          </w:rPr>
          <w:t xml:space="preserve"> in the past to compare physiography and recalcitrant chemical biogeography, particularly in fire prone contexts (</w:t>
        </w:r>
        <w:proofErr w:type="spellStart"/>
        <w:r w:rsidRPr="00C72C31">
          <w:rPr>
            <w:sz w:val="22"/>
            <w:szCs w:val="22"/>
          </w:rPr>
          <w:t>Szpakowski</w:t>
        </w:r>
        <w:proofErr w:type="spellEnd"/>
        <w:r w:rsidRPr="00C72C31">
          <w:rPr>
            <w:sz w:val="22"/>
            <w:szCs w:val="22"/>
          </w:rPr>
          <w:t xml:space="preserve"> and Jensen 2019</w:t>
        </w:r>
        <w:r w:rsidRPr="00456686">
          <w:rPr>
            <w:sz w:val="22"/>
            <w:szCs w:val="22"/>
          </w:rPr>
          <w:t xml:space="preserve">). </w:t>
        </w:r>
      </w:ins>
    </w:p>
    <w:p w14:paraId="0817AFDF" w14:textId="08C91C81" w:rsidR="003223E7" w:rsidRPr="00791B36" w:rsidRDefault="0029724F">
      <w:pPr>
        <w:spacing w:line="360" w:lineRule="auto"/>
        <w:rPr>
          <w:sz w:val="22"/>
          <w:szCs w:val="22"/>
        </w:rPr>
        <w:pPrChange w:id="561" w:author="Risa" w:date="2021-06-16T16:30:00Z">
          <w:pPr>
            <w:spacing w:after="103" w:line="276" w:lineRule="auto"/>
            <w:jc w:val="both"/>
          </w:pPr>
        </w:pPrChange>
      </w:pPr>
      <w:r w:rsidRPr="009932C4">
        <w:rPr>
          <w:b/>
          <w:sz w:val="22"/>
          <w:szCs w:val="22"/>
        </w:rPr>
        <w:t>Allometr</w:t>
      </w:r>
      <w:ins w:id="562" w:author="Risa" w:date="2021-06-16T16:44:00Z">
        <w:r w:rsidR="00E01C78">
          <w:rPr>
            <w:b/>
            <w:sz w:val="22"/>
            <w:szCs w:val="22"/>
          </w:rPr>
          <w:t>y</w:t>
        </w:r>
      </w:ins>
      <w:del w:id="563" w:author="Risa" w:date="2021-06-16T16:44:00Z">
        <w:r w:rsidR="003223E7" w:rsidRPr="00791B36" w:rsidDel="00E01C78">
          <w:rPr>
            <w:b/>
            <w:sz w:val="22"/>
            <w:szCs w:val="22"/>
          </w:rPr>
          <w:delText>ic</w:delText>
        </w:r>
        <w:r w:rsidR="00653C5E" w:rsidRPr="00791B36" w:rsidDel="00E01C78">
          <w:rPr>
            <w:b/>
            <w:sz w:val="22"/>
            <w:szCs w:val="22"/>
          </w:rPr>
          <w:delText xml:space="preserve"> relations</w:delText>
        </w:r>
      </w:del>
    </w:p>
    <w:p w14:paraId="351FBEED" w14:textId="68560E08" w:rsidR="0029724F" w:rsidRPr="00791B36" w:rsidRDefault="00A658A8">
      <w:pPr>
        <w:spacing w:line="360" w:lineRule="auto"/>
        <w:rPr>
          <w:sz w:val="22"/>
          <w:szCs w:val="22"/>
        </w:rPr>
        <w:pPrChange w:id="564" w:author="Risa" w:date="2021-06-16T16:30:00Z">
          <w:pPr>
            <w:spacing w:after="103" w:line="276" w:lineRule="auto"/>
            <w:jc w:val="both"/>
          </w:pPr>
        </w:pPrChange>
      </w:pPr>
      <w:r w:rsidRPr="00791B36">
        <w:rPr>
          <w:sz w:val="22"/>
          <w:szCs w:val="22"/>
        </w:rPr>
        <w:t>We measured i</w:t>
      </w:r>
      <w:r w:rsidR="00C6162A" w:rsidRPr="00791B36">
        <w:rPr>
          <w:sz w:val="22"/>
          <w:szCs w:val="22"/>
        </w:rPr>
        <w:t>ndividual</w:t>
      </w:r>
      <w:r w:rsidR="0029724F" w:rsidRPr="00791B36">
        <w:rPr>
          <w:sz w:val="22"/>
          <w:szCs w:val="22"/>
        </w:rPr>
        <w:t xml:space="preserve"> tree height, canopy spread and stem diameter of the bole at breast height (DBH). Tree height </w:t>
      </w:r>
      <w:proofErr w:type="gramStart"/>
      <w:r w:rsidR="0029724F" w:rsidRPr="00791B36">
        <w:rPr>
          <w:sz w:val="22"/>
          <w:szCs w:val="22"/>
        </w:rPr>
        <w:t>was estimated</w:t>
      </w:r>
      <w:proofErr w:type="gramEnd"/>
      <w:r w:rsidR="0029724F" w:rsidRPr="00791B36">
        <w:rPr>
          <w:sz w:val="22"/>
          <w:szCs w:val="22"/>
        </w:rPr>
        <w:t xml:space="preserve"> using </w:t>
      </w:r>
      <w:r w:rsidR="003223E7" w:rsidRPr="00791B36">
        <w:rPr>
          <w:sz w:val="22"/>
          <w:szCs w:val="22"/>
        </w:rPr>
        <w:t xml:space="preserve">a plastic clinometer </w:t>
      </w:r>
      <w:r w:rsidR="0029724F" w:rsidRPr="00791B36">
        <w:rPr>
          <w:sz w:val="22"/>
          <w:szCs w:val="22"/>
        </w:rPr>
        <w:t>(</w:t>
      </w:r>
      <w:proofErr w:type="spellStart"/>
      <w:r w:rsidR="003223E7" w:rsidRPr="00791B36">
        <w:rPr>
          <w:sz w:val="22"/>
          <w:szCs w:val="22"/>
        </w:rPr>
        <w:t>Kager</w:t>
      </w:r>
      <w:proofErr w:type="spellEnd"/>
      <w:r w:rsidR="003223E7" w:rsidRPr="00791B36">
        <w:rPr>
          <w:sz w:val="22"/>
          <w:szCs w:val="22"/>
        </w:rPr>
        <w:t xml:space="preserve">, </w:t>
      </w:r>
      <w:proofErr w:type="spellStart"/>
      <w:r w:rsidR="003223E7" w:rsidRPr="00791B36">
        <w:rPr>
          <w:sz w:val="22"/>
          <w:szCs w:val="22"/>
        </w:rPr>
        <w:t>Lunenberg</w:t>
      </w:r>
      <w:proofErr w:type="spellEnd"/>
      <w:r w:rsidR="003223E7" w:rsidRPr="00791B36">
        <w:rPr>
          <w:sz w:val="22"/>
          <w:szCs w:val="22"/>
        </w:rPr>
        <w:t>, MA</w:t>
      </w:r>
      <w:r w:rsidR="0029724F" w:rsidRPr="00791B36">
        <w:rPr>
          <w:sz w:val="22"/>
          <w:szCs w:val="22"/>
        </w:rPr>
        <w:t xml:space="preserve"> USA</w:t>
      </w:r>
      <w:r w:rsidR="00C6162A" w:rsidRPr="00791B36">
        <w:rPr>
          <w:sz w:val="22"/>
          <w:szCs w:val="22"/>
        </w:rPr>
        <w:t>)</w:t>
      </w:r>
      <w:r w:rsidR="003223E7" w:rsidRPr="00791B36">
        <w:rPr>
          <w:sz w:val="22"/>
          <w:szCs w:val="22"/>
        </w:rPr>
        <w:t xml:space="preserve"> and 30 m tape</w:t>
      </w:r>
      <w:r w:rsidR="0029724F" w:rsidRPr="00791B36">
        <w:rPr>
          <w:sz w:val="22"/>
          <w:szCs w:val="22"/>
        </w:rPr>
        <w:t xml:space="preserve">. DBH </w:t>
      </w:r>
      <w:proofErr w:type="gramStart"/>
      <w:r w:rsidR="0029724F" w:rsidRPr="00791B36">
        <w:rPr>
          <w:sz w:val="22"/>
          <w:szCs w:val="22"/>
        </w:rPr>
        <w:t>was measured</w:t>
      </w:r>
      <w:proofErr w:type="gramEnd"/>
      <w:r w:rsidR="0029724F" w:rsidRPr="00791B36">
        <w:rPr>
          <w:sz w:val="22"/>
          <w:szCs w:val="22"/>
        </w:rPr>
        <w:t xml:space="preserve"> at 1.06 m using </w:t>
      </w:r>
      <w:r w:rsidR="000C0DBE" w:rsidRPr="00791B36">
        <w:rPr>
          <w:sz w:val="22"/>
          <w:szCs w:val="22"/>
        </w:rPr>
        <w:t>an</w:t>
      </w:r>
      <w:r w:rsidR="001105D4" w:rsidRPr="00791B36">
        <w:rPr>
          <w:sz w:val="22"/>
          <w:szCs w:val="22"/>
        </w:rPr>
        <w:t xml:space="preserve"> expandable cloth measuring tape</w:t>
      </w:r>
      <w:r w:rsidR="0029724F" w:rsidRPr="00791B36">
        <w:rPr>
          <w:sz w:val="22"/>
          <w:szCs w:val="22"/>
        </w:rPr>
        <w:t>. Canopy spread</w:t>
      </w:r>
      <w:r w:rsidR="000C0DBE" w:rsidRPr="00791B36">
        <w:rPr>
          <w:sz w:val="22"/>
          <w:szCs w:val="22"/>
        </w:rPr>
        <w:t xml:space="preserve"> </w:t>
      </w:r>
      <w:r w:rsidR="009D5FCB" w:rsidRPr="00791B36">
        <w:rPr>
          <w:sz w:val="22"/>
          <w:szCs w:val="22"/>
        </w:rPr>
        <w:t>across the</w:t>
      </w:r>
      <w:r w:rsidR="001105D4" w:rsidRPr="00791B36">
        <w:rPr>
          <w:sz w:val="22"/>
          <w:szCs w:val="22"/>
        </w:rPr>
        <w:t xml:space="preserve"> first nodal </w:t>
      </w:r>
      <w:r w:rsidR="00E77884" w:rsidRPr="00791B36">
        <w:rPr>
          <w:sz w:val="22"/>
          <w:szCs w:val="22"/>
        </w:rPr>
        <w:t xml:space="preserve">branch </w:t>
      </w:r>
      <w:r w:rsidR="001105D4" w:rsidRPr="00791B36">
        <w:rPr>
          <w:sz w:val="22"/>
          <w:szCs w:val="22"/>
        </w:rPr>
        <w:t>expanse</w:t>
      </w:r>
      <w:r w:rsidR="009D5FCB" w:rsidRPr="00791B36">
        <w:rPr>
          <w:sz w:val="22"/>
          <w:szCs w:val="22"/>
        </w:rPr>
        <w:t xml:space="preserve"> </w:t>
      </w:r>
      <w:r w:rsidR="000C0DBE" w:rsidRPr="00791B36">
        <w:rPr>
          <w:sz w:val="22"/>
          <w:szCs w:val="22"/>
        </w:rPr>
        <w:t>below</w:t>
      </w:r>
      <w:r w:rsidR="009D5FCB" w:rsidRPr="00791B36">
        <w:rPr>
          <w:sz w:val="22"/>
          <w:szCs w:val="22"/>
        </w:rPr>
        <w:t xml:space="preserve"> the crown</w:t>
      </w:r>
      <w:r w:rsidR="0029724F" w:rsidRPr="00791B36">
        <w:rPr>
          <w:sz w:val="22"/>
          <w:szCs w:val="22"/>
        </w:rPr>
        <w:t xml:space="preserve"> </w:t>
      </w:r>
      <w:proofErr w:type="gramStart"/>
      <w:r w:rsidR="0029724F" w:rsidRPr="00791B36">
        <w:rPr>
          <w:sz w:val="22"/>
          <w:szCs w:val="22"/>
        </w:rPr>
        <w:t>was measured</w:t>
      </w:r>
      <w:proofErr w:type="gramEnd"/>
      <w:r w:rsidR="0029724F" w:rsidRPr="00791B36">
        <w:rPr>
          <w:sz w:val="22"/>
          <w:szCs w:val="22"/>
        </w:rPr>
        <w:t xml:space="preserve"> using t</w:t>
      </w:r>
      <w:r w:rsidR="009D5FCB" w:rsidRPr="00791B36">
        <w:rPr>
          <w:sz w:val="22"/>
          <w:szCs w:val="22"/>
        </w:rPr>
        <w:t>wo</w:t>
      </w:r>
      <w:r w:rsidR="0029724F" w:rsidRPr="00791B36">
        <w:rPr>
          <w:sz w:val="22"/>
          <w:szCs w:val="22"/>
        </w:rPr>
        <w:t xml:space="preserve"> calibrated</w:t>
      </w:r>
      <w:r w:rsidR="001105D4" w:rsidRPr="00791B36">
        <w:rPr>
          <w:sz w:val="22"/>
          <w:szCs w:val="22"/>
        </w:rPr>
        <w:t>, nested</w:t>
      </w:r>
      <w:r w:rsidR="0029724F" w:rsidRPr="00791B36">
        <w:rPr>
          <w:sz w:val="22"/>
          <w:szCs w:val="22"/>
        </w:rPr>
        <w:t xml:space="preserve"> aluminum flags as a ground truth reference</w:t>
      </w:r>
      <w:r w:rsidR="00C65235" w:rsidRPr="00791B36">
        <w:rPr>
          <w:sz w:val="22"/>
          <w:szCs w:val="22"/>
        </w:rPr>
        <w:t xml:space="preserve">. This method was selected </w:t>
      </w:r>
      <w:proofErr w:type="gramStart"/>
      <w:r w:rsidR="00C65235" w:rsidRPr="00791B36">
        <w:rPr>
          <w:sz w:val="22"/>
          <w:szCs w:val="22"/>
        </w:rPr>
        <w:t>in orde</w:t>
      </w:r>
      <w:r w:rsidR="0041165E" w:rsidRPr="00791B36">
        <w:rPr>
          <w:sz w:val="22"/>
          <w:szCs w:val="22"/>
        </w:rPr>
        <w:t>r</w:t>
      </w:r>
      <w:r w:rsidR="00C65235" w:rsidRPr="00791B36">
        <w:rPr>
          <w:sz w:val="22"/>
          <w:szCs w:val="22"/>
        </w:rPr>
        <w:t xml:space="preserve"> to</w:t>
      </w:r>
      <w:proofErr w:type="gramEnd"/>
      <w:r w:rsidR="00C65235" w:rsidRPr="00791B36">
        <w:rPr>
          <w:sz w:val="22"/>
          <w:szCs w:val="22"/>
        </w:rPr>
        <w:t xml:space="preserve"> sort out </w:t>
      </w:r>
      <w:r w:rsidR="0041165E" w:rsidRPr="00791B36">
        <w:rPr>
          <w:sz w:val="22"/>
          <w:szCs w:val="22"/>
        </w:rPr>
        <w:t xml:space="preserve">upper </w:t>
      </w:r>
      <w:r w:rsidR="00C65235" w:rsidRPr="00791B36">
        <w:rPr>
          <w:sz w:val="22"/>
          <w:szCs w:val="22"/>
        </w:rPr>
        <w:t xml:space="preserve">canopy spread x height differences </w:t>
      </w:r>
      <w:r w:rsidR="0041165E" w:rsidRPr="00791B36">
        <w:rPr>
          <w:sz w:val="22"/>
          <w:szCs w:val="22"/>
        </w:rPr>
        <w:t xml:space="preserve">where trees </w:t>
      </w:r>
      <w:r w:rsidR="00C65235" w:rsidRPr="00791B36">
        <w:rPr>
          <w:sz w:val="22"/>
          <w:szCs w:val="22"/>
        </w:rPr>
        <w:t>across all four stands</w:t>
      </w:r>
      <w:r w:rsidR="0041165E" w:rsidRPr="00791B36">
        <w:rPr>
          <w:sz w:val="22"/>
          <w:szCs w:val="22"/>
        </w:rPr>
        <w:t xml:space="preserve"> with very similar height and DBH characteristics dominated</w:t>
      </w:r>
      <w:r w:rsidR="00C65235" w:rsidRPr="00791B36">
        <w:rPr>
          <w:sz w:val="22"/>
          <w:szCs w:val="22"/>
        </w:rPr>
        <w:t>.</w:t>
      </w:r>
    </w:p>
    <w:p w14:paraId="1DEC600B" w14:textId="1BD0F35B" w:rsidR="0029724F" w:rsidRPr="00791B36" w:rsidDel="00E01C78" w:rsidRDefault="0029724F">
      <w:pPr>
        <w:spacing w:line="360" w:lineRule="auto"/>
        <w:rPr>
          <w:del w:id="565" w:author="Risa" w:date="2021-06-16T16:45:00Z"/>
          <w:sz w:val="22"/>
          <w:szCs w:val="22"/>
        </w:rPr>
        <w:pPrChange w:id="566" w:author="Risa" w:date="2021-06-16T16:45:00Z">
          <w:pPr>
            <w:spacing w:after="103" w:line="276" w:lineRule="auto"/>
            <w:jc w:val="both"/>
          </w:pPr>
        </w:pPrChange>
      </w:pPr>
      <w:r w:rsidRPr="00791B36">
        <w:rPr>
          <w:b/>
          <w:bCs/>
          <w:sz w:val="22"/>
          <w:szCs w:val="22"/>
          <w:shd w:val="clear" w:color="auto" w:fill="FBFFFF"/>
        </w:rPr>
        <w:t>Clustering</w:t>
      </w:r>
      <w:r w:rsidRPr="00791B36">
        <w:rPr>
          <w:b/>
          <w:bCs/>
          <w:sz w:val="22"/>
          <w:szCs w:val="22"/>
          <w:shd w:val="clear" w:color="auto" w:fill="FBFFFF"/>
        </w:rPr>
        <w:br/>
      </w:r>
      <w:r w:rsidR="000C0DBE" w:rsidRPr="00791B36">
        <w:rPr>
          <w:rFonts w:eastAsiaTheme="minorHAnsi"/>
          <w:sz w:val="22"/>
          <w:szCs w:val="22"/>
        </w:rPr>
        <w:t>M</w:t>
      </w:r>
      <w:r w:rsidRPr="00791B36">
        <w:rPr>
          <w:rFonts w:eastAsiaTheme="minorHAnsi"/>
          <w:sz w:val="22"/>
          <w:szCs w:val="22"/>
        </w:rPr>
        <w:t xml:space="preserve">ean distances </w:t>
      </w:r>
      <w:r w:rsidR="00536912" w:rsidRPr="00791B36">
        <w:rPr>
          <w:rFonts w:eastAsiaTheme="minorHAnsi"/>
          <w:sz w:val="22"/>
          <w:szCs w:val="22"/>
        </w:rPr>
        <w:t>between sampled trees (</w:t>
      </w:r>
      <w:r w:rsidR="00536912" w:rsidRPr="00791B36">
        <w:rPr>
          <w:rFonts w:eastAsiaTheme="minorHAnsi"/>
          <w:i/>
          <w:iCs/>
          <w:sz w:val="22"/>
          <w:szCs w:val="22"/>
        </w:rPr>
        <w:t xml:space="preserve">N </w:t>
      </w:r>
      <w:r w:rsidR="00536912" w:rsidRPr="00791B36">
        <w:rPr>
          <w:rFonts w:eastAsiaTheme="minorHAnsi"/>
          <w:sz w:val="22"/>
          <w:szCs w:val="22"/>
        </w:rPr>
        <w:t xml:space="preserve">= 60) </w:t>
      </w:r>
      <w:r w:rsidR="000C0DBE" w:rsidRPr="00791B36">
        <w:rPr>
          <w:rFonts w:eastAsiaTheme="minorHAnsi"/>
          <w:sz w:val="22"/>
          <w:szCs w:val="22"/>
        </w:rPr>
        <w:t xml:space="preserve">were calculated </w:t>
      </w:r>
      <w:r w:rsidR="00536912" w:rsidRPr="00791B36">
        <w:rPr>
          <w:rFonts w:eastAsiaTheme="minorHAnsi"/>
          <w:sz w:val="22"/>
          <w:szCs w:val="22"/>
        </w:rPr>
        <w:t xml:space="preserve">including </w:t>
      </w:r>
      <w:r w:rsidRPr="00791B36">
        <w:rPr>
          <w:rFonts w:eastAsiaTheme="minorHAnsi"/>
          <w:sz w:val="22"/>
          <w:szCs w:val="22"/>
        </w:rPr>
        <w:t xml:space="preserve">up to five of their nearest, reproductively mature conspecific </w:t>
      </w:r>
      <w:r w:rsidR="000C0DBE" w:rsidRPr="00791B36">
        <w:rPr>
          <w:rFonts w:eastAsiaTheme="minorHAnsi"/>
          <w:sz w:val="22"/>
          <w:szCs w:val="22"/>
        </w:rPr>
        <w:t xml:space="preserve">(within 5 m) </w:t>
      </w:r>
      <w:r w:rsidRPr="00791B36">
        <w:rPr>
          <w:rFonts w:eastAsiaTheme="minorHAnsi"/>
          <w:sz w:val="22"/>
          <w:szCs w:val="22"/>
        </w:rPr>
        <w:t>neighbor</w:t>
      </w:r>
      <w:r w:rsidR="000C0DBE" w:rsidRPr="00791B36">
        <w:rPr>
          <w:rFonts w:eastAsiaTheme="minorHAnsi"/>
          <w:sz w:val="22"/>
          <w:szCs w:val="22"/>
        </w:rPr>
        <w:t>s</w:t>
      </w:r>
      <w:del w:id="567" w:author="Risa" w:date="2021-06-17T14:55:00Z">
        <w:r w:rsidRPr="00791B36" w:rsidDel="002D0340">
          <w:rPr>
            <w:rFonts w:eastAsiaTheme="minorHAnsi"/>
            <w:sz w:val="22"/>
            <w:szCs w:val="22"/>
          </w:rPr>
          <w:delText xml:space="preserve"> </w:delText>
        </w:r>
      </w:del>
      <w:r w:rsidRPr="00791B36">
        <w:rPr>
          <w:rFonts w:eastAsiaTheme="minorHAnsi"/>
          <w:sz w:val="22"/>
          <w:szCs w:val="22"/>
        </w:rPr>
        <w:t xml:space="preserve"> </w:t>
      </w:r>
      <w:ins w:id="568" w:author="Risa" w:date="2021-06-17T22:08:00Z">
        <w:r w:rsidR="004E6109">
          <w:rPr>
            <w:rFonts w:eastAsiaTheme="minorHAnsi"/>
            <w:sz w:val="22"/>
            <w:szCs w:val="22"/>
          </w:rPr>
          <w:fldChar w:fldCharType="begin" w:fldLock="1"/>
        </w:r>
      </w:ins>
      <w:r w:rsidR="00E72AE0">
        <w:rPr>
          <w:rFonts w:eastAsiaTheme="minorHAnsi"/>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id":"ITEM-2","itemData":{"DOI":"10.1086/342823","ISSN":"0003-0147","PMID":"18707513","abstract":"Tree species in tropical rain forests exhibit a rich panoply of spatial patterns that beg ecological explanation. The analysis of tropical census data typically relies on spatial statistics, which quantify the average aggregation tendency of a species. In this article we develop a cluster-based approach that complements traditional spatial statistics in the exploration and analysis of ecological hypotheses for spatial pattern. We apply this technique to six study species within a fully mapped 50-ha forest census in peninsular Malaysia. For each species we identify the scale(s) of spatial aggregation and the corresponding tree clusters. We study the correlation between cluster locations and abiotic variables such as topography. We find that the distribution of cluster sizes exhibits equilibrium and nonequilibrium behavior depending on species life history. The distribution of tree diameters within clusters also varies according to species life history. At different spatial scales, we find evidence for both niche-based and dispersal-limited processes producing spatial pattern. Our methodology for identifying scales of aggregation and clusters is general; we discuss the method's applicability to spatial problems outside of tropical plant ecology.","author":[{"dropping-particle":"","family":"Plotkin","given":"Joshua B.","non-dropping-particle":"","parse-names":false,"suffix":""},{"dropping-particle":"","family":"Chave","given":"Jérôme","non-dropping-particle":"","parse-names":false,"suffix":""},{"dropping-particle":"","family":"Ashton","given":"Peter S.","non-dropping-particle":"","parse-names":false,"suffix":""}],"container-title":"The American Naturalist","id":"ITEM-2","issue":"5","issued":{"date-parts":[["2002","11"]]},"page":"629-644","title":"Cluster Analysis of Spatial Patterns in Malaysian Tree Species","type":"article-journal","volume":"160"},"uris":["http://www.mendeley.com/documents/?uuid=13395ae6-f60e-41cd-98fd-9a3b84edd37d"]}],"mendeley":{"formattedCitation":"(Churchill et al., 2013; Plotkin et al., 2002)","plainTextFormattedCitation":"(Churchill et al., 2013; Plotkin et al., 2002)","previouslyFormattedCitation":"(Churchill et al., 2013; Plotkin et al., 2002)"},"properties":{"noteIndex":0},"schema":"https://github.com/citation-style-language/schema/raw/master/csl-citation.json"}</w:instrText>
      </w:r>
      <w:r w:rsidR="004E6109">
        <w:rPr>
          <w:rFonts w:eastAsiaTheme="minorHAnsi"/>
          <w:sz w:val="22"/>
          <w:szCs w:val="22"/>
        </w:rPr>
        <w:fldChar w:fldCharType="separate"/>
      </w:r>
      <w:r w:rsidR="004E6109" w:rsidRPr="004E6109">
        <w:rPr>
          <w:rFonts w:eastAsiaTheme="minorHAnsi"/>
          <w:noProof/>
          <w:sz w:val="22"/>
          <w:szCs w:val="22"/>
        </w:rPr>
        <w:t>(Churchill et al., 2013; Plotkin et al., 2002)</w:t>
      </w:r>
      <w:ins w:id="569" w:author="Risa" w:date="2021-06-17T22:08:00Z">
        <w:r w:rsidR="004E6109">
          <w:rPr>
            <w:rFonts w:eastAsiaTheme="minorHAnsi"/>
            <w:sz w:val="22"/>
            <w:szCs w:val="22"/>
          </w:rPr>
          <w:fldChar w:fldCharType="end"/>
        </w:r>
      </w:ins>
      <w:del w:id="570" w:author="Risa" w:date="2021-06-17T22:09:00Z">
        <w:r w:rsidRPr="00791B36" w:rsidDel="004E6109">
          <w:rPr>
            <w:rFonts w:eastAsiaTheme="minorHAnsi"/>
            <w:sz w:val="22"/>
            <w:szCs w:val="22"/>
          </w:rPr>
          <w:delText>(</w:delText>
        </w:r>
      </w:del>
      <w:del w:id="571" w:author="Risa" w:date="2021-06-17T22:08:00Z">
        <w:r w:rsidRPr="00C72C31" w:rsidDel="004E6109">
          <w:rPr>
            <w:rFonts w:eastAsiaTheme="minorHAnsi"/>
            <w:sz w:val="22"/>
            <w:szCs w:val="22"/>
          </w:rPr>
          <w:delText xml:space="preserve">Churchill </w:delText>
        </w:r>
        <w:r w:rsidRPr="00C72C31" w:rsidDel="004E6109">
          <w:rPr>
            <w:rFonts w:eastAsiaTheme="minorHAnsi"/>
            <w:i/>
            <w:iCs/>
            <w:sz w:val="22"/>
            <w:szCs w:val="22"/>
            <w:rPrChange w:id="572" w:author="Risa" w:date="2021-06-17T21:57:00Z">
              <w:rPr>
                <w:rFonts w:eastAsiaTheme="minorHAnsi"/>
                <w:sz w:val="22"/>
                <w:szCs w:val="22"/>
              </w:rPr>
            </w:rPrChange>
          </w:rPr>
          <w:delText>et al</w:delText>
        </w:r>
      </w:del>
      <w:del w:id="573" w:author="Risa" w:date="2021-06-17T17:41:00Z">
        <w:r w:rsidRPr="00C72C31" w:rsidDel="006179D8">
          <w:rPr>
            <w:rFonts w:eastAsiaTheme="minorHAnsi"/>
            <w:sz w:val="22"/>
            <w:szCs w:val="22"/>
          </w:rPr>
          <w:delText>l</w:delText>
        </w:r>
      </w:del>
      <w:del w:id="574" w:author="Risa" w:date="2021-06-17T22:08:00Z">
        <w:r w:rsidRPr="00C72C31" w:rsidDel="004E6109">
          <w:rPr>
            <w:rFonts w:eastAsiaTheme="minorHAnsi"/>
            <w:sz w:val="22"/>
            <w:szCs w:val="22"/>
          </w:rPr>
          <w:delText xml:space="preserve"> 2012</w:delText>
        </w:r>
        <w:r w:rsidRPr="00791B36" w:rsidDel="004E6109">
          <w:rPr>
            <w:rFonts w:eastAsiaTheme="minorHAnsi"/>
            <w:sz w:val="22"/>
            <w:szCs w:val="22"/>
          </w:rPr>
          <w:delText>)</w:delText>
        </w:r>
      </w:del>
      <w:r w:rsidRPr="00791B36">
        <w:rPr>
          <w:rFonts w:eastAsiaTheme="minorHAnsi"/>
          <w:sz w:val="22"/>
          <w:szCs w:val="22"/>
        </w:rPr>
        <w:t>—</w:t>
      </w:r>
      <w:r w:rsidR="00536912" w:rsidRPr="00791B36">
        <w:rPr>
          <w:rFonts w:eastAsiaTheme="minorHAnsi"/>
          <w:sz w:val="22"/>
          <w:szCs w:val="22"/>
        </w:rPr>
        <w:t xml:space="preserve">this method served as </w:t>
      </w:r>
      <w:r w:rsidRPr="00791B36">
        <w:rPr>
          <w:rFonts w:eastAsiaTheme="minorHAnsi"/>
          <w:sz w:val="22"/>
          <w:szCs w:val="22"/>
        </w:rPr>
        <w:t xml:space="preserve">a surrogate, but inverse, measure for stand density </w:t>
      </w:r>
      <w:ins w:id="575" w:author="Risa" w:date="2021-06-17T22:14:00Z">
        <w:r w:rsidR="00522CC4">
          <w:rPr>
            <w:rFonts w:eastAsiaTheme="minorHAnsi"/>
            <w:sz w:val="22"/>
            <w:szCs w:val="22"/>
          </w:rPr>
          <w:fldChar w:fldCharType="begin" w:fldLock="1"/>
        </w:r>
      </w:ins>
      <w:r w:rsidR="00522CC4">
        <w:rPr>
          <w:rFonts w:eastAsiaTheme="minorHAnsi"/>
          <w:sz w:val="22"/>
          <w:szCs w:val="22"/>
        </w:rPr>
        <w:instrText>ADDIN CSL_CITATION {"citationItems":[{"id":"ITEM-1","itemData":{"DOI":"10.1007/s10592-004-1850-4","ISSN":"1566-0621","abstract":"Pitch pine, Pinus rigida Mill., is a rare species in Canada, existing as a disjunct population in the St. Lawrence River Valley in eastern Ontario and two northern outlier stands in southern Quebec along Canada's southern border with the United States. Reproductive and genetic characteristics of these small, scattered stands were investigated to develop a foundation for management and restoration in the event of range expansion northwards under anticipated climate warming. Seed yields and seed quality appear to be comparable to other eastern conifers, and to pitch pine at the center of its geographic range. For seed and seedling growth traits, most of the variation was attributable to differences among trees within stands and, to a lesser extent, among stands within a population; whereas the population effect was non-significant. For reproductive traits, such as numbers of filled and empty seeds per cone, reproductive efficiency, and inbreeding estimates, high levels of variation (ranging from 26% to 33%) were found among stands, suggesting that stand structural features, such as stand size and tree density within stands, play an important role in pollination environment and overall reproductive success. Estimates of genetic diversity at 32 allozyme gene loci indicate that these small, isolated stands have maintained relatively high levels of genetic diversity compared with populations at the center of its geographic range, and also relative to other widely dispersed eastern conifers. The relatively high levels of viable seed production and genetic diversity in native pitch pine populations indicate that native Canadian populations may be suitable seed sources for species restoration and range expansion in Canada.","author":[{"dropping-particle":"","family":"Mosseler","given":"A.","non-dropping-particle":"","parse-names":false,"suffix":""},{"dropping-particle":"","family":"Rajora","given":"O.P.","non-dropping-particle":"","parse-names":false,"suffix":""},{"dropping-particle":"","family":"Major","given":"J.E.","non-dropping-particle":"","parse-names":false,"suffix":""},{"dropping-particle":"","family":"Kim","given":"K.H.","non-dropping-particle":"","parse-names":false,"suffix":""}],"container-title":"Conservation Genetics","id":"ITEM-1","issue":"5","issued":{"date-parts":[["2004"]]},"page":"571-583","title":"Reproductive and genetic characteristics of rare, disjunct pitch pine populations at the northern limits of its range in Canada","type":"article-journal","volume":"5"},"uris":["http://www.mendeley.com/documents/?uuid=5715f7c2-f704-4b89-a6ef-ca571fa56de5"]}],"mendeley":{"formattedCitation":"(Mosseler et al., 2004)","plainTextFormattedCitation":"(Mosseler et al., 2004)","previouslyFormattedCitation":"(Mosseler et al., 2004)"},"properties":{"noteIndex":0},"schema":"https://github.com/citation-style-language/schema/raw/master/csl-citation.json"}</w:instrText>
      </w:r>
      <w:r w:rsidR="00522CC4">
        <w:rPr>
          <w:rFonts w:eastAsiaTheme="minorHAnsi"/>
          <w:sz w:val="22"/>
          <w:szCs w:val="22"/>
        </w:rPr>
        <w:fldChar w:fldCharType="separate"/>
      </w:r>
      <w:r w:rsidR="00522CC4" w:rsidRPr="00522CC4">
        <w:rPr>
          <w:rFonts w:eastAsiaTheme="minorHAnsi"/>
          <w:noProof/>
          <w:sz w:val="22"/>
          <w:szCs w:val="22"/>
        </w:rPr>
        <w:t>(Mosseler et al., 2004)</w:t>
      </w:r>
      <w:ins w:id="576" w:author="Risa" w:date="2021-06-17T22:14:00Z">
        <w:r w:rsidR="00522CC4">
          <w:rPr>
            <w:rFonts w:eastAsiaTheme="minorHAnsi"/>
            <w:sz w:val="22"/>
            <w:szCs w:val="22"/>
          </w:rPr>
          <w:fldChar w:fldCharType="end"/>
        </w:r>
      </w:ins>
      <w:del w:id="577" w:author="Risa" w:date="2021-06-17T22:14:00Z">
        <w:r w:rsidRPr="00791B36" w:rsidDel="00522CC4">
          <w:rPr>
            <w:rFonts w:eastAsiaTheme="minorHAnsi"/>
            <w:sz w:val="22"/>
            <w:szCs w:val="22"/>
          </w:rPr>
          <w:delText>(</w:delText>
        </w:r>
        <w:r w:rsidRPr="00C73C31" w:rsidDel="00522CC4">
          <w:rPr>
            <w:color w:val="222222"/>
            <w:sz w:val="22"/>
            <w:szCs w:val="22"/>
            <w:highlight w:val="red"/>
            <w:shd w:val="clear" w:color="auto" w:fill="FFFFFF"/>
            <w:rPrChange w:id="578" w:author="Risa" w:date="2021-06-17T17:42:00Z">
              <w:rPr>
                <w:color w:val="222222"/>
                <w:sz w:val="22"/>
                <w:szCs w:val="22"/>
                <w:shd w:val="clear" w:color="auto" w:fill="FFFFFF"/>
              </w:rPr>
            </w:rPrChange>
          </w:rPr>
          <w:delText xml:space="preserve">Mosseler </w:delText>
        </w:r>
      </w:del>
      <w:del w:id="579" w:author="Risa" w:date="2021-06-17T17:40:00Z">
        <w:r w:rsidRPr="00C73C31" w:rsidDel="006179D8">
          <w:rPr>
            <w:i/>
            <w:iCs/>
            <w:color w:val="222222"/>
            <w:sz w:val="22"/>
            <w:szCs w:val="22"/>
            <w:highlight w:val="red"/>
            <w:shd w:val="clear" w:color="auto" w:fill="FFFFFF"/>
            <w:rPrChange w:id="580" w:author="Risa" w:date="2021-06-17T17:42:00Z">
              <w:rPr>
                <w:color w:val="222222"/>
                <w:sz w:val="22"/>
                <w:szCs w:val="22"/>
                <w:shd w:val="clear" w:color="auto" w:fill="FFFFFF"/>
              </w:rPr>
            </w:rPrChange>
          </w:rPr>
          <w:delText>Rajora and Major</w:delText>
        </w:r>
      </w:del>
      <w:del w:id="581" w:author="Risa" w:date="2021-06-17T22:14:00Z">
        <w:r w:rsidRPr="00C73C31" w:rsidDel="00522CC4">
          <w:rPr>
            <w:color w:val="222222"/>
            <w:sz w:val="22"/>
            <w:szCs w:val="22"/>
            <w:highlight w:val="red"/>
            <w:shd w:val="clear" w:color="auto" w:fill="FFFFFF"/>
            <w:rPrChange w:id="582" w:author="Risa" w:date="2021-06-17T17:42:00Z">
              <w:rPr>
                <w:color w:val="222222"/>
                <w:sz w:val="22"/>
                <w:szCs w:val="22"/>
                <w:shd w:val="clear" w:color="auto" w:fill="FFFFFF"/>
              </w:rPr>
            </w:rPrChange>
          </w:rPr>
          <w:delText xml:space="preserve"> </w:delText>
        </w:r>
        <w:r w:rsidRPr="00C73C31" w:rsidDel="00522CC4">
          <w:rPr>
            <w:rFonts w:eastAsiaTheme="minorHAnsi"/>
            <w:sz w:val="22"/>
            <w:szCs w:val="22"/>
            <w:highlight w:val="red"/>
            <w:rPrChange w:id="583" w:author="Risa" w:date="2021-06-17T17:42:00Z">
              <w:rPr>
                <w:rFonts w:eastAsiaTheme="minorHAnsi"/>
                <w:sz w:val="22"/>
                <w:szCs w:val="22"/>
              </w:rPr>
            </w:rPrChange>
          </w:rPr>
          <w:delText>2004</w:delText>
        </w:r>
        <w:r w:rsidRPr="00791B36" w:rsidDel="00522CC4">
          <w:rPr>
            <w:rFonts w:eastAsiaTheme="minorHAnsi"/>
            <w:sz w:val="22"/>
            <w:szCs w:val="22"/>
          </w:rPr>
          <w:delText>)</w:delText>
        </w:r>
      </w:del>
      <w:r w:rsidRPr="00791B36">
        <w:rPr>
          <w:rFonts w:eastAsiaTheme="minorHAnsi"/>
          <w:sz w:val="22"/>
          <w:szCs w:val="22"/>
        </w:rPr>
        <w:t>.</w:t>
      </w:r>
      <w:del w:id="584" w:author="Risa" w:date="2021-06-16T16:45:00Z">
        <w:r w:rsidRPr="00791B36" w:rsidDel="00E01C78">
          <w:rPr>
            <w:rFonts w:eastAsiaTheme="minorHAnsi"/>
            <w:sz w:val="22"/>
            <w:szCs w:val="22"/>
          </w:rPr>
          <w:br/>
        </w:r>
        <w:r w:rsidRPr="00791B36" w:rsidDel="00E01C78">
          <w:rPr>
            <w:b/>
            <w:bCs/>
            <w:sz w:val="22"/>
            <w:szCs w:val="22"/>
            <w:shd w:val="clear" w:color="auto" w:fill="FBFFFF"/>
          </w:rPr>
          <w:delText>Topograph</w:delText>
        </w:r>
      </w:del>
      <w:del w:id="585" w:author="Risa" w:date="2021-06-16T16:44:00Z">
        <w:r w:rsidRPr="00791B36" w:rsidDel="00E01C78">
          <w:rPr>
            <w:b/>
            <w:bCs/>
            <w:sz w:val="22"/>
            <w:szCs w:val="22"/>
            <w:shd w:val="clear" w:color="auto" w:fill="FBFFFF"/>
          </w:rPr>
          <w:delText>ic features</w:delText>
        </w:r>
      </w:del>
    </w:p>
    <w:p w14:paraId="102D4696" w14:textId="66929D2E" w:rsidR="0029724F" w:rsidRPr="00791B36" w:rsidRDefault="00364F21">
      <w:pPr>
        <w:spacing w:line="360" w:lineRule="auto"/>
        <w:rPr>
          <w:sz w:val="22"/>
          <w:szCs w:val="22"/>
        </w:rPr>
        <w:pPrChange w:id="586" w:author="Risa" w:date="2021-06-16T16:45:00Z">
          <w:pPr>
            <w:spacing w:after="103" w:line="276" w:lineRule="auto"/>
            <w:jc w:val="both"/>
          </w:pPr>
        </w:pPrChange>
      </w:pPr>
      <w:del w:id="587" w:author="Risa" w:date="2021-06-16T16:45:00Z">
        <w:r w:rsidRPr="00791B36" w:rsidDel="00E01C78">
          <w:rPr>
            <w:sz w:val="22"/>
            <w:szCs w:val="22"/>
          </w:rPr>
          <w:delText>A</w:delText>
        </w:r>
        <w:r w:rsidR="0029724F" w:rsidRPr="00791B36" w:rsidDel="00E01C78">
          <w:rPr>
            <w:sz w:val="22"/>
            <w:szCs w:val="22"/>
          </w:rPr>
          <w:delText xml:space="preserve"> Kodak Trimble Juno 3B</w:delText>
        </w:r>
        <w:r w:rsidRPr="00791B36" w:rsidDel="00E01C78">
          <w:rPr>
            <w:sz w:val="22"/>
            <w:szCs w:val="22"/>
          </w:rPr>
          <w:delText xml:space="preserve"> was used t</w:delText>
        </w:r>
        <w:r w:rsidR="0029724F" w:rsidRPr="00791B36" w:rsidDel="00E01C78">
          <w:rPr>
            <w:sz w:val="22"/>
            <w:szCs w:val="22"/>
          </w:rPr>
          <w:delText xml:space="preserve">o obtain horizontal resolution of data plotted using between five and seven satellite telecommunication vehicles </w:delText>
        </w:r>
        <w:r w:rsidR="0029724F" w:rsidRPr="00791B36" w:rsidDel="00E01C78">
          <w:rPr>
            <w:sz w:val="22"/>
            <w:szCs w:val="22"/>
            <w:shd w:val="clear" w:color="auto" w:fill="FBFFFF"/>
          </w:rPr>
          <w:delText xml:space="preserve">to maintain a maximum Position Dilution of Precision. These data were differentially corrected and have estimated accuracies in the horizontal and vertical direction of 2 meters, while selective availability </w:delText>
        </w:r>
        <w:r w:rsidR="005F7DED" w:rsidRPr="00791B36" w:rsidDel="00E01C78">
          <w:rPr>
            <w:sz w:val="22"/>
            <w:szCs w:val="22"/>
            <w:shd w:val="clear" w:color="auto" w:fill="FBFFFF"/>
          </w:rPr>
          <w:delText xml:space="preserve">was </w:delText>
        </w:r>
        <w:r w:rsidR="0029724F" w:rsidRPr="00791B36" w:rsidDel="00E01C78">
          <w:rPr>
            <w:sz w:val="22"/>
            <w:szCs w:val="22"/>
            <w:shd w:val="clear" w:color="auto" w:fill="FBFFFF"/>
          </w:rPr>
          <w:delText xml:space="preserve">set to zero. </w:delText>
        </w:r>
        <w:r w:rsidR="0029724F" w:rsidRPr="00791B36" w:rsidDel="00E01C78">
          <w:rPr>
            <w:color w:val="222222"/>
            <w:sz w:val="22"/>
            <w:szCs w:val="22"/>
            <w:shd w:val="clear" w:color="auto" w:fill="FFFFFF"/>
          </w:rPr>
          <w:delText>M</w:delText>
        </w:r>
        <w:r w:rsidR="0029724F" w:rsidRPr="00791B36" w:rsidDel="00E01C78">
          <w:rPr>
            <w:sz w:val="22"/>
            <w:szCs w:val="22"/>
          </w:rPr>
          <w:delText>ultiple satellite-configured GPS data (USGS 2m LIDAR 2010) determined coordinates for individual trees (Lubinski Hop and Gawler 2003</w:delText>
        </w:r>
        <w:r w:rsidR="0029724F" w:rsidRPr="00791B36" w:rsidDel="00E01C78">
          <w:rPr>
            <w:color w:val="222222"/>
            <w:sz w:val="22"/>
            <w:szCs w:val="22"/>
            <w:shd w:val="clear" w:color="auto" w:fill="FFFFFF"/>
          </w:rPr>
          <w:delText>)</w:delText>
        </w:r>
        <w:r w:rsidR="0029724F" w:rsidRPr="00791B36" w:rsidDel="00E01C78">
          <w:rPr>
            <w:sz w:val="22"/>
            <w:szCs w:val="22"/>
          </w:rPr>
          <w:delText xml:space="preserve"> </w:delText>
        </w:r>
        <w:r w:rsidR="0029724F" w:rsidRPr="00791B36" w:rsidDel="00E01C78">
          <w:rPr>
            <w:sz w:val="22"/>
            <w:szCs w:val="22"/>
            <w:shd w:val="clear" w:color="auto" w:fill="FBFFFF"/>
          </w:rPr>
          <w:delText xml:space="preserve">as well as slope and aspect attributes using ArcGIS (version 10). </w:delText>
        </w:r>
        <w:r w:rsidR="0029724F" w:rsidRPr="00791B36" w:rsidDel="00E01C78">
          <w:rPr>
            <w:sz w:val="22"/>
            <w:szCs w:val="22"/>
          </w:rPr>
          <w:delText xml:space="preserve">Mapping of this type of data </w:delText>
        </w:r>
        <w:r w:rsidR="005F7DED" w:rsidRPr="00791B36" w:rsidDel="00E01C78">
          <w:rPr>
            <w:sz w:val="22"/>
            <w:szCs w:val="22"/>
          </w:rPr>
          <w:delText xml:space="preserve">has been </w:delText>
        </w:r>
        <w:r w:rsidR="0029724F" w:rsidRPr="00791B36" w:rsidDel="00E01C78">
          <w:rPr>
            <w:sz w:val="22"/>
            <w:szCs w:val="22"/>
          </w:rPr>
          <w:delText xml:space="preserve">used in the past to compare physiography and recalcitrant chemical biogeography, particularly in fire prone contexts (Szpakowski and Jensen 2019). </w:delText>
        </w:r>
      </w:del>
    </w:p>
    <w:p w14:paraId="5D719448" w14:textId="101AC1D9" w:rsidR="009A61A6" w:rsidRPr="00791B36" w:rsidRDefault="009A61A6">
      <w:pPr>
        <w:spacing w:line="360" w:lineRule="auto"/>
        <w:rPr>
          <w:b/>
          <w:sz w:val="22"/>
          <w:szCs w:val="22"/>
        </w:rPr>
        <w:pPrChange w:id="588" w:author="Risa" w:date="2021-06-16T16:30:00Z">
          <w:pPr>
            <w:spacing w:line="276" w:lineRule="auto"/>
            <w:jc w:val="both"/>
          </w:pPr>
        </w:pPrChange>
      </w:pPr>
      <w:del w:id="589" w:author="Risa" w:date="2021-06-17T14:57:00Z">
        <w:r w:rsidRPr="00791B36" w:rsidDel="007B4222">
          <w:rPr>
            <w:b/>
            <w:sz w:val="22"/>
            <w:szCs w:val="22"/>
          </w:rPr>
          <w:delText xml:space="preserve">Isotopic </w:delText>
        </w:r>
      </w:del>
      <w:del w:id="590" w:author="Risa" w:date="2021-06-16T16:44:00Z">
        <w:r w:rsidRPr="00791B36" w:rsidDel="00E01C78">
          <w:rPr>
            <w:b/>
            <w:sz w:val="22"/>
            <w:szCs w:val="22"/>
          </w:rPr>
          <w:delText>a</w:delText>
        </w:r>
      </w:del>
      <w:del w:id="591" w:author="Risa" w:date="2021-06-17T14:57:00Z">
        <w:r w:rsidRPr="00791B36" w:rsidDel="007B4222">
          <w:rPr>
            <w:b/>
            <w:sz w:val="22"/>
            <w:szCs w:val="22"/>
          </w:rPr>
          <w:delText>nalysis</w:delText>
        </w:r>
      </w:del>
      <w:ins w:id="592" w:author="Risa" w:date="2021-06-17T14:57:00Z">
        <w:r w:rsidR="007B4222">
          <w:rPr>
            <w:b/>
            <w:sz w:val="22"/>
            <w:szCs w:val="22"/>
          </w:rPr>
          <w:t>Foliar Isotope Analysis</w:t>
        </w:r>
      </w:ins>
    </w:p>
    <w:p w14:paraId="732229ED" w14:textId="08045F04" w:rsidR="009A61A6" w:rsidRPr="00791B36" w:rsidRDefault="00B70D56">
      <w:pPr>
        <w:spacing w:line="360" w:lineRule="auto"/>
        <w:rPr>
          <w:sz w:val="22"/>
          <w:szCs w:val="22"/>
        </w:rPr>
        <w:pPrChange w:id="593" w:author="Risa" w:date="2021-06-16T16:30:00Z">
          <w:pPr>
            <w:spacing w:line="276" w:lineRule="auto"/>
            <w:jc w:val="both"/>
          </w:pPr>
        </w:pPrChange>
      </w:pPr>
      <w:r w:rsidRPr="00791B36">
        <w:rPr>
          <w:sz w:val="22"/>
          <w:szCs w:val="22"/>
        </w:rPr>
        <w:t xml:space="preserve">Maximizing seasonal data relative to active growth during the driest months of the summer </w:t>
      </w:r>
      <w:proofErr w:type="gramStart"/>
      <w:r w:rsidRPr="00791B36">
        <w:rPr>
          <w:sz w:val="22"/>
          <w:szCs w:val="22"/>
        </w:rPr>
        <w:t>was achieved</w:t>
      </w:r>
      <w:proofErr w:type="gramEnd"/>
      <w:r w:rsidRPr="00791B36">
        <w:rPr>
          <w:sz w:val="22"/>
          <w:szCs w:val="22"/>
        </w:rPr>
        <w:t xml:space="preserve"> by </w:t>
      </w:r>
      <w:r w:rsidR="00776FA8" w:rsidRPr="00791B36">
        <w:rPr>
          <w:sz w:val="22"/>
          <w:szCs w:val="22"/>
        </w:rPr>
        <w:t>obtain</w:t>
      </w:r>
      <w:r w:rsidRPr="00791B36">
        <w:rPr>
          <w:sz w:val="22"/>
          <w:szCs w:val="22"/>
        </w:rPr>
        <w:t>ing</w:t>
      </w:r>
      <w:r w:rsidR="00776FA8" w:rsidRPr="00791B36">
        <w:rPr>
          <w:sz w:val="22"/>
          <w:szCs w:val="22"/>
        </w:rPr>
        <w:t xml:space="preserve"> </w:t>
      </w:r>
      <w:r w:rsidR="00FB3672" w:rsidRPr="00791B36">
        <w:rPr>
          <w:sz w:val="22"/>
          <w:szCs w:val="22"/>
        </w:rPr>
        <w:t>C isotopic data (δ</w:t>
      </w:r>
      <w:r w:rsidR="00FB3672" w:rsidRPr="00791B36">
        <w:rPr>
          <w:sz w:val="22"/>
          <w:szCs w:val="22"/>
          <w:vertAlign w:val="superscript"/>
        </w:rPr>
        <w:t>13</w:t>
      </w:r>
      <w:r w:rsidR="00FB3672" w:rsidRPr="00791B36">
        <w:rPr>
          <w:sz w:val="22"/>
          <w:szCs w:val="22"/>
        </w:rPr>
        <w:t xml:space="preserve">C) </w:t>
      </w:r>
      <w:r w:rsidR="00885915" w:rsidRPr="00791B36">
        <w:rPr>
          <w:sz w:val="22"/>
          <w:szCs w:val="22"/>
        </w:rPr>
        <w:t>and N isotopic data (δ</w:t>
      </w:r>
      <w:r w:rsidR="00885915" w:rsidRPr="00791B36">
        <w:rPr>
          <w:sz w:val="22"/>
          <w:szCs w:val="22"/>
          <w:vertAlign w:val="superscript"/>
        </w:rPr>
        <w:t>15</w:t>
      </w:r>
      <w:r w:rsidR="00885915" w:rsidRPr="00791B36">
        <w:rPr>
          <w:sz w:val="22"/>
          <w:szCs w:val="22"/>
        </w:rPr>
        <w:t xml:space="preserve">N) </w:t>
      </w:r>
      <w:r w:rsidR="00FB3672" w:rsidRPr="00791B36">
        <w:rPr>
          <w:sz w:val="22"/>
          <w:szCs w:val="22"/>
        </w:rPr>
        <w:t xml:space="preserve">of fully expanded </w:t>
      </w:r>
      <w:r w:rsidR="00776FA8" w:rsidRPr="00791B36">
        <w:rPr>
          <w:sz w:val="22"/>
          <w:szCs w:val="22"/>
        </w:rPr>
        <w:t xml:space="preserve">leaves </w:t>
      </w:r>
      <w:r w:rsidR="00FB3672" w:rsidRPr="00791B36">
        <w:rPr>
          <w:sz w:val="22"/>
          <w:szCs w:val="22"/>
        </w:rPr>
        <w:t xml:space="preserve">(needle cluster) of </w:t>
      </w:r>
      <w:r w:rsidR="00776FA8" w:rsidRPr="00791B36">
        <w:rPr>
          <w:sz w:val="22"/>
          <w:szCs w:val="22"/>
        </w:rPr>
        <w:t>15 individual</w:t>
      </w:r>
      <w:r w:rsidRPr="00791B36">
        <w:rPr>
          <w:sz w:val="22"/>
          <w:szCs w:val="22"/>
        </w:rPr>
        <w:t>s</w:t>
      </w:r>
      <w:r w:rsidR="00776FA8" w:rsidRPr="00791B36">
        <w:rPr>
          <w:sz w:val="22"/>
          <w:szCs w:val="22"/>
        </w:rPr>
        <w:t xml:space="preserve"> at each site</w:t>
      </w:r>
      <w:r w:rsidR="00FB3672" w:rsidRPr="00791B36">
        <w:rPr>
          <w:sz w:val="22"/>
          <w:szCs w:val="22"/>
        </w:rPr>
        <w:t xml:space="preserve">. Sample fascicles </w:t>
      </w:r>
      <w:proofErr w:type="gramStart"/>
      <w:r w:rsidR="00FB3672" w:rsidRPr="00791B36">
        <w:rPr>
          <w:sz w:val="22"/>
          <w:szCs w:val="22"/>
        </w:rPr>
        <w:t>were separated</w:t>
      </w:r>
      <w:proofErr w:type="gramEnd"/>
      <w:r w:rsidR="00FB3672" w:rsidRPr="00791B36">
        <w:rPr>
          <w:sz w:val="22"/>
          <w:szCs w:val="22"/>
        </w:rPr>
        <w:t xml:space="preserve"> and dried for two days at 60 </w:t>
      </w:r>
      <w:r w:rsidR="00FB3672" w:rsidRPr="00791B36">
        <w:rPr>
          <w:sz w:val="22"/>
          <w:szCs w:val="22"/>
          <w:vertAlign w:val="superscript"/>
        </w:rPr>
        <w:t>◦</w:t>
      </w:r>
      <w:r w:rsidR="00FB3672" w:rsidRPr="00791B36">
        <w:rPr>
          <w:sz w:val="22"/>
          <w:szCs w:val="22"/>
        </w:rPr>
        <w:t>C ground in a SPEX ball mill (Metuchen, NJ, USA)</w:t>
      </w:r>
      <w:r w:rsidR="00C2430B" w:rsidRPr="00791B36">
        <w:rPr>
          <w:sz w:val="22"/>
          <w:szCs w:val="22"/>
        </w:rPr>
        <w:t xml:space="preserve">, </w:t>
      </w:r>
      <w:r w:rsidR="00FB3672" w:rsidRPr="00791B36">
        <w:rPr>
          <w:sz w:val="22"/>
          <w:szCs w:val="22"/>
        </w:rPr>
        <w:t>weighed to +/- 2 mg for leaf tissue and +/- 5 mg for soil using a Cole-Palmer (Vernon Hills, IL, USA) micro analytic balance</w:t>
      </w:r>
      <w:r w:rsidR="00C2430B" w:rsidRPr="00791B36">
        <w:rPr>
          <w:sz w:val="22"/>
          <w:szCs w:val="22"/>
        </w:rPr>
        <w:t xml:space="preserve"> and rolled in </w:t>
      </w:r>
      <w:proofErr w:type="spellStart"/>
      <w:r w:rsidR="00C2430B" w:rsidRPr="00791B36">
        <w:rPr>
          <w:sz w:val="22"/>
          <w:szCs w:val="22"/>
        </w:rPr>
        <w:t>Costech</w:t>
      </w:r>
      <w:proofErr w:type="spellEnd"/>
      <w:r w:rsidR="00C2430B" w:rsidRPr="00791B36">
        <w:rPr>
          <w:sz w:val="22"/>
          <w:szCs w:val="22"/>
        </w:rPr>
        <w:t xml:space="preserve"> (Valencia, CA, USA) 5 x 9 mm tin capsules.</w:t>
      </w:r>
      <w:r w:rsidR="00FB3672" w:rsidRPr="00791B36">
        <w:rPr>
          <w:sz w:val="22"/>
          <w:szCs w:val="22"/>
        </w:rPr>
        <w:t xml:space="preserve"> </w:t>
      </w:r>
      <w:r w:rsidR="00A8195E" w:rsidRPr="00791B36">
        <w:rPr>
          <w:sz w:val="22"/>
          <w:szCs w:val="22"/>
        </w:rPr>
        <w:t xml:space="preserve">A Thermo Delta (Waltham, MA, USA) V+ IR-MS continuous flow isotope ratio mass spectrometer with a universal triple collector </w:t>
      </w:r>
      <w:proofErr w:type="gramStart"/>
      <w:r w:rsidR="00A8195E" w:rsidRPr="00791B36">
        <w:rPr>
          <w:sz w:val="22"/>
          <w:szCs w:val="22"/>
        </w:rPr>
        <w:t>was used</w:t>
      </w:r>
      <w:proofErr w:type="gramEnd"/>
      <w:r w:rsidR="00A8195E" w:rsidRPr="00791B36">
        <w:rPr>
          <w:sz w:val="22"/>
          <w:szCs w:val="22"/>
        </w:rPr>
        <w:t xml:space="preserve">. Combustion gasses </w:t>
      </w:r>
      <w:proofErr w:type="gramStart"/>
      <w:r w:rsidR="00A8195E" w:rsidRPr="00791B36">
        <w:rPr>
          <w:sz w:val="22"/>
          <w:szCs w:val="22"/>
        </w:rPr>
        <w:t>were separated</w:t>
      </w:r>
      <w:proofErr w:type="gramEnd"/>
      <w:r w:rsidR="00A8195E" w:rsidRPr="00791B36">
        <w:rPr>
          <w:sz w:val="22"/>
          <w:szCs w:val="22"/>
        </w:rPr>
        <w:t xml:space="preserve"> on a gas chromatograph column, passed through a diluter and reference gas box, and introduced into the spectrometer. </w:t>
      </w:r>
      <w:r w:rsidR="00FB3672" w:rsidRPr="00791B36">
        <w:rPr>
          <w:sz w:val="22"/>
          <w:szCs w:val="22"/>
        </w:rPr>
        <w:t>δ</w:t>
      </w:r>
      <w:r w:rsidR="00FB3672" w:rsidRPr="00791B36">
        <w:rPr>
          <w:sz w:val="22"/>
          <w:szCs w:val="22"/>
          <w:vertAlign w:val="superscript"/>
        </w:rPr>
        <w:t>13</w:t>
      </w:r>
      <w:r w:rsidR="00FB3672" w:rsidRPr="00791B36">
        <w:rPr>
          <w:sz w:val="22"/>
          <w:szCs w:val="22"/>
        </w:rPr>
        <w:t xml:space="preserve">C was used to </w:t>
      </w:r>
      <w:r w:rsidR="0035539C" w:rsidRPr="00791B36">
        <w:rPr>
          <w:sz w:val="22"/>
          <w:szCs w:val="22"/>
        </w:rPr>
        <w:t>indicate water use efficiency (</w:t>
      </w:r>
      <w:r w:rsidR="0035539C" w:rsidRPr="00522CC4">
        <w:rPr>
          <w:color w:val="000000" w:themeColor="text1"/>
          <w:sz w:val="22"/>
          <w:szCs w:val="22"/>
          <w:shd w:val="clear" w:color="auto" w:fill="FFFFFF"/>
        </w:rPr>
        <w:t>iWUE</w:t>
      </w:r>
      <w:r w:rsidR="0035539C" w:rsidRPr="00AC5639">
        <w:rPr>
          <w:color w:val="000000" w:themeColor="text1"/>
          <w:sz w:val="22"/>
          <w:szCs w:val="22"/>
          <w:shd w:val="clear" w:color="auto" w:fill="FFFFFF"/>
          <w:vertAlign w:val="subscript"/>
        </w:rPr>
        <w:t>δ</w:t>
      </w:r>
      <w:r w:rsidR="0035539C" w:rsidRPr="00AC5639">
        <w:rPr>
          <w:color w:val="000000" w:themeColor="text1"/>
          <w:sz w:val="22"/>
          <w:szCs w:val="22"/>
          <w:shd w:val="clear" w:color="auto" w:fill="FFFFFF"/>
          <w:vertAlign w:val="superscript"/>
        </w:rPr>
        <w:t>13</w:t>
      </w:r>
      <w:r w:rsidR="0035539C" w:rsidRPr="00AC5639">
        <w:rPr>
          <w:color w:val="000000" w:themeColor="text1"/>
          <w:sz w:val="22"/>
          <w:szCs w:val="22"/>
          <w:shd w:val="clear" w:color="auto" w:fill="FFFFFF"/>
          <w:vertAlign w:val="subscript"/>
        </w:rPr>
        <w:t>C</w:t>
      </w:r>
      <w:r w:rsidR="0035539C" w:rsidRPr="00AC5639">
        <w:rPr>
          <w:color w:val="000000" w:themeColor="text1"/>
          <w:sz w:val="22"/>
          <w:szCs w:val="22"/>
          <w:shd w:val="clear" w:color="auto" w:fill="FFFFFF"/>
        </w:rPr>
        <w:t>)</w:t>
      </w:r>
      <w:r w:rsidR="0035539C" w:rsidRPr="00AC5639">
        <w:rPr>
          <w:sz w:val="22"/>
          <w:szCs w:val="22"/>
        </w:rPr>
        <w:t xml:space="preserve"> </w:t>
      </w:r>
      <w:del w:id="594" w:author="Risa" w:date="2021-06-17T22:17:00Z">
        <w:r w:rsidR="00FB3672" w:rsidRPr="00AC5639" w:rsidDel="00522CC4">
          <w:rPr>
            <w:sz w:val="22"/>
            <w:szCs w:val="22"/>
          </w:rPr>
          <w:delText>(</w:delText>
        </w:r>
        <w:r w:rsidR="00937908" w:rsidRPr="00AC5639" w:rsidDel="00522CC4">
          <w:rPr>
            <w:sz w:val="22"/>
            <w:szCs w:val="22"/>
          </w:rPr>
          <w:delText>Farquhar et al. 1</w:delText>
        </w:r>
      </w:del>
      <w:ins w:id="595" w:author="Risa" w:date="2021-06-17T22:17:00Z">
        <w:r w:rsidR="00522CC4" w:rsidRPr="00522CC4">
          <w:rPr>
            <w:sz w:val="22"/>
            <w:szCs w:val="22"/>
            <w:rPrChange w:id="596" w:author="Risa" w:date="2021-06-17T22:18:00Z">
              <w:rPr>
                <w:sz w:val="22"/>
                <w:szCs w:val="22"/>
                <w:highlight w:val="red"/>
              </w:rPr>
            </w:rPrChange>
          </w:rPr>
          <w:fldChar w:fldCharType="begin" w:fldLock="1"/>
        </w:r>
      </w:ins>
      <w:r w:rsidR="00AC5639">
        <w:rPr>
          <w:sz w:val="22"/>
          <w:szCs w:val="22"/>
        </w:rPr>
        <w:instrText>ADDIN CSL_CITATION {"citationItems":[{"id":"ITEM-1","itemData":{"author":[{"dropping-particle":"","family":"Farquhar","given":"G.D.","non-dropping-particle":"","parse-names":false,"suffix":""},{"dropping-particle":"","family":"Ehleringer","given":"J.R.","non-dropping-particle":"","parse-names":false,"suffix":""},{"dropping-particle":"","family":"Hubick","given":"K.T.","non-dropping-particle":"","parse-names":false,"suffix":""}],"container-title":"Annual Review of Plant Physiology and Plant Molecular Biology","id":"ITEM-1","issue":"1","issued":{"date-parts":[["1989"]]},"page":"503-537","title":"CARBON ISOTOPE DISCRIMINATION AND PHOTOSYNTHESIS","type":"article-journal","volume":"40"},"uris":["http://www.mendeley.com/documents/?uuid=53f806a2-0ff6-4e10-a3ff-62bc593ad467"]}],"mendeley":{"formattedCitation":"(Farquhar et al., 1989)","plainTextFormattedCitation":"(Farquhar et al., 1989)","previouslyFormattedCitation":"(Farquhar et al., 1989)"},"properties":{"noteIndex":0},"schema":"https://github.com/citation-style-language/schema/raw/master/csl-citation.json"}</w:instrText>
      </w:r>
      <w:r w:rsidR="00522CC4" w:rsidRPr="00522CC4">
        <w:rPr>
          <w:sz w:val="22"/>
          <w:szCs w:val="22"/>
          <w:rPrChange w:id="597" w:author="Risa" w:date="2021-06-17T22:18:00Z">
            <w:rPr>
              <w:sz w:val="22"/>
              <w:szCs w:val="22"/>
              <w:highlight w:val="red"/>
            </w:rPr>
          </w:rPrChange>
        </w:rPr>
        <w:fldChar w:fldCharType="separate"/>
      </w:r>
      <w:r w:rsidR="00522CC4" w:rsidRPr="00522CC4">
        <w:rPr>
          <w:noProof/>
          <w:sz w:val="22"/>
          <w:szCs w:val="22"/>
          <w:rPrChange w:id="598" w:author="Risa" w:date="2021-06-17T22:18:00Z">
            <w:rPr>
              <w:noProof/>
              <w:sz w:val="22"/>
              <w:szCs w:val="22"/>
              <w:highlight w:val="red"/>
            </w:rPr>
          </w:rPrChange>
        </w:rPr>
        <w:t>(Farquhar et al., 1989)</w:t>
      </w:r>
      <w:ins w:id="599" w:author="Risa" w:date="2021-06-17T22:17:00Z">
        <w:r w:rsidR="00522CC4" w:rsidRPr="00522CC4">
          <w:rPr>
            <w:sz w:val="22"/>
            <w:szCs w:val="22"/>
            <w:rPrChange w:id="600" w:author="Risa" w:date="2021-06-17T22:18:00Z">
              <w:rPr>
                <w:sz w:val="22"/>
                <w:szCs w:val="22"/>
                <w:highlight w:val="red"/>
              </w:rPr>
            </w:rPrChange>
          </w:rPr>
          <w:fldChar w:fldCharType="end"/>
        </w:r>
      </w:ins>
      <w:del w:id="601" w:author="Risa" w:date="2021-06-17T22:17:00Z">
        <w:r w:rsidR="00937908" w:rsidRPr="00AC5639" w:rsidDel="00522CC4">
          <w:rPr>
            <w:sz w:val="22"/>
            <w:szCs w:val="22"/>
          </w:rPr>
          <w:delText>989</w:delText>
        </w:r>
        <w:r w:rsidR="00FB3672" w:rsidRPr="00AC5639" w:rsidDel="00522CC4">
          <w:rPr>
            <w:sz w:val="22"/>
            <w:szCs w:val="22"/>
          </w:rPr>
          <w:delText>)</w:delText>
        </w:r>
      </w:del>
      <w:r w:rsidR="00FB3672" w:rsidRPr="00AC5639">
        <w:rPr>
          <w:sz w:val="22"/>
          <w:szCs w:val="22"/>
        </w:rPr>
        <w:t>.</w:t>
      </w:r>
      <w:r w:rsidR="00FB3672" w:rsidRPr="00791B36">
        <w:rPr>
          <w:sz w:val="22"/>
          <w:szCs w:val="22"/>
        </w:rPr>
        <w:t xml:space="preserve"> </w:t>
      </w:r>
    </w:p>
    <w:p w14:paraId="0C302894" w14:textId="6879B90D" w:rsidR="00063993" w:rsidRPr="009932C4" w:rsidRDefault="009A61A6">
      <w:pPr>
        <w:spacing w:line="360" w:lineRule="auto"/>
        <w:rPr>
          <w:b/>
          <w:sz w:val="22"/>
          <w:szCs w:val="22"/>
        </w:rPr>
        <w:pPrChange w:id="602" w:author="Risa" w:date="2021-06-16T16:30:00Z">
          <w:pPr>
            <w:spacing w:line="276" w:lineRule="auto"/>
            <w:jc w:val="both"/>
          </w:pPr>
        </w:pPrChange>
      </w:pPr>
      <w:r w:rsidRPr="00791B36">
        <w:rPr>
          <w:b/>
          <w:sz w:val="22"/>
          <w:szCs w:val="22"/>
        </w:rPr>
        <w:t xml:space="preserve">Foliar </w:t>
      </w:r>
      <w:del w:id="603" w:author="Risa" w:date="2021-06-16T16:44:00Z">
        <w:r w:rsidRPr="00791B36" w:rsidDel="00E01C78">
          <w:rPr>
            <w:b/>
            <w:sz w:val="22"/>
            <w:szCs w:val="22"/>
          </w:rPr>
          <w:delText>tissue analysis</w:delText>
        </w:r>
      </w:del>
      <w:ins w:id="604" w:author="Risa" w:date="2021-06-16T16:44:00Z">
        <w:r w:rsidR="00E01C78">
          <w:rPr>
            <w:b/>
            <w:sz w:val="22"/>
            <w:szCs w:val="22"/>
          </w:rPr>
          <w:t>Analysis</w:t>
        </w:r>
      </w:ins>
    </w:p>
    <w:p w14:paraId="6C80266F" w14:textId="6DC1EED6" w:rsidR="00063993" w:rsidRPr="00791B36" w:rsidRDefault="00215F78">
      <w:pPr>
        <w:spacing w:line="360" w:lineRule="auto"/>
        <w:rPr>
          <w:sz w:val="22"/>
          <w:szCs w:val="22"/>
        </w:rPr>
        <w:pPrChange w:id="605" w:author="Risa" w:date="2021-06-16T16:30:00Z">
          <w:pPr>
            <w:spacing w:after="103" w:line="276" w:lineRule="auto"/>
            <w:jc w:val="both"/>
          </w:pPr>
        </w:pPrChange>
      </w:pPr>
      <w:r w:rsidRPr="009932C4">
        <w:rPr>
          <w:sz w:val="22"/>
          <w:szCs w:val="22"/>
        </w:rPr>
        <w:t xml:space="preserve">Leaf tissue was obtained from excision of basal fascicle bundles at </w:t>
      </w:r>
      <w:r w:rsidR="00E052FE" w:rsidRPr="00791B36">
        <w:rPr>
          <w:sz w:val="22"/>
          <w:szCs w:val="22"/>
        </w:rPr>
        <w:t>1.</w:t>
      </w:r>
      <w:r w:rsidR="00D61A0E" w:rsidRPr="00791B36">
        <w:rPr>
          <w:sz w:val="22"/>
          <w:szCs w:val="22"/>
        </w:rPr>
        <w:t>06</w:t>
      </w:r>
      <w:r w:rsidR="00E052FE" w:rsidRPr="00791B36">
        <w:rPr>
          <w:sz w:val="22"/>
          <w:szCs w:val="22"/>
        </w:rPr>
        <w:t xml:space="preserve"> m</w:t>
      </w:r>
      <w:r w:rsidRPr="00791B36">
        <w:rPr>
          <w:sz w:val="22"/>
          <w:szCs w:val="22"/>
        </w:rPr>
        <w:t>.</w:t>
      </w:r>
      <w:r w:rsidRPr="00791B36">
        <w:rPr>
          <w:rFonts w:eastAsiaTheme="minorHAnsi"/>
          <w:sz w:val="22"/>
          <w:szCs w:val="22"/>
        </w:rPr>
        <w:t xml:space="preserve"> </w:t>
      </w:r>
      <w:r w:rsidRPr="00791B36">
        <w:rPr>
          <w:sz w:val="22"/>
          <w:szCs w:val="22"/>
        </w:rPr>
        <w:t xml:space="preserve">50 mL samples of needles were separated, </w:t>
      </w:r>
      <w:proofErr w:type="gramStart"/>
      <w:r w:rsidRPr="00791B36">
        <w:rPr>
          <w:sz w:val="22"/>
          <w:szCs w:val="22"/>
        </w:rPr>
        <w:t>cut</w:t>
      </w:r>
      <w:proofErr w:type="gramEnd"/>
      <w:r w:rsidRPr="00791B36">
        <w:rPr>
          <w:sz w:val="22"/>
          <w:szCs w:val="22"/>
        </w:rPr>
        <w:t xml:space="preserve"> and dried for two days at 60 </w:t>
      </w:r>
      <w:r w:rsidRPr="00791B36">
        <w:rPr>
          <w:sz w:val="22"/>
          <w:szCs w:val="22"/>
          <w:vertAlign w:val="superscript"/>
        </w:rPr>
        <w:t>◦</w:t>
      </w:r>
      <w:r w:rsidRPr="00791B36">
        <w:rPr>
          <w:sz w:val="22"/>
          <w:szCs w:val="22"/>
        </w:rPr>
        <w:t>C. Then they were ground in a SPEX ball mill (Metuchen, NJ, USA)</w:t>
      </w:r>
      <w:r w:rsidR="00E052FE" w:rsidRPr="00791B36">
        <w:rPr>
          <w:sz w:val="22"/>
          <w:szCs w:val="22"/>
        </w:rPr>
        <w:t>,</w:t>
      </w:r>
      <w:r w:rsidRPr="00791B36">
        <w:rPr>
          <w:sz w:val="22"/>
          <w:szCs w:val="22"/>
        </w:rPr>
        <w:t xml:space="preserve"> sieved to &lt;10 mm</w:t>
      </w:r>
      <w:r w:rsidR="00E052FE" w:rsidRPr="00791B36">
        <w:rPr>
          <w:sz w:val="22"/>
          <w:szCs w:val="22"/>
        </w:rPr>
        <w:t>,</w:t>
      </w:r>
      <w:r w:rsidRPr="00791B36">
        <w:rPr>
          <w:sz w:val="22"/>
          <w:szCs w:val="22"/>
        </w:rPr>
        <w:t xml:space="preserve"> and </w:t>
      </w:r>
      <w:r w:rsidR="00F618F9" w:rsidRPr="00791B36">
        <w:rPr>
          <w:sz w:val="22"/>
          <w:szCs w:val="22"/>
        </w:rPr>
        <w:t>&lt;2</w:t>
      </w:r>
      <w:r w:rsidRPr="00791B36">
        <w:rPr>
          <w:sz w:val="22"/>
          <w:szCs w:val="22"/>
        </w:rPr>
        <w:t xml:space="preserve"> mL </w:t>
      </w:r>
      <w:proofErr w:type="gramStart"/>
      <w:r w:rsidRPr="00791B36">
        <w:rPr>
          <w:sz w:val="22"/>
          <w:szCs w:val="22"/>
        </w:rPr>
        <w:t>were</w:t>
      </w:r>
      <w:proofErr w:type="gramEnd"/>
      <w:r w:rsidRPr="00791B36">
        <w:rPr>
          <w:sz w:val="22"/>
          <w:szCs w:val="22"/>
        </w:rPr>
        <w:t xml:space="preserve"> </w:t>
      </w:r>
      <w:r w:rsidR="00F618F9" w:rsidRPr="00791B36">
        <w:rPr>
          <w:sz w:val="22"/>
          <w:szCs w:val="22"/>
        </w:rPr>
        <w:t xml:space="preserve">fed </w:t>
      </w:r>
      <w:r w:rsidR="00A8195E" w:rsidRPr="00791B36">
        <w:rPr>
          <w:sz w:val="22"/>
          <w:szCs w:val="22"/>
        </w:rPr>
        <w:t xml:space="preserve">to a </w:t>
      </w:r>
      <w:proofErr w:type="spellStart"/>
      <w:r w:rsidR="00A8195E" w:rsidRPr="00791B36">
        <w:rPr>
          <w:sz w:val="22"/>
          <w:szCs w:val="22"/>
        </w:rPr>
        <w:t>Leco</w:t>
      </w:r>
      <w:proofErr w:type="spellEnd"/>
      <w:r w:rsidR="00A8195E" w:rsidRPr="00791B36">
        <w:rPr>
          <w:sz w:val="22"/>
          <w:szCs w:val="22"/>
        </w:rPr>
        <w:t xml:space="preserve"> CN-2000 Carbon-Nitrogen Analyzer (</w:t>
      </w:r>
      <w:proofErr w:type="spellStart"/>
      <w:r w:rsidR="00A8195E" w:rsidRPr="00791B36">
        <w:rPr>
          <w:sz w:val="22"/>
          <w:szCs w:val="22"/>
        </w:rPr>
        <w:t>Leco</w:t>
      </w:r>
      <w:proofErr w:type="spellEnd"/>
      <w:r w:rsidR="00A8195E" w:rsidRPr="00791B36">
        <w:rPr>
          <w:sz w:val="22"/>
          <w:szCs w:val="22"/>
        </w:rPr>
        <w:t xml:space="preserve"> Corp., St. Joseph, MI) coupled with the spectrometer to determine C and N </w:t>
      </w:r>
      <w:r w:rsidR="00A8195E" w:rsidRPr="00791B36">
        <w:rPr>
          <w:sz w:val="22"/>
          <w:szCs w:val="22"/>
        </w:rPr>
        <w:lastRenderedPageBreak/>
        <w:t>concentrations.</w:t>
      </w:r>
      <w:r w:rsidR="009A61A6" w:rsidRPr="00791B36">
        <w:rPr>
          <w:sz w:val="22"/>
          <w:szCs w:val="22"/>
        </w:rPr>
        <w:t xml:space="preserve"> </w:t>
      </w:r>
      <w:r w:rsidRPr="00791B36">
        <w:rPr>
          <w:sz w:val="22"/>
          <w:szCs w:val="22"/>
        </w:rPr>
        <w:t>35 mL</w:t>
      </w:r>
      <w:r w:rsidR="00D07A88" w:rsidRPr="00791B36">
        <w:rPr>
          <w:sz w:val="22"/>
          <w:szCs w:val="22"/>
        </w:rPr>
        <w:t xml:space="preserve"> aliquots</w:t>
      </w:r>
      <w:r w:rsidRPr="00791B36">
        <w:rPr>
          <w:sz w:val="22"/>
          <w:szCs w:val="22"/>
        </w:rPr>
        <w:t xml:space="preserve"> were </w:t>
      </w:r>
      <w:proofErr w:type="gramStart"/>
      <w:r w:rsidRPr="00791B36">
        <w:rPr>
          <w:sz w:val="22"/>
          <w:szCs w:val="22"/>
        </w:rPr>
        <w:t>submitted</w:t>
      </w:r>
      <w:proofErr w:type="gramEnd"/>
      <w:r w:rsidRPr="00791B36">
        <w:rPr>
          <w:sz w:val="22"/>
          <w:szCs w:val="22"/>
        </w:rPr>
        <w:t xml:space="preserve"> for standard plant tissue nutrient analysis using a TJA Model 975 </w:t>
      </w:r>
      <w:proofErr w:type="spellStart"/>
      <w:r w:rsidRPr="00791B36">
        <w:rPr>
          <w:sz w:val="22"/>
          <w:szCs w:val="22"/>
        </w:rPr>
        <w:t>AtomComp</w:t>
      </w:r>
      <w:proofErr w:type="spellEnd"/>
      <w:r w:rsidRPr="00791B36">
        <w:rPr>
          <w:sz w:val="22"/>
          <w:szCs w:val="22"/>
        </w:rPr>
        <w:t xml:space="preserve"> ICP-AES (Thermo Jarrell-Ash Corp., Franklin, MA). The method comprised submersion in a 5 mL trace-metal-grade HNO</w:t>
      </w:r>
      <w:r w:rsidRPr="00791B36">
        <w:rPr>
          <w:sz w:val="22"/>
          <w:szCs w:val="22"/>
          <w:vertAlign w:val="subscript"/>
        </w:rPr>
        <w:t>3</w:t>
      </w:r>
      <w:r w:rsidRPr="00791B36">
        <w:rPr>
          <w:sz w:val="22"/>
          <w:szCs w:val="22"/>
        </w:rPr>
        <w:t xml:space="preserve"> treatment, then refluxed on hot</w:t>
      </w:r>
      <w:r w:rsidR="006738E0" w:rsidRPr="00791B36">
        <w:rPr>
          <w:sz w:val="22"/>
          <w:szCs w:val="22"/>
        </w:rPr>
        <w:t xml:space="preserve"> </w:t>
      </w:r>
      <w:r w:rsidRPr="00791B36">
        <w:rPr>
          <w:sz w:val="22"/>
          <w:szCs w:val="22"/>
        </w:rPr>
        <w:t xml:space="preserve">block at 80 </w:t>
      </w:r>
      <w:r w:rsidRPr="00791B36">
        <w:rPr>
          <w:sz w:val="22"/>
          <w:szCs w:val="22"/>
          <w:vertAlign w:val="superscript"/>
        </w:rPr>
        <w:t>◦</w:t>
      </w:r>
      <w:r w:rsidRPr="00791B36">
        <w:rPr>
          <w:sz w:val="22"/>
          <w:szCs w:val="22"/>
        </w:rPr>
        <w:t xml:space="preserve">C for </w:t>
      </w:r>
      <w:r w:rsidR="00AB6F59" w:rsidRPr="00791B36">
        <w:rPr>
          <w:sz w:val="22"/>
          <w:szCs w:val="22"/>
        </w:rPr>
        <w:t>two</w:t>
      </w:r>
      <w:r w:rsidRPr="00791B36">
        <w:rPr>
          <w:sz w:val="22"/>
          <w:szCs w:val="22"/>
        </w:rPr>
        <w:t xml:space="preserve"> hours and diluted to 25 mL with </w:t>
      </w:r>
      <w:proofErr w:type="gramStart"/>
      <w:r w:rsidRPr="00791B36">
        <w:rPr>
          <w:sz w:val="22"/>
          <w:szCs w:val="22"/>
        </w:rPr>
        <w:t>0.4 micron</w:t>
      </w:r>
      <w:proofErr w:type="gramEnd"/>
      <w:r w:rsidRPr="00791B36">
        <w:rPr>
          <w:sz w:val="22"/>
          <w:szCs w:val="22"/>
        </w:rPr>
        <w:t xml:space="preserve"> PTFE syringe filters</w:t>
      </w:r>
      <w:r w:rsidR="004D7553" w:rsidRPr="00791B36">
        <w:rPr>
          <w:sz w:val="22"/>
          <w:szCs w:val="22"/>
        </w:rPr>
        <w:t xml:space="preserve"> to access </w:t>
      </w:r>
      <w:r w:rsidR="00B15EBE" w:rsidRPr="00791B36">
        <w:rPr>
          <w:sz w:val="22"/>
          <w:szCs w:val="22"/>
        </w:rPr>
        <w:t xml:space="preserve">extractable </w:t>
      </w:r>
      <w:r w:rsidRPr="00791B36">
        <w:rPr>
          <w:sz w:val="22"/>
          <w:szCs w:val="22"/>
        </w:rPr>
        <w:t>macro and micro inorganic</w:t>
      </w:r>
      <w:r w:rsidR="00B15EBE" w:rsidRPr="00791B36">
        <w:rPr>
          <w:sz w:val="22"/>
          <w:szCs w:val="22"/>
        </w:rPr>
        <w:t>s.</w:t>
      </w:r>
      <w:r w:rsidRPr="00791B36">
        <w:rPr>
          <w:sz w:val="22"/>
          <w:szCs w:val="22"/>
        </w:rPr>
        <w:t xml:space="preserve"> </w:t>
      </w:r>
    </w:p>
    <w:p w14:paraId="5BD680B6" w14:textId="6C67F9B2" w:rsidR="00782E55" w:rsidRPr="00791B36" w:rsidRDefault="00782E55">
      <w:pPr>
        <w:spacing w:line="360" w:lineRule="auto"/>
        <w:rPr>
          <w:b/>
          <w:bCs/>
          <w:sz w:val="22"/>
          <w:szCs w:val="22"/>
        </w:rPr>
        <w:pPrChange w:id="606" w:author="Risa" w:date="2021-06-16T16:30:00Z">
          <w:pPr>
            <w:spacing w:after="103" w:line="276" w:lineRule="auto"/>
            <w:jc w:val="both"/>
          </w:pPr>
        </w:pPrChange>
      </w:pPr>
      <w:r w:rsidRPr="00791B36">
        <w:rPr>
          <w:b/>
          <w:bCs/>
          <w:sz w:val="22"/>
          <w:szCs w:val="22"/>
        </w:rPr>
        <w:t xml:space="preserve">Soil </w:t>
      </w:r>
      <w:del w:id="607" w:author="Risa" w:date="2021-06-16T16:43:00Z">
        <w:r w:rsidRPr="00791B36" w:rsidDel="00E01C78">
          <w:rPr>
            <w:b/>
            <w:bCs/>
            <w:sz w:val="22"/>
            <w:szCs w:val="22"/>
          </w:rPr>
          <w:delText xml:space="preserve">Elemental, CEC and pH </w:delText>
        </w:r>
      </w:del>
      <w:r w:rsidRPr="00791B36">
        <w:rPr>
          <w:b/>
          <w:bCs/>
          <w:sz w:val="22"/>
          <w:szCs w:val="22"/>
        </w:rPr>
        <w:t>Analys</w:t>
      </w:r>
      <w:ins w:id="608" w:author="Risa" w:date="2021-06-16T16:43:00Z">
        <w:r w:rsidR="00E01C78">
          <w:rPr>
            <w:b/>
            <w:bCs/>
            <w:sz w:val="22"/>
            <w:szCs w:val="22"/>
          </w:rPr>
          <w:t>is</w:t>
        </w:r>
      </w:ins>
      <w:del w:id="609" w:author="Risa" w:date="2021-06-16T16:43:00Z">
        <w:r w:rsidRPr="00791B36" w:rsidDel="00E01C78">
          <w:rPr>
            <w:b/>
            <w:bCs/>
            <w:sz w:val="22"/>
            <w:szCs w:val="22"/>
          </w:rPr>
          <w:delText>es</w:delText>
        </w:r>
      </w:del>
    </w:p>
    <w:p w14:paraId="4EF4DBD4" w14:textId="5C69A626" w:rsidR="00B15EBE" w:rsidRPr="00791B36" w:rsidDel="00E01C78" w:rsidRDefault="00E01C78">
      <w:pPr>
        <w:spacing w:line="360" w:lineRule="auto"/>
        <w:rPr>
          <w:del w:id="610" w:author="Risa" w:date="2021-06-16T16:43:00Z"/>
          <w:b/>
          <w:sz w:val="22"/>
          <w:szCs w:val="22"/>
        </w:rPr>
        <w:pPrChange w:id="611" w:author="Risa" w:date="2021-06-16T16:30:00Z">
          <w:pPr>
            <w:spacing w:after="103" w:line="276" w:lineRule="auto"/>
            <w:jc w:val="both"/>
          </w:pPr>
        </w:pPrChange>
      </w:pPr>
      <w:ins w:id="612" w:author="Risa" w:date="2021-06-16T16:44:00Z">
        <w:r>
          <w:rPr>
            <w:sz w:val="22"/>
            <w:szCs w:val="22"/>
          </w:rPr>
          <w:t xml:space="preserve">Soil </w:t>
        </w:r>
        <w:r w:rsidRPr="00345813">
          <w:rPr>
            <w:sz w:val="22"/>
            <w:szCs w:val="22"/>
          </w:rPr>
          <w:t xml:space="preserve">C and N </w:t>
        </w:r>
        <w:proofErr w:type="gramStart"/>
        <w:r w:rsidRPr="00345813">
          <w:rPr>
            <w:sz w:val="22"/>
            <w:szCs w:val="22"/>
          </w:rPr>
          <w:t>were calculated</w:t>
        </w:r>
        <w:proofErr w:type="gramEnd"/>
        <w:r w:rsidRPr="00345813">
          <w:rPr>
            <w:sz w:val="22"/>
            <w:szCs w:val="22"/>
          </w:rPr>
          <w:t xml:space="preserve"> using elemental analysis in a similar fashion to </w:t>
        </w:r>
        <w:r>
          <w:rPr>
            <w:sz w:val="22"/>
            <w:szCs w:val="22"/>
          </w:rPr>
          <w:t xml:space="preserve">method </w:t>
        </w:r>
        <w:r w:rsidRPr="00345813">
          <w:rPr>
            <w:sz w:val="22"/>
            <w:szCs w:val="22"/>
          </w:rPr>
          <w:t>above</w:t>
        </w:r>
        <w:r>
          <w:rPr>
            <w:sz w:val="22"/>
            <w:szCs w:val="22"/>
          </w:rPr>
          <w:t xml:space="preserve"> for foliar samples</w:t>
        </w:r>
        <w:r w:rsidRPr="00345813">
          <w:rPr>
            <w:sz w:val="22"/>
            <w:szCs w:val="22"/>
          </w:rPr>
          <w:t xml:space="preserve">. </w:t>
        </w:r>
      </w:ins>
      <w:del w:id="613" w:author="Risa" w:date="2021-06-16T16:44:00Z">
        <w:r w:rsidR="008442D1" w:rsidRPr="00791B36" w:rsidDel="00E01C78">
          <w:rPr>
            <w:sz w:val="22"/>
            <w:szCs w:val="22"/>
          </w:rPr>
          <w:delText xml:space="preserve">Soil </w:delText>
        </w:r>
        <w:r w:rsidR="00C93446" w:rsidRPr="00791B36" w:rsidDel="00E01C78">
          <w:rPr>
            <w:sz w:val="22"/>
            <w:szCs w:val="22"/>
          </w:rPr>
          <w:delText>C</w:delText>
        </w:r>
        <w:r w:rsidR="00F22FCE" w:rsidRPr="00791B36" w:rsidDel="00E01C78">
          <w:rPr>
            <w:sz w:val="22"/>
            <w:szCs w:val="22"/>
          </w:rPr>
          <w:delText xml:space="preserve">, </w:delText>
        </w:r>
        <w:r w:rsidR="001852E8" w:rsidRPr="00791B36" w:rsidDel="00E01C78">
          <w:rPr>
            <w:sz w:val="22"/>
            <w:szCs w:val="22"/>
          </w:rPr>
          <w:delText xml:space="preserve">N </w:delText>
        </w:r>
        <w:r w:rsidR="00F22FCE" w:rsidRPr="00791B36" w:rsidDel="00E01C78">
          <w:rPr>
            <w:sz w:val="22"/>
            <w:szCs w:val="22"/>
          </w:rPr>
          <w:delText xml:space="preserve">and C/N </w:delText>
        </w:r>
        <w:r w:rsidR="001852E8" w:rsidRPr="00791B36" w:rsidDel="00E01C78">
          <w:rPr>
            <w:sz w:val="22"/>
            <w:szCs w:val="22"/>
          </w:rPr>
          <w:delText xml:space="preserve">were calculated </w:delText>
        </w:r>
        <w:r w:rsidR="00D33D6C" w:rsidRPr="00791B36" w:rsidDel="00E01C78">
          <w:rPr>
            <w:sz w:val="22"/>
            <w:szCs w:val="22"/>
          </w:rPr>
          <w:delText xml:space="preserve">from </w:delText>
        </w:r>
        <w:r w:rsidR="001852E8" w:rsidRPr="00791B36" w:rsidDel="00E01C78">
          <w:rPr>
            <w:sz w:val="22"/>
            <w:szCs w:val="22"/>
          </w:rPr>
          <w:delText>elemental analysis</w:delText>
        </w:r>
        <w:r w:rsidR="00E42EED" w:rsidRPr="00791B36" w:rsidDel="00E01C78">
          <w:rPr>
            <w:sz w:val="22"/>
            <w:szCs w:val="22"/>
          </w:rPr>
          <w:delText xml:space="preserve"> in a similar fashion to </w:delText>
        </w:r>
        <w:r w:rsidR="006E667E" w:rsidRPr="00791B36" w:rsidDel="00E01C78">
          <w:rPr>
            <w:sz w:val="22"/>
            <w:szCs w:val="22"/>
          </w:rPr>
          <w:delText xml:space="preserve">method </w:delText>
        </w:r>
        <w:r w:rsidR="00E42EED" w:rsidRPr="00791B36" w:rsidDel="00E01C78">
          <w:rPr>
            <w:sz w:val="22"/>
            <w:szCs w:val="22"/>
          </w:rPr>
          <w:delText>above</w:delText>
        </w:r>
        <w:r w:rsidR="005F3BBF" w:rsidRPr="00791B36" w:rsidDel="00E01C78">
          <w:rPr>
            <w:sz w:val="22"/>
            <w:szCs w:val="22"/>
          </w:rPr>
          <w:delText xml:space="preserve"> </w:delText>
        </w:r>
        <w:r w:rsidR="00D33D6C" w:rsidRPr="00791B36" w:rsidDel="00E01C78">
          <w:rPr>
            <w:sz w:val="22"/>
            <w:szCs w:val="22"/>
          </w:rPr>
          <w:delText>(</w:delText>
        </w:r>
        <w:r w:rsidR="005F3BBF" w:rsidRPr="00791B36" w:rsidDel="00E01C78">
          <w:rPr>
            <w:sz w:val="22"/>
            <w:szCs w:val="22"/>
          </w:rPr>
          <w:delText>foliar samples</w:delText>
        </w:r>
        <w:r w:rsidR="00D33D6C" w:rsidRPr="00791B36" w:rsidDel="00E01C78">
          <w:rPr>
            <w:sz w:val="22"/>
            <w:szCs w:val="22"/>
          </w:rPr>
          <w:delText>)</w:delText>
        </w:r>
        <w:r w:rsidR="001852E8" w:rsidRPr="00791B36" w:rsidDel="00E01C78">
          <w:rPr>
            <w:sz w:val="22"/>
            <w:szCs w:val="22"/>
          </w:rPr>
          <w:delText>.</w:delText>
        </w:r>
        <w:r w:rsidR="00C93446" w:rsidRPr="00791B36" w:rsidDel="00E01C78">
          <w:rPr>
            <w:sz w:val="22"/>
            <w:szCs w:val="22"/>
          </w:rPr>
          <w:delText xml:space="preserve"> </w:delText>
        </w:r>
      </w:del>
      <w:del w:id="614" w:author="Risa" w:date="2021-06-16T16:43:00Z">
        <w:r w:rsidR="00782E55" w:rsidRPr="00791B36" w:rsidDel="00E01C78">
          <w:rPr>
            <w:sz w:val="22"/>
            <w:szCs w:val="22"/>
          </w:rPr>
          <w:delText>Soil cation exchange capacity (CEC) was derived using Formic acid (HCO</w:delText>
        </w:r>
        <w:r w:rsidR="00782E55" w:rsidRPr="00791B36" w:rsidDel="00E01C78">
          <w:rPr>
            <w:sz w:val="22"/>
            <w:szCs w:val="22"/>
            <w:vertAlign w:val="superscript"/>
          </w:rPr>
          <w:delText>2</w:delText>
        </w:r>
        <w:r w:rsidR="00782E55" w:rsidRPr="00791B36" w:rsidDel="00E01C78">
          <w:rPr>
            <w:sz w:val="22"/>
            <w:szCs w:val="22"/>
          </w:rPr>
          <w:delText>H) and pH was measured using proton activity of a 1:1 slurry.</w:delText>
        </w:r>
      </w:del>
    </w:p>
    <w:p w14:paraId="516B9D7B" w14:textId="3F80554B" w:rsidR="009A61A6" w:rsidRPr="00791B36" w:rsidDel="00E01C78" w:rsidRDefault="009A61A6">
      <w:pPr>
        <w:spacing w:line="360" w:lineRule="auto"/>
        <w:rPr>
          <w:del w:id="615" w:author="Risa" w:date="2021-06-16T16:43:00Z"/>
          <w:b/>
          <w:sz w:val="22"/>
          <w:szCs w:val="22"/>
        </w:rPr>
        <w:pPrChange w:id="616" w:author="Risa" w:date="2021-06-16T16:30:00Z">
          <w:pPr>
            <w:spacing w:line="276" w:lineRule="auto"/>
            <w:jc w:val="both"/>
          </w:pPr>
        </w:pPrChange>
      </w:pPr>
      <w:del w:id="617" w:author="Risa" w:date="2021-06-16T16:43:00Z">
        <w:r w:rsidRPr="00791B36" w:rsidDel="00E01C78">
          <w:rPr>
            <w:b/>
            <w:sz w:val="22"/>
            <w:szCs w:val="22"/>
          </w:rPr>
          <w:delText xml:space="preserve">Soil Water Retention </w:delText>
        </w:r>
        <w:r w:rsidR="0029724F" w:rsidRPr="00791B36" w:rsidDel="00E01C78">
          <w:rPr>
            <w:b/>
            <w:sz w:val="22"/>
            <w:szCs w:val="22"/>
          </w:rPr>
          <w:delText>(SWR)</w:delText>
        </w:r>
      </w:del>
    </w:p>
    <w:p w14:paraId="4A38B0B7" w14:textId="42D86DD5" w:rsidR="00FA43AB" w:rsidRPr="00791B36" w:rsidDel="00E01C78" w:rsidRDefault="0053002F">
      <w:pPr>
        <w:spacing w:line="360" w:lineRule="auto"/>
        <w:rPr>
          <w:del w:id="618" w:author="Risa" w:date="2021-06-16T16:45:00Z"/>
          <w:sz w:val="22"/>
          <w:szCs w:val="22"/>
        </w:rPr>
        <w:pPrChange w:id="619" w:author="Risa" w:date="2021-06-16T16:30:00Z">
          <w:pPr>
            <w:spacing w:line="276" w:lineRule="auto"/>
            <w:jc w:val="both"/>
          </w:pPr>
        </w:pPrChange>
      </w:pPr>
      <w:r w:rsidRPr="00791B36">
        <w:rPr>
          <w:sz w:val="22"/>
          <w:szCs w:val="22"/>
        </w:rPr>
        <w:t xml:space="preserve">Soils </w:t>
      </w:r>
      <w:proofErr w:type="gramStart"/>
      <w:r w:rsidRPr="00791B36">
        <w:rPr>
          <w:sz w:val="22"/>
          <w:szCs w:val="22"/>
        </w:rPr>
        <w:t>were excavated</w:t>
      </w:r>
      <w:proofErr w:type="gramEnd"/>
      <w:r w:rsidRPr="00791B36">
        <w:rPr>
          <w:sz w:val="22"/>
          <w:szCs w:val="22"/>
        </w:rPr>
        <w:t xml:space="preserve"> by hand trowel and soil probe (</w:t>
      </w:r>
      <w:proofErr w:type="spellStart"/>
      <w:r w:rsidRPr="00791B36">
        <w:rPr>
          <w:sz w:val="22"/>
          <w:szCs w:val="22"/>
        </w:rPr>
        <w:t>Accuproducts</w:t>
      </w:r>
      <w:proofErr w:type="spellEnd"/>
      <w:r w:rsidRPr="00791B36">
        <w:rPr>
          <w:sz w:val="22"/>
          <w:szCs w:val="22"/>
        </w:rPr>
        <w:t xml:space="preserve">, Saline, MI, USA); </w:t>
      </w:r>
      <w:r w:rsidR="001852E8" w:rsidRPr="00791B36">
        <w:rPr>
          <w:sz w:val="22"/>
          <w:szCs w:val="22"/>
        </w:rPr>
        <w:t>70 mL</w:t>
      </w:r>
      <w:r w:rsidR="00190C2B" w:rsidRPr="00791B36">
        <w:rPr>
          <w:sz w:val="22"/>
          <w:szCs w:val="22"/>
        </w:rPr>
        <w:t xml:space="preserve"> </w:t>
      </w:r>
      <w:r w:rsidR="001852E8" w:rsidRPr="00791B36">
        <w:rPr>
          <w:sz w:val="22"/>
          <w:szCs w:val="22"/>
        </w:rPr>
        <w:t xml:space="preserve">samples were extracted at fifteen tree locations at four sites, </w:t>
      </w:r>
      <w:r w:rsidR="00190C2B" w:rsidRPr="00791B36">
        <w:rPr>
          <w:sz w:val="22"/>
          <w:szCs w:val="22"/>
        </w:rPr>
        <w:t>from</w:t>
      </w:r>
      <w:r w:rsidR="001852E8" w:rsidRPr="00791B36">
        <w:rPr>
          <w:sz w:val="22"/>
          <w:szCs w:val="22"/>
        </w:rPr>
        <w:t xml:space="preserve"> &lt;7.5 cm (O</w:t>
      </w:r>
      <w:r w:rsidR="001852E8" w:rsidRPr="00791B36">
        <w:rPr>
          <w:sz w:val="22"/>
          <w:szCs w:val="22"/>
          <w:vertAlign w:val="subscript"/>
        </w:rPr>
        <w:t>a</w:t>
      </w:r>
      <w:r w:rsidR="001852E8" w:rsidRPr="00791B36">
        <w:rPr>
          <w:sz w:val="22"/>
          <w:szCs w:val="22"/>
        </w:rPr>
        <w:t>-A</w:t>
      </w:r>
      <w:r w:rsidR="001852E8" w:rsidRPr="00791B36">
        <w:rPr>
          <w:sz w:val="22"/>
          <w:szCs w:val="22"/>
          <w:vertAlign w:val="subscript"/>
        </w:rPr>
        <w:t>b</w:t>
      </w:r>
      <w:r w:rsidR="001852E8" w:rsidRPr="00791B36">
        <w:rPr>
          <w:sz w:val="22"/>
          <w:szCs w:val="22"/>
        </w:rPr>
        <w:t>) horizon above bedrock</w:t>
      </w:r>
      <w:r w:rsidR="00190C2B" w:rsidRPr="00791B36">
        <w:rPr>
          <w:sz w:val="22"/>
          <w:szCs w:val="22"/>
        </w:rPr>
        <w:t>. In a laboratory</w:t>
      </w:r>
      <w:ins w:id="620" w:author="Risa" w:date="2021-06-17T14:56:00Z">
        <w:r w:rsidR="002D0340">
          <w:rPr>
            <w:sz w:val="22"/>
            <w:szCs w:val="22"/>
          </w:rPr>
          <w:t>,</w:t>
        </w:r>
      </w:ins>
      <w:r w:rsidR="00190C2B" w:rsidRPr="00791B36">
        <w:rPr>
          <w:sz w:val="22"/>
          <w:szCs w:val="22"/>
        </w:rPr>
        <w:t xml:space="preserve"> 50 g H</w:t>
      </w:r>
      <w:r w:rsidR="00190C2B" w:rsidRPr="00791B36">
        <w:rPr>
          <w:sz w:val="22"/>
          <w:szCs w:val="22"/>
          <w:vertAlign w:val="subscript"/>
        </w:rPr>
        <w:t>2</w:t>
      </w:r>
      <w:r w:rsidR="00190C2B" w:rsidRPr="00791B36">
        <w:rPr>
          <w:sz w:val="22"/>
          <w:szCs w:val="22"/>
        </w:rPr>
        <w:t>O were added to each aliquot</w:t>
      </w:r>
      <w:r w:rsidR="001852E8" w:rsidRPr="00791B36">
        <w:rPr>
          <w:sz w:val="22"/>
          <w:szCs w:val="22"/>
        </w:rPr>
        <w:t xml:space="preserve"> to assess net </w:t>
      </w:r>
      <w:r w:rsidR="009D23CE" w:rsidRPr="00791B36">
        <w:rPr>
          <w:sz w:val="22"/>
          <w:szCs w:val="22"/>
        </w:rPr>
        <w:t xml:space="preserve">water </w:t>
      </w:r>
      <w:r w:rsidR="001852E8" w:rsidRPr="00791B36">
        <w:rPr>
          <w:sz w:val="22"/>
          <w:szCs w:val="22"/>
        </w:rPr>
        <w:t>retention as a subset of soil moisture evaporation (</w:t>
      </w:r>
      <w:proofErr w:type="spellStart"/>
      <w:r w:rsidR="001852E8" w:rsidRPr="00791B36">
        <w:rPr>
          <w:i/>
          <w:sz w:val="22"/>
          <w:szCs w:val="22"/>
        </w:rPr>
        <w:t>ψ</w:t>
      </w:r>
      <w:r w:rsidR="001852E8" w:rsidRPr="00791B36">
        <w:rPr>
          <w:sz w:val="22"/>
          <w:szCs w:val="22"/>
          <w:vertAlign w:val="subscript"/>
        </w:rPr>
        <w:t>g</w:t>
      </w:r>
      <w:proofErr w:type="spellEnd"/>
      <w:r w:rsidR="001852E8" w:rsidRPr="00791B36">
        <w:rPr>
          <w:sz w:val="22"/>
          <w:szCs w:val="22"/>
        </w:rPr>
        <w:t>)</w:t>
      </w:r>
      <w:r w:rsidR="00BB5AD5" w:rsidRPr="00791B36">
        <w:rPr>
          <w:sz w:val="22"/>
          <w:szCs w:val="22"/>
        </w:rPr>
        <w:t xml:space="preserve"> </w:t>
      </w:r>
      <w:r w:rsidR="001852E8" w:rsidRPr="00791B36">
        <w:rPr>
          <w:sz w:val="22"/>
          <w:szCs w:val="22"/>
        </w:rPr>
        <w:t xml:space="preserve">to </w:t>
      </w:r>
      <w:proofErr w:type="gramStart"/>
      <w:r w:rsidR="001852E8" w:rsidRPr="00791B36">
        <w:rPr>
          <w:sz w:val="22"/>
          <w:szCs w:val="22"/>
        </w:rPr>
        <w:t>determine</w:t>
      </w:r>
      <w:proofErr w:type="gramEnd"/>
      <w:r w:rsidR="001852E8" w:rsidRPr="00791B36">
        <w:rPr>
          <w:sz w:val="22"/>
          <w:szCs w:val="22"/>
        </w:rPr>
        <w:t xml:space="preserve"> net evaporative loss or adsorption to surfaces. Soil </w:t>
      </w:r>
      <w:r w:rsidR="009D23CE" w:rsidRPr="00791B36">
        <w:rPr>
          <w:sz w:val="22"/>
          <w:szCs w:val="22"/>
        </w:rPr>
        <w:t>water</w:t>
      </w:r>
      <w:r w:rsidR="001852E8" w:rsidRPr="00791B36">
        <w:rPr>
          <w:sz w:val="22"/>
          <w:szCs w:val="22"/>
        </w:rPr>
        <w:t xml:space="preserve"> retention analysis </w:t>
      </w:r>
      <w:proofErr w:type="gramStart"/>
      <w:r w:rsidR="001852E8" w:rsidRPr="00791B36">
        <w:rPr>
          <w:sz w:val="22"/>
          <w:szCs w:val="22"/>
        </w:rPr>
        <w:t>was conducted</w:t>
      </w:r>
      <w:proofErr w:type="gramEnd"/>
      <w:r w:rsidR="001852E8" w:rsidRPr="00791B36">
        <w:rPr>
          <w:sz w:val="22"/>
          <w:szCs w:val="22"/>
        </w:rPr>
        <w:t xml:space="preserve"> according to the Fields method (</w:t>
      </w:r>
      <w:r w:rsidR="00C3302A" w:rsidRPr="00791B36">
        <w:rPr>
          <w:sz w:val="22"/>
          <w:szCs w:val="22"/>
        </w:rPr>
        <w:t>Licht</w:t>
      </w:r>
      <w:r w:rsidR="00C3302A" w:rsidRPr="00791B36">
        <w:rPr>
          <w:i/>
          <w:sz w:val="22"/>
          <w:szCs w:val="22"/>
        </w:rPr>
        <w:t xml:space="preserve"> </w:t>
      </w:r>
      <w:r w:rsidR="00C3302A" w:rsidRPr="00791B36">
        <w:rPr>
          <w:iCs/>
          <w:sz w:val="22"/>
          <w:szCs w:val="22"/>
        </w:rPr>
        <w:t>and Smith 2018</w:t>
      </w:r>
      <w:r w:rsidR="001852E8" w:rsidRPr="00791B36">
        <w:rPr>
          <w:sz w:val="22"/>
          <w:szCs w:val="22"/>
        </w:rPr>
        <w:t>). Retention effects of gravitational and evaporation forces was made on a wet basis where W</w:t>
      </w:r>
      <w:r w:rsidR="001852E8" w:rsidRPr="00791B36">
        <w:rPr>
          <w:sz w:val="22"/>
          <w:szCs w:val="22"/>
          <w:vertAlign w:val="subscript"/>
        </w:rPr>
        <w:t>m</w:t>
      </w:r>
      <w:r w:rsidR="001852E8" w:rsidRPr="00791B36">
        <w:rPr>
          <w:sz w:val="22"/>
          <w:szCs w:val="22"/>
        </w:rPr>
        <w:t>=g H</w:t>
      </w:r>
      <w:r w:rsidR="001852E8" w:rsidRPr="00791B36">
        <w:rPr>
          <w:sz w:val="22"/>
          <w:szCs w:val="22"/>
          <w:vertAlign w:val="subscript"/>
        </w:rPr>
        <w:t>2</w:t>
      </w:r>
      <w:r w:rsidR="001852E8" w:rsidRPr="00791B36">
        <w:rPr>
          <w:sz w:val="22"/>
          <w:szCs w:val="22"/>
        </w:rPr>
        <w:t xml:space="preserve">O </w:t>
      </w:r>
      <w:r w:rsidR="001852E8" w:rsidRPr="005D01C9">
        <w:rPr>
          <w:b/>
          <w:sz w:val="22"/>
          <w:szCs w:val="22"/>
          <w:rPrChange w:id="621" w:author="Risa" w:date="2021-06-16T16:30:00Z">
            <w:rPr>
              <w:b/>
              <w:sz w:val="16"/>
              <w:szCs w:val="16"/>
            </w:rPr>
          </w:rPrChange>
        </w:rPr>
        <w:t>●</w:t>
      </w:r>
      <w:r w:rsidR="001852E8" w:rsidRPr="009932C4">
        <w:rPr>
          <w:sz w:val="22"/>
          <w:szCs w:val="22"/>
        </w:rPr>
        <w:t xml:space="preserve"> </w:t>
      </w:r>
      <w:r w:rsidR="005F3BBF" w:rsidRPr="00791B36">
        <w:rPr>
          <w:sz w:val="22"/>
          <w:szCs w:val="22"/>
        </w:rPr>
        <w:t>(</w:t>
      </w:r>
      <w:r w:rsidR="001852E8" w:rsidRPr="00791B36">
        <w:rPr>
          <w:sz w:val="22"/>
          <w:szCs w:val="22"/>
        </w:rPr>
        <w:t>g</w:t>
      </w:r>
      <w:r w:rsidR="005F3BBF" w:rsidRPr="00791B36">
        <w:rPr>
          <w:sz w:val="22"/>
          <w:szCs w:val="22"/>
        </w:rPr>
        <w:t xml:space="preserve"> </w:t>
      </w:r>
      <w:r w:rsidR="001852E8" w:rsidRPr="00791B36">
        <w:rPr>
          <w:sz w:val="22"/>
          <w:szCs w:val="22"/>
        </w:rPr>
        <w:t>moist soil</w:t>
      </w:r>
      <w:r w:rsidR="005F3BBF" w:rsidRPr="00791B36">
        <w:rPr>
          <w:sz w:val="22"/>
          <w:szCs w:val="22"/>
        </w:rPr>
        <w:t>)</w:t>
      </w:r>
      <w:r w:rsidR="005F3BBF" w:rsidRPr="00791B36">
        <w:rPr>
          <w:sz w:val="22"/>
          <w:szCs w:val="22"/>
          <w:vertAlign w:val="superscript"/>
        </w:rPr>
        <w:t>-1</w:t>
      </w:r>
      <w:r w:rsidR="001B2146" w:rsidRPr="00791B36">
        <w:rPr>
          <w:sz w:val="22"/>
          <w:szCs w:val="22"/>
        </w:rPr>
        <w:t xml:space="preserve"> </w:t>
      </w:r>
      <w:ins w:id="622" w:author="Risa" w:date="2021-06-17T22:20:00Z">
        <w:r w:rsidR="00AC5639">
          <w:rPr>
            <w:sz w:val="22"/>
            <w:szCs w:val="22"/>
          </w:rPr>
          <w:fldChar w:fldCharType="begin" w:fldLock="1"/>
        </w:r>
      </w:ins>
      <w:r w:rsidR="00BC3351">
        <w:rPr>
          <w:sz w:val="22"/>
          <w:szCs w:val="22"/>
        </w:rPr>
        <w:instrText>ADDIN CSL_CITATION {"citationItems":[{"id":"ITEM-1","itemData":{"DOI":"10.1088/1755-1315/153/6/062076","ISSN":"1755-1307","abstract":"The characteristic of soil water retention curve is a hot issue in soil water search. There is multifarious variation of soil water matrix potential if soil water content change. The relation curve is of great importance. In this paper, based on fractal theory, we analyze and discuss several aspects including mathematics models, application and measurement methods.","author":[{"dropping-particle":"","family":"Qi","given":"Zhou","non-dropping-particle":"","parse-names":false,"suffix":""},{"dropping-particle":"","family":"Jingfang","given":"Shen","non-dropping-particle":"","parse-names":false,"suffix":""},{"dropping-particle":"","family":"Wenwei","given":"Liu","non-dropping-particle":"","parse-names":false,"suffix":""}],"container-title":"IOP Conference Series: Earth and Environmental Science","id":"ITEM-1","issue":"6","issued":{"date-parts":[["2018","5"]]},"page":"062076","title":"A survey about characteristics of soil water retention curve","type":"article-journal","volume":"153"},"uris":["http://www.mendeley.com/documents/?uuid=c6449f78-d040-4185-84e4-1dc452f7480b"]}],"mendeley":{"formattedCitation":"(Qi et al., 2018)","plainTextFormattedCitation":"(Qi et al., 2018)","previouslyFormattedCitation":"(Qi et al., 2018)"},"properties":{"noteIndex":0},"schema":"https://github.com/citation-style-language/schema/raw/master/csl-citation.json"}</w:instrText>
      </w:r>
      <w:r w:rsidR="00AC5639">
        <w:rPr>
          <w:sz w:val="22"/>
          <w:szCs w:val="22"/>
        </w:rPr>
        <w:fldChar w:fldCharType="separate"/>
      </w:r>
      <w:r w:rsidR="00AC5639" w:rsidRPr="00AC5639">
        <w:rPr>
          <w:noProof/>
          <w:sz w:val="22"/>
          <w:szCs w:val="22"/>
        </w:rPr>
        <w:t>(Qi et al., 2018)</w:t>
      </w:r>
      <w:ins w:id="623" w:author="Risa" w:date="2021-06-17T22:20:00Z">
        <w:r w:rsidR="00AC5639">
          <w:rPr>
            <w:sz w:val="22"/>
            <w:szCs w:val="22"/>
          </w:rPr>
          <w:fldChar w:fldCharType="end"/>
        </w:r>
        <w:r w:rsidR="00AC5639">
          <w:rPr>
            <w:sz w:val="22"/>
            <w:szCs w:val="22"/>
          </w:rPr>
          <w:t>.</w:t>
        </w:r>
      </w:ins>
      <w:del w:id="624" w:author="Risa" w:date="2021-06-17T22:19:00Z">
        <w:r w:rsidR="001852E8" w:rsidRPr="00791B36" w:rsidDel="00AC5639">
          <w:rPr>
            <w:sz w:val="22"/>
            <w:szCs w:val="22"/>
          </w:rPr>
          <w:delText>(</w:delText>
        </w:r>
        <w:r w:rsidR="001852E8" w:rsidRPr="00C73C31" w:rsidDel="00AC5639">
          <w:rPr>
            <w:sz w:val="22"/>
            <w:szCs w:val="22"/>
            <w:highlight w:val="red"/>
            <w:rPrChange w:id="625" w:author="Risa" w:date="2021-06-17T17:43:00Z">
              <w:rPr>
                <w:sz w:val="22"/>
                <w:szCs w:val="22"/>
              </w:rPr>
            </w:rPrChange>
          </w:rPr>
          <w:delText>Jingfang and Wenwei 2018</w:delText>
        </w:r>
        <w:r w:rsidR="001852E8" w:rsidRPr="00791B36" w:rsidDel="00AC5639">
          <w:rPr>
            <w:sz w:val="22"/>
            <w:szCs w:val="22"/>
          </w:rPr>
          <w:delText>).</w:delText>
        </w:r>
      </w:del>
      <w:del w:id="626" w:author="Risa" w:date="2021-06-16T16:45:00Z">
        <w:r w:rsidR="001852E8" w:rsidRPr="00791B36" w:rsidDel="00E01C78">
          <w:rPr>
            <w:sz w:val="22"/>
            <w:szCs w:val="22"/>
          </w:rPr>
          <w:delText xml:space="preserve">  </w:delText>
        </w:r>
      </w:del>
    </w:p>
    <w:p w14:paraId="60003276" w14:textId="77777777" w:rsidR="0053002F" w:rsidRPr="00791B36" w:rsidRDefault="0053002F">
      <w:pPr>
        <w:spacing w:line="360" w:lineRule="auto"/>
        <w:rPr>
          <w:sz w:val="22"/>
          <w:szCs w:val="22"/>
        </w:rPr>
        <w:pPrChange w:id="627" w:author="Risa" w:date="2021-06-16T16:30:00Z">
          <w:pPr>
            <w:spacing w:line="276" w:lineRule="auto"/>
            <w:jc w:val="both"/>
          </w:pPr>
        </w:pPrChange>
      </w:pPr>
    </w:p>
    <w:p w14:paraId="0A068B27" w14:textId="6DF1E3CF" w:rsidR="00AE173C" w:rsidRPr="00791B36" w:rsidRDefault="003D3CF8">
      <w:pPr>
        <w:tabs>
          <w:tab w:val="left" w:pos="720"/>
          <w:tab w:val="left" w:pos="1440"/>
        </w:tabs>
        <w:spacing w:line="360" w:lineRule="auto"/>
        <w:ind w:right="7"/>
        <w:rPr>
          <w:b/>
          <w:bCs/>
          <w:iCs/>
          <w:sz w:val="22"/>
          <w:szCs w:val="22"/>
        </w:rPr>
        <w:pPrChange w:id="628" w:author="Risa" w:date="2021-06-16T16:30:00Z">
          <w:pPr>
            <w:tabs>
              <w:tab w:val="left" w:pos="720"/>
              <w:tab w:val="left" w:pos="1440"/>
            </w:tabs>
            <w:spacing w:after="28" w:line="276" w:lineRule="auto"/>
            <w:ind w:right="7"/>
            <w:jc w:val="both"/>
          </w:pPr>
        </w:pPrChange>
      </w:pPr>
      <w:r w:rsidRPr="00791B36">
        <w:rPr>
          <w:b/>
          <w:bCs/>
          <w:iCs/>
          <w:sz w:val="22"/>
          <w:szCs w:val="22"/>
        </w:rPr>
        <w:t>Statistical</w:t>
      </w:r>
      <w:r w:rsidR="00AE173C" w:rsidRPr="00791B36">
        <w:rPr>
          <w:b/>
          <w:bCs/>
          <w:iCs/>
          <w:sz w:val="22"/>
          <w:szCs w:val="22"/>
        </w:rPr>
        <w:t xml:space="preserve"> Analysis</w:t>
      </w:r>
    </w:p>
    <w:p w14:paraId="6A913F3E" w14:textId="25890867" w:rsidR="00F43A07" w:rsidRPr="00791B36" w:rsidRDefault="00AE173C">
      <w:pPr>
        <w:spacing w:line="360" w:lineRule="auto"/>
        <w:rPr>
          <w:sz w:val="22"/>
          <w:szCs w:val="22"/>
        </w:rPr>
        <w:pPrChange w:id="629" w:author="Risa" w:date="2021-06-16T16:30:00Z">
          <w:pPr>
            <w:spacing w:after="103" w:line="276" w:lineRule="auto"/>
            <w:jc w:val="both"/>
          </w:pPr>
        </w:pPrChange>
      </w:pPr>
      <w:r w:rsidRPr="00791B36">
        <w:rPr>
          <w:sz w:val="22"/>
          <w:szCs w:val="22"/>
        </w:rPr>
        <w:t xml:space="preserve">All data </w:t>
      </w:r>
      <w:proofErr w:type="gramStart"/>
      <w:r w:rsidRPr="00791B36">
        <w:rPr>
          <w:sz w:val="22"/>
          <w:szCs w:val="22"/>
        </w:rPr>
        <w:t>were analyzed</w:t>
      </w:r>
      <w:proofErr w:type="gramEnd"/>
      <w:r w:rsidRPr="00791B36">
        <w:rPr>
          <w:sz w:val="22"/>
          <w:szCs w:val="22"/>
        </w:rPr>
        <w:t xml:space="preserve"> using a similar linear model structure with elevation (high or low) and presence of the 1947 fire (yes or no) as categorical fixed factors. The interaction between elevation and presence of the 1947 fire </w:t>
      </w:r>
      <w:proofErr w:type="gramStart"/>
      <w:r w:rsidRPr="00791B36">
        <w:rPr>
          <w:sz w:val="22"/>
          <w:szCs w:val="22"/>
        </w:rPr>
        <w:t>was also included</w:t>
      </w:r>
      <w:proofErr w:type="gramEnd"/>
      <w:r w:rsidRPr="00791B36">
        <w:rPr>
          <w:sz w:val="22"/>
          <w:szCs w:val="22"/>
        </w:rPr>
        <w:t xml:space="preserve"> in each model. In total, </w:t>
      </w:r>
      <w:ins w:id="630" w:author="Risa" w:date="2021-06-16T16:46:00Z">
        <w:r w:rsidR="00E01C78">
          <w:rPr>
            <w:sz w:val="22"/>
            <w:szCs w:val="22"/>
          </w:rPr>
          <w:t>19</w:t>
        </w:r>
      </w:ins>
      <w:del w:id="631" w:author="Risa" w:date="2021-06-16T16:46:00Z">
        <w:r w:rsidR="005F7DED" w:rsidRPr="009932C4" w:rsidDel="00E01C78">
          <w:rPr>
            <w:sz w:val="22"/>
            <w:szCs w:val="22"/>
          </w:rPr>
          <w:delText>27</w:delText>
        </w:r>
      </w:del>
      <w:r w:rsidR="00CF7250" w:rsidRPr="009932C4">
        <w:rPr>
          <w:sz w:val="22"/>
          <w:szCs w:val="22"/>
        </w:rPr>
        <w:t xml:space="preserve"> </w:t>
      </w:r>
      <w:r w:rsidRPr="00791B36">
        <w:rPr>
          <w:sz w:val="22"/>
          <w:szCs w:val="22"/>
        </w:rPr>
        <w:t xml:space="preserve">models were fit with the following dependent variables: </w:t>
      </w:r>
      <w:r w:rsidR="005F7DED" w:rsidRPr="00791B36">
        <w:rPr>
          <w:color w:val="000000" w:themeColor="text1"/>
          <w:sz w:val="22"/>
          <w:szCs w:val="22"/>
        </w:rPr>
        <w:t xml:space="preserve">tree height (m), canopy spread (m), DBH (cm), mean distance between neighbors (m), foliar carbon (C, %), foliar nitrogen (N, %), foliar C/N (unitless), foliar </w:t>
      </w:r>
      <w:r w:rsidR="005F7DED" w:rsidRPr="00791B36">
        <w:rPr>
          <w:bCs/>
          <w:color w:val="000000" w:themeColor="text1"/>
          <w:sz w:val="22"/>
          <w:szCs w:val="22"/>
        </w:rPr>
        <w:t>δ</w:t>
      </w:r>
      <w:r w:rsidR="005F7DED" w:rsidRPr="00791B36">
        <w:rPr>
          <w:bCs/>
          <w:color w:val="000000" w:themeColor="text1"/>
          <w:sz w:val="22"/>
          <w:szCs w:val="22"/>
          <w:vertAlign w:val="superscript"/>
        </w:rPr>
        <w:t>13</w:t>
      </w:r>
      <w:r w:rsidR="005F7DED" w:rsidRPr="00791B36">
        <w:rPr>
          <w:bCs/>
          <w:color w:val="000000" w:themeColor="text1"/>
          <w:sz w:val="22"/>
          <w:szCs w:val="22"/>
        </w:rPr>
        <w:t>C</w:t>
      </w:r>
      <w:r w:rsidR="005F7DED" w:rsidRPr="00791B36">
        <w:rPr>
          <w:color w:val="000000" w:themeColor="text1"/>
          <w:sz w:val="22"/>
          <w:szCs w:val="22"/>
        </w:rPr>
        <w:t xml:space="preserve"> (‰), foliar </w:t>
      </w:r>
      <w:r w:rsidR="005F7DED" w:rsidRPr="00791B36">
        <w:rPr>
          <w:bCs/>
          <w:color w:val="000000" w:themeColor="text1"/>
          <w:sz w:val="22"/>
          <w:szCs w:val="22"/>
        </w:rPr>
        <w:t>δ</w:t>
      </w:r>
      <w:r w:rsidR="005F7DED" w:rsidRPr="00791B36">
        <w:rPr>
          <w:bCs/>
          <w:color w:val="000000" w:themeColor="text1"/>
          <w:sz w:val="22"/>
          <w:szCs w:val="22"/>
          <w:vertAlign w:val="superscript"/>
        </w:rPr>
        <w:t>15</w:t>
      </w:r>
      <w:r w:rsidR="005F7DED" w:rsidRPr="00791B36">
        <w:rPr>
          <w:bCs/>
          <w:color w:val="000000" w:themeColor="text1"/>
          <w:sz w:val="22"/>
          <w:szCs w:val="22"/>
        </w:rPr>
        <w:t xml:space="preserve">N (‰), </w:t>
      </w:r>
      <w:r w:rsidR="005F7DED" w:rsidRPr="00791B36">
        <w:rPr>
          <w:color w:val="000000" w:themeColor="text1"/>
          <w:sz w:val="22"/>
          <w:szCs w:val="22"/>
        </w:rPr>
        <w:t xml:space="preserve">foliar </w:t>
      </w:r>
      <w:r w:rsidR="005F7DED" w:rsidRPr="00791B36">
        <w:rPr>
          <w:bCs/>
          <w:color w:val="000000" w:themeColor="text1"/>
          <w:sz w:val="22"/>
          <w:szCs w:val="22"/>
        </w:rPr>
        <w:t>calcium (Ca</w:t>
      </w:r>
      <w:r w:rsidR="005F7DED" w:rsidRPr="00791B36">
        <w:rPr>
          <w:bCs/>
          <w:color w:val="000000" w:themeColor="text1"/>
          <w:sz w:val="22"/>
          <w:szCs w:val="22"/>
          <w:vertAlign w:val="superscript"/>
        </w:rPr>
        <w:t>2+</w:t>
      </w:r>
      <w:r w:rsidR="00812E74" w:rsidRPr="00791B36">
        <w:rPr>
          <w:bCs/>
          <w:color w:val="000000" w:themeColor="text1"/>
          <w:sz w:val="22"/>
          <w:szCs w:val="22"/>
        </w:rPr>
        <w:t xml:space="preserve"> %</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 xml:space="preserve">phosphorus (P, </w:t>
      </w:r>
      <w:r w:rsidR="00812E74" w:rsidRPr="00791B36">
        <w:rPr>
          <w:bCs/>
          <w:color w:val="000000" w:themeColor="text1"/>
          <w:sz w:val="22"/>
          <w:szCs w:val="22"/>
        </w:rPr>
        <w:t>%</w:t>
      </w:r>
      <w:r w:rsidR="005F7DED" w:rsidRPr="00791B36">
        <w:rPr>
          <w:bCs/>
          <w:color w:val="000000" w:themeColor="text1"/>
          <w:sz w:val="22"/>
          <w:szCs w:val="22"/>
        </w:rPr>
        <w:t>),</w:t>
      </w:r>
      <w:r w:rsidR="005F7DED" w:rsidRPr="00791B36">
        <w:rPr>
          <w:color w:val="000000" w:themeColor="text1"/>
          <w:sz w:val="22"/>
          <w:szCs w:val="22"/>
        </w:rPr>
        <w:t xml:space="preserve"> foliar potassium (</w:t>
      </w:r>
      <w:r w:rsidR="005F7DED" w:rsidRPr="00791B36">
        <w:rPr>
          <w:bCs/>
          <w:color w:val="000000" w:themeColor="text1"/>
          <w:sz w:val="22"/>
          <w:szCs w:val="22"/>
        </w:rPr>
        <w:t>K</w:t>
      </w:r>
      <w:r w:rsidR="005F7DED" w:rsidRPr="00791B36">
        <w:rPr>
          <w:bCs/>
          <w:color w:val="000000" w:themeColor="text1"/>
          <w:sz w:val="22"/>
          <w:szCs w:val="22"/>
          <w:vertAlign w:val="superscript"/>
        </w:rPr>
        <w:t>+</w:t>
      </w:r>
      <w:r w:rsidR="005F7DED" w:rsidRPr="00791B36">
        <w:rPr>
          <w:bCs/>
          <w:color w:val="000000" w:themeColor="text1"/>
          <w:sz w:val="22"/>
          <w:szCs w:val="22"/>
        </w:rPr>
        <w:t xml:space="preserve">, </w:t>
      </w:r>
      <w:r w:rsidR="00812E74" w:rsidRPr="00791B36">
        <w:rPr>
          <w:bCs/>
          <w:color w:val="000000" w:themeColor="text1"/>
          <w:sz w:val="22"/>
          <w:szCs w:val="22"/>
        </w:rPr>
        <w:t>%</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magnesium (Mg</w:t>
      </w:r>
      <w:r w:rsidR="005F7DED" w:rsidRPr="00791B36">
        <w:rPr>
          <w:bCs/>
          <w:color w:val="000000" w:themeColor="text1"/>
          <w:sz w:val="22"/>
          <w:szCs w:val="22"/>
          <w:vertAlign w:val="superscript"/>
        </w:rPr>
        <w:t>2+</w:t>
      </w:r>
      <w:r w:rsidR="005F7DED" w:rsidRPr="00791B36">
        <w:rPr>
          <w:bCs/>
          <w:color w:val="000000" w:themeColor="text1"/>
          <w:sz w:val="22"/>
          <w:szCs w:val="22"/>
        </w:rPr>
        <w:t xml:space="preserve">, </w:t>
      </w:r>
      <w:r w:rsidR="00812E74" w:rsidRPr="00791B36">
        <w:rPr>
          <w:bCs/>
          <w:color w:val="000000" w:themeColor="text1"/>
          <w:sz w:val="22"/>
          <w:szCs w:val="22"/>
        </w:rPr>
        <w:t>%</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aluminum (Al</w:t>
      </w:r>
      <w:r w:rsidR="005F7DED" w:rsidRPr="00791B36">
        <w:rPr>
          <w:bCs/>
          <w:color w:val="000000" w:themeColor="text1"/>
          <w:sz w:val="22"/>
          <w:szCs w:val="22"/>
          <w:vertAlign w:val="superscript"/>
        </w:rPr>
        <w:t>+</w:t>
      </w:r>
      <w:r w:rsidR="005F7DED" w:rsidRPr="00791B36">
        <w:rPr>
          <w:bCs/>
          <w:color w:val="000000" w:themeColor="text1"/>
          <w:sz w:val="22"/>
          <w:szCs w:val="22"/>
        </w:rPr>
        <w:t xml:space="preserve">, </w:t>
      </w:r>
      <w:r w:rsidR="00812E74" w:rsidRPr="00791B36">
        <w:rPr>
          <w:bCs/>
          <w:color w:val="000000" w:themeColor="text1"/>
          <w:sz w:val="22"/>
          <w:szCs w:val="22"/>
        </w:rPr>
        <w:t>ppm</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 xml:space="preserve">zinc (Zn, </w:t>
      </w:r>
      <w:r w:rsidR="00812E74" w:rsidRPr="00791B36">
        <w:rPr>
          <w:bCs/>
          <w:color w:val="000000" w:themeColor="text1"/>
          <w:sz w:val="22"/>
          <w:szCs w:val="22"/>
        </w:rPr>
        <w:t>ppm</w:t>
      </w:r>
      <w:r w:rsidR="005F7DED" w:rsidRPr="00791B36">
        <w:rPr>
          <w:bCs/>
          <w:color w:val="000000" w:themeColor="text1"/>
          <w:sz w:val="22"/>
          <w:szCs w:val="22"/>
        </w:rPr>
        <w:t xml:space="preserve">), </w:t>
      </w:r>
      <w:r w:rsidR="005F7DED" w:rsidRPr="00791B36">
        <w:rPr>
          <w:color w:val="000000" w:themeColor="text1"/>
          <w:sz w:val="22"/>
          <w:szCs w:val="22"/>
        </w:rPr>
        <w:t>soil C (</w:t>
      </w:r>
      <w:r w:rsidR="00812E74" w:rsidRPr="00791B36">
        <w:rPr>
          <w:bCs/>
          <w:color w:val="000000" w:themeColor="text1"/>
          <w:sz w:val="22"/>
          <w:szCs w:val="22"/>
        </w:rPr>
        <w:t>%</w:t>
      </w:r>
      <w:r w:rsidR="005F7DED" w:rsidRPr="00791B36">
        <w:rPr>
          <w:color w:val="000000" w:themeColor="text1"/>
          <w:sz w:val="22"/>
          <w:szCs w:val="22"/>
        </w:rPr>
        <w:t>), soil N (</w:t>
      </w:r>
      <w:r w:rsidR="00812E74" w:rsidRPr="00791B36">
        <w:rPr>
          <w:bCs/>
          <w:color w:val="000000" w:themeColor="text1"/>
          <w:sz w:val="22"/>
          <w:szCs w:val="22"/>
        </w:rPr>
        <w:t>%</w:t>
      </w:r>
      <w:r w:rsidR="005F7DED" w:rsidRPr="00791B36">
        <w:rPr>
          <w:color w:val="000000" w:themeColor="text1"/>
          <w:sz w:val="22"/>
          <w:szCs w:val="22"/>
        </w:rPr>
        <w:t>), soil C/N (unitless)</w:t>
      </w:r>
      <w:ins w:id="632" w:author="Risa" w:date="2021-06-16T16:45:00Z">
        <w:r w:rsidR="00E01C78">
          <w:rPr>
            <w:color w:val="000000" w:themeColor="text1"/>
            <w:sz w:val="22"/>
            <w:szCs w:val="22"/>
          </w:rPr>
          <w:t>,</w:t>
        </w:r>
      </w:ins>
      <w:r w:rsidR="00F661CC" w:rsidRPr="009932C4">
        <w:rPr>
          <w:bCs/>
          <w:color w:val="000000" w:themeColor="text1"/>
          <w:sz w:val="22"/>
          <w:szCs w:val="22"/>
        </w:rPr>
        <w:t xml:space="preserve"> and</w:t>
      </w:r>
      <w:r w:rsidR="005F7DED" w:rsidRPr="00791B36">
        <w:rPr>
          <w:bCs/>
          <w:color w:val="000000" w:themeColor="text1"/>
          <w:sz w:val="22"/>
          <w:szCs w:val="22"/>
        </w:rPr>
        <w:t xml:space="preserve"> </w:t>
      </w:r>
      <w:r w:rsidR="005F7DED" w:rsidRPr="00791B36">
        <w:rPr>
          <w:color w:val="000000" w:themeColor="text1"/>
          <w:sz w:val="22"/>
          <w:szCs w:val="22"/>
        </w:rPr>
        <w:t xml:space="preserve">soil </w:t>
      </w:r>
      <w:r w:rsidR="005F7DED" w:rsidRPr="00791B36">
        <w:rPr>
          <w:bCs/>
          <w:color w:val="000000" w:themeColor="text1"/>
          <w:sz w:val="22"/>
          <w:szCs w:val="22"/>
        </w:rPr>
        <w:t>water retention (%)</w:t>
      </w:r>
      <w:r w:rsidR="00F661CC" w:rsidRPr="00791B36">
        <w:rPr>
          <w:bCs/>
          <w:color w:val="000000" w:themeColor="text1"/>
          <w:sz w:val="22"/>
          <w:szCs w:val="22"/>
        </w:rPr>
        <w:t xml:space="preserve">. </w:t>
      </w:r>
      <w:r w:rsidR="00CF7250" w:rsidRPr="00791B36">
        <w:rPr>
          <w:color w:val="000000" w:themeColor="text1"/>
          <w:sz w:val="22"/>
          <w:szCs w:val="22"/>
          <w:shd w:val="clear" w:color="auto" w:fill="FFFFFF"/>
        </w:rPr>
        <w:t>Tree height, canopy spread, DBH, foliar P, foliar K</w:t>
      </w:r>
      <w:r w:rsidR="00C36884" w:rsidRPr="00791B36">
        <w:rPr>
          <w:color w:val="000000" w:themeColor="text1"/>
          <w:sz w:val="22"/>
          <w:szCs w:val="22"/>
          <w:shd w:val="clear" w:color="auto" w:fill="FFFFFF"/>
          <w:vertAlign w:val="superscript"/>
        </w:rPr>
        <w:t>+</w:t>
      </w:r>
      <w:r w:rsidR="00CF7250" w:rsidRPr="00791B36">
        <w:rPr>
          <w:color w:val="000000" w:themeColor="text1"/>
          <w:sz w:val="22"/>
          <w:szCs w:val="22"/>
          <w:shd w:val="clear" w:color="auto" w:fill="FFFFFF"/>
        </w:rPr>
        <w:t>, foliar Zn</w:t>
      </w:r>
      <w:ins w:id="633" w:author="Risa" w:date="2021-06-23T15:42:00Z">
        <w:r w:rsidR="0061587E">
          <w:rPr>
            <w:color w:val="000000" w:themeColor="text1"/>
            <w:sz w:val="22"/>
            <w:szCs w:val="22"/>
            <w:shd w:val="clear" w:color="auto" w:fill="FFFFFF"/>
          </w:rPr>
          <w:t xml:space="preserve">, </w:t>
        </w:r>
      </w:ins>
      <w:del w:id="634" w:author="Risa" w:date="2021-06-23T15:42:00Z">
        <w:r w:rsidR="00C65235" w:rsidRPr="00791B36" w:rsidDel="0061587E">
          <w:rPr>
            <w:color w:val="000000" w:themeColor="text1"/>
            <w:sz w:val="22"/>
            <w:szCs w:val="22"/>
            <w:shd w:val="clear" w:color="auto" w:fill="FFFFFF"/>
          </w:rPr>
          <w:delText xml:space="preserve"> </w:delText>
        </w:r>
        <w:r w:rsidR="00CF7250" w:rsidRPr="00791B36" w:rsidDel="0061587E">
          <w:rPr>
            <w:color w:val="000000" w:themeColor="text1"/>
            <w:sz w:val="22"/>
            <w:szCs w:val="22"/>
            <w:shd w:val="clear" w:color="auto" w:fill="FFFFFF"/>
          </w:rPr>
          <w:delText xml:space="preserve">and </w:delText>
        </w:r>
      </w:del>
      <w:r w:rsidR="00CF7250" w:rsidRPr="00791B36">
        <w:rPr>
          <w:color w:val="000000" w:themeColor="text1"/>
          <w:sz w:val="22"/>
          <w:szCs w:val="22"/>
          <w:shd w:val="clear" w:color="auto" w:fill="FFFFFF"/>
        </w:rPr>
        <w:t>soil C</w:t>
      </w:r>
      <w:r w:rsidR="00C36884" w:rsidRPr="00791B36">
        <w:rPr>
          <w:color w:val="000000" w:themeColor="text1"/>
          <w:sz w:val="22"/>
          <w:szCs w:val="22"/>
          <w:shd w:val="clear" w:color="auto" w:fill="FFFFFF"/>
        </w:rPr>
        <w:t>/</w:t>
      </w:r>
      <w:r w:rsidR="00CF7250" w:rsidRPr="00791B36">
        <w:rPr>
          <w:color w:val="000000" w:themeColor="text1"/>
          <w:sz w:val="22"/>
          <w:szCs w:val="22"/>
          <w:shd w:val="clear" w:color="auto" w:fill="FFFFFF"/>
        </w:rPr>
        <w:t>N</w:t>
      </w:r>
      <w:ins w:id="635" w:author="Risa" w:date="2021-06-23T15:42:00Z">
        <w:r w:rsidR="0061587E">
          <w:rPr>
            <w:color w:val="000000" w:themeColor="text1"/>
            <w:sz w:val="22"/>
            <w:szCs w:val="22"/>
            <w:shd w:val="clear" w:color="auto" w:fill="FFFFFF"/>
          </w:rPr>
          <w:t>,</w:t>
        </w:r>
      </w:ins>
      <w:r w:rsidRPr="00791B36">
        <w:rPr>
          <w:sz w:val="22"/>
          <w:szCs w:val="22"/>
        </w:rPr>
        <w:t xml:space="preserve"> </w:t>
      </w:r>
      <w:ins w:id="636" w:author="Risa" w:date="2021-06-23T15:42:00Z">
        <w:r w:rsidR="0061587E">
          <w:rPr>
            <w:sz w:val="22"/>
            <w:szCs w:val="22"/>
          </w:rPr>
          <w:t xml:space="preserve">soil P, soil Al, and soil Zn </w:t>
        </w:r>
      </w:ins>
      <w:r w:rsidR="004548C9" w:rsidRPr="00791B36">
        <w:rPr>
          <w:sz w:val="22"/>
          <w:szCs w:val="22"/>
        </w:rPr>
        <w:t xml:space="preserve">were </w:t>
      </w:r>
      <w:r w:rsidRPr="00791B36">
        <w:rPr>
          <w:sz w:val="22"/>
          <w:szCs w:val="22"/>
        </w:rPr>
        <w:t>log transformed to meet model assumptions of normality and heterogeneity of variances.</w:t>
      </w:r>
      <w:r w:rsidR="00CF7250" w:rsidRPr="00791B36">
        <w:rPr>
          <w:sz w:val="22"/>
          <w:szCs w:val="22"/>
        </w:rPr>
        <w:t xml:space="preserve"> Soil water retention was </w:t>
      </w:r>
      <w:proofErr w:type="spellStart"/>
      <w:r w:rsidR="00CF7250" w:rsidRPr="00791B36">
        <w:rPr>
          <w:sz w:val="22"/>
          <w:szCs w:val="22"/>
        </w:rPr>
        <w:t>arcsin</w:t>
      </w:r>
      <w:proofErr w:type="spellEnd"/>
      <w:r w:rsidR="00CF7250" w:rsidRPr="00791B36">
        <w:rPr>
          <w:sz w:val="22"/>
          <w:szCs w:val="22"/>
        </w:rPr>
        <w:t xml:space="preserve"> square root transformed to meet model assumptions.</w:t>
      </w:r>
      <w:r w:rsidRPr="00791B36">
        <w:rPr>
          <w:sz w:val="22"/>
          <w:szCs w:val="22"/>
        </w:rPr>
        <w:t xml:space="preserve"> </w:t>
      </w:r>
    </w:p>
    <w:p w14:paraId="78098F33" w14:textId="77777777" w:rsidR="00C00E98" w:rsidRDefault="00C00E98" w:rsidP="005D01C9">
      <w:pPr>
        <w:spacing w:line="360" w:lineRule="auto"/>
        <w:rPr>
          <w:ins w:id="637" w:author="Risa" w:date="2021-06-17T17:30:00Z"/>
          <w:sz w:val="22"/>
          <w:szCs w:val="22"/>
        </w:rPr>
      </w:pPr>
    </w:p>
    <w:p w14:paraId="0227A714" w14:textId="38217EC8" w:rsidR="00F43A07" w:rsidRPr="00791B36" w:rsidRDefault="00F43A07">
      <w:pPr>
        <w:spacing w:line="360" w:lineRule="auto"/>
        <w:rPr>
          <w:sz w:val="22"/>
          <w:szCs w:val="22"/>
        </w:rPr>
        <w:pPrChange w:id="638" w:author="Risa" w:date="2021-06-16T16:30:00Z">
          <w:pPr>
            <w:spacing w:after="103" w:line="276" w:lineRule="auto"/>
            <w:jc w:val="both"/>
          </w:pPr>
        </w:pPrChange>
      </w:pPr>
      <w:r w:rsidRPr="00791B36">
        <w:rPr>
          <w:sz w:val="22"/>
          <w:szCs w:val="22"/>
        </w:rPr>
        <w:t xml:space="preserve">All linear models </w:t>
      </w:r>
      <w:proofErr w:type="gramStart"/>
      <w:r w:rsidRPr="00791B36">
        <w:rPr>
          <w:sz w:val="22"/>
          <w:szCs w:val="22"/>
        </w:rPr>
        <w:t>were fit</w:t>
      </w:r>
      <w:proofErr w:type="gramEnd"/>
      <w:r w:rsidRPr="00791B36">
        <w:rPr>
          <w:sz w:val="22"/>
          <w:szCs w:val="22"/>
        </w:rPr>
        <w:t xml:space="preserve"> using the ‘</w:t>
      </w:r>
      <w:proofErr w:type="spellStart"/>
      <w:r w:rsidRPr="00791B36">
        <w:rPr>
          <w:sz w:val="22"/>
          <w:szCs w:val="22"/>
        </w:rPr>
        <w:t>lm</w:t>
      </w:r>
      <w:proofErr w:type="spellEnd"/>
      <w:r w:rsidRPr="00791B36">
        <w:rPr>
          <w:sz w:val="22"/>
          <w:szCs w:val="22"/>
        </w:rPr>
        <w:t xml:space="preserve">’ function in R (R Core Team 2019). Significance tests for each fixed factor </w:t>
      </w:r>
      <w:proofErr w:type="gramStart"/>
      <w:r w:rsidRPr="00791B36">
        <w:rPr>
          <w:sz w:val="22"/>
          <w:szCs w:val="22"/>
        </w:rPr>
        <w:t>was performed</w:t>
      </w:r>
      <w:proofErr w:type="gramEnd"/>
      <w:r w:rsidRPr="00791B36">
        <w:rPr>
          <w:sz w:val="22"/>
          <w:szCs w:val="22"/>
        </w:rPr>
        <w:t xml:space="preserve"> using the ‘</w:t>
      </w:r>
      <w:proofErr w:type="spellStart"/>
      <w:r w:rsidRPr="00791B36">
        <w:rPr>
          <w:sz w:val="22"/>
          <w:szCs w:val="22"/>
        </w:rPr>
        <w:t>anova</w:t>
      </w:r>
      <w:proofErr w:type="spellEnd"/>
      <w:r w:rsidRPr="00791B36">
        <w:rPr>
          <w:sz w:val="22"/>
          <w:szCs w:val="22"/>
        </w:rPr>
        <w:t xml:space="preserve">’ function in R (R Core Team 2019). Post-hoc Tukey’s tests </w:t>
      </w:r>
      <w:proofErr w:type="gramStart"/>
      <w:r w:rsidRPr="00791B36">
        <w:rPr>
          <w:sz w:val="22"/>
          <w:szCs w:val="22"/>
        </w:rPr>
        <w:t>were done</w:t>
      </w:r>
      <w:proofErr w:type="gramEnd"/>
      <w:r w:rsidRPr="00791B36">
        <w:rPr>
          <w:sz w:val="22"/>
          <w:szCs w:val="22"/>
        </w:rPr>
        <w:t xml:space="preserve"> to examine significant interactions between elevation and the presence of the 1947 fire using the ‘</w:t>
      </w:r>
      <w:proofErr w:type="spellStart"/>
      <w:r w:rsidRPr="00791B36">
        <w:rPr>
          <w:sz w:val="22"/>
          <w:szCs w:val="22"/>
        </w:rPr>
        <w:t>emmeans</w:t>
      </w:r>
      <w:proofErr w:type="spellEnd"/>
      <w:r w:rsidRPr="00791B36">
        <w:rPr>
          <w:sz w:val="22"/>
          <w:szCs w:val="22"/>
        </w:rPr>
        <w:t>’ package in R (</w:t>
      </w:r>
      <w:proofErr w:type="spellStart"/>
      <w:r w:rsidRPr="00791B36">
        <w:rPr>
          <w:sz w:val="22"/>
          <w:szCs w:val="22"/>
        </w:rPr>
        <w:t>Lenth</w:t>
      </w:r>
      <w:proofErr w:type="spellEnd"/>
      <w:r w:rsidRPr="00791B36">
        <w:rPr>
          <w:sz w:val="22"/>
          <w:szCs w:val="22"/>
        </w:rPr>
        <w:t xml:space="preserve"> 2018).</w:t>
      </w:r>
    </w:p>
    <w:p w14:paraId="18B618B2" w14:textId="77777777" w:rsidR="00C00E98" w:rsidRDefault="00C00E98" w:rsidP="005D01C9">
      <w:pPr>
        <w:spacing w:line="360" w:lineRule="auto"/>
        <w:rPr>
          <w:ins w:id="639" w:author="Risa" w:date="2021-06-17T17:30:00Z"/>
          <w:sz w:val="22"/>
          <w:szCs w:val="22"/>
        </w:rPr>
      </w:pPr>
    </w:p>
    <w:p w14:paraId="617B812B" w14:textId="5398670C" w:rsidR="00F43A07" w:rsidRPr="00791B36" w:rsidRDefault="00F43A07">
      <w:pPr>
        <w:spacing w:line="360" w:lineRule="auto"/>
        <w:rPr>
          <w:sz w:val="22"/>
          <w:szCs w:val="22"/>
        </w:rPr>
        <w:pPrChange w:id="640" w:author="Risa" w:date="2021-06-16T16:30:00Z">
          <w:pPr>
            <w:spacing w:after="103" w:line="276" w:lineRule="auto"/>
            <w:jc w:val="both"/>
          </w:pPr>
        </w:pPrChange>
      </w:pPr>
      <w:r w:rsidRPr="00791B36">
        <w:rPr>
          <w:sz w:val="22"/>
          <w:szCs w:val="22"/>
        </w:rPr>
        <w:t>Because aspect data is circular in nature, we analyzed</w:t>
      </w:r>
      <w:r w:rsidR="008442D1" w:rsidRPr="00791B36">
        <w:rPr>
          <w:sz w:val="22"/>
          <w:szCs w:val="22"/>
        </w:rPr>
        <w:t xml:space="preserve"> aspect </w:t>
      </w:r>
      <w:del w:id="641" w:author="Risa" w:date="2021-06-17T14:49:00Z">
        <w:r w:rsidR="008442D1" w:rsidRPr="00791B36" w:rsidDel="00935984">
          <w:rPr>
            <w:sz w:val="22"/>
            <w:szCs w:val="22"/>
          </w:rPr>
          <w:delText xml:space="preserve">data </w:delText>
        </w:r>
      </w:del>
      <w:r w:rsidRPr="00791B36">
        <w:rPr>
          <w:sz w:val="22"/>
          <w:szCs w:val="22"/>
        </w:rPr>
        <w:t>using a</w:t>
      </w:r>
      <w:r w:rsidR="008442D1" w:rsidRPr="00791B36">
        <w:rPr>
          <w:sz w:val="22"/>
          <w:szCs w:val="22"/>
        </w:rPr>
        <w:t xml:space="preserve"> Watson’s Two-Sample Test of Homogeneity</w:t>
      </w:r>
      <w:r w:rsidR="00957CE9" w:rsidRPr="00791B36">
        <w:rPr>
          <w:sz w:val="22"/>
          <w:szCs w:val="22"/>
        </w:rPr>
        <w:t xml:space="preserve"> </w:t>
      </w:r>
      <w:r w:rsidRPr="00791B36">
        <w:rPr>
          <w:sz w:val="22"/>
          <w:szCs w:val="22"/>
        </w:rPr>
        <w:t>as implemented in the R package ‘circular’ (</w:t>
      </w:r>
      <w:proofErr w:type="spellStart"/>
      <w:r w:rsidRPr="00791B36">
        <w:rPr>
          <w:sz w:val="22"/>
          <w:szCs w:val="22"/>
        </w:rPr>
        <w:t>Agostinelli</w:t>
      </w:r>
      <w:proofErr w:type="spellEnd"/>
      <w:r w:rsidRPr="00791B36">
        <w:rPr>
          <w:sz w:val="22"/>
          <w:szCs w:val="22"/>
        </w:rPr>
        <w:t xml:space="preserve"> and Lund 2017). Specifically, one-to-one comparisons were done between each site in all six </w:t>
      </w:r>
      <w:proofErr w:type="gramStart"/>
      <w:r w:rsidRPr="00791B36">
        <w:rPr>
          <w:sz w:val="22"/>
          <w:szCs w:val="22"/>
        </w:rPr>
        <w:t>possible combinations</w:t>
      </w:r>
      <w:proofErr w:type="gramEnd"/>
      <w:r w:rsidRPr="00791B36">
        <w:rPr>
          <w:sz w:val="22"/>
          <w:szCs w:val="22"/>
        </w:rPr>
        <w:t>.</w:t>
      </w:r>
      <w:r w:rsidR="00D41527" w:rsidRPr="00791B36">
        <w:rPr>
          <w:sz w:val="22"/>
          <w:szCs w:val="22"/>
        </w:rPr>
        <w:t xml:space="preserve"> </w:t>
      </w:r>
    </w:p>
    <w:p w14:paraId="7B010B1F" w14:textId="7193410B" w:rsidR="00B15EBE" w:rsidRPr="00791B36" w:rsidRDefault="00AE173C">
      <w:pPr>
        <w:spacing w:line="360" w:lineRule="auto"/>
        <w:rPr>
          <w:sz w:val="22"/>
          <w:szCs w:val="22"/>
        </w:rPr>
        <w:pPrChange w:id="642" w:author="Risa" w:date="2021-06-16T16:30:00Z">
          <w:pPr>
            <w:spacing w:after="103" w:line="276" w:lineRule="auto"/>
            <w:jc w:val="both"/>
          </w:pPr>
        </w:pPrChange>
      </w:pPr>
      <w:r w:rsidRPr="00791B36">
        <w:rPr>
          <w:sz w:val="22"/>
          <w:szCs w:val="22"/>
        </w:rPr>
        <w:lastRenderedPageBreak/>
        <w:t>All analyses</w:t>
      </w:r>
      <w:r w:rsidR="0029724F" w:rsidRPr="00791B36">
        <w:rPr>
          <w:sz w:val="22"/>
          <w:szCs w:val="22"/>
        </w:rPr>
        <w:t xml:space="preserve"> </w:t>
      </w:r>
      <w:proofErr w:type="gramStart"/>
      <w:r w:rsidRPr="00791B36">
        <w:rPr>
          <w:sz w:val="22"/>
          <w:szCs w:val="22"/>
        </w:rPr>
        <w:t>were performed</w:t>
      </w:r>
      <w:proofErr w:type="gramEnd"/>
      <w:r w:rsidRPr="00791B36">
        <w:rPr>
          <w:sz w:val="22"/>
          <w:szCs w:val="22"/>
        </w:rPr>
        <w:t xml:space="preserve"> with R version 3.5.1 (R Core Team 2019).</w:t>
      </w:r>
      <w:r w:rsidR="00A25229" w:rsidRPr="00791B36">
        <w:rPr>
          <w:sz w:val="22"/>
          <w:szCs w:val="22"/>
        </w:rPr>
        <w:t xml:space="preserve"> </w:t>
      </w:r>
    </w:p>
    <w:p w14:paraId="07B06BAA" w14:textId="77777777" w:rsidR="009932C4" w:rsidRDefault="009932C4" w:rsidP="005D01C9">
      <w:pPr>
        <w:spacing w:line="360" w:lineRule="auto"/>
        <w:contextualSpacing/>
        <w:rPr>
          <w:ins w:id="643" w:author="Risa" w:date="2021-06-16T16:46:00Z"/>
          <w:b/>
          <w:sz w:val="22"/>
          <w:szCs w:val="22"/>
        </w:rPr>
      </w:pPr>
    </w:p>
    <w:p w14:paraId="4206AFEA" w14:textId="5A8DA99A" w:rsidR="00842E80" w:rsidRPr="005D01C9" w:rsidDel="009932C4" w:rsidRDefault="00842E80">
      <w:pPr>
        <w:spacing w:line="360" w:lineRule="auto"/>
        <w:contextualSpacing/>
        <w:rPr>
          <w:del w:id="644" w:author="Risa" w:date="2021-06-16T16:46:00Z"/>
          <w:bCs/>
          <w:sz w:val="22"/>
          <w:szCs w:val="22"/>
          <w:rPrChange w:id="645" w:author="Risa" w:date="2021-06-16T16:30:00Z">
            <w:rPr>
              <w:del w:id="646" w:author="Risa" w:date="2021-06-16T16:46:00Z"/>
              <w:bCs/>
            </w:rPr>
          </w:rPrChange>
        </w:rPr>
        <w:pPrChange w:id="647" w:author="Risa" w:date="2021-06-16T16:30:00Z">
          <w:pPr>
            <w:spacing w:line="276" w:lineRule="auto"/>
            <w:contextualSpacing/>
            <w:jc w:val="both"/>
          </w:pPr>
        </w:pPrChange>
      </w:pPr>
      <w:r w:rsidRPr="005D01C9">
        <w:rPr>
          <w:b/>
          <w:sz w:val="22"/>
          <w:szCs w:val="22"/>
          <w:rPrChange w:id="648" w:author="Risa" w:date="2021-06-16T16:30:00Z">
            <w:rPr>
              <w:b/>
            </w:rPr>
          </w:rPrChange>
        </w:rPr>
        <w:t>RESULTS</w:t>
      </w:r>
    </w:p>
    <w:p w14:paraId="5831F690" w14:textId="77777777" w:rsidR="00C72E45" w:rsidRPr="009932C4" w:rsidRDefault="00C72E45">
      <w:pPr>
        <w:spacing w:line="360" w:lineRule="auto"/>
        <w:contextualSpacing/>
        <w:rPr>
          <w:sz w:val="22"/>
          <w:szCs w:val="22"/>
          <w:highlight w:val="green"/>
        </w:rPr>
        <w:pPrChange w:id="649" w:author="Risa" w:date="2021-06-16T16:30:00Z">
          <w:pPr>
            <w:spacing w:line="276" w:lineRule="auto"/>
            <w:jc w:val="both"/>
          </w:pPr>
        </w:pPrChange>
      </w:pPr>
    </w:p>
    <w:p w14:paraId="7CF261A7" w14:textId="4D284A1B" w:rsidR="003C71B4" w:rsidRPr="009932C4" w:rsidRDefault="003C71B4">
      <w:pPr>
        <w:spacing w:line="360" w:lineRule="auto"/>
        <w:rPr>
          <w:b/>
          <w:bCs/>
          <w:sz w:val="22"/>
          <w:szCs w:val="22"/>
          <w:rPrChange w:id="650" w:author="Risa" w:date="2021-06-16T16:46:00Z">
            <w:rPr>
              <w:i/>
              <w:iCs/>
              <w:sz w:val="22"/>
              <w:szCs w:val="22"/>
            </w:rPr>
          </w:rPrChange>
        </w:rPr>
        <w:pPrChange w:id="651" w:author="Risa" w:date="2021-06-16T16:30:00Z">
          <w:pPr>
            <w:spacing w:line="276" w:lineRule="auto"/>
          </w:pPr>
        </w:pPrChange>
      </w:pPr>
      <w:r w:rsidRPr="009932C4">
        <w:rPr>
          <w:b/>
          <w:bCs/>
          <w:sz w:val="22"/>
          <w:szCs w:val="22"/>
          <w:rPrChange w:id="652" w:author="Risa" w:date="2021-06-16T16:46:00Z">
            <w:rPr>
              <w:i/>
              <w:iCs/>
              <w:sz w:val="22"/>
              <w:szCs w:val="22"/>
            </w:rPr>
          </w:rPrChange>
        </w:rPr>
        <w:t>Aspect</w:t>
      </w:r>
    </w:p>
    <w:p w14:paraId="1DAFD7C2" w14:textId="7682A784" w:rsidR="003C71B4" w:rsidRPr="00791B36" w:rsidDel="009932C4" w:rsidRDefault="003C71B4">
      <w:pPr>
        <w:spacing w:line="360" w:lineRule="auto"/>
        <w:rPr>
          <w:del w:id="653" w:author="Risa" w:date="2021-06-16T16:46:00Z"/>
          <w:iCs/>
          <w:sz w:val="22"/>
          <w:szCs w:val="22"/>
        </w:rPr>
        <w:pPrChange w:id="654" w:author="Risa" w:date="2021-06-16T16:30:00Z">
          <w:pPr>
            <w:spacing w:line="276" w:lineRule="auto"/>
          </w:pPr>
        </w:pPrChange>
      </w:pPr>
      <w:r w:rsidRPr="009932C4">
        <w:rPr>
          <w:iCs/>
          <w:sz w:val="22"/>
          <w:szCs w:val="22"/>
        </w:rPr>
        <w:t xml:space="preserve">Watson’s two sample t-tests </w:t>
      </w:r>
      <w:proofErr w:type="gramStart"/>
      <w:r w:rsidRPr="009932C4">
        <w:rPr>
          <w:iCs/>
          <w:sz w:val="22"/>
          <w:szCs w:val="22"/>
        </w:rPr>
        <w:t>indicated</w:t>
      </w:r>
      <w:proofErr w:type="gramEnd"/>
      <w:r w:rsidRPr="009932C4">
        <w:rPr>
          <w:iCs/>
          <w:sz w:val="22"/>
          <w:szCs w:val="22"/>
        </w:rPr>
        <w:t xml:space="preserve"> that the aspects of all sites differed with respect to one another except for the two sites that experienced the 1947 fire (Gorham </w:t>
      </w:r>
      <w:r w:rsidR="00383B88" w:rsidRPr="00791B36">
        <w:rPr>
          <w:iCs/>
          <w:sz w:val="22"/>
          <w:szCs w:val="22"/>
        </w:rPr>
        <w:t>c</w:t>
      </w:r>
      <w:r w:rsidRPr="00791B36">
        <w:rPr>
          <w:iCs/>
          <w:sz w:val="22"/>
          <w:szCs w:val="22"/>
        </w:rPr>
        <w:t>liffs and South Cadillac Trail), which had similar aspects (Fig.</w:t>
      </w:r>
      <w:r w:rsidR="009E2EBD" w:rsidRPr="00791B36">
        <w:rPr>
          <w:iCs/>
          <w:sz w:val="22"/>
          <w:szCs w:val="22"/>
        </w:rPr>
        <w:t xml:space="preserve"> </w:t>
      </w:r>
      <w:r w:rsidR="005278F2" w:rsidRPr="00791B36">
        <w:rPr>
          <w:iCs/>
          <w:sz w:val="22"/>
          <w:szCs w:val="22"/>
        </w:rPr>
        <w:t>3</w:t>
      </w:r>
      <w:r w:rsidR="004253C1" w:rsidRPr="00791B36">
        <w:rPr>
          <w:iCs/>
          <w:sz w:val="22"/>
          <w:szCs w:val="22"/>
        </w:rPr>
        <w:t xml:space="preserve"> and Tab. 2</w:t>
      </w:r>
      <w:r w:rsidRPr="00791B36">
        <w:rPr>
          <w:iCs/>
          <w:sz w:val="22"/>
          <w:szCs w:val="22"/>
        </w:rPr>
        <w:t>).</w:t>
      </w:r>
    </w:p>
    <w:p w14:paraId="5C0463F9" w14:textId="77777777" w:rsidR="003C71B4" w:rsidRPr="00791B36" w:rsidRDefault="003C71B4">
      <w:pPr>
        <w:spacing w:line="360" w:lineRule="auto"/>
        <w:rPr>
          <w:i/>
          <w:iCs/>
          <w:sz w:val="22"/>
          <w:szCs w:val="22"/>
        </w:rPr>
        <w:pPrChange w:id="655" w:author="Risa" w:date="2021-06-16T16:30:00Z">
          <w:pPr>
            <w:spacing w:line="276" w:lineRule="auto"/>
          </w:pPr>
        </w:pPrChange>
      </w:pPr>
    </w:p>
    <w:p w14:paraId="5FCF1DFC" w14:textId="7C75FAC2" w:rsidR="007078D2" w:rsidRPr="009932C4" w:rsidRDefault="0075187E">
      <w:pPr>
        <w:spacing w:line="360" w:lineRule="auto"/>
        <w:rPr>
          <w:b/>
          <w:bCs/>
          <w:sz w:val="22"/>
          <w:szCs w:val="22"/>
          <w:rPrChange w:id="656" w:author="Risa" w:date="2021-06-16T16:46:00Z">
            <w:rPr>
              <w:i/>
              <w:iCs/>
              <w:sz w:val="22"/>
              <w:szCs w:val="22"/>
            </w:rPr>
          </w:rPrChange>
        </w:rPr>
        <w:pPrChange w:id="657" w:author="Risa" w:date="2021-06-16T16:30:00Z">
          <w:pPr>
            <w:spacing w:line="276" w:lineRule="auto"/>
          </w:pPr>
        </w:pPrChange>
      </w:pPr>
      <w:r w:rsidRPr="009932C4">
        <w:rPr>
          <w:b/>
          <w:bCs/>
          <w:sz w:val="22"/>
          <w:szCs w:val="22"/>
          <w:rPrChange w:id="658" w:author="Risa" w:date="2021-06-16T16:46:00Z">
            <w:rPr>
              <w:i/>
              <w:iCs/>
              <w:sz w:val="22"/>
              <w:szCs w:val="22"/>
            </w:rPr>
          </w:rPrChange>
        </w:rPr>
        <w:t>Allometry</w:t>
      </w:r>
      <w:r w:rsidR="00912EC3" w:rsidRPr="009932C4">
        <w:rPr>
          <w:b/>
          <w:bCs/>
          <w:sz w:val="22"/>
          <w:szCs w:val="22"/>
          <w:rPrChange w:id="659" w:author="Risa" w:date="2021-06-16T16:46:00Z">
            <w:rPr>
              <w:i/>
              <w:iCs/>
              <w:sz w:val="22"/>
              <w:szCs w:val="22"/>
            </w:rPr>
          </w:rPrChange>
        </w:rPr>
        <w:t xml:space="preserve"> and </w:t>
      </w:r>
      <w:del w:id="660" w:author="Risa" w:date="2021-06-17T14:56:00Z">
        <w:r w:rsidR="00912EC3" w:rsidRPr="009932C4" w:rsidDel="00F861A2">
          <w:rPr>
            <w:b/>
            <w:bCs/>
            <w:sz w:val="22"/>
            <w:szCs w:val="22"/>
            <w:rPrChange w:id="661" w:author="Risa" w:date="2021-06-16T16:46:00Z">
              <w:rPr>
                <w:i/>
                <w:iCs/>
                <w:sz w:val="22"/>
                <w:szCs w:val="22"/>
              </w:rPr>
            </w:rPrChange>
          </w:rPr>
          <w:delText>Stand Densit</w:delText>
        </w:r>
        <w:r w:rsidR="007078D2" w:rsidRPr="009932C4" w:rsidDel="00F861A2">
          <w:rPr>
            <w:b/>
            <w:bCs/>
            <w:sz w:val="22"/>
            <w:szCs w:val="22"/>
            <w:rPrChange w:id="662" w:author="Risa" w:date="2021-06-16T16:46:00Z">
              <w:rPr>
                <w:i/>
                <w:iCs/>
                <w:sz w:val="22"/>
                <w:szCs w:val="22"/>
              </w:rPr>
            </w:rPrChange>
          </w:rPr>
          <w:delText>y</w:delText>
        </w:r>
      </w:del>
      <w:ins w:id="663" w:author="Risa" w:date="2021-06-17T14:56:00Z">
        <w:r w:rsidR="00F861A2">
          <w:rPr>
            <w:b/>
            <w:bCs/>
            <w:sz w:val="22"/>
            <w:szCs w:val="22"/>
          </w:rPr>
          <w:t>Clustering</w:t>
        </w:r>
      </w:ins>
    </w:p>
    <w:p w14:paraId="776B4896" w14:textId="1DCF2E38" w:rsidR="00862893" w:rsidRPr="005D01C9" w:rsidDel="009932C4" w:rsidRDefault="00666D11">
      <w:pPr>
        <w:spacing w:line="360" w:lineRule="auto"/>
        <w:rPr>
          <w:del w:id="664" w:author="Risa" w:date="2021-06-16T16:46:00Z"/>
          <w:i/>
          <w:iCs/>
          <w:color w:val="000000" w:themeColor="text1"/>
          <w:sz w:val="22"/>
          <w:szCs w:val="22"/>
          <w:shd w:val="clear" w:color="auto" w:fill="FFFFFF"/>
          <w:rPrChange w:id="665" w:author="Risa" w:date="2021-06-16T16:30:00Z">
            <w:rPr>
              <w:del w:id="666" w:author="Risa" w:date="2021-06-16T16:46:00Z"/>
              <w:i/>
              <w:iCs/>
              <w:color w:val="000000" w:themeColor="text1"/>
              <w:shd w:val="clear" w:color="auto" w:fill="FFFFFF"/>
            </w:rPr>
          </w:rPrChange>
        </w:rPr>
        <w:pPrChange w:id="667" w:author="Risa" w:date="2021-06-16T16:30:00Z">
          <w:pPr>
            <w:spacing w:line="276" w:lineRule="auto"/>
            <w:jc w:val="both"/>
          </w:pPr>
        </w:pPrChange>
      </w:pPr>
      <w:r w:rsidRPr="009932C4">
        <w:rPr>
          <w:color w:val="000000" w:themeColor="text1"/>
          <w:sz w:val="22"/>
          <w:szCs w:val="22"/>
          <w:shd w:val="clear" w:color="auto" w:fill="FFFFFF"/>
        </w:rPr>
        <w:t>There was a significant</w:t>
      </w:r>
      <w:r w:rsidR="0075187E" w:rsidRPr="009932C4">
        <w:rPr>
          <w:color w:val="000000" w:themeColor="text1"/>
          <w:sz w:val="22"/>
          <w:szCs w:val="22"/>
          <w:shd w:val="clear" w:color="auto" w:fill="FFFFFF"/>
        </w:rPr>
        <w:t xml:space="preserve"> interaction between fire and elevation </w:t>
      </w:r>
      <w:r w:rsidRPr="009932C4">
        <w:rPr>
          <w:color w:val="000000" w:themeColor="text1"/>
          <w:sz w:val="22"/>
          <w:szCs w:val="22"/>
          <w:shd w:val="clear" w:color="auto" w:fill="FFFFFF"/>
        </w:rPr>
        <w:t xml:space="preserve">on </w:t>
      </w:r>
      <w:r w:rsidR="0075187E" w:rsidRPr="009932C4">
        <w:rPr>
          <w:color w:val="000000" w:themeColor="text1"/>
          <w:sz w:val="22"/>
          <w:szCs w:val="22"/>
          <w:shd w:val="clear" w:color="auto" w:fill="FFFFFF"/>
        </w:rPr>
        <w:t>tree height</w:t>
      </w:r>
      <w:r w:rsidR="0039612E" w:rsidRPr="009932C4">
        <w:rPr>
          <w:color w:val="000000" w:themeColor="text1"/>
          <w:sz w:val="22"/>
          <w:szCs w:val="22"/>
          <w:shd w:val="clear" w:color="auto" w:fill="FFFFFF"/>
        </w:rPr>
        <w:t xml:space="preserve"> (</w:t>
      </w:r>
      <w:r w:rsidR="0039612E" w:rsidRPr="00791B36">
        <w:rPr>
          <w:i/>
          <w:sz w:val="22"/>
          <w:szCs w:val="22"/>
        </w:rPr>
        <w:t>P</w:t>
      </w:r>
      <w:r w:rsidR="0039612E" w:rsidRPr="00791B36">
        <w:rPr>
          <w:sz w:val="22"/>
          <w:szCs w:val="22"/>
        </w:rPr>
        <w:t xml:space="preserve"> &lt; 0.01</w:t>
      </w:r>
      <w:r w:rsidR="004253C1" w:rsidRPr="00791B36">
        <w:rPr>
          <w:sz w:val="22"/>
          <w:szCs w:val="22"/>
        </w:rPr>
        <w:t xml:space="preserve">, Fig. </w:t>
      </w:r>
      <w:r w:rsidR="005278F2" w:rsidRPr="00791B36">
        <w:rPr>
          <w:sz w:val="22"/>
          <w:szCs w:val="22"/>
        </w:rPr>
        <w:t>4</w:t>
      </w:r>
      <w:r w:rsidR="004253C1" w:rsidRPr="00791B36">
        <w:rPr>
          <w:sz w:val="22"/>
          <w:szCs w:val="22"/>
        </w:rPr>
        <w:t>A, Tab. 3</w:t>
      </w:r>
      <w:r w:rsidR="0039612E" w:rsidRPr="00791B36">
        <w:rPr>
          <w:sz w:val="22"/>
          <w:szCs w:val="22"/>
        </w:rPr>
        <w:t xml:space="preserve">) </w:t>
      </w:r>
      <w:r w:rsidRPr="00791B36">
        <w:rPr>
          <w:color w:val="000000" w:themeColor="text1"/>
          <w:sz w:val="22"/>
          <w:szCs w:val="22"/>
          <w:shd w:val="clear" w:color="auto" w:fill="FFFFFF"/>
        </w:rPr>
        <w:t>and DBH</w:t>
      </w:r>
      <w:r w:rsidR="0075187E" w:rsidRPr="00791B36">
        <w:rPr>
          <w:color w:val="000000" w:themeColor="text1"/>
          <w:sz w:val="22"/>
          <w:szCs w:val="22"/>
          <w:shd w:val="clear" w:color="auto" w:fill="FFFFFF"/>
        </w:rPr>
        <w:t xml:space="preserve"> (</w:t>
      </w:r>
      <w:r w:rsidR="0039612E" w:rsidRPr="00791B36">
        <w:rPr>
          <w:color w:val="000000" w:themeColor="text1"/>
          <w:sz w:val="22"/>
          <w:szCs w:val="22"/>
          <w:shd w:val="clear" w:color="auto" w:fill="FFFFFF"/>
        </w:rPr>
        <w:t xml:space="preserve">P &lt; 0.05; </w:t>
      </w:r>
      <w:r w:rsidR="001F5E29" w:rsidRPr="00791B36">
        <w:rPr>
          <w:color w:val="000000" w:themeColor="text1"/>
          <w:sz w:val="22"/>
          <w:szCs w:val="22"/>
          <w:shd w:val="clear" w:color="auto" w:fill="FFFFFF"/>
        </w:rPr>
        <w:t xml:space="preserve">Fig. </w:t>
      </w:r>
      <w:r w:rsidR="005278F2" w:rsidRPr="00791B36">
        <w:rPr>
          <w:color w:val="000000" w:themeColor="text1"/>
          <w:sz w:val="22"/>
          <w:szCs w:val="22"/>
          <w:shd w:val="clear" w:color="auto" w:fill="FFFFFF"/>
        </w:rPr>
        <w:t>4</w:t>
      </w:r>
      <w:r w:rsidR="004253C1" w:rsidRPr="00791B36">
        <w:rPr>
          <w:color w:val="000000" w:themeColor="text1"/>
          <w:sz w:val="22"/>
          <w:szCs w:val="22"/>
          <w:shd w:val="clear" w:color="auto" w:fill="FFFFFF"/>
        </w:rPr>
        <w:t>C</w:t>
      </w:r>
      <w:r w:rsidR="001F5E29" w:rsidRPr="00791B36">
        <w:rPr>
          <w:color w:val="000000" w:themeColor="text1"/>
          <w:sz w:val="22"/>
          <w:szCs w:val="22"/>
          <w:shd w:val="clear" w:color="auto" w:fill="FFFFFF"/>
        </w:rPr>
        <w:t xml:space="preserve"> and </w:t>
      </w:r>
      <w:r w:rsidR="00E2287A" w:rsidRPr="00791B36">
        <w:rPr>
          <w:color w:val="000000" w:themeColor="text1"/>
          <w:sz w:val="22"/>
          <w:szCs w:val="22"/>
          <w:shd w:val="clear" w:color="auto" w:fill="FFFFFF"/>
        </w:rPr>
        <w:t xml:space="preserve">Tab. </w:t>
      </w:r>
      <w:r w:rsidR="00957CE9" w:rsidRPr="00791B36">
        <w:rPr>
          <w:color w:val="000000" w:themeColor="text1"/>
          <w:sz w:val="22"/>
          <w:szCs w:val="22"/>
          <w:shd w:val="clear" w:color="auto" w:fill="FFFFFF"/>
        </w:rPr>
        <w:t>3</w:t>
      </w:r>
      <w:r w:rsidR="0075187E" w:rsidRPr="00791B36">
        <w:rPr>
          <w:color w:val="000000" w:themeColor="text1"/>
          <w:sz w:val="22"/>
          <w:szCs w:val="22"/>
          <w:shd w:val="clear" w:color="auto" w:fill="FFFFFF"/>
        </w:rPr>
        <w:t>)</w:t>
      </w:r>
      <w:r w:rsidRPr="00791B36">
        <w:rPr>
          <w:color w:val="000000" w:themeColor="text1"/>
          <w:sz w:val="22"/>
          <w:szCs w:val="22"/>
          <w:shd w:val="clear" w:color="auto" w:fill="FFFFFF"/>
        </w:rPr>
        <w:t>, with trees at higher elevation that experienced the 1947 fire being shorter</w:t>
      </w:r>
      <w:r w:rsidR="0039612E"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than those at low elevation that did not experience the fire</w:t>
      </w:r>
      <w:r w:rsidR="0039612E" w:rsidRPr="00791B36">
        <w:rPr>
          <w:color w:val="000000" w:themeColor="text1"/>
          <w:sz w:val="22"/>
          <w:szCs w:val="22"/>
          <w:shd w:val="clear" w:color="auto" w:fill="FFFFFF"/>
        </w:rPr>
        <w:t xml:space="preserve"> and having a smaller DBH than all other sites</w:t>
      </w:r>
      <w:r w:rsidR="0075187E"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 xml:space="preserve">Canopy spread tended to </w:t>
      </w:r>
      <w:proofErr w:type="gramStart"/>
      <w:r w:rsidRPr="00791B36">
        <w:rPr>
          <w:color w:val="000000" w:themeColor="text1"/>
          <w:sz w:val="22"/>
          <w:szCs w:val="22"/>
          <w:shd w:val="clear" w:color="auto" w:fill="FFFFFF"/>
        </w:rPr>
        <w:t>be reduced</w:t>
      </w:r>
      <w:proofErr w:type="gramEnd"/>
      <w:r w:rsidRPr="00791B36">
        <w:rPr>
          <w:color w:val="000000" w:themeColor="text1"/>
          <w:sz w:val="22"/>
          <w:szCs w:val="22"/>
          <w:shd w:val="clear" w:color="auto" w:fill="FFFFFF"/>
        </w:rPr>
        <w:t xml:space="preserve"> at high elevation</w:t>
      </w:r>
      <w:r w:rsidR="00862893" w:rsidRPr="00791B36">
        <w:rPr>
          <w:color w:val="000000" w:themeColor="text1"/>
          <w:sz w:val="22"/>
          <w:szCs w:val="22"/>
          <w:shd w:val="clear" w:color="auto" w:fill="FFFFFF"/>
        </w:rPr>
        <w:t xml:space="preserve"> (</w:t>
      </w:r>
      <w:r w:rsidR="00862893" w:rsidRPr="00791B36">
        <w:rPr>
          <w:i/>
          <w:sz w:val="22"/>
          <w:szCs w:val="22"/>
        </w:rPr>
        <w:t>P</w:t>
      </w:r>
      <w:r w:rsidR="00862893" w:rsidRPr="00791B36">
        <w:rPr>
          <w:sz w:val="22"/>
          <w:szCs w:val="22"/>
        </w:rPr>
        <w:t xml:space="preserve"> &lt; 0.0</w:t>
      </w:r>
      <w:r w:rsidR="00BF7D6D" w:rsidRPr="00791B36">
        <w:rPr>
          <w:sz w:val="22"/>
          <w:szCs w:val="22"/>
        </w:rPr>
        <w:t>1</w:t>
      </w:r>
      <w:r w:rsidR="0052758A" w:rsidRPr="00791B36">
        <w:rPr>
          <w:sz w:val="22"/>
          <w:szCs w:val="22"/>
        </w:rPr>
        <w:t>,</w:t>
      </w:r>
      <w:r w:rsidR="0052758A" w:rsidRPr="00791B36">
        <w:rPr>
          <w:color w:val="000000" w:themeColor="text1"/>
          <w:sz w:val="22"/>
          <w:szCs w:val="22"/>
          <w:shd w:val="clear" w:color="auto" w:fill="FFFFFF"/>
        </w:rPr>
        <w:t xml:space="preserve"> </w:t>
      </w:r>
      <w:r w:rsidR="001F5E29" w:rsidRPr="00791B36">
        <w:rPr>
          <w:color w:val="000000" w:themeColor="text1"/>
          <w:sz w:val="22"/>
          <w:szCs w:val="22"/>
          <w:shd w:val="clear" w:color="auto" w:fill="FFFFFF"/>
        </w:rPr>
        <w:t xml:space="preserve">Fig. </w:t>
      </w:r>
      <w:r w:rsidR="005278F2" w:rsidRPr="00791B36">
        <w:rPr>
          <w:color w:val="000000" w:themeColor="text1"/>
          <w:sz w:val="22"/>
          <w:szCs w:val="22"/>
          <w:shd w:val="clear" w:color="auto" w:fill="FFFFFF"/>
        </w:rPr>
        <w:t>4</w:t>
      </w:r>
      <w:r w:rsidR="004253C1" w:rsidRPr="00791B36">
        <w:rPr>
          <w:color w:val="000000" w:themeColor="text1"/>
          <w:sz w:val="22"/>
          <w:szCs w:val="22"/>
          <w:shd w:val="clear" w:color="auto" w:fill="FFFFFF"/>
        </w:rPr>
        <w:t>B</w:t>
      </w:r>
      <w:r w:rsidR="001F5E29" w:rsidRPr="00791B36">
        <w:rPr>
          <w:color w:val="000000" w:themeColor="text1"/>
          <w:sz w:val="22"/>
          <w:szCs w:val="22"/>
          <w:shd w:val="clear" w:color="auto" w:fill="FFFFFF"/>
        </w:rPr>
        <w:t xml:space="preserve"> and </w:t>
      </w:r>
      <w:r w:rsidR="0052758A" w:rsidRPr="00791B36">
        <w:rPr>
          <w:color w:val="000000" w:themeColor="text1"/>
          <w:sz w:val="22"/>
          <w:szCs w:val="22"/>
          <w:shd w:val="clear" w:color="auto" w:fill="FFFFFF"/>
        </w:rPr>
        <w:t xml:space="preserve">Tab. </w:t>
      </w:r>
      <w:r w:rsidR="00957CE9" w:rsidRPr="00791B36">
        <w:rPr>
          <w:color w:val="000000" w:themeColor="text1"/>
          <w:sz w:val="22"/>
          <w:szCs w:val="22"/>
          <w:shd w:val="clear" w:color="auto" w:fill="FFFFFF"/>
        </w:rPr>
        <w:t>3</w:t>
      </w:r>
      <w:r w:rsidR="00862893" w:rsidRPr="00791B36">
        <w:rPr>
          <w:sz w:val="22"/>
          <w:szCs w:val="22"/>
        </w:rPr>
        <w:t>)</w:t>
      </w:r>
      <w:r w:rsidRPr="00791B36">
        <w:rPr>
          <w:sz w:val="22"/>
          <w:szCs w:val="22"/>
        </w:rPr>
        <w:t xml:space="preserve">, although Tukey’s tests revealed no difference between sites at </w:t>
      </w:r>
      <w:r w:rsidRPr="00791B36">
        <w:rPr>
          <w:sz w:val="22"/>
          <w:szCs w:val="22"/>
          <w:lang w:val="el-GR"/>
        </w:rPr>
        <w:t>α</w:t>
      </w:r>
      <w:r w:rsidR="00777892" w:rsidRPr="00791B36">
        <w:rPr>
          <w:sz w:val="22"/>
          <w:szCs w:val="22"/>
        </w:rPr>
        <w:t xml:space="preserve"> </w:t>
      </w:r>
      <w:r w:rsidRPr="00791B36">
        <w:rPr>
          <w:sz w:val="22"/>
          <w:szCs w:val="22"/>
        </w:rPr>
        <w:t>=</w:t>
      </w:r>
      <w:r w:rsidR="00777892" w:rsidRPr="00791B36">
        <w:rPr>
          <w:sz w:val="22"/>
          <w:szCs w:val="22"/>
        </w:rPr>
        <w:t xml:space="preserve"> </w:t>
      </w:r>
      <w:r w:rsidRPr="00791B36">
        <w:rPr>
          <w:sz w:val="22"/>
          <w:szCs w:val="22"/>
        </w:rPr>
        <w:t>0.05.</w:t>
      </w:r>
      <w:r w:rsidR="00862893" w:rsidRPr="00791B36">
        <w:rPr>
          <w:color w:val="000000" w:themeColor="text1"/>
          <w:sz w:val="22"/>
          <w:szCs w:val="22"/>
          <w:shd w:val="clear" w:color="auto" w:fill="FFFFFF"/>
        </w:rPr>
        <w:t xml:space="preserve"> </w:t>
      </w:r>
      <w:r w:rsidR="006C39F4" w:rsidRPr="00791B36">
        <w:rPr>
          <w:color w:val="000000" w:themeColor="text1"/>
          <w:sz w:val="22"/>
          <w:szCs w:val="22"/>
          <w:shd w:val="clear" w:color="auto" w:fill="FFFFFF"/>
        </w:rPr>
        <w:t>Distance between neighbors</w:t>
      </w:r>
      <w:r w:rsidR="0039612E" w:rsidRPr="00791B36">
        <w:rPr>
          <w:color w:val="000000" w:themeColor="text1"/>
          <w:sz w:val="22"/>
          <w:szCs w:val="22"/>
          <w:shd w:val="clear" w:color="auto" w:fill="FFFFFF"/>
        </w:rPr>
        <w:t xml:space="preserve"> was greater at high elevation sites, particularly the one that experienced the 1947 fire</w:t>
      </w:r>
      <w:r w:rsidR="00C56F9D" w:rsidRPr="00791B36">
        <w:rPr>
          <w:sz w:val="22"/>
          <w:szCs w:val="22"/>
        </w:rPr>
        <w:t xml:space="preserve"> </w:t>
      </w:r>
      <w:r w:rsidR="00862893" w:rsidRPr="00791B36">
        <w:rPr>
          <w:sz w:val="22"/>
          <w:szCs w:val="22"/>
        </w:rPr>
        <w:t>(</w:t>
      </w:r>
      <w:r w:rsidR="00862893" w:rsidRPr="00791B36">
        <w:rPr>
          <w:i/>
          <w:color w:val="000000" w:themeColor="text1"/>
          <w:sz w:val="22"/>
          <w:szCs w:val="22"/>
          <w:shd w:val="clear" w:color="auto" w:fill="FFFFFF"/>
        </w:rPr>
        <w:t>P</w:t>
      </w:r>
      <w:r w:rsidR="00862893" w:rsidRPr="00791B36">
        <w:rPr>
          <w:color w:val="000000" w:themeColor="text1"/>
          <w:sz w:val="22"/>
          <w:szCs w:val="22"/>
          <w:shd w:val="clear" w:color="auto" w:fill="FFFFFF"/>
        </w:rPr>
        <w:t xml:space="preserve"> &lt; 0.0</w:t>
      </w:r>
      <w:r w:rsidR="0052758A" w:rsidRPr="00791B36">
        <w:rPr>
          <w:color w:val="000000" w:themeColor="text1"/>
          <w:sz w:val="22"/>
          <w:szCs w:val="22"/>
          <w:shd w:val="clear" w:color="auto" w:fill="FFFFFF"/>
        </w:rPr>
        <w:t>1</w:t>
      </w:r>
      <w:r w:rsidR="00862893" w:rsidRPr="00791B36">
        <w:rPr>
          <w:color w:val="000000" w:themeColor="text1"/>
          <w:sz w:val="22"/>
          <w:szCs w:val="22"/>
          <w:shd w:val="clear" w:color="auto" w:fill="FFFFFF"/>
        </w:rPr>
        <w:t xml:space="preserve">, </w:t>
      </w:r>
      <w:r w:rsidR="001F5E29" w:rsidRPr="00791B36">
        <w:rPr>
          <w:color w:val="000000" w:themeColor="text1"/>
          <w:sz w:val="22"/>
          <w:szCs w:val="22"/>
          <w:shd w:val="clear" w:color="auto" w:fill="FFFFFF"/>
        </w:rPr>
        <w:t xml:space="preserve">Fig. </w:t>
      </w:r>
      <w:r w:rsidR="005278F2" w:rsidRPr="00791B36">
        <w:rPr>
          <w:color w:val="000000" w:themeColor="text1"/>
          <w:sz w:val="22"/>
          <w:szCs w:val="22"/>
          <w:shd w:val="clear" w:color="auto" w:fill="FFFFFF"/>
        </w:rPr>
        <w:t>4</w:t>
      </w:r>
      <w:r w:rsidR="004253C1" w:rsidRPr="00791B36">
        <w:rPr>
          <w:color w:val="000000" w:themeColor="text1"/>
          <w:sz w:val="22"/>
          <w:szCs w:val="22"/>
          <w:shd w:val="clear" w:color="auto" w:fill="FFFFFF"/>
        </w:rPr>
        <w:t>D</w:t>
      </w:r>
      <w:r w:rsidR="001F5E29" w:rsidRPr="00791B36">
        <w:rPr>
          <w:color w:val="000000" w:themeColor="text1"/>
          <w:sz w:val="22"/>
          <w:szCs w:val="22"/>
          <w:shd w:val="clear" w:color="auto" w:fill="FFFFFF"/>
        </w:rPr>
        <w:t xml:space="preserve"> and </w:t>
      </w:r>
      <w:r w:rsidR="00E2287A" w:rsidRPr="00791B36">
        <w:rPr>
          <w:color w:val="000000" w:themeColor="text1"/>
          <w:sz w:val="22"/>
          <w:szCs w:val="22"/>
          <w:shd w:val="clear" w:color="auto" w:fill="FFFFFF"/>
        </w:rPr>
        <w:t>Tab.</w:t>
      </w:r>
      <w:r w:rsidR="001F5E29" w:rsidRPr="00791B36">
        <w:rPr>
          <w:color w:val="000000" w:themeColor="text1"/>
          <w:sz w:val="22"/>
          <w:szCs w:val="22"/>
          <w:shd w:val="clear" w:color="auto" w:fill="FFFFFF"/>
        </w:rPr>
        <w:t xml:space="preserve"> </w:t>
      </w:r>
      <w:r w:rsidR="00957CE9" w:rsidRPr="00791B36">
        <w:rPr>
          <w:color w:val="000000" w:themeColor="text1"/>
          <w:sz w:val="22"/>
          <w:szCs w:val="22"/>
          <w:shd w:val="clear" w:color="auto" w:fill="FFFFFF"/>
        </w:rPr>
        <w:t>3</w:t>
      </w:r>
      <w:r w:rsidR="00862893" w:rsidRPr="00791B36">
        <w:rPr>
          <w:color w:val="000000" w:themeColor="text1"/>
          <w:sz w:val="22"/>
          <w:szCs w:val="22"/>
          <w:shd w:val="clear" w:color="auto" w:fill="FFFFFF"/>
        </w:rPr>
        <w:t>)</w:t>
      </w:r>
      <w:r w:rsidR="00862893" w:rsidRPr="00791B36">
        <w:rPr>
          <w:sz w:val="22"/>
          <w:szCs w:val="22"/>
        </w:rPr>
        <w:t>.</w:t>
      </w:r>
    </w:p>
    <w:p w14:paraId="1A221542" w14:textId="77777777" w:rsidR="001E4602" w:rsidRPr="005D01C9" w:rsidRDefault="001E4602">
      <w:pPr>
        <w:spacing w:line="360" w:lineRule="auto"/>
        <w:rPr>
          <w:color w:val="000000" w:themeColor="text1"/>
          <w:sz w:val="22"/>
          <w:szCs w:val="22"/>
          <w:shd w:val="clear" w:color="auto" w:fill="FFFFFF"/>
          <w:rPrChange w:id="668" w:author="Risa" w:date="2021-06-16T16:30:00Z">
            <w:rPr>
              <w:color w:val="000000" w:themeColor="text1"/>
              <w:sz w:val="18"/>
              <w:szCs w:val="18"/>
              <w:shd w:val="clear" w:color="auto" w:fill="FFFFFF"/>
            </w:rPr>
          </w:rPrChange>
        </w:rPr>
        <w:pPrChange w:id="669" w:author="Risa" w:date="2021-06-16T16:30:00Z">
          <w:pPr>
            <w:spacing w:line="276" w:lineRule="auto"/>
            <w:jc w:val="both"/>
          </w:pPr>
        </w:pPrChange>
      </w:pPr>
    </w:p>
    <w:p w14:paraId="514098DF" w14:textId="1768BDF0" w:rsidR="00AC07E2" w:rsidRPr="009932C4" w:rsidRDefault="00777892">
      <w:pPr>
        <w:spacing w:line="360" w:lineRule="auto"/>
        <w:rPr>
          <w:b/>
          <w:bCs/>
          <w:color w:val="000000" w:themeColor="text1"/>
          <w:sz w:val="22"/>
          <w:szCs w:val="22"/>
          <w:shd w:val="clear" w:color="auto" w:fill="FFFFFF"/>
          <w:rPrChange w:id="670" w:author="Risa" w:date="2021-06-16T16:46:00Z">
            <w:rPr>
              <w:color w:val="000000" w:themeColor="text1"/>
              <w:sz w:val="22"/>
              <w:szCs w:val="22"/>
              <w:shd w:val="clear" w:color="auto" w:fill="FFFFFF"/>
            </w:rPr>
          </w:rPrChange>
        </w:rPr>
        <w:pPrChange w:id="671" w:author="Risa" w:date="2021-06-16T16:30:00Z">
          <w:pPr>
            <w:spacing w:line="276" w:lineRule="auto"/>
            <w:jc w:val="both"/>
          </w:pPr>
        </w:pPrChange>
      </w:pPr>
      <w:r w:rsidRPr="009932C4">
        <w:rPr>
          <w:b/>
          <w:bCs/>
          <w:color w:val="000000" w:themeColor="text1"/>
          <w:sz w:val="22"/>
          <w:szCs w:val="22"/>
          <w:shd w:val="clear" w:color="auto" w:fill="FFFFFF"/>
          <w:rPrChange w:id="672" w:author="Risa" w:date="2021-06-16T16:46:00Z">
            <w:rPr>
              <w:i/>
              <w:iCs/>
              <w:color w:val="000000" w:themeColor="text1"/>
              <w:sz w:val="22"/>
              <w:szCs w:val="22"/>
              <w:shd w:val="clear" w:color="auto" w:fill="FFFFFF"/>
            </w:rPr>
          </w:rPrChange>
        </w:rPr>
        <w:t xml:space="preserve">Foliar </w:t>
      </w:r>
      <w:r w:rsidR="004C01F0" w:rsidRPr="009932C4">
        <w:rPr>
          <w:b/>
          <w:bCs/>
          <w:color w:val="000000" w:themeColor="text1"/>
          <w:sz w:val="22"/>
          <w:szCs w:val="22"/>
          <w:shd w:val="clear" w:color="auto" w:fill="FFFFFF"/>
          <w:rPrChange w:id="673" w:author="Risa" w:date="2021-06-16T16:46:00Z">
            <w:rPr>
              <w:i/>
              <w:iCs/>
              <w:color w:val="000000" w:themeColor="text1"/>
              <w:sz w:val="22"/>
              <w:szCs w:val="22"/>
              <w:shd w:val="clear" w:color="auto" w:fill="FFFFFF"/>
            </w:rPr>
          </w:rPrChange>
        </w:rPr>
        <w:t>Isotopes</w:t>
      </w:r>
      <w:r w:rsidR="00AC07E2" w:rsidRPr="009932C4">
        <w:rPr>
          <w:b/>
          <w:bCs/>
          <w:color w:val="000000" w:themeColor="text1"/>
          <w:sz w:val="22"/>
          <w:szCs w:val="22"/>
          <w:shd w:val="clear" w:color="auto" w:fill="FFFFFF"/>
          <w:vertAlign w:val="subscript"/>
          <w:rPrChange w:id="674" w:author="Risa" w:date="2021-06-16T16:46:00Z">
            <w:rPr>
              <w:i/>
              <w:iCs/>
              <w:color w:val="000000" w:themeColor="text1"/>
              <w:sz w:val="22"/>
              <w:szCs w:val="22"/>
              <w:shd w:val="clear" w:color="auto" w:fill="FFFFFF"/>
              <w:vertAlign w:val="subscript"/>
            </w:rPr>
          </w:rPrChange>
        </w:rPr>
        <w:t xml:space="preserve"> </w:t>
      </w:r>
    </w:p>
    <w:p w14:paraId="36359368" w14:textId="505AC274" w:rsidR="00AC07E2" w:rsidRPr="00791B36" w:rsidDel="009932C4" w:rsidRDefault="00AC07E2">
      <w:pPr>
        <w:spacing w:line="360" w:lineRule="auto"/>
        <w:rPr>
          <w:del w:id="675" w:author="Risa" w:date="2021-06-16T16:46:00Z"/>
          <w:sz w:val="22"/>
          <w:szCs w:val="22"/>
        </w:rPr>
        <w:pPrChange w:id="676" w:author="Risa" w:date="2021-06-16T16:30:00Z">
          <w:pPr>
            <w:spacing w:line="276" w:lineRule="auto"/>
            <w:jc w:val="both"/>
          </w:pPr>
        </w:pPrChange>
      </w:pPr>
      <w:r w:rsidRPr="009932C4">
        <w:rPr>
          <w:color w:val="000000" w:themeColor="text1"/>
          <w:sz w:val="22"/>
          <w:szCs w:val="22"/>
          <w:shd w:val="clear" w:color="auto" w:fill="FFFFFF"/>
        </w:rPr>
        <w:t xml:space="preserve">Trees at higher elevations experienced </w:t>
      </w:r>
      <w:r w:rsidR="0039612E" w:rsidRPr="009932C4">
        <w:rPr>
          <w:color w:val="000000" w:themeColor="text1"/>
          <w:sz w:val="22"/>
          <w:szCs w:val="22"/>
          <w:shd w:val="clear" w:color="auto" w:fill="FFFFFF"/>
        </w:rPr>
        <w:t xml:space="preserve">less </w:t>
      </w:r>
      <w:r w:rsidRPr="00791B36">
        <w:rPr>
          <w:color w:val="000000" w:themeColor="text1"/>
          <w:sz w:val="22"/>
          <w:szCs w:val="22"/>
          <w:shd w:val="clear" w:color="auto" w:fill="FFFFFF"/>
        </w:rPr>
        <w:t xml:space="preserve">negative </w:t>
      </w:r>
      <w:r w:rsidR="00777892" w:rsidRPr="005D01C9">
        <w:rPr>
          <w:color w:val="000000" w:themeColor="text1"/>
          <w:sz w:val="22"/>
          <w:szCs w:val="22"/>
          <w:shd w:val="clear" w:color="auto" w:fill="FFFFFF"/>
          <w:rPrChange w:id="677" w:author="Risa" w:date="2021-06-16T16:30:00Z">
            <w:rPr>
              <w:color w:val="000000" w:themeColor="text1"/>
              <w:shd w:val="clear" w:color="auto" w:fill="FFFFFF"/>
            </w:rPr>
          </w:rPrChange>
        </w:rPr>
        <w:t>δ</w:t>
      </w:r>
      <w:r w:rsidR="00777892" w:rsidRPr="005D01C9">
        <w:rPr>
          <w:color w:val="000000" w:themeColor="text1"/>
          <w:sz w:val="22"/>
          <w:szCs w:val="22"/>
          <w:shd w:val="clear" w:color="auto" w:fill="FFFFFF"/>
          <w:vertAlign w:val="superscript"/>
          <w:rPrChange w:id="678" w:author="Risa" w:date="2021-06-16T16:30:00Z">
            <w:rPr>
              <w:color w:val="000000" w:themeColor="text1"/>
              <w:shd w:val="clear" w:color="auto" w:fill="FFFFFF"/>
              <w:vertAlign w:val="superscript"/>
            </w:rPr>
          </w:rPrChange>
        </w:rPr>
        <w:t>13</w:t>
      </w:r>
      <w:r w:rsidR="00777892" w:rsidRPr="005D01C9">
        <w:rPr>
          <w:color w:val="000000" w:themeColor="text1"/>
          <w:sz w:val="22"/>
          <w:szCs w:val="22"/>
          <w:shd w:val="clear" w:color="auto" w:fill="FFFFFF"/>
          <w:rPrChange w:id="679" w:author="Risa" w:date="2021-06-16T16:30:00Z">
            <w:rPr>
              <w:color w:val="000000" w:themeColor="text1"/>
              <w:shd w:val="clear" w:color="auto" w:fill="FFFFFF"/>
            </w:rPr>
          </w:rPrChange>
        </w:rPr>
        <w:t>C</w:t>
      </w:r>
      <w:r w:rsidRPr="009932C4">
        <w:rPr>
          <w:color w:val="000000" w:themeColor="text1"/>
          <w:sz w:val="22"/>
          <w:szCs w:val="22"/>
          <w:shd w:val="clear" w:color="auto" w:fill="FFFFFF"/>
        </w:rPr>
        <w:t xml:space="preserve"> (</w:t>
      </w:r>
      <w:r w:rsidRPr="009932C4">
        <w:rPr>
          <w:i/>
          <w:sz w:val="22"/>
          <w:szCs w:val="22"/>
        </w:rPr>
        <w:t xml:space="preserve">P </w:t>
      </w:r>
      <w:r w:rsidRPr="00791B36">
        <w:rPr>
          <w:sz w:val="22"/>
          <w:szCs w:val="22"/>
        </w:rPr>
        <w:t xml:space="preserve">&lt; 0.01, Fig. </w:t>
      </w:r>
      <w:r w:rsidR="005278F2" w:rsidRPr="00791B36">
        <w:rPr>
          <w:sz w:val="22"/>
          <w:szCs w:val="22"/>
        </w:rPr>
        <w:t>5</w:t>
      </w:r>
      <w:r w:rsidRPr="00791B36">
        <w:rPr>
          <w:sz w:val="22"/>
          <w:szCs w:val="22"/>
        </w:rPr>
        <w:t xml:space="preserve">A and Tab. </w:t>
      </w:r>
      <w:r w:rsidR="008630C0" w:rsidRPr="00791B36">
        <w:rPr>
          <w:sz w:val="22"/>
          <w:szCs w:val="22"/>
        </w:rPr>
        <w:t>4</w:t>
      </w:r>
      <w:r w:rsidRPr="00791B36">
        <w:rPr>
          <w:color w:val="000000" w:themeColor="text1"/>
          <w:sz w:val="22"/>
          <w:szCs w:val="22"/>
          <w:shd w:val="clear" w:color="auto" w:fill="FFFFFF"/>
        </w:rPr>
        <w:t xml:space="preserve">), reflecting greater </w:t>
      </w:r>
      <w:r w:rsidR="0039612E" w:rsidRPr="00791B36">
        <w:rPr>
          <w:color w:val="000000" w:themeColor="text1"/>
          <w:sz w:val="22"/>
          <w:szCs w:val="22"/>
          <w:shd w:val="clear" w:color="auto" w:fill="FFFFFF"/>
        </w:rPr>
        <w:t>water use efficiency, regardless of fire history</w:t>
      </w:r>
      <w:r w:rsidRPr="00791B36">
        <w:rPr>
          <w:color w:val="000000" w:themeColor="text1"/>
          <w:sz w:val="22"/>
          <w:szCs w:val="22"/>
          <w:shd w:val="clear" w:color="auto" w:fill="FFFFFF"/>
        </w:rPr>
        <w:t xml:space="preserve">. There were no significant differences between tree populations </w:t>
      </w:r>
      <w:r w:rsidR="0039612E" w:rsidRPr="00791B36">
        <w:rPr>
          <w:color w:val="000000" w:themeColor="text1"/>
          <w:sz w:val="22"/>
          <w:szCs w:val="22"/>
          <w:shd w:val="clear" w:color="auto" w:fill="FFFFFF"/>
        </w:rPr>
        <w:t xml:space="preserve">for </w:t>
      </w:r>
      <w:r w:rsidRPr="00791B36">
        <w:rPr>
          <w:color w:val="000000" w:themeColor="text1"/>
          <w:sz w:val="22"/>
          <w:szCs w:val="22"/>
          <w:shd w:val="clear" w:color="auto" w:fill="FFFFFF"/>
        </w:rPr>
        <w:t>δ</w:t>
      </w:r>
      <w:r w:rsidRPr="00791B36">
        <w:rPr>
          <w:color w:val="000000" w:themeColor="text1"/>
          <w:sz w:val="22"/>
          <w:szCs w:val="22"/>
          <w:shd w:val="clear" w:color="auto" w:fill="FFFFFF"/>
          <w:vertAlign w:val="superscript"/>
        </w:rPr>
        <w:t>15</w:t>
      </w:r>
      <w:r w:rsidRPr="00791B36">
        <w:rPr>
          <w:color w:val="000000" w:themeColor="text1"/>
          <w:sz w:val="22"/>
          <w:szCs w:val="22"/>
          <w:shd w:val="clear" w:color="auto" w:fill="FFFFFF"/>
        </w:rPr>
        <w:t>N (</w:t>
      </w:r>
      <w:r w:rsidRPr="00791B36">
        <w:rPr>
          <w:i/>
          <w:sz w:val="22"/>
          <w:szCs w:val="22"/>
        </w:rPr>
        <w:t>P</w:t>
      </w:r>
      <w:r w:rsidRPr="00791B36">
        <w:rPr>
          <w:sz w:val="22"/>
          <w:szCs w:val="22"/>
        </w:rPr>
        <w:t xml:space="preserve"> &gt; 0.05, Fig. </w:t>
      </w:r>
      <w:r w:rsidR="005278F2" w:rsidRPr="00791B36">
        <w:rPr>
          <w:sz w:val="22"/>
          <w:szCs w:val="22"/>
        </w:rPr>
        <w:t>5</w:t>
      </w:r>
      <w:r w:rsidRPr="00791B36">
        <w:rPr>
          <w:sz w:val="22"/>
          <w:szCs w:val="22"/>
        </w:rPr>
        <w:t xml:space="preserve">B and Tab. </w:t>
      </w:r>
      <w:r w:rsidR="008630C0" w:rsidRPr="00791B36">
        <w:rPr>
          <w:sz w:val="22"/>
          <w:szCs w:val="22"/>
        </w:rPr>
        <w:t>4</w:t>
      </w:r>
      <w:r w:rsidRPr="00791B36">
        <w:rPr>
          <w:sz w:val="22"/>
          <w:szCs w:val="22"/>
        </w:rPr>
        <w:t>)</w:t>
      </w:r>
    </w:p>
    <w:p w14:paraId="43907014" w14:textId="77777777" w:rsidR="00FA43AB" w:rsidRPr="005D01C9" w:rsidRDefault="00FA43AB">
      <w:pPr>
        <w:spacing w:line="360" w:lineRule="auto"/>
        <w:rPr>
          <w:i/>
          <w:iCs/>
          <w:color w:val="000000" w:themeColor="text1"/>
          <w:sz w:val="22"/>
          <w:szCs w:val="22"/>
          <w:shd w:val="clear" w:color="auto" w:fill="FFFFFF"/>
          <w:rPrChange w:id="680" w:author="Risa" w:date="2021-06-16T16:30:00Z">
            <w:rPr>
              <w:i/>
              <w:iCs/>
              <w:color w:val="000000" w:themeColor="text1"/>
              <w:shd w:val="clear" w:color="auto" w:fill="FFFFFF"/>
            </w:rPr>
          </w:rPrChange>
        </w:rPr>
        <w:pPrChange w:id="681" w:author="Risa" w:date="2021-06-16T16:30:00Z">
          <w:pPr>
            <w:spacing w:line="276" w:lineRule="auto"/>
            <w:jc w:val="both"/>
          </w:pPr>
        </w:pPrChange>
      </w:pPr>
    </w:p>
    <w:p w14:paraId="66922490" w14:textId="6399869B" w:rsidR="00E2287A" w:rsidRPr="009932C4" w:rsidRDefault="00E2287A">
      <w:pPr>
        <w:spacing w:line="360" w:lineRule="auto"/>
        <w:rPr>
          <w:b/>
          <w:bCs/>
          <w:color w:val="000000" w:themeColor="text1"/>
          <w:sz w:val="22"/>
          <w:szCs w:val="22"/>
          <w:shd w:val="clear" w:color="auto" w:fill="FFFFFF"/>
          <w:rPrChange w:id="682" w:author="Risa" w:date="2021-06-16T16:46:00Z">
            <w:rPr>
              <w:i/>
              <w:iCs/>
              <w:color w:val="000000" w:themeColor="text1"/>
              <w:sz w:val="22"/>
              <w:szCs w:val="22"/>
              <w:shd w:val="clear" w:color="auto" w:fill="FFFFFF"/>
            </w:rPr>
          </w:rPrChange>
        </w:rPr>
        <w:pPrChange w:id="683" w:author="Risa" w:date="2021-06-16T16:30:00Z">
          <w:pPr>
            <w:spacing w:line="276" w:lineRule="auto"/>
            <w:jc w:val="both"/>
          </w:pPr>
        </w:pPrChange>
      </w:pPr>
      <w:r w:rsidRPr="009932C4">
        <w:rPr>
          <w:b/>
          <w:bCs/>
          <w:color w:val="000000" w:themeColor="text1"/>
          <w:sz w:val="22"/>
          <w:szCs w:val="22"/>
          <w:shd w:val="clear" w:color="auto" w:fill="FFFFFF"/>
          <w:rPrChange w:id="684" w:author="Risa" w:date="2021-06-16T16:46:00Z">
            <w:rPr>
              <w:i/>
              <w:iCs/>
              <w:color w:val="000000" w:themeColor="text1"/>
              <w:sz w:val="22"/>
              <w:szCs w:val="22"/>
              <w:shd w:val="clear" w:color="auto" w:fill="FFFFFF"/>
            </w:rPr>
          </w:rPrChange>
        </w:rPr>
        <w:t xml:space="preserve">Foliar </w:t>
      </w:r>
      <w:del w:id="685" w:author="Risa" w:date="2021-06-17T14:57:00Z">
        <w:r w:rsidR="004C01F0" w:rsidRPr="009932C4" w:rsidDel="00EC7DE2">
          <w:rPr>
            <w:b/>
            <w:bCs/>
            <w:color w:val="000000" w:themeColor="text1"/>
            <w:sz w:val="22"/>
            <w:szCs w:val="22"/>
            <w:shd w:val="clear" w:color="auto" w:fill="FFFFFF"/>
            <w:rPrChange w:id="686" w:author="Risa" w:date="2021-06-16T16:46:00Z">
              <w:rPr>
                <w:i/>
                <w:iCs/>
                <w:color w:val="000000" w:themeColor="text1"/>
                <w:sz w:val="22"/>
                <w:szCs w:val="22"/>
                <w:shd w:val="clear" w:color="auto" w:fill="FFFFFF"/>
              </w:rPr>
            </w:rPrChange>
          </w:rPr>
          <w:delText>O</w:delText>
        </w:r>
        <w:r w:rsidRPr="009932C4" w:rsidDel="00EC7DE2">
          <w:rPr>
            <w:b/>
            <w:bCs/>
            <w:color w:val="000000" w:themeColor="text1"/>
            <w:sz w:val="22"/>
            <w:szCs w:val="22"/>
            <w:shd w:val="clear" w:color="auto" w:fill="FFFFFF"/>
            <w:rPrChange w:id="687" w:author="Risa" w:date="2021-06-16T16:46:00Z">
              <w:rPr>
                <w:i/>
                <w:iCs/>
                <w:color w:val="000000" w:themeColor="text1"/>
                <w:sz w:val="22"/>
                <w:szCs w:val="22"/>
                <w:shd w:val="clear" w:color="auto" w:fill="FFFFFF"/>
              </w:rPr>
            </w:rPrChange>
          </w:rPr>
          <w:delText>rganics</w:delText>
        </w:r>
      </w:del>
      <w:ins w:id="688" w:author="Risa" w:date="2021-06-17T14:57:00Z">
        <w:r w:rsidR="00EC7DE2">
          <w:rPr>
            <w:b/>
            <w:bCs/>
            <w:color w:val="000000" w:themeColor="text1"/>
            <w:sz w:val="22"/>
            <w:szCs w:val="22"/>
            <w:shd w:val="clear" w:color="auto" w:fill="FFFFFF"/>
          </w:rPr>
          <w:t>Nutrients</w:t>
        </w:r>
      </w:ins>
    </w:p>
    <w:p w14:paraId="35A21AAE" w14:textId="0F4E5574" w:rsidR="00C56F9D" w:rsidDel="00B9452D" w:rsidRDefault="0039612E" w:rsidP="005D01C9">
      <w:pPr>
        <w:spacing w:line="360" w:lineRule="auto"/>
        <w:rPr>
          <w:del w:id="689" w:author="Risa" w:date="2021-06-16T16:46:00Z"/>
          <w:sz w:val="22"/>
          <w:szCs w:val="22"/>
        </w:rPr>
      </w:pPr>
      <w:r w:rsidRPr="009932C4">
        <w:rPr>
          <w:color w:val="000000" w:themeColor="text1"/>
          <w:sz w:val="22"/>
          <w:szCs w:val="22"/>
          <w:shd w:val="clear" w:color="auto" w:fill="FFFFFF"/>
        </w:rPr>
        <w:t>On average, f</w:t>
      </w:r>
      <w:r w:rsidR="00E2287A" w:rsidRPr="009932C4">
        <w:rPr>
          <w:color w:val="000000" w:themeColor="text1"/>
          <w:sz w:val="22"/>
          <w:szCs w:val="22"/>
          <w:shd w:val="clear" w:color="auto" w:fill="FFFFFF"/>
        </w:rPr>
        <w:t xml:space="preserve">oliar C was </w:t>
      </w:r>
      <w:r w:rsidRPr="009932C4">
        <w:rPr>
          <w:color w:val="000000" w:themeColor="text1"/>
          <w:sz w:val="22"/>
          <w:szCs w:val="22"/>
          <w:shd w:val="clear" w:color="auto" w:fill="FFFFFF"/>
        </w:rPr>
        <w:t>greater</w:t>
      </w:r>
      <w:r w:rsidR="00E2287A" w:rsidRPr="00791B36">
        <w:rPr>
          <w:color w:val="000000" w:themeColor="text1"/>
          <w:sz w:val="22"/>
          <w:szCs w:val="22"/>
          <w:shd w:val="clear" w:color="auto" w:fill="FFFFFF"/>
        </w:rPr>
        <w:t xml:space="preserve"> at upper elevations, however the results were not statistically significant (</w:t>
      </w:r>
      <w:r w:rsidR="00E2287A" w:rsidRPr="00791B36">
        <w:rPr>
          <w:i/>
          <w:sz w:val="22"/>
          <w:szCs w:val="22"/>
        </w:rPr>
        <w:t>P</w:t>
      </w:r>
      <w:r w:rsidR="00E2287A" w:rsidRPr="00791B36">
        <w:rPr>
          <w:sz w:val="22"/>
          <w:szCs w:val="22"/>
        </w:rPr>
        <w:t xml:space="preserve"> &gt; 0.05, </w:t>
      </w:r>
      <w:r w:rsidR="001F5E29" w:rsidRPr="00791B36">
        <w:rPr>
          <w:sz w:val="22"/>
          <w:szCs w:val="22"/>
        </w:rPr>
        <w:t xml:space="preserve">Fig. </w:t>
      </w:r>
      <w:r w:rsidR="00C43703" w:rsidRPr="00791B36">
        <w:rPr>
          <w:sz w:val="22"/>
          <w:szCs w:val="22"/>
        </w:rPr>
        <w:t>5C</w:t>
      </w:r>
      <w:r w:rsidR="001F5E29" w:rsidRPr="00791B36">
        <w:rPr>
          <w:sz w:val="22"/>
          <w:szCs w:val="22"/>
        </w:rPr>
        <w:t xml:space="preserve"> and </w:t>
      </w:r>
      <w:r w:rsidR="00E2287A" w:rsidRPr="00791B36">
        <w:rPr>
          <w:sz w:val="22"/>
          <w:szCs w:val="22"/>
        </w:rPr>
        <w:t>Tab. 4)</w:t>
      </w:r>
      <w:r w:rsidR="00E2287A" w:rsidRPr="00791B36">
        <w:rPr>
          <w:color w:val="000000" w:themeColor="text1"/>
          <w:sz w:val="22"/>
          <w:szCs w:val="22"/>
          <w:shd w:val="clear" w:color="auto" w:fill="FFFFFF"/>
        </w:rPr>
        <w:t xml:space="preserve">; nor </w:t>
      </w:r>
      <w:r w:rsidRPr="00791B36">
        <w:rPr>
          <w:color w:val="000000" w:themeColor="text1"/>
          <w:sz w:val="22"/>
          <w:szCs w:val="22"/>
          <w:shd w:val="clear" w:color="auto" w:fill="FFFFFF"/>
        </w:rPr>
        <w:t>was there a difference in</w:t>
      </w:r>
      <w:r w:rsidR="00E2287A" w:rsidRPr="00791B36">
        <w:rPr>
          <w:color w:val="000000" w:themeColor="text1"/>
          <w:sz w:val="22"/>
          <w:szCs w:val="22"/>
          <w:shd w:val="clear" w:color="auto" w:fill="FFFFFF"/>
        </w:rPr>
        <w:t xml:space="preserve"> C/N</w:t>
      </w:r>
      <w:r w:rsidRPr="00791B36">
        <w:rPr>
          <w:color w:val="000000" w:themeColor="text1"/>
          <w:sz w:val="22"/>
          <w:szCs w:val="22"/>
          <w:shd w:val="clear" w:color="auto" w:fill="FFFFFF"/>
        </w:rPr>
        <w:t xml:space="preserve"> between sites</w:t>
      </w:r>
      <w:r w:rsidR="00E2287A" w:rsidRPr="00791B36">
        <w:rPr>
          <w:color w:val="000000" w:themeColor="text1"/>
          <w:sz w:val="22"/>
          <w:szCs w:val="22"/>
          <w:shd w:val="clear" w:color="auto" w:fill="FFFFFF"/>
        </w:rPr>
        <w:t xml:space="preserve"> (</w:t>
      </w:r>
      <w:r w:rsidR="00E2287A" w:rsidRPr="00791B36">
        <w:rPr>
          <w:i/>
          <w:sz w:val="22"/>
          <w:szCs w:val="22"/>
        </w:rPr>
        <w:t>P</w:t>
      </w:r>
      <w:r w:rsidR="00E2287A" w:rsidRPr="00791B36">
        <w:rPr>
          <w:sz w:val="22"/>
          <w:szCs w:val="22"/>
        </w:rPr>
        <w:t xml:space="preserve"> &gt; 0.05, </w:t>
      </w:r>
      <w:r w:rsidR="001F5E29" w:rsidRPr="00791B36">
        <w:rPr>
          <w:sz w:val="22"/>
          <w:szCs w:val="22"/>
        </w:rPr>
        <w:t xml:space="preserve">Fig. </w:t>
      </w:r>
      <w:r w:rsidR="00C43703" w:rsidRPr="00791B36">
        <w:rPr>
          <w:sz w:val="22"/>
          <w:szCs w:val="22"/>
        </w:rPr>
        <w:t>5E</w:t>
      </w:r>
      <w:r w:rsidR="001F5E29" w:rsidRPr="00791B36">
        <w:rPr>
          <w:sz w:val="22"/>
          <w:szCs w:val="22"/>
        </w:rPr>
        <w:t xml:space="preserve"> and </w:t>
      </w:r>
      <w:r w:rsidR="00E2287A" w:rsidRPr="00791B36">
        <w:rPr>
          <w:sz w:val="22"/>
          <w:szCs w:val="22"/>
        </w:rPr>
        <w:t>Tab. 4)</w:t>
      </w:r>
      <w:r w:rsidR="00E2287A"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Our linear model suggested that</w:t>
      </w:r>
      <w:r w:rsidR="00AC07E2" w:rsidRPr="00791B36">
        <w:rPr>
          <w:color w:val="000000" w:themeColor="text1"/>
          <w:sz w:val="22"/>
          <w:szCs w:val="22"/>
          <w:shd w:val="clear" w:color="auto" w:fill="FFFFFF"/>
        </w:rPr>
        <w:t xml:space="preserve"> fire accounted for a significant influence on </w:t>
      </w:r>
      <w:r w:rsidRPr="00791B36">
        <w:rPr>
          <w:color w:val="000000" w:themeColor="text1"/>
          <w:sz w:val="22"/>
          <w:szCs w:val="22"/>
          <w:shd w:val="clear" w:color="auto" w:fill="FFFFFF"/>
        </w:rPr>
        <w:t xml:space="preserve">foliar </w:t>
      </w:r>
      <w:r w:rsidR="00AC07E2" w:rsidRPr="00791B36">
        <w:rPr>
          <w:color w:val="000000" w:themeColor="text1"/>
          <w:sz w:val="22"/>
          <w:szCs w:val="22"/>
          <w:shd w:val="clear" w:color="auto" w:fill="FFFFFF"/>
        </w:rPr>
        <w:t>N (</w:t>
      </w:r>
      <w:r w:rsidR="00AC07E2" w:rsidRPr="00791B36">
        <w:rPr>
          <w:i/>
          <w:sz w:val="22"/>
          <w:szCs w:val="22"/>
        </w:rPr>
        <w:t>P</w:t>
      </w:r>
      <w:r w:rsidR="00AC07E2" w:rsidRPr="00791B36">
        <w:rPr>
          <w:sz w:val="22"/>
          <w:szCs w:val="22"/>
        </w:rPr>
        <w:t xml:space="preserve"> &lt; 0.05,</w:t>
      </w:r>
      <w:r w:rsidR="00AC07E2" w:rsidRPr="00791B36">
        <w:rPr>
          <w:color w:val="000000" w:themeColor="text1"/>
          <w:sz w:val="22"/>
          <w:szCs w:val="22"/>
          <w:shd w:val="clear" w:color="auto" w:fill="FFFFFF"/>
        </w:rPr>
        <w:t xml:space="preserve"> Tab. 4</w:t>
      </w:r>
      <w:r w:rsidR="00AC07E2" w:rsidRPr="00791B36">
        <w:rPr>
          <w:sz w:val="22"/>
          <w:szCs w:val="22"/>
        </w:rPr>
        <w:t>)</w:t>
      </w:r>
      <w:r w:rsidRPr="00791B36">
        <w:rPr>
          <w:sz w:val="22"/>
          <w:szCs w:val="22"/>
        </w:rPr>
        <w:t xml:space="preserve">, however post-hoc Tukey’s tests found no difference between sites at </w:t>
      </w:r>
      <w:r w:rsidRPr="00791B36">
        <w:rPr>
          <w:sz w:val="22"/>
          <w:szCs w:val="22"/>
          <w:lang w:val="el-GR"/>
        </w:rPr>
        <w:t>α</w:t>
      </w:r>
      <w:r w:rsidR="00777892" w:rsidRPr="00791B36">
        <w:rPr>
          <w:sz w:val="22"/>
          <w:szCs w:val="22"/>
        </w:rPr>
        <w:t xml:space="preserve"> </w:t>
      </w:r>
      <w:r w:rsidRPr="00791B36">
        <w:rPr>
          <w:sz w:val="22"/>
          <w:szCs w:val="22"/>
        </w:rPr>
        <w:t>=</w:t>
      </w:r>
      <w:r w:rsidR="00777892" w:rsidRPr="00791B36">
        <w:rPr>
          <w:sz w:val="22"/>
          <w:szCs w:val="22"/>
        </w:rPr>
        <w:t xml:space="preserve"> </w:t>
      </w:r>
      <w:r w:rsidRPr="00791B36">
        <w:rPr>
          <w:sz w:val="22"/>
          <w:szCs w:val="22"/>
        </w:rPr>
        <w:t xml:space="preserve">0.05 (Fig. </w:t>
      </w:r>
      <w:r w:rsidR="00C43703" w:rsidRPr="00791B36">
        <w:rPr>
          <w:sz w:val="22"/>
          <w:szCs w:val="22"/>
        </w:rPr>
        <w:t>5D</w:t>
      </w:r>
      <w:r w:rsidRPr="00791B36">
        <w:rPr>
          <w:sz w:val="22"/>
          <w:szCs w:val="22"/>
        </w:rPr>
        <w:t>).</w:t>
      </w:r>
    </w:p>
    <w:p w14:paraId="4B30E994" w14:textId="77777777" w:rsidR="00B9452D" w:rsidRPr="00791B36" w:rsidRDefault="00B9452D">
      <w:pPr>
        <w:spacing w:line="360" w:lineRule="auto"/>
        <w:rPr>
          <w:ins w:id="690" w:author="Risa" w:date="2021-06-17T17:30:00Z"/>
          <w:color w:val="000000" w:themeColor="text1"/>
          <w:sz w:val="22"/>
          <w:szCs w:val="22"/>
          <w:shd w:val="clear" w:color="auto" w:fill="FFFFFF"/>
        </w:rPr>
        <w:pPrChange w:id="691" w:author="Risa" w:date="2021-06-16T16:30:00Z">
          <w:pPr>
            <w:spacing w:line="276" w:lineRule="auto"/>
            <w:jc w:val="both"/>
          </w:pPr>
        </w:pPrChange>
      </w:pPr>
    </w:p>
    <w:p w14:paraId="7AB1507D" w14:textId="60DFA8CD" w:rsidR="00AC07E2" w:rsidRPr="00791B36" w:rsidRDefault="00E2287A">
      <w:pPr>
        <w:spacing w:line="360" w:lineRule="auto"/>
        <w:rPr>
          <w:color w:val="000000" w:themeColor="text1"/>
          <w:sz w:val="22"/>
          <w:szCs w:val="22"/>
          <w:shd w:val="clear" w:color="auto" w:fill="FFFFFF"/>
        </w:rPr>
        <w:pPrChange w:id="692" w:author="Risa" w:date="2021-06-16T16:30:00Z">
          <w:pPr>
            <w:spacing w:line="276" w:lineRule="auto"/>
            <w:jc w:val="both"/>
          </w:pPr>
        </w:pPrChange>
      </w:pPr>
      <w:del w:id="693" w:author="Risa" w:date="2021-06-16T16:46:00Z">
        <w:r w:rsidRPr="00791B36" w:rsidDel="009932C4">
          <w:rPr>
            <w:color w:val="000000" w:themeColor="text1"/>
            <w:sz w:val="22"/>
            <w:szCs w:val="22"/>
            <w:shd w:val="clear" w:color="auto" w:fill="FFFFFF"/>
          </w:rPr>
          <w:delText xml:space="preserve"> </w:delText>
        </w:r>
      </w:del>
    </w:p>
    <w:p w14:paraId="607719ED" w14:textId="48B9909C" w:rsidR="005278F2" w:rsidRPr="009932C4" w:rsidDel="00EC7DE2" w:rsidRDefault="005278F2">
      <w:pPr>
        <w:spacing w:line="360" w:lineRule="auto"/>
        <w:rPr>
          <w:del w:id="694" w:author="Risa" w:date="2021-06-17T14:57:00Z"/>
          <w:b/>
          <w:bCs/>
          <w:color w:val="000000" w:themeColor="text1"/>
          <w:sz w:val="22"/>
          <w:szCs w:val="22"/>
          <w:shd w:val="clear" w:color="auto" w:fill="FFFFFF"/>
          <w:rPrChange w:id="695" w:author="Risa" w:date="2021-06-16T16:46:00Z">
            <w:rPr>
              <w:del w:id="696" w:author="Risa" w:date="2021-06-17T14:57:00Z"/>
              <w:color w:val="000000" w:themeColor="text1"/>
              <w:sz w:val="22"/>
              <w:szCs w:val="22"/>
              <w:shd w:val="clear" w:color="auto" w:fill="FFFFFF"/>
            </w:rPr>
          </w:rPrChange>
        </w:rPr>
        <w:pPrChange w:id="697" w:author="Risa" w:date="2021-06-16T16:30:00Z">
          <w:pPr>
            <w:spacing w:line="276" w:lineRule="auto"/>
            <w:jc w:val="both"/>
          </w:pPr>
        </w:pPrChange>
      </w:pPr>
      <w:del w:id="698" w:author="Risa" w:date="2021-06-17T14:57:00Z">
        <w:r w:rsidRPr="009932C4" w:rsidDel="00EC7DE2">
          <w:rPr>
            <w:b/>
            <w:bCs/>
            <w:color w:val="000000" w:themeColor="text1"/>
            <w:sz w:val="22"/>
            <w:szCs w:val="22"/>
            <w:shd w:val="clear" w:color="auto" w:fill="FFFFFF"/>
            <w:rPrChange w:id="699" w:author="Risa" w:date="2021-06-16T16:46:00Z">
              <w:rPr>
                <w:i/>
                <w:iCs/>
                <w:color w:val="000000" w:themeColor="text1"/>
                <w:sz w:val="22"/>
                <w:szCs w:val="22"/>
                <w:shd w:val="clear" w:color="auto" w:fill="FFFFFF"/>
              </w:rPr>
            </w:rPrChange>
          </w:rPr>
          <w:delText xml:space="preserve">Foliar </w:delText>
        </w:r>
        <w:r w:rsidR="004C01F0" w:rsidRPr="009932C4" w:rsidDel="00EC7DE2">
          <w:rPr>
            <w:b/>
            <w:bCs/>
            <w:color w:val="000000" w:themeColor="text1"/>
            <w:sz w:val="22"/>
            <w:szCs w:val="22"/>
            <w:shd w:val="clear" w:color="auto" w:fill="FFFFFF"/>
            <w:rPrChange w:id="700" w:author="Risa" w:date="2021-06-16T16:46:00Z">
              <w:rPr>
                <w:i/>
                <w:iCs/>
                <w:color w:val="000000" w:themeColor="text1"/>
                <w:sz w:val="22"/>
                <w:szCs w:val="22"/>
                <w:shd w:val="clear" w:color="auto" w:fill="FFFFFF"/>
              </w:rPr>
            </w:rPrChange>
          </w:rPr>
          <w:delText>Inorganics</w:delText>
        </w:r>
      </w:del>
    </w:p>
    <w:p w14:paraId="542A787B" w14:textId="567BAC99" w:rsidR="005278F2" w:rsidRPr="00791B36" w:rsidRDefault="005278F2">
      <w:pPr>
        <w:spacing w:line="360" w:lineRule="auto"/>
        <w:rPr>
          <w:color w:val="000000" w:themeColor="text1"/>
          <w:sz w:val="22"/>
          <w:szCs w:val="22"/>
          <w:shd w:val="clear" w:color="auto" w:fill="FFFFFF"/>
        </w:rPr>
        <w:pPrChange w:id="701" w:author="Risa" w:date="2021-06-16T16:30:00Z">
          <w:pPr>
            <w:spacing w:line="276" w:lineRule="auto"/>
            <w:jc w:val="both"/>
          </w:pPr>
        </w:pPrChange>
      </w:pPr>
      <w:r w:rsidRPr="00791B36">
        <w:rPr>
          <w:color w:val="000000" w:themeColor="text1"/>
          <w:sz w:val="22"/>
          <w:szCs w:val="22"/>
          <w:shd w:val="clear" w:color="auto" w:fill="FFFFFF"/>
        </w:rPr>
        <w:t>Foliar Ca</w:t>
      </w:r>
      <w:r w:rsidRPr="00791B36">
        <w:rPr>
          <w:color w:val="222222"/>
          <w:sz w:val="22"/>
          <w:szCs w:val="22"/>
          <w:shd w:val="clear" w:color="auto" w:fill="FFFFFF"/>
          <w:vertAlign w:val="superscript"/>
        </w:rPr>
        <w:t>2+</w:t>
      </w:r>
      <w:r w:rsidRPr="00791B36">
        <w:rPr>
          <w:color w:val="000000" w:themeColor="text1"/>
          <w:sz w:val="22"/>
          <w:szCs w:val="22"/>
          <w:shd w:val="clear" w:color="auto" w:fill="FFFFFF"/>
        </w:rPr>
        <w:t xml:space="preserve"> was negatively </w:t>
      </w:r>
      <w:proofErr w:type="gramStart"/>
      <w:r w:rsidRPr="00791B36">
        <w:rPr>
          <w:color w:val="000000" w:themeColor="text1"/>
          <w:sz w:val="22"/>
          <w:szCs w:val="22"/>
          <w:shd w:val="clear" w:color="auto" w:fill="FFFFFF"/>
        </w:rPr>
        <w:t>impacted</w:t>
      </w:r>
      <w:proofErr w:type="gramEnd"/>
      <w:r w:rsidRPr="00791B36">
        <w:rPr>
          <w:color w:val="000000" w:themeColor="text1"/>
          <w:sz w:val="22"/>
          <w:szCs w:val="22"/>
          <w:shd w:val="clear" w:color="auto" w:fill="FFFFFF"/>
        </w:rPr>
        <w:t xml:space="preserve"> by increasing elevation (</w:t>
      </w:r>
      <w:r w:rsidRPr="00791B36">
        <w:rPr>
          <w:i/>
          <w:sz w:val="22"/>
          <w:szCs w:val="22"/>
        </w:rPr>
        <w:t>P</w:t>
      </w:r>
      <w:r w:rsidRPr="00791B36">
        <w:rPr>
          <w:sz w:val="22"/>
          <w:szCs w:val="22"/>
        </w:rPr>
        <w:t xml:space="preserve"> &lt; 0.001, Fig. 6A and Tab. 5)</w:t>
      </w:r>
      <w:r w:rsidRPr="00791B36">
        <w:rPr>
          <w:color w:val="000000" w:themeColor="text1"/>
          <w:sz w:val="22"/>
          <w:szCs w:val="22"/>
          <w:shd w:val="clear" w:color="auto" w:fill="FFFFFF"/>
        </w:rPr>
        <w:t>. Our linear model suggested that foliar P was significantly higher at fire-involved sites (</w:t>
      </w:r>
      <w:r w:rsidRPr="00791B36">
        <w:rPr>
          <w:i/>
          <w:sz w:val="22"/>
          <w:szCs w:val="22"/>
        </w:rPr>
        <w:t>P</w:t>
      </w:r>
      <w:r w:rsidRPr="00791B36">
        <w:rPr>
          <w:sz w:val="22"/>
          <w:szCs w:val="22"/>
        </w:rPr>
        <w:t xml:space="preserve"> &lt; 0.01, Fig. 6B and Tab. 5)</w:t>
      </w:r>
      <w:r w:rsidRPr="00791B36">
        <w:rPr>
          <w:color w:val="000000" w:themeColor="text1"/>
          <w:sz w:val="22"/>
          <w:szCs w:val="22"/>
          <w:shd w:val="clear" w:color="auto" w:fill="FFFFFF"/>
        </w:rPr>
        <w:t xml:space="preserve">, although this </w:t>
      </w:r>
      <w:proofErr w:type="gramStart"/>
      <w:r w:rsidRPr="00791B36">
        <w:rPr>
          <w:color w:val="000000" w:themeColor="text1"/>
          <w:sz w:val="22"/>
          <w:szCs w:val="22"/>
          <w:shd w:val="clear" w:color="auto" w:fill="FFFFFF"/>
        </w:rPr>
        <w:t>was not confirmed</w:t>
      </w:r>
      <w:proofErr w:type="gramEnd"/>
      <w:r w:rsidRPr="00791B36">
        <w:rPr>
          <w:color w:val="000000" w:themeColor="text1"/>
          <w:sz w:val="22"/>
          <w:szCs w:val="22"/>
          <w:shd w:val="clear" w:color="auto" w:fill="FFFFFF"/>
        </w:rPr>
        <w:t xml:space="preserve"> by post-hoc Tukey’s tests (Fig. 6B). </w:t>
      </w:r>
      <w:r w:rsidRPr="00791B36">
        <w:rPr>
          <w:sz w:val="22"/>
          <w:szCs w:val="22"/>
        </w:rPr>
        <w:t>Foliar K</w:t>
      </w:r>
      <w:r w:rsidRPr="00791B36">
        <w:rPr>
          <w:color w:val="000000"/>
          <w:sz w:val="22"/>
          <w:szCs w:val="22"/>
          <w:vertAlign w:val="superscript"/>
        </w:rPr>
        <w:t>+</w:t>
      </w:r>
      <w:r w:rsidRPr="00791B36">
        <w:rPr>
          <w:sz w:val="22"/>
          <w:szCs w:val="22"/>
        </w:rPr>
        <w:t xml:space="preserve"> </w:t>
      </w:r>
      <w:proofErr w:type="gramStart"/>
      <w:r w:rsidRPr="00791B36">
        <w:rPr>
          <w:sz w:val="22"/>
          <w:szCs w:val="22"/>
        </w:rPr>
        <w:t>was reduced</w:t>
      </w:r>
      <w:proofErr w:type="gramEnd"/>
      <w:r w:rsidRPr="00791B36">
        <w:rPr>
          <w:sz w:val="22"/>
          <w:szCs w:val="22"/>
        </w:rPr>
        <w:t xml:space="preserve"> in the high elevation site that experienced fire as compared to the other sites (elevation x fire: </w:t>
      </w:r>
      <w:r w:rsidRPr="00791B36">
        <w:rPr>
          <w:i/>
          <w:sz w:val="22"/>
          <w:szCs w:val="22"/>
        </w:rPr>
        <w:t>P</w:t>
      </w:r>
      <w:r w:rsidRPr="00791B36">
        <w:rPr>
          <w:sz w:val="22"/>
          <w:szCs w:val="22"/>
        </w:rPr>
        <w:t xml:space="preserve"> &lt; 0.05, Fig. 6C and Tab. 5). Neither foliar Al</w:t>
      </w:r>
      <w:r w:rsidRPr="00791B36">
        <w:rPr>
          <w:color w:val="000000"/>
          <w:sz w:val="22"/>
          <w:szCs w:val="22"/>
          <w:vertAlign w:val="superscript"/>
        </w:rPr>
        <w:t>+</w:t>
      </w:r>
      <w:r w:rsidRPr="00791B36">
        <w:rPr>
          <w:sz w:val="22"/>
          <w:szCs w:val="22"/>
        </w:rPr>
        <w:t xml:space="preserve"> nor Mg</w:t>
      </w:r>
      <w:r w:rsidRPr="00791B36">
        <w:rPr>
          <w:sz w:val="22"/>
          <w:szCs w:val="22"/>
          <w:vertAlign w:val="superscript"/>
        </w:rPr>
        <w:t>2</w:t>
      </w:r>
      <w:r w:rsidRPr="00791B36">
        <w:rPr>
          <w:color w:val="000000"/>
          <w:sz w:val="22"/>
          <w:szCs w:val="22"/>
          <w:vertAlign w:val="superscript"/>
        </w:rPr>
        <w:t>+</w:t>
      </w:r>
      <w:r w:rsidRPr="00791B36">
        <w:rPr>
          <w:color w:val="000000" w:themeColor="text1"/>
          <w:sz w:val="22"/>
          <w:szCs w:val="22"/>
          <w:shd w:val="clear" w:color="auto" w:fill="FFFFFF"/>
        </w:rPr>
        <w:t xml:space="preserve"> differed by site (</w:t>
      </w:r>
      <w:r w:rsidRPr="00791B36">
        <w:rPr>
          <w:i/>
          <w:color w:val="000000" w:themeColor="text1"/>
          <w:sz w:val="22"/>
          <w:szCs w:val="22"/>
          <w:shd w:val="clear" w:color="auto" w:fill="FFFFFF"/>
        </w:rPr>
        <w:t>P</w:t>
      </w:r>
      <w:r w:rsidR="00C43703" w:rsidRPr="00791B36">
        <w:rPr>
          <w:i/>
          <w:color w:val="000000" w:themeColor="text1"/>
          <w:sz w:val="22"/>
          <w:szCs w:val="22"/>
          <w:shd w:val="clear" w:color="auto" w:fill="FFFFFF"/>
        </w:rPr>
        <w:t xml:space="preserve"> </w:t>
      </w:r>
      <w:r w:rsidRPr="00791B36">
        <w:rPr>
          <w:color w:val="000000" w:themeColor="text1"/>
          <w:sz w:val="22"/>
          <w:szCs w:val="22"/>
          <w:shd w:val="clear" w:color="auto" w:fill="FFFFFF"/>
        </w:rPr>
        <w:t>&gt;</w:t>
      </w:r>
      <w:r w:rsidR="00C43703"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 xml:space="preserve">0.05 in both cases; </w:t>
      </w:r>
      <w:r w:rsidRPr="00791B36">
        <w:rPr>
          <w:sz w:val="22"/>
          <w:szCs w:val="22"/>
        </w:rPr>
        <w:t>Fig. 6D, Fig. 6E</w:t>
      </w:r>
      <w:r w:rsidR="00C43703" w:rsidRPr="00791B36">
        <w:rPr>
          <w:sz w:val="22"/>
          <w:szCs w:val="22"/>
        </w:rPr>
        <w:t>,</w:t>
      </w:r>
      <w:r w:rsidRPr="00791B36">
        <w:rPr>
          <w:sz w:val="22"/>
          <w:szCs w:val="22"/>
        </w:rPr>
        <w:t xml:space="preserve"> and Tab. 5).</w:t>
      </w:r>
      <w:r w:rsidRPr="00791B36">
        <w:rPr>
          <w:color w:val="000000" w:themeColor="text1"/>
          <w:sz w:val="22"/>
          <w:szCs w:val="22"/>
          <w:shd w:val="clear" w:color="auto" w:fill="FFFFFF"/>
        </w:rPr>
        <w:t xml:space="preserve"> Foliar Zn concentrations were 9% lower in the high elevation sites than on the low elevation sites</w:t>
      </w:r>
      <w:r w:rsidRPr="00791B36" w:rsidDel="00EC68D4">
        <w:rPr>
          <w:color w:val="000000" w:themeColor="text1"/>
          <w:sz w:val="22"/>
          <w:szCs w:val="22"/>
          <w:shd w:val="clear" w:color="auto" w:fill="FFFFFF"/>
        </w:rPr>
        <w:t xml:space="preserve"> </w:t>
      </w:r>
      <w:r w:rsidRPr="00791B36">
        <w:rPr>
          <w:color w:val="000000" w:themeColor="text1"/>
          <w:sz w:val="22"/>
          <w:szCs w:val="22"/>
          <w:shd w:val="clear" w:color="auto" w:fill="FFFFFF"/>
        </w:rPr>
        <w:t>(</w:t>
      </w:r>
      <w:r w:rsidRPr="00791B36">
        <w:rPr>
          <w:i/>
          <w:sz w:val="22"/>
          <w:szCs w:val="22"/>
        </w:rPr>
        <w:t>P</w:t>
      </w:r>
      <w:r w:rsidRPr="00791B36">
        <w:rPr>
          <w:sz w:val="22"/>
          <w:szCs w:val="22"/>
        </w:rPr>
        <w:t xml:space="preserve"> &lt; 0.01, Fig. 6F and Tab. 5), due to a particularly strong reduction at the high elevation site that experienced fire</w:t>
      </w:r>
      <w:r w:rsidRPr="00791B36">
        <w:rPr>
          <w:color w:val="000000" w:themeColor="text1"/>
          <w:sz w:val="22"/>
          <w:szCs w:val="22"/>
          <w:shd w:val="clear" w:color="auto" w:fill="FFFFFF"/>
        </w:rPr>
        <w:t>.</w:t>
      </w:r>
      <w:del w:id="702" w:author="Risa" w:date="2021-06-17T15:20:00Z">
        <w:r w:rsidRPr="00791B36" w:rsidDel="00A118C1">
          <w:rPr>
            <w:color w:val="000000" w:themeColor="text1"/>
            <w:sz w:val="22"/>
            <w:szCs w:val="22"/>
            <w:shd w:val="clear" w:color="auto" w:fill="FFFFFF"/>
          </w:rPr>
          <w:delText xml:space="preserve"> </w:delText>
        </w:r>
      </w:del>
    </w:p>
    <w:p w14:paraId="7C5CE949" w14:textId="77777777" w:rsidR="005278F2" w:rsidRPr="00791B36" w:rsidDel="009932C4" w:rsidRDefault="005278F2">
      <w:pPr>
        <w:spacing w:line="360" w:lineRule="auto"/>
        <w:rPr>
          <w:del w:id="703" w:author="Risa" w:date="2021-06-16T16:47:00Z"/>
          <w:color w:val="000000" w:themeColor="text1"/>
          <w:sz w:val="22"/>
          <w:szCs w:val="22"/>
          <w:shd w:val="clear" w:color="auto" w:fill="FFFFFF"/>
        </w:rPr>
        <w:pPrChange w:id="704" w:author="Risa" w:date="2021-06-16T16:30:00Z">
          <w:pPr>
            <w:spacing w:line="276" w:lineRule="auto"/>
            <w:jc w:val="both"/>
          </w:pPr>
        </w:pPrChange>
      </w:pPr>
    </w:p>
    <w:p w14:paraId="6AF8AB81" w14:textId="3521D506" w:rsidR="005278F2" w:rsidRPr="009932C4" w:rsidRDefault="005278F2">
      <w:pPr>
        <w:spacing w:line="360" w:lineRule="auto"/>
        <w:rPr>
          <w:b/>
          <w:bCs/>
          <w:color w:val="000000" w:themeColor="text1"/>
          <w:sz w:val="22"/>
          <w:szCs w:val="22"/>
          <w:shd w:val="clear" w:color="auto" w:fill="FFFFFF"/>
          <w:rPrChange w:id="705" w:author="Risa" w:date="2021-06-16T16:47:00Z">
            <w:rPr>
              <w:i/>
              <w:iCs/>
              <w:color w:val="000000" w:themeColor="text1"/>
              <w:sz w:val="22"/>
              <w:szCs w:val="22"/>
              <w:shd w:val="clear" w:color="auto" w:fill="FFFFFF"/>
            </w:rPr>
          </w:rPrChange>
        </w:rPr>
        <w:pPrChange w:id="706" w:author="Risa" w:date="2021-06-16T16:30:00Z">
          <w:pPr>
            <w:spacing w:line="276" w:lineRule="auto"/>
            <w:jc w:val="both"/>
          </w:pPr>
        </w:pPrChange>
      </w:pPr>
      <w:r w:rsidRPr="009932C4">
        <w:rPr>
          <w:b/>
          <w:bCs/>
          <w:color w:val="000000" w:themeColor="text1"/>
          <w:sz w:val="22"/>
          <w:szCs w:val="22"/>
          <w:shd w:val="clear" w:color="auto" w:fill="FFFFFF"/>
          <w:rPrChange w:id="707" w:author="Risa" w:date="2021-06-16T16:47:00Z">
            <w:rPr>
              <w:i/>
              <w:iCs/>
              <w:color w:val="000000" w:themeColor="text1"/>
              <w:sz w:val="22"/>
              <w:szCs w:val="22"/>
              <w:shd w:val="clear" w:color="auto" w:fill="FFFFFF"/>
            </w:rPr>
          </w:rPrChange>
        </w:rPr>
        <w:t xml:space="preserve">Soil </w:t>
      </w:r>
      <w:del w:id="708" w:author="Risa" w:date="2021-06-17T14:57:00Z">
        <w:r w:rsidR="004C01F0" w:rsidRPr="009932C4" w:rsidDel="00EC7DE2">
          <w:rPr>
            <w:b/>
            <w:bCs/>
            <w:color w:val="000000" w:themeColor="text1"/>
            <w:sz w:val="22"/>
            <w:szCs w:val="22"/>
            <w:shd w:val="clear" w:color="auto" w:fill="FFFFFF"/>
            <w:rPrChange w:id="709" w:author="Risa" w:date="2021-06-16T16:47:00Z">
              <w:rPr>
                <w:i/>
                <w:iCs/>
                <w:color w:val="000000" w:themeColor="text1"/>
                <w:sz w:val="22"/>
                <w:szCs w:val="22"/>
                <w:shd w:val="clear" w:color="auto" w:fill="FFFFFF"/>
              </w:rPr>
            </w:rPrChange>
          </w:rPr>
          <w:delText>O</w:delText>
        </w:r>
        <w:r w:rsidRPr="009932C4" w:rsidDel="00EC7DE2">
          <w:rPr>
            <w:b/>
            <w:bCs/>
            <w:color w:val="000000" w:themeColor="text1"/>
            <w:sz w:val="22"/>
            <w:szCs w:val="22"/>
            <w:shd w:val="clear" w:color="auto" w:fill="FFFFFF"/>
            <w:rPrChange w:id="710" w:author="Risa" w:date="2021-06-16T16:47:00Z">
              <w:rPr>
                <w:i/>
                <w:iCs/>
                <w:color w:val="000000" w:themeColor="text1"/>
                <w:sz w:val="22"/>
                <w:szCs w:val="22"/>
                <w:shd w:val="clear" w:color="auto" w:fill="FFFFFF"/>
              </w:rPr>
            </w:rPrChange>
          </w:rPr>
          <w:delText>rganics</w:delText>
        </w:r>
      </w:del>
      <w:ins w:id="711" w:author="Risa" w:date="2021-06-17T14:57:00Z">
        <w:r w:rsidR="00EC7DE2">
          <w:rPr>
            <w:b/>
            <w:bCs/>
            <w:color w:val="000000" w:themeColor="text1"/>
            <w:sz w:val="22"/>
            <w:szCs w:val="22"/>
            <w:shd w:val="clear" w:color="auto" w:fill="FFFFFF"/>
          </w:rPr>
          <w:t>Nutrients</w:t>
        </w:r>
      </w:ins>
    </w:p>
    <w:p w14:paraId="60D87111" w14:textId="2750D2EC" w:rsidR="005278F2" w:rsidRPr="00791B36" w:rsidDel="009932C4" w:rsidRDefault="005278F2">
      <w:pPr>
        <w:spacing w:line="360" w:lineRule="auto"/>
        <w:rPr>
          <w:del w:id="712" w:author="Risa" w:date="2021-06-16T16:47:00Z"/>
          <w:color w:val="000000" w:themeColor="text1"/>
          <w:sz w:val="22"/>
          <w:szCs w:val="22"/>
          <w:shd w:val="clear" w:color="auto" w:fill="FFFFFF"/>
        </w:rPr>
        <w:pPrChange w:id="713" w:author="Risa" w:date="2021-06-16T16:30:00Z">
          <w:pPr>
            <w:spacing w:line="276" w:lineRule="auto"/>
            <w:jc w:val="both"/>
          </w:pPr>
        </w:pPrChange>
      </w:pPr>
      <w:r w:rsidRPr="00791B36">
        <w:rPr>
          <w:color w:val="000000" w:themeColor="text1"/>
          <w:sz w:val="22"/>
          <w:szCs w:val="22"/>
          <w:shd w:val="clear" w:color="auto" w:fill="FFFFFF"/>
        </w:rPr>
        <w:lastRenderedPageBreak/>
        <w:t>Soil C concentrations were greater at lower elevations (</w:t>
      </w:r>
      <w:r w:rsidRPr="00791B36">
        <w:rPr>
          <w:i/>
          <w:color w:val="000000" w:themeColor="text1"/>
          <w:sz w:val="22"/>
          <w:szCs w:val="22"/>
          <w:shd w:val="clear" w:color="auto" w:fill="FFFFFF"/>
        </w:rPr>
        <w:t>P</w:t>
      </w:r>
      <w:r w:rsidR="00284B57" w:rsidRPr="00791B36">
        <w:rPr>
          <w:i/>
          <w:color w:val="000000" w:themeColor="text1"/>
          <w:sz w:val="22"/>
          <w:szCs w:val="22"/>
          <w:shd w:val="clear" w:color="auto" w:fill="FFFFFF"/>
        </w:rPr>
        <w:t xml:space="preserve"> </w:t>
      </w:r>
      <w:r w:rsidRPr="00791B36">
        <w:rPr>
          <w:color w:val="000000" w:themeColor="text1"/>
          <w:sz w:val="22"/>
          <w:szCs w:val="22"/>
          <w:shd w:val="clear" w:color="auto" w:fill="FFFFFF"/>
        </w:rPr>
        <w:t>&lt;</w:t>
      </w:r>
      <w:r w:rsidR="00284B57"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0.05) and sites that did not experience the 1947 fire (</w:t>
      </w:r>
      <w:r w:rsidRPr="00791B36">
        <w:rPr>
          <w:i/>
          <w:color w:val="000000" w:themeColor="text1"/>
          <w:sz w:val="22"/>
          <w:szCs w:val="22"/>
          <w:shd w:val="clear" w:color="auto" w:fill="FFFFFF"/>
        </w:rPr>
        <w:t>P</w:t>
      </w:r>
      <w:r w:rsidR="00284B57" w:rsidRPr="00791B36">
        <w:rPr>
          <w:i/>
          <w:color w:val="000000" w:themeColor="text1"/>
          <w:sz w:val="22"/>
          <w:szCs w:val="22"/>
          <w:shd w:val="clear" w:color="auto" w:fill="FFFFFF"/>
        </w:rPr>
        <w:t xml:space="preserve"> </w:t>
      </w:r>
      <w:r w:rsidRPr="00791B36">
        <w:rPr>
          <w:color w:val="000000" w:themeColor="text1"/>
          <w:sz w:val="22"/>
          <w:szCs w:val="22"/>
          <w:shd w:val="clear" w:color="auto" w:fill="FFFFFF"/>
        </w:rPr>
        <w:t>&lt;</w:t>
      </w:r>
      <w:r w:rsidR="00284B57"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 xml:space="preserve">0.05, </w:t>
      </w:r>
      <w:r w:rsidRPr="00791B36">
        <w:rPr>
          <w:sz w:val="22"/>
          <w:szCs w:val="22"/>
        </w:rPr>
        <w:t xml:space="preserve">Fig. </w:t>
      </w:r>
      <w:r w:rsidR="00284B57" w:rsidRPr="00791B36">
        <w:rPr>
          <w:sz w:val="22"/>
          <w:szCs w:val="22"/>
        </w:rPr>
        <w:t>7</w:t>
      </w:r>
      <w:r w:rsidRPr="00791B36">
        <w:rPr>
          <w:sz w:val="22"/>
          <w:szCs w:val="22"/>
        </w:rPr>
        <w:t xml:space="preserve">A and Tab. </w:t>
      </w:r>
      <w:r w:rsidR="008630C0" w:rsidRPr="00791B36">
        <w:rPr>
          <w:sz w:val="22"/>
          <w:szCs w:val="22"/>
        </w:rPr>
        <w:t>6</w:t>
      </w:r>
      <w:r w:rsidRPr="00791B36">
        <w:rPr>
          <w:sz w:val="22"/>
          <w:szCs w:val="22"/>
        </w:rPr>
        <w:t>)</w:t>
      </w:r>
      <w:r w:rsidRPr="00791B36">
        <w:rPr>
          <w:color w:val="000000" w:themeColor="text1"/>
          <w:sz w:val="22"/>
          <w:szCs w:val="22"/>
          <w:shd w:val="clear" w:color="auto" w:fill="FFFFFF"/>
        </w:rPr>
        <w:t xml:space="preserve">. </w:t>
      </w:r>
      <w:r w:rsidRPr="00791B36">
        <w:rPr>
          <w:sz w:val="22"/>
          <w:szCs w:val="22"/>
        </w:rPr>
        <w:t xml:space="preserve">Soil N did not vary between sites </w:t>
      </w:r>
      <w:r w:rsidRPr="00791B36">
        <w:rPr>
          <w:color w:val="000000" w:themeColor="text1"/>
          <w:sz w:val="22"/>
          <w:szCs w:val="22"/>
          <w:shd w:val="clear" w:color="auto" w:fill="FFFFFF"/>
        </w:rPr>
        <w:t>(</w:t>
      </w:r>
      <w:r w:rsidRPr="00791B36">
        <w:rPr>
          <w:i/>
          <w:sz w:val="22"/>
          <w:szCs w:val="22"/>
        </w:rPr>
        <w:t>P</w:t>
      </w:r>
      <w:r w:rsidRPr="00791B36">
        <w:rPr>
          <w:sz w:val="22"/>
          <w:szCs w:val="22"/>
        </w:rPr>
        <w:t xml:space="preserve"> &gt; 0.05, Fig. 7B and Tab. </w:t>
      </w:r>
      <w:r w:rsidR="008630C0" w:rsidRPr="00791B36">
        <w:rPr>
          <w:sz w:val="22"/>
          <w:szCs w:val="22"/>
        </w:rPr>
        <w:t>6</w:t>
      </w:r>
      <w:r w:rsidRPr="00791B36">
        <w:rPr>
          <w:sz w:val="22"/>
          <w:szCs w:val="22"/>
        </w:rPr>
        <w:t xml:space="preserve">). Soil </w:t>
      </w:r>
      <w:r w:rsidRPr="00791B36">
        <w:rPr>
          <w:color w:val="000000" w:themeColor="text1"/>
          <w:sz w:val="22"/>
          <w:szCs w:val="22"/>
          <w:shd w:val="clear" w:color="auto" w:fill="FFFFFF"/>
        </w:rPr>
        <w:t>C/N was 15% lower at high elevation sites (</w:t>
      </w:r>
      <w:r w:rsidRPr="00791B36">
        <w:rPr>
          <w:i/>
          <w:sz w:val="22"/>
          <w:szCs w:val="22"/>
        </w:rPr>
        <w:t>P</w:t>
      </w:r>
      <w:r w:rsidRPr="00791B36">
        <w:rPr>
          <w:sz w:val="22"/>
          <w:szCs w:val="22"/>
        </w:rPr>
        <w:t xml:space="preserve"> &lt; 0.05, Fig. 7C and Tab. </w:t>
      </w:r>
      <w:r w:rsidR="008630C0" w:rsidRPr="00791B36">
        <w:rPr>
          <w:sz w:val="22"/>
          <w:szCs w:val="22"/>
        </w:rPr>
        <w:t>6</w:t>
      </w:r>
      <w:r w:rsidRPr="00791B36">
        <w:rPr>
          <w:sz w:val="22"/>
          <w:szCs w:val="22"/>
        </w:rPr>
        <w:t>),</w:t>
      </w:r>
      <w:r w:rsidRPr="00791B36">
        <w:rPr>
          <w:color w:val="000000" w:themeColor="text1"/>
          <w:sz w:val="22"/>
          <w:szCs w:val="22"/>
          <w:shd w:val="clear" w:color="auto" w:fill="FFFFFF"/>
        </w:rPr>
        <w:t xml:space="preserve"> but we found no significant disparity in C/N when either fire history or fire history x elevation interactions </w:t>
      </w:r>
      <w:proofErr w:type="gramStart"/>
      <w:r w:rsidRPr="00791B36">
        <w:rPr>
          <w:color w:val="000000" w:themeColor="text1"/>
          <w:sz w:val="22"/>
          <w:szCs w:val="22"/>
          <w:shd w:val="clear" w:color="auto" w:fill="FFFFFF"/>
        </w:rPr>
        <w:t>were examined</w:t>
      </w:r>
      <w:proofErr w:type="gramEnd"/>
      <w:r w:rsidRPr="00791B36">
        <w:rPr>
          <w:color w:val="000000" w:themeColor="text1"/>
          <w:sz w:val="22"/>
          <w:szCs w:val="22"/>
          <w:shd w:val="clear" w:color="auto" w:fill="FFFFFF"/>
        </w:rPr>
        <w:t xml:space="preserve"> (</w:t>
      </w:r>
      <w:r w:rsidRPr="00791B36">
        <w:rPr>
          <w:i/>
          <w:color w:val="000000" w:themeColor="text1"/>
          <w:sz w:val="22"/>
          <w:szCs w:val="22"/>
          <w:shd w:val="clear" w:color="auto" w:fill="FFFFFF"/>
        </w:rPr>
        <w:t>P</w:t>
      </w:r>
      <w:r w:rsidRPr="00791B36">
        <w:rPr>
          <w:color w:val="000000" w:themeColor="text1"/>
          <w:sz w:val="22"/>
          <w:szCs w:val="22"/>
          <w:shd w:val="clear" w:color="auto" w:fill="FFFFFF"/>
        </w:rPr>
        <w:t xml:space="preserve"> &gt; 0.05 in both cases). </w:t>
      </w:r>
    </w:p>
    <w:p w14:paraId="6A768718" w14:textId="77777777" w:rsidR="005278F2" w:rsidRPr="00791B36" w:rsidRDefault="005278F2">
      <w:pPr>
        <w:spacing w:line="360" w:lineRule="auto"/>
        <w:rPr>
          <w:color w:val="000000" w:themeColor="text1"/>
          <w:sz w:val="22"/>
          <w:szCs w:val="22"/>
          <w:shd w:val="clear" w:color="auto" w:fill="FFFFFF"/>
        </w:rPr>
        <w:pPrChange w:id="714" w:author="Risa" w:date="2021-06-16T16:30:00Z">
          <w:pPr>
            <w:spacing w:line="276" w:lineRule="auto"/>
            <w:jc w:val="both"/>
          </w:pPr>
        </w:pPrChange>
      </w:pPr>
    </w:p>
    <w:p w14:paraId="1ADF1CD3" w14:textId="52E9D970" w:rsidR="00CA6181" w:rsidRPr="009932C4" w:rsidRDefault="00CA6181">
      <w:pPr>
        <w:spacing w:line="360" w:lineRule="auto"/>
        <w:rPr>
          <w:b/>
          <w:bCs/>
          <w:color w:val="000000" w:themeColor="text1"/>
          <w:sz w:val="22"/>
          <w:szCs w:val="22"/>
          <w:shd w:val="clear" w:color="auto" w:fill="FFFFFF"/>
          <w:vertAlign w:val="subscript"/>
          <w:rPrChange w:id="715" w:author="Risa" w:date="2021-06-16T16:47:00Z">
            <w:rPr>
              <w:i/>
              <w:iCs/>
              <w:color w:val="000000" w:themeColor="text1"/>
              <w:sz w:val="22"/>
              <w:szCs w:val="22"/>
              <w:shd w:val="clear" w:color="auto" w:fill="FFFFFF"/>
              <w:vertAlign w:val="subscript"/>
            </w:rPr>
          </w:rPrChange>
        </w:rPr>
        <w:pPrChange w:id="716" w:author="Risa" w:date="2021-06-16T16:30:00Z">
          <w:pPr>
            <w:spacing w:line="276" w:lineRule="auto"/>
            <w:jc w:val="both"/>
          </w:pPr>
        </w:pPrChange>
      </w:pPr>
      <w:r w:rsidRPr="009932C4">
        <w:rPr>
          <w:b/>
          <w:bCs/>
          <w:color w:val="000000" w:themeColor="text1"/>
          <w:sz w:val="22"/>
          <w:szCs w:val="22"/>
          <w:shd w:val="clear" w:color="auto" w:fill="FFFFFF"/>
          <w:rPrChange w:id="717" w:author="Risa" w:date="2021-06-16T16:47:00Z">
            <w:rPr>
              <w:i/>
              <w:iCs/>
              <w:color w:val="000000" w:themeColor="text1"/>
              <w:sz w:val="22"/>
              <w:szCs w:val="22"/>
              <w:shd w:val="clear" w:color="auto" w:fill="FFFFFF"/>
            </w:rPr>
          </w:rPrChange>
        </w:rPr>
        <w:t>Soil Water Retention</w:t>
      </w:r>
    </w:p>
    <w:p w14:paraId="1FBDF83B" w14:textId="08A30248" w:rsidR="00CA6181" w:rsidRPr="00791B36" w:rsidRDefault="00CA6181">
      <w:pPr>
        <w:spacing w:line="360" w:lineRule="auto"/>
        <w:rPr>
          <w:color w:val="000000" w:themeColor="text1"/>
          <w:sz w:val="22"/>
          <w:szCs w:val="22"/>
          <w:shd w:val="clear" w:color="auto" w:fill="FFFFFF"/>
        </w:rPr>
        <w:pPrChange w:id="718" w:author="Risa" w:date="2021-06-16T16:30:00Z">
          <w:pPr>
            <w:spacing w:line="276" w:lineRule="auto"/>
            <w:jc w:val="both"/>
          </w:pPr>
        </w:pPrChange>
      </w:pPr>
      <w:r w:rsidRPr="00791B36">
        <w:rPr>
          <w:color w:val="000000" w:themeColor="text1"/>
          <w:sz w:val="22"/>
          <w:szCs w:val="22"/>
          <w:shd w:val="clear" w:color="auto" w:fill="FFFFFF"/>
        </w:rPr>
        <w:t>There was an interaction between elevation and fire history on soil water retention (SWR</w:t>
      </w:r>
      <w:r w:rsidR="00284B57" w:rsidRPr="00791B36">
        <w:rPr>
          <w:color w:val="000000" w:themeColor="text1"/>
          <w:sz w:val="22"/>
          <w:szCs w:val="22"/>
          <w:shd w:val="clear" w:color="auto" w:fill="FFFFFF"/>
        </w:rPr>
        <w:t xml:space="preserve">; </w:t>
      </w:r>
      <w:r w:rsidRPr="00791B36">
        <w:rPr>
          <w:i/>
          <w:sz w:val="22"/>
          <w:szCs w:val="22"/>
        </w:rPr>
        <w:t>P</w:t>
      </w:r>
      <w:r w:rsidRPr="00791B36">
        <w:rPr>
          <w:sz w:val="22"/>
          <w:szCs w:val="22"/>
        </w:rPr>
        <w:t xml:space="preserve"> &lt;</w:t>
      </w:r>
      <w:r w:rsidR="00284B57" w:rsidRPr="00791B36">
        <w:rPr>
          <w:sz w:val="22"/>
          <w:szCs w:val="22"/>
        </w:rPr>
        <w:t xml:space="preserve"> </w:t>
      </w:r>
      <w:r w:rsidRPr="00791B36">
        <w:rPr>
          <w:sz w:val="22"/>
          <w:szCs w:val="22"/>
        </w:rPr>
        <w:t xml:space="preserve">0.01, Fig. 7D and Tab. </w:t>
      </w:r>
      <w:r w:rsidR="008630C0" w:rsidRPr="00791B36">
        <w:rPr>
          <w:sz w:val="22"/>
          <w:szCs w:val="22"/>
        </w:rPr>
        <w:t>6</w:t>
      </w:r>
      <w:r w:rsidRPr="00791B36">
        <w:rPr>
          <w:sz w:val="22"/>
          <w:szCs w:val="22"/>
        </w:rPr>
        <w:t>), with</w:t>
      </w:r>
      <w:r w:rsidRPr="00791B36">
        <w:rPr>
          <w:color w:val="000000" w:themeColor="text1"/>
          <w:sz w:val="22"/>
          <w:szCs w:val="22"/>
          <w:shd w:val="clear" w:color="auto" w:fill="FFFFFF"/>
        </w:rPr>
        <w:t xml:space="preserve"> markedly higher values at Gorham cliffs, the low elevation site that experienced fire, as compared to other sites.</w:t>
      </w:r>
      <w:del w:id="719" w:author="Risa" w:date="2021-06-16T16:47:00Z">
        <w:r w:rsidRPr="00791B36" w:rsidDel="00BE330E">
          <w:rPr>
            <w:color w:val="000000" w:themeColor="text1"/>
            <w:sz w:val="22"/>
            <w:szCs w:val="22"/>
            <w:shd w:val="clear" w:color="auto" w:fill="FFFFFF"/>
          </w:rPr>
          <w:delText xml:space="preserve"> </w:delText>
        </w:r>
      </w:del>
    </w:p>
    <w:p w14:paraId="46418C39" w14:textId="77777777" w:rsidR="007346A9" w:rsidRPr="00791B36" w:rsidRDefault="007346A9">
      <w:pPr>
        <w:tabs>
          <w:tab w:val="left" w:pos="6750"/>
        </w:tabs>
        <w:spacing w:line="360" w:lineRule="auto"/>
        <w:rPr>
          <w:color w:val="000000" w:themeColor="text1"/>
          <w:sz w:val="22"/>
          <w:szCs w:val="22"/>
          <w:shd w:val="clear" w:color="auto" w:fill="FFFFFF"/>
        </w:rPr>
        <w:pPrChange w:id="720" w:author="Risa" w:date="2021-06-16T16:30:00Z">
          <w:pPr>
            <w:tabs>
              <w:tab w:val="left" w:pos="6750"/>
            </w:tabs>
            <w:spacing w:line="276" w:lineRule="auto"/>
            <w:jc w:val="both"/>
          </w:pPr>
        </w:pPrChange>
      </w:pPr>
    </w:p>
    <w:p w14:paraId="7DCBA003" w14:textId="0B708BE7" w:rsidR="00345813" w:rsidRPr="009932C4" w:rsidRDefault="00345813">
      <w:pPr>
        <w:tabs>
          <w:tab w:val="left" w:pos="6750"/>
        </w:tabs>
        <w:spacing w:line="360" w:lineRule="auto"/>
        <w:rPr>
          <w:b/>
          <w:sz w:val="22"/>
          <w:szCs w:val="22"/>
        </w:rPr>
        <w:pPrChange w:id="721" w:author="Risa" w:date="2021-06-16T16:30:00Z">
          <w:pPr>
            <w:tabs>
              <w:tab w:val="left" w:pos="6750"/>
            </w:tabs>
            <w:spacing w:line="276" w:lineRule="auto"/>
            <w:jc w:val="both"/>
          </w:pPr>
        </w:pPrChange>
      </w:pPr>
      <w:commentRangeStart w:id="722"/>
      <w:r w:rsidRPr="00791B36">
        <w:rPr>
          <w:b/>
          <w:sz w:val="22"/>
          <w:szCs w:val="22"/>
        </w:rPr>
        <w:t>DISCUSSION</w:t>
      </w:r>
      <w:bookmarkStart w:id="723" w:name="_Hlk22370493"/>
      <w:commentRangeEnd w:id="722"/>
      <w:r w:rsidR="005735C2">
        <w:rPr>
          <w:rStyle w:val="CommentReference"/>
        </w:rPr>
        <w:commentReference w:id="722"/>
      </w:r>
    </w:p>
    <w:p w14:paraId="0DE215CD" w14:textId="7031C16D" w:rsidR="005A2365" w:rsidRPr="00BE6C0F" w:rsidRDefault="00666D11">
      <w:pPr>
        <w:spacing w:line="360" w:lineRule="auto"/>
        <w:rPr>
          <w:sz w:val="22"/>
          <w:szCs w:val="22"/>
        </w:rPr>
        <w:pPrChange w:id="724" w:author="Risa" w:date="2021-06-16T16:30:00Z">
          <w:pPr>
            <w:spacing w:line="276" w:lineRule="auto"/>
          </w:pPr>
        </w:pPrChange>
      </w:pPr>
      <w:r w:rsidRPr="009932C4">
        <w:rPr>
          <w:color w:val="000000" w:themeColor="text1"/>
          <w:sz w:val="22"/>
          <w:szCs w:val="22"/>
          <w:shd w:val="clear" w:color="auto" w:fill="FFFFFF"/>
        </w:rPr>
        <w:t>Elevation, as opposed to fire</w:t>
      </w:r>
      <w:r w:rsidR="00AA5624" w:rsidRPr="009932C4">
        <w:rPr>
          <w:color w:val="000000" w:themeColor="text1"/>
          <w:sz w:val="22"/>
          <w:szCs w:val="22"/>
          <w:shd w:val="clear" w:color="auto" w:fill="FFFFFF"/>
        </w:rPr>
        <w:t xml:space="preserve"> history</w:t>
      </w:r>
      <w:r w:rsidRPr="009932C4">
        <w:rPr>
          <w:color w:val="000000" w:themeColor="text1"/>
          <w:sz w:val="22"/>
          <w:szCs w:val="22"/>
          <w:shd w:val="clear" w:color="auto" w:fill="FFFFFF"/>
        </w:rPr>
        <w:t xml:space="preserve">, was the dominant driver of plant and ecosystem processes </w:t>
      </w:r>
      <w:del w:id="725" w:author="Risa" w:date="2021-06-18T09:03:00Z">
        <w:r w:rsidRPr="009932C4" w:rsidDel="00B53557">
          <w:rPr>
            <w:strike/>
            <w:color w:val="000000" w:themeColor="text1"/>
            <w:sz w:val="22"/>
            <w:szCs w:val="22"/>
            <w:shd w:val="clear" w:color="auto" w:fill="FFFFFF"/>
          </w:rPr>
          <w:delText>we measured</w:delText>
        </w:r>
        <w:r w:rsidR="00071F33" w:rsidRPr="00791B36" w:rsidDel="00B53557">
          <w:rPr>
            <w:color w:val="000000" w:themeColor="text1"/>
            <w:sz w:val="22"/>
            <w:szCs w:val="22"/>
            <w:shd w:val="clear" w:color="auto" w:fill="FFFFFF"/>
          </w:rPr>
          <w:delText xml:space="preserve"> </w:delText>
        </w:r>
      </w:del>
      <w:r w:rsidR="00071F33" w:rsidRPr="00791B36">
        <w:rPr>
          <w:color w:val="000000" w:themeColor="text1"/>
          <w:sz w:val="22"/>
          <w:szCs w:val="22"/>
          <w:shd w:val="clear" w:color="auto" w:fill="FFFFFF"/>
        </w:rPr>
        <w:t>according to our measurements.</w:t>
      </w:r>
      <w:r w:rsidR="00AA5624" w:rsidRPr="00791B36">
        <w:rPr>
          <w:color w:val="000000" w:themeColor="text1"/>
          <w:sz w:val="22"/>
          <w:szCs w:val="22"/>
          <w:shd w:val="clear" w:color="auto" w:fill="FFFFFF"/>
        </w:rPr>
        <w:t xml:space="preserve"> </w:t>
      </w:r>
      <w:del w:id="726" w:author="Risa" w:date="2021-06-18T09:03:00Z">
        <w:r w:rsidR="00AA5624" w:rsidRPr="00B53557" w:rsidDel="00B53557">
          <w:rPr>
            <w:color w:val="000000" w:themeColor="text1"/>
            <w:sz w:val="22"/>
            <w:szCs w:val="22"/>
            <w:shd w:val="clear" w:color="auto" w:fill="FFFFFF"/>
            <w:rPrChange w:id="727" w:author="Risa" w:date="2021-06-18T09:03:00Z">
              <w:rPr>
                <w:strike/>
                <w:color w:val="000000" w:themeColor="text1"/>
                <w:sz w:val="22"/>
                <w:szCs w:val="22"/>
                <w:shd w:val="clear" w:color="auto" w:fill="FFFFFF"/>
              </w:rPr>
            </w:rPrChange>
          </w:rPr>
          <w:delText xml:space="preserve">This result </w:delText>
        </w:r>
        <w:r w:rsidRPr="00B53557" w:rsidDel="00B53557">
          <w:rPr>
            <w:color w:val="000000" w:themeColor="text1"/>
            <w:sz w:val="22"/>
            <w:szCs w:val="22"/>
            <w:shd w:val="clear" w:color="auto" w:fill="FFFFFF"/>
            <w:rPrChange w:id="728" w:author="Risa" w:date="2021-06-18T09:03:00Z">
              <w:rPr>
                <w:strike/>
                <w:color w:val="000000" w:themeColor="text1"/>
                <w:sz w:val="22"/>
                <w:szCs w:val="22"/>
                <w:shd w:val="clear" w:color="auto" w:fill="FFFFFF"/>
              </w:rPr>
            </w:rPrChange>
          </w:rPr>
          <w:delText xml:space="preserve">that persistence capacity </w:delText>
        </w:r>
        <w:r w:rsidRPr="00B53557" w:rsidDel="00B53557">
          <w:rPr>
            <w:iCs/>
            <w:sz w:val="22"/>
            <w:szCs w:val="22"/>
            <w:rPrChange w:id="729" w:author="Risa" w:date="2021-06-18T09:03:00Z">
              <w:rPr>
                <w:iCs/>
                <w:strike/>
                <w:sz w:val="22"/>
                <w:szCs w:val="22"/>
              </w:rPr>
            </w:rPrChange>
          </w:rPr>
          <w:delText>was more important than recovery capacity</w:delText>
        </w:r>
        <w:r w:rsidRPr="00B53557" w:rsidDel="00B53557">
          <w:rPr>
            <w:color w:val="000000" w:themeColor="text1"/>
            <w:sz w:val="22"/>
            <w:szCs w:val="22"/>
            <w:shd w:val="clear" w:color="auto" w:fill="FFFFFF"/>
            <w:rPrChange w:id="730" w:author="Risa" w:date="2021-06-18T09:03:00Z">
              <w:rPr>
                <w:strike/>
                <w:color w:val="000000" w:themeColor="text1"/>
                <w:sz w:val="22"/>
                <w:szCs w:val="22"/>
                <w:shd w:val="clear" w:color="auto" w:fill="FFFFFF"/>
              </w:rPr>
            </w:rPrChange>
          </w:rPr>
          <w:delText xml:space="preserve"> </w:delText>
        </w:r>
        <w:r w:rsidRPr="00B53557" w:rsidDel="00B53557">
          <w:rPr>
            <w:iCs/>
            <w:sz w:val="22"/>
            <w:szCs w:val="22"/>
            <w:rPrChange w:id="731" w:author="Risa" w:date="2021-06-18T09:03:00Z">
              <w:rPr>
                <w:iCs/>
                <w:strike/>
                <w:sz w:val="22"/>
                <w:szCs w:val="22"/>
              </w:rPr>
            </w:rPrChange>
          </w:rPr>
          <w:delText xml:space="preserve">at </w:delText>
        </w:r>
        <w:r w:rsidR="00C437EC" w:rsidRPr="00B53557" w:rsidDel="00B53557">
          <w:rPr>
            <w:sz w:val="22"/>
            <w:szCs w:val="22"/>
            <w:rPrChange w:id="732" w:author="Risa" w:date="2021-06-18T09:03:00Z">
              <w:rPr>
                <w:strike/>
                <w:sz w:val="22"/>
                <w:szCs w:val="22"/>
              </w:rPr>
            </w:rPrChange>
          </w:rPr>
          <w:delText>Mt. Desert Island</w:delText>
        </w:r>
        <w:r w:rsidR="00012C3B" w:rsidRPr="00B53557" w:rsidDel="00B53557">
          <w:rPr>
            <w:bCs/>
            <w:sz w:val="22"/>
            <w:szCs w:val="22"/>
            <w:rPrChange w:id="733" w:author="Risa" w:date="2021-06-18T09:03:00Z">
              <w:rPr>
                <w:bCs/>
                <w:strike/>
                <w:sz w:val="22"/>
                <w:szCs w:val="22"/>
              </w:rPr>
            </w:rPrChange>
          </w:rPr>
          <w:delText xml:space="preserve">, at least over the last </w:delText>
        </w:r>
        <w:r w:rsidR="00AA5624" w:rsidRPr="00B53557" w:rsidDel="00B53557">
          <w:rPr>
            <w:bCs/>
            <w:sz w:val="22"/>
            <w:szCs w:val="22"/>
            <w:rPrChange w:id="734" w:author="Risa" w:date="2021-06-18T09:03:00Z">
              <w:rPr>
                <w:bCs/>
                <w:strike/>
                <w:sz w:val="22"/>
                <w:szCs w:val="22"/>
              </w:rPr>
            </w:rPrChange>
          </w:rPr>
          <w:delText>100</w:delText>
        </w:r>
        <w:r w:rsidR="00012C3B" w:rsidRPr="00B53557" w:rsidDel="00B53557">
          <w:rPr>
            <w:bCs/>
            <w:sz w:val="22"/>
            <w:szCs w:val="22"/>
            <w:rPrChange w:id="735" w:author="Risa" w:date="2021-06-18T09:03:00Z">
              <w:rPr>
                <w:bCs/>
                <w:strike/>
                <w:sz w:val="22"/>
                <w:szCs w:val="22"/>
              </w:rPr>
            </w:rPrChange>
          </w:rPr>
          <w:delText xml:space="preserve"> years</w:delText>
        </w:r>
        <w:r w:rsidR="00780039" w:rsidRPr="00B53557" w:rsidDel="00B53557">
          <w:rPr>
            <w:bCs/>
            <w:sz w:val="22"/>
            <w:szCs w:val="22"/>
            <w:rPrChange w:id="736" w:author="Risa" w:date="2021-06-18T09:03:00Z">
              <w:rPr>
                <w:bCs/>
                <w:strike/>
                <w:sz w:val="22"/>
                <w:szCs w:val="22"/>
              </w:rPr>
            </w:rPrChange>
          </w:rPr>
          <w:delText xml:space="preserve">. </w:delText>
        </w:r>
        <w:r w:rsidR="006F7D07" w:rsidRPr="00B53557" w:rsidDel="00B53557">
          <w:rPr>
            <w:bCs/>
            <w:sz w:val="22"/>
            <w:szCs w:val="22"/>
            <w:rPrChange w:id="737" w:author="Risa" w:date="2021-06-18T09:03:00Z">
              <w:rPr>
                <w:bCs/>
                <w:strike/>
                <w:sz w:val="22"/>
                <w:szCs w:val="22"/>
              </w:rPr>
            </w:rPrChange>
          </w:rPr>
          <w:delText>Our findings</w:delText>
        </w:r>
        <w:r w:rsidR="00345813" w:rsidRPr="00B53557" w:rsidDel="00B53557">
          <w:rPr>
            <w:bCs/>
            <w:sz w:val="22"/>
            <w:szCs w:val="22"/>
            <w:rPrChange w:id="738" w:author="Risa" w:date="2021-06-18T09:03:00Z">
              <w:rPr>
                <w:bCs/>
                <w:strike/>
                <w:sz w:val="22"/>
                <w:szCs w:val="22"/>
              </w:rPr>
            </w:rPrChange>
          </w:rPr>
          <w:delText xml:space="preserve"> </w:delText>
        </w:r>
        <w:r w:rsidR="00012C3B" w:rsidRPr="00B53557" w:rsidDel="00B53557">
          <w:rPr>
            <w:bCs/>
            <w:sz w:val="22"/>
            <w:szCs w:val="22"/>
            <w:rPrChange w:id="739" w:author="Risa" w:date="2021-06-18T09:03:00Z">
              <w:rPr>
                <w:bCs/>
                <w:strike/>
                <w:sz w:val="22"/>
                <w:szCs w:val="22"/>
              </w:rPr>
            </w:rPrChange>
          </w:rPr>
          <w:delText>underscore differences between</w:delText>
        </w:r>
        <w:r w:rsidR="00345813" w:rsidRPr="00B53557" w:rsidDel="00B53557">
          <w:rPr>
            <w:bCs/>
            <w:sz w:val="22"/>
            <w:szCs w:val="22"/>
            <w:rPrChange w:id="740" w:author="Risa" w:date="2021-06-18T09:03:00Z">
              <w:rPr>
                <w:bCs/>
                <w:strike/>
                <w:sz w:val="22"/>
                <w:szCs w:val="22"/>
              </w:rPr>
            </w:rPrChange>
          </w:rPr>
          <w:delText xml:space="preserve"> </w:delText>
        </w:r>
        <w:r w:rsidR="00F3370C" w:rsidRPr="00B53557" w:rsidDel="00B53557">
          <w:rPr>
            <w:sz w:val="22"/>
            <w:szCs w:val="22"/>
            <w:rPrChange w:id="741" w:author="Risa" w:date="2021-06-18T09:03:00Z">
              <w:rPr>
                <w:strike/>
                <w:sz w:val="22"/>
                <w:szCs w:val="22"/>
              </w:rPr>
            </w:rPrChange>
          </w:rPr>
          <w:delText xml:space="preserve">recovery capacity </w:delText>
        </w:r>
        <w:r w:rsidR="00345813" w:rsidRPr="00B53557" w:rsidDel="00B53557">
          <w:rPr>
            <w:bCs/>
            <w:sz w:val="22"/>
            <w:szCs w:val="22"/>
            <w:rPrChange w:id="742" w:author="Risa" w:date="2021-06-18T09:03:00Z">
              <w:rPr>
                <w:bCs/>
                <w:strike/>
                <w:sz w:val="22"/>
                <w:szCs w:val="22"/>
              </w:rPr>
            </w:rPrChange>
          </w:rPr>
          <w:delText xml:space="preserve">and </w:delText>
        </w:r>
        <w:r w:rsidR="00277031" w:rsidRPr="00B53557" w:rsidDel="00B53557">
          <w:rPr>
            <w:sz w:val="22"/>
            <w:szCs w:val="22"/>
            <w:rPrChange w:id="743" w:author="Risa" w:date="2021-06-18T09:03:00Z">
              <w:rPr>
                <w:strike/>
                <w:sz w:val="22"/>
                <w:szCs w:val="22"/>
              </w:rPr>
            </w:rPrChange>
          </w:rPr>
          <w:delText>persistence capacity</w:delText>
        </w:r>
        <w:r w:rsidR="000E3BEB" w:rsidRPr="00B53557" w:rsidDel="00B53557">
          <w:rPr>
            <w:i/>
            <w:iCs/>
            <w:sz w:val="22"/>
            <w:szCs w:val="22"/>
            <w:vertAlign w:val="subscript"/>
            <w:rPrChange w:id="744" w:author="Risa" w:date="2021-06-18T09:03:00Z">
              <w:rPr>
                <w:i/>
                <w:iCs/>
                <w:strike/>
                <w:sz w:val="22"/>
                <w:szCs w:val="22"/>
                <w:vertAlign w:val="subscript"/>
              </w:rPr>
            </w:rPrChange>
          </w:rPr>
          <w:delText xml:space="preserve"> </w:delText>
        </w:r>
        <w:r w:rsidR="000E3BEB" w:rsidRPr="00B53557" w:rsidDel="00B53557">
          <w:rPr>
            <w:iCs/>
            <w:sz w:val="22"/>
            <w:szCs w:val="22"/>
            <w:rPrChange w:id="745" w:author="Risa" w:date="2021-06-18T09:03:00Z">
              <w:rPr>
                <w:iCs/>
                <w:strike/>
                <w:sz w:val="22"/>
                <w:szCs w:val="22"/>
              </w:rPr>
            </w:rPrChange>
          </w:rPr>
          <w:delText>pathways</w:delText>
        </w:r>
        <w:r w:rsidR="00345813" w:rsidRPr="00B53557" w:rsidDel="00B53557">
          <w:rPr>
            <w:bCs/>
            <w:sz w:val="22"/>
            <w:szCs w:val="22"/>
            <w:rPrChange w:id="746" w:author="Risa" w:date="2021-06-18T09:03:00Z">
              <w:rPr>
                <w:bCs/>
                <w:strike/>
                <w:sz w:val="22"/>
                <w:szCs w:val="22"/>
              </w:rPr>
            </w:rPrChange>
          </w:rPr>
          <w:delText xml:space="preserve"> </w:delText>
        </w:r>
        <w:r w:rsidR="00012C3B" w:rsidRPr="00B53557" w:rsidDel="00B53557">
          <w:rPr>
            <w:bCs/>
            <w:sz w:val="22"/>
            <w:szCs w:val="22"/>
            <w:rPrChange w:id="747" w:author="Risa" w:date="2021-06-18T09:03:00Z">
              <w:rPr>
                <w:bCs/>
                <w:strike/>
                <w:sz w:val="22"/>
                <w:szCs w:val="22"/>
              </w:rPr>
            </w:rPrChange>
          </w:rPr>
          <w:delText xml:space="preserve">and </w:delText>
        </w:r>
        <w:r w:rsidR="004F4AE6" w:rsidRPr="00B53557" w:rsidDel="00B53557">
          <w:rPr>
            <w:bCs/>
            <w:sz w:val="22"/>
            <w:szCs w:val="22"/>
            <w:rPrChange w:id="748" w:author="Risa" w:date="2021-06-18T09:03:00Z">
              <w:rPr>
                <w:bCs/>
                <w:strike/>
                <w:sz w:val="22"/>
                <w:szCs w:val="22"/>
              </w:rPr>
            </w:rPrChange>
          </w:rPr>
          <w:delText>provide</w:delText>
        </w:r>
        <w:r w:rsidR="00D839AC" w:rsidRPr="00B53557" w:rsidDel="00B53557">
          <w:rPr>
            <w:bCs/>
            <w:sz w:val="22"/>
            <w:szCs w:val="22"/>
            <w:rPrChange w:id="749" w:author="Risa" w:date="2021-06-18T09:03:00Z">
              <w:rPr>
                <w:bCs/>
                <w:strike/>
                <w:sz w:val="22"/>
                <w:szCs w:val="22"/>
              </w:rPr>
            </w:rPrChange>
          </w:rPr>
          <w:delText xml:space="preserve"> an</w:delText>
        </w:r>
        <w:r w:rsidR="004F4AE6" w:rsidRPr="00B53557" w:rsidDel="00B53557">
          <w:rPr>
            <w:bCs/>
            <w:sz w:val="22"/>
            <w:szCs w:val="22"/>
            <w:rPrChange w:id="750" w:author="Risa" w:date="2021-06-18T09:03:00Z">
              <w:rPr>
                <w:bCs/>
                <w:strike/>
                <w:sz w:val="22"/>
                <w:szCs w:val="22"/>
              </w:rPr>
            </w:rPrChange>
          </w:rPr>
          <w:delText xml:space="preserve"> explanation </w:delText>
        </w:r>
        <w:r w:rsidR="00770330" w:rsidRPr="00B53557" w:rsidDel="00B53557">
          <w:rPr>
            <w:bCs/>
            <w:sz w:val="22"/>
            <w:szCs w:val="22"/>
            <w:rPrChange w:id="751" w:author="Risa" w:date="2021-06-18T09:03:00Z">
              <w:rPr>
                <w:bCs/>
                <w:strike/>
                <w:sz w:val="22"/>
                <w:szCs w:val="22"/>
              </w:rPr>
            </w:rPrChange>
          </w:rPr>
          <w:delText>to resolve</w:delText>
        </w:r>
        <w:r w:rsidR="006F7D07" w:rsidRPr="00B53557" w:rsidDel="00B53557">
          <w:rPr>
            <w:bCs/>
            <w:sz w:val="22"/>
            <w:szCs w:val="22"/>
            <w:rPrChange w:id="752" w:author="Risa" w:date="2021-06-18T09:03:00Z">
              <w:rPr>
                <w:bCs/>
                <w:strike/>
                <w:sz w:val="22"/>
                <w:szCs w:val="22"/>
              </w:rPr>
            </w:rPrChange>
          </w:rPr>
          <w:delText xml:space="preserve"> an enigma of persistence</w:delText>
        </w:r>
        <w:r w:rsidR="00AA5624" w:rsidRPr="00B53557" w:rsidDel="00B53557">
          <w:rPr>
            <w:bCs/>
            <w:sz w:val="22"/>
            <w:szCs w:val="22"/>
            <w:rPrChange w:id="753" w:author="Risa" w:date="2021-06-18T09:03:00Z">
              <w:rPr>
                <w:bCs/>
                <w:strike/>
                <w:sz w:val="22"/>
                <w:szCs w:val="22"/>
              </w:rPr>
            </w:rPrChange>
          </w:rPr>
          <w:delText xml:space="preserve"> of pitch pine at Mt. Desert Island</w:delText>
        </w:r>
        <w:r w:rsidR="00345813" w:rsidRPr="00B53557" w:rsidDel="00B53557">
          <w:rPr>
            <w:bCs/>
            <w:sz w:val="22"/>
            <w:szCs w:val="22"/>
            <w:rPrChange w:id="754" w:author="Risa" w:date="2021-06-18T09:03:00Z">
              <w:rPr>
                <w:bCs/>
                <w:strike/>
                <w:sz w:val="22"/>
                <w:szCs w:val="22"/>
              </w:rPr>
            </w:rPrChange>
          </w:rPr>
          <w:delText xml:space="preserve"> </w:delText>
        </w:r>
        <w:r w:rsidR="006F7D07" w:rsidRPr="00B53557" w:rsidDel="00B53557">
          <w:rPr>
            <w:bCs/>
            <w:sz w:val="22"/>
            <w:szCs w:val="22"/>
            <w:rPrChange w:id="755" w:author="Risa" w:date="2021-06-18T09:03:00Z">
              <w:rPr>
                <w:bCs/>
                <w:strike/>
                <w:sz w:val="22"/>
                <w:szCs w:val="22"/>
              </w:rPr>
            </w:rPrChange>
          </w:rPr>
          <w:delText>in</w:delText>
        </w:r>
        <w:r w:rsidR="00AA5624" w:rsidRPr="00B53557" w:rsidDel="00B53557">
          <w:rPr>
            <w:bCs/>
            <w:sz w:val="22"/>
            <w:szCs w:val="22"/>
            <w:rPrChange w:id="756" w:author="Risa" w:date="2021-06-18T09:03:00Z">
              <w:rPr>
                <w:bCs/>
                <w:strike/>
                <w:sz w:val="22"/>
                <w:szCs w:val="22"/>
              </w:rPr>
            </w:rPrChange>
          </w:rPr>
          <w:delText xml:space="preserve"> the absence of</w:delText>
        </w:r>
        <w:r w:rsidR="006F7D07" w:rsidRPr="00B53557" w:rsidDel="00B53557">
          <w:rPr>
            <w:bCs/>
            <w:sz w:val="22"/>
            <w:szCs w:val="22"/>
            <w:rPrChange w:id="757" w:author="Risa" w:date="2021-06-18T09:03:00Z">
              <w:rPr>
                <w:bCs/>
                <w:strike/>
                <w:sz w:val="22"/>
                <w:szCs w:val="22"/>
              </w:rPr>
            </w:rPrChange>
          </w:rPr>
          <w:delText xml:space="preserve"> fire</w:delText>
        </w:r>
        <w:r w:rsidR="00345813" w:rsidRPr="00B53557" w:rsidDel="00B53557">
          <w:rPr>
            <w:bCs/>
            <w:sz w:val="22"/>
            <w:szCs w:val="22"/>
            <w:rPrChange w:id="758" w:author="Risa" w:date="2021-06-18T09:03:00Z">
              <w:rPr>
                <w:bCs/>
                <w:strike/>
                <w:sz w:val="22"/>
                <w:szCs w:val="22"/>
              </w:rPr>
            </w:rPrChange>
          </w:rPr>
          <w:delText xml:space="preserve">. </w:delText>
        </w:r>
        <w:r w:rsidR="006027C8" w:rsidRPr="00B53557" w:rsidDel="00B53557">
          <w:rPr>
            <w:rFonts w:eastAsiaTheme="minorHAnsi"/>
            <w:sz w:val="22"/>
            <w:szCs w:val="22"/>
            <w:rPrChange w:id="759" w:author="Risa" w:date="2021-06-18T09:03:00Z">
              <w:rPr>
                <w:rFonts w:eastAsiaTheme="minorHAnsi"/>
                <w:strike/>
                <w:sz w:val="22"/>
                <w:szCs w:val="22"/>
              </w:rPr>
            </w:rPrChange>
          </w:rPr>
          <w:delText>Elevation</w:delText>
        </w:r>
        <w:r w:rsidR="00071F33" w:rsidRPr="00B53557" w:rsidDel="00B53557">
          <w:rPr>
            <w:rFonts w:eastAsiaTheme="minorHAnsi"/>
            <w:sz w:val="22"/>
            <w:szCs w:val="22"/>
          </w:rPr>
          <w:delText xml:space="preserve"> </w:delText>
        </w:r>
        <w:r w:rsidR="00960F5F" w:rsidRPr="00B53557" w:rsidDel="00B53557">
          <w:rPr>
            <w:rFonts w:eastAsiaTheme="minorHAnsi"/>
            <w:sz w:val="22"/>
            <w:szCs w:val="22"/>
          </w:rPr>
          <w:delText>This factor</w:delText>
        </w:r>
        <w:r w:rsidR="00071F33" w:rsidRPr="00B53557" w:rsidDel="00B53557">
          <w:rPr>
            <w:rFonts w:eastAsiaTheme="minorHAnsi"/>
            <w:sz w:val="22"/>
            <w:szCs w:val="22"/>
          </w:rPr>
          <w:delText xml:space="preserve"> </w:delText>
        </w:r>
        <w:r w:rsidR="006027C8" w:rsidRPr="00B53557" w:rsidDel="00B53557">
          <w:rPr>
            <w:rFonts w:eastAsiaTheme="minorHAnsi"/>
            <w:sz w:val="22"/>
            <w:szCs w:val="22"/>
          </w:rPr>
          <w:delText xml:space="preserve">played a role in several meaningful ways. </w:delText>
        </w:r>
        <w:r w:rsidR="009442E6" w:rsidRPr="00B53557" w:rsidDel="00B53557">
          <w:rPr>
            <w:bCs/>
            <w:sz w:val="22"/>
            <w:szCs w:val="22"/>
          </w:rPr>
          <w:delText>First, we</w:delText>
        </w:r>
      </w:del>
      <w:ins w:id="760" w:author="Risa" w:date="2021-06-18T09:03:00Z">
        <w:r w:rsidR="00B53557" w:rsidRPr="00B53557">
          <w:rPr>
            <w:color w:val="000000" w:themeColor="text1"/>
            <w:sz w:val="22"/>
            <w:szCs w:val="22"/>
            <w:shd w:val="clear" w:color="auto" w:fill="FFFFFF"/>
            <w:rPrChange w:id="761" w:author="Risa" w:date="2021-06-18T09:03:00Z">
              <w:rPr>
                <w:strike/>
                <w:color w:val="000000" w:themeColor="text1"/>
                <w:sz w:val="22"/>
                <w:szCs w:val="22"/>
                <w:shd w:val="clear" w:color="auto" w:fill="FFFFFF"/>
              </w:rPr>
            </w:rPrChange>
          </w:rPr>
          <w:t>We</w:t>
        </w:r>
      </w:ins>
      <w:r w:rsidR="009442E6" w:rsidRPr="00791B36">
        <w:rPr>
          <w:bCs/>
          <w:sz w:val="22"/>
          <w:szCs w:val="22"/>
        </w:rPr>
        <w:t xml:space="preserve"> </w:t>
      </w:r>
      <w:r w:rsidR="006027C8" w:rsidRPr="00791B36">
        <w:rPr>
          <w:bCs/>
          <w:sz w:val="22"/>
          <w:szCs w:val="22"/>
        </w:rPr>
        <w:t>confirmed</w:t>
      </w:r>
      <w:r w:rsidR="009442E6" w:rsidRPr="00791B36">
        <w:rPr>
          <w:bCs/>
          <w:sz w:val="22"/>
          <w:szCs w:val="22"/>
        </w:rPr>
        <w:t xml:space="preserve"> </w:t>
      </w:r>
      <w:ins w:id="762" w:author="Risa" w:date="2021-06-18T09:03:00Z">
        <w:r w:rsidR="00B53557">
          <w:rPr>
            <w:bCs/>
            <w:sz w:val="22"/>
            <w:szCs w:val="22"/>
          </w:rPr>
          <w:t xml:space="preserve">that trees at </w:t>
        </w:r>
      </w:ins>
      <w:del w:id="763" w:author="Risa" w:date="2021-06-18T09:03:00Z">
        <w:r w:rsidR="006C39F4" w:rsidRPr="00791B36" w:rsidDel="00B53557">
          <w:rPr>
            <w:bCs/>
            <w:sz w:val="22"/>
            <w:szCs w:val="22"/>
          </w:rPr>
          <w:delText xml:space="preserve">increased </w:delText>
        </w:r>
      </w:del>
      <w:ins w:id="764" w:author="Risa" w:date="2021-06-18T09:03:00Z">
        <w:r w:rsidR="00B53557">
          <w:rPr>
            <w:bCs/>
            <w:sz w:val="22"/>
            <w:szCs w:val="22"/>
          </w:rPr>
          <w:t>high</w:t>
        </w:r>
        <w:r w:rsidR="00B53557" w:rsidRPr="00791B36">
          <w:rPr>
            <w:bCs/>
            <w:sz w:val="22"/>
            <w:szCs w:val="22"/>
          </w:rPr>
          <w:t xml:space="preserve"> </w:t>
        </w:r>
      </w:ins>
      <w:r w:rsidR="006C39F4" w:rsidRPr="00791B36">
        <w:rPr>
          <w:bCs/>
          <w:sz w:val="22"/>
          <w:szCs w:val="22"/>
        </w:rPr>
        <w:t>elevation</w:t>
      </w:r>
      <w:r w:rsidR="009442E6" w:rsidRPr="00791B36">
        <w:rPr>
          <w:bCs/>
          <w:sz w:val="22"/>
          <w:szCs w:val="22"/>
        </w:rPr>
        <w:t xml:space="preserve"> </w:t>
      </w:r>
      <w:del w:id="765" w:author="Risa" w:date="2021-06-18T09:07:00Z">
        <w:r w:rsidR="006C39F4" w:rsidRPr="00791B36" w:rsidDel="00BE6C0F">
          <w:rPr>
            <w:bCs/>
            <w:sz w:val="22"/>
            <w:szCs w:val="22"/>
          </w:rPr>
          <w:delText>favor</w:delText>
        </w:r>
        <w:r w:rsidR="009442E6" w:rsidRPr="00791B36" w:rsidDel="00BE6C0F">
          <w:rPr>
            <w:bCs/>
            <w:sz w:val="22"/>
            <w:szCs w:val="22"/>
          </w:rPr>
          <w:delText>ed</w:delText>
        </w:r>
        <w:r w:rsidR="006C39F4" w:rsidRPr="00791B36" w:rsidDel="00BE6C0F">
          <w:rPr>
            <w:bCs/>
            <w:sz w:val="22"/>
            <w:szCs w:val="22"/>
          </w:rPr>
          <w:delText xml:space="preserve"> </w:delText>
        </w:r>
      </w:del>
      <w:ins w:id="766" w:author="Risa" w:date="2021-06-18T09:08:00Z">
        <w:r w:rsidR="00BE6C0F">
          <w:rPr>
            <w:bCs/>
            <w:sz w:val="22"/>
            <w:szCs w:val="22"/>
          </w:rPr>
          <w:t>favored increased</w:t>
        </w:r>
      </w:ins>
      <w:ins w:id="767" w:author="Risa" w:date="2021-06-18T09:07:00Z">
        <w:r w:rsidR="00BE6C0F" w:rsidRPr="00791B36">
          <w:rPr>
            <w:bCs/>
            <w:sz w:val="22"/>
            <w:szCs w:val="22"/>
          </w:rPr>
          <w:t xml:space="preserve"> </w:t>
        </w:r>
      </w:ins>
      <w:del w:id="768" w:author="Risa" w:date="2021-06-18T09:03:00Z">
        <w:r w:rsidR="006C39F4" w:rsidRPr="00791B36" w:rsidDel="00B53557">
          <w:rPr>
            <w:bCs/>
            <w:strike/>
            <w:sz w:val="22"/>
            <w:szCs w:val="22"/>
          </w:rPr>
          <w:delText>efficiency (</w:delText>
        </w:r>
        <w:r w:rsidR="00AA5624" w:rsidRPr="00791B36" w:rsidDel="00B53557">
          <w:rPr>
            <w:bCs/>
            <w:strike/>
            <w:sz w:val="22"/>
            <w:szCs w:val="22"/>
          </w:rPr>
          <w:delText>e.g.,</w:delText>
        </w:r>
        <w:r w:rsidR="00AA5624" w:rsidRPr="00791B36" w:rsidDel="00B53557">
          <w:rPr>
            <w:bCs/>
            <w:sz w:val="22"/>
            <w:szCs w:val="22"/>
          </w:rPr>
          <w:delText xml:space="preserve"> </w:delText>
        </w:r>
      </w:del>
      <w:r w:rsidR="00AA5624" w:rsidRPr="00791B36">
        <w:rPr>
          <w:bCs/>
          <w:sz w:val="22"/>
          <w:szCs w:val="22"/>
        </w:rPr>
        <w:t>foliar water use efficiency</w:t>
      </w:r>
      <w:r w:rsidR="00071F33" w:rsidRPr="00791B36">
        <w:rPr>
          <w:sz w:val="22"/>
          <w:szCs w:val="22"/>
        </w:rPr>
        <w:t xml:space="preserve"> </w:t>
      </w:r>
      <w:ins w:id="769" w:author="Risa" w:date="2021-06-18T09:07:00Z">
        <w:r w:rsidR="00BE6C0F">
          <w:rPr>
            <w:sz w:val="22"/>
            <w:szCs w:val="22"/>
          </w:rPr>
          <w:fldChar w:fldCharType="begin" w:fldLock="1"/>
        </w:r>
      </w:ins>
      <w:r w:rsidR="00EA7DDD">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Chen et al., 2017; Körner et al., 1991; Zhu et al., 2010)","plainTextFormattedCitation":"(Chen et al., 2017; Körner et al., 1991; Zhu et al., 2010)","previouslyFormattedCitation":"(Chen et al., 2017; Körner et al., 1991; Zhu et al., 2010)"},"properties":{"noteIndex":0},"schema":"https://github.com/citation-style-language/schema/raw/master/csl-citation.json"}</w:instrText>
      </w:r>
      <w:ins w:id="770" w:author="Risa" w:date="2021-06-18T09:07:00Z">
        <w:r w:rsidR="00BE6C0F">
          <w:rPr>
            <w:sz w:val="22"/>
            <w:szCs w:val="22"/>
          </w:rPr>
          <w:fldChar w:fldCharType="separate"/>
        </w:r>
        <w:r w:rsidR="00BE6C0F" w:rsidRPr="00B53557">
          <w:rPr>
            <w:noProof/>
            <w:sz w:val="22"/>
            <w:szCs w:val="22"/>
          </w:rPr>
          <w:t>(Chen et al., 2017; Körner et al., 1991; Zhu et al., 2010)</w:t>
        </w:r>
        <w:r w:rsidR="00BE6C0F">
          <w:rPr>
            <w:sz w:val="22"/>
            <w:szCs w:val="22"/>
          </w:rPr>
          <w:fldChar w:fldCharType="end"/>
        </w:r>
      </w:ins>
      <w:ins w:id="771" w:author="Risa" w:date="2021-06-18T09:08:00Z">
        <w:r w:rsidR="00BE6C0F">
          <w:rPr>
            <w:sz w:val="22"/>
            <w:szCs w:val="22"/>
          </w:rPr>
          <w:t xml:space="preserve"> </w:t>
        </w:r>
      </w:ins>
      <w:del w:id="772" w:author="Risa" w:date="2021-06-18T09:07:00Z">
        <w:r w:rsidR="00071F33" w:rsidRPr="00791B36" w:rsidDel="00BE6C0F">
          <w:rPr>
            <w:sz w:val="22"/>
            <w:szCs w:val="22"/>
          </w:rPr>
          <w:delText>(</w:delText>
        </w:r>
        <w:r w:rsidR="006027C8" w:rsidRPr="00C80AA1" w:rsidDel="00BE6C0F">
          <w:rPr>
            <w:sz w:val="22"/>
            <w:szCs w:val="22"/>
            <w:highlight w:val="red"/>
            <w:rPrChange w:id="773" w:author="Risa" w:date="2021-06-17T17:43:00Z">
              <w:rPr>
                <w:sz w:val="22"/>
                <w:szCs w:val="22"/>
              </w:rPr>
            </w:rPrChange>
          </w:rPr>
          <w:delText xml:space="preserve">Wang </w:delText>
        </w:r>
      </w:del>
      <w:del w:id="774" w:author="Risa" w:date="2021-06-17T17:40:00Z">
        <w:r w:rsidR="006027C8" w:rsidRPr="00C80AA1" w:rsidDel="006179D8">
          <w:rPr>
            <w:i/>
            <w:iCs/>
            <w:sz w:val="22"/>
            <w:szCs w:val="22"/>
            <w:highlight w:val="red"/>
            <w:rPrChange w:id="775" w:author="Risa" w:date="2021-06-17T17:43:00Z">
              <w:rPr>
                <w:i/>
                <w:iCs/>
                <w:sz w:val="22"/>
                <w:szCs w:val="22"/>
              </w:rPr>
            </w:rPrChange>
          </w:rPr>
          <w:delText>et al</w:delText>
        </w:r>
        <w:r w:rsidR="006027C8" w:rsidRPr="00C80AA1" w:rsidDel="006179D8">
          <w:rPr>
            <w:sz w:val="22"/>
            <w:szCs w:val="22"/>
            <w:highlight w:val="red"/>
            <w:rPrChange w:id="776" w:author="Risa" w:date="2021-06-17T17:43:00Z">
              <w:rPr>
                <w:sz w:val="22"/>
                <w:szCs w:val="22"/>
              </w:rPr>
            </w:rPrChange>
          </w:rPr>
          <w:delText xml:space="preserve"> </w:delText>
        </w:r>
      </w:del>
      <w:del w:id="777" w:author="Risa" w:date="2021-06-18T09:07:00Z">
        <w:r w:rsidR="006027C8" w:rsidRPr="00C80AA1" w:rsidDel="00BE6C0F">
          <w:rPr>
            <w:sz w:val="22"/>
            <w:szCs w:val="22"/>
            <w:highlight w:val="red"/>
            <w:rPrChange w:id="778" w:author="Risa" w:date="2021-06-17T17:43:00Z">
              <w:rPr>
                <w:sz w:val="22"/>
                <w:szCs w:val="22"/>
              </w:rPr>
            </w:rPrChange>
          </w:rPr>
          <w:delText>2017; Chen</w:delText>
        </w:r>
      </w:del>
      <w:del w:id="779" w:author="Risa" w:date="2021-06-17T17:43:00Z">
        <w:r w:rsidR="006027C8" w:rsidRPr="00C80AA1" w:rsidDel="00C80AA1">
          <w:rPr>
            <w:sz w:val="22"/>
            <w:szCs w:val="22"/>
            <w:highlight w:val="red"/>
            <w:rPrChange w:id="780" w:author="Risa" w:date="2021-06-17T17:43:00Z">
              <w:rPr>
                <w:sz w:val="22"/>
                <w:szCs w:val="22"/>
              </w:rPr>
            </w:rPrChange>
          </w:rPr>
          <w:delText xml:space="preserve">, Wang and Jia </w:delText>
        </w:r>
      </w:del>
      <w:del w:id="781" w:author="Risa" w:date="2021-06-18T09:07:00Z">
        <w:r w:rsidR="006027C8" w:rsidRPr="00C80AA1" w:rsidDel="00BE6C0F">
          <w:rPr>
            <w:sz w:val="22"/>
            <w:szCs w:val="22"/>
            <w:highlight w:val="red"/>
            <w:rPrChange w:id="782" w:author="Risa" w:date="2021-06-17T17:43:00Z">
              <w:rPr>
                <w:sz w:val="22"/>
                <w:szCs w:val="22"/>
              </w:rPr>
            </w:rPrChange>
          </w:rPr>
          <w:delText>2017</w:delText>
        </w:r>
        <w:r w:rsidR="006027C8" w:rsidRPr="00791B36" w:rsidDel="00BE6C0F">
          <w:rPr>
            <w:sz w:val="22"/>
            <w:szCs w:val="22"/>
          </w:rPr>
          <w:delText>)</w:delText>
        </w:r>
        <w:r w:rsidR="00AA5624" w:rsidRPr="00791B36" w:rsidDel="00BE6C0F">
          <w:rPr>
            <w:bCs/>
            <w:sz w:val="22"/>
            <w:szCs w:val="22"/>
          </w:rPr>
          <w:delText xml:space="preserve"> </w:delText>
        </w:r>
      </w:del>
      <w:r w:rsidR="00AA5624" w:rsidRPr="00791B36">
        <w:rPr>
          <w:bCs/>
          <w:sz w:val="22"/>
          <w:szCs w:val="22"/>
        </w:rPr>
        <w:t xml:space="preserve">over </w:t>
      </w:r>
      <w:commentRangeStart w:id="783"/>
      <w:r w:rsidR="00AA5624" w:rsidRPr="00791B36">
        <w:rPr>
          <w:bCs/>
          <w:sz w:val="22"/>
          <w:szCs w:val="22"/>
        </w:rPr>
        <w:t>growth</w:t>
      </w:r>
      <w:commentRangeEnd w:id="783"/>
      <w:r w:rsidR="00BE6C0F">
        <w:rPr>
          <w:rStyle w:val="CommentReference"/>
        </w:rPr>
        <w:commentReference w:id="783"/>
      </w:r>
      <w:r w:rsidR="006027C8" w:rsidRPr="00791B36">
        <w:rPr>
          <w:bCs/>
          <w:sz w:val="22"/>
          <w:szCs w:val="22"/>
        </w:rPr>
        <w:t xml:space="preserve">. Further, we found </w:t>
      </w:r>
      <w:r w:rsidR="009442E6" w:rsidRPr="00791B36">
        <w:rPr>
          <w:bCs/>
          <w:sz w:val="22"/>
          <w:szCs w:val="22"/>
        </w:rPr>
        <w:t xml:space="preserve">trees at higher elevation, particularly those in the former 1947 fire district, persevered despite noteworthy challenges including </w:t>
      </w:r>
      <w:commentRangeStart w:id="784"/>
      <w:r w:rsidR="009442E6" w:rsidRPr="00791B36">
        <w:rPr>
          <w:sz w:val="22"/>
          <w:szCs w:val="22"/>
        </w:rPr>
        <w:t xml:space="preserve">less density, greater distance between conspecific neighbors </w:t>
      </w:r>
      <w:commentRangeEnd w:id="784"/>
      <w:r w:rsidR="00820BDA">
        <w:rPr>
          <w:rStyle w:val="CommentReference"/>
        </w:rPr>
        <w:commentReference w:id="784"/>
      </w:r>
      <w:r w:rsidR="009442E6" w:rsidRPr="00791B36">
        <w:rPr>
          <w:sz w:val="22"/>
          <w:szCs w:val="22"/>
        </w:rPr>
        <w:t>and evidence of less reproduction</w:t>
      </w:r>
      <w:commentRangeStart w:id="785"/>
      <w:r w:rsidR="009442E6" w:rsidRPr="00791B36">
        <w:rPr>
          <w:sz w:val="22"/>
          <w:szCs w:val="22"/>
        </w:rPr>
        <w:t xml:space="preserve">. </w:t>
      </w:r>
      <w:r w:rsidR="006027C8" w:rsidRPr="00791B36">
        <w:rPr>
          <w:i/>
          <w:iCs/>
          <w:sz w:val="22"/>
          <w:szCs w:val="22"/>
          <w:vertAlign w:val="subscript"/>
        </w:rPr>
        <w:t xml:space="preserve"> </w:t>
      </w:r>
      <w:r w:rsidR="006027C8" w:rsidRPr="00791B36">
        <w:rPr>
          <w:sz w:val="22"/>
          <w:szCs w:val="22"/>
        </w:rPr>
        <w:t>At the highest elevation</w:t>
      </w:r>
      <w:r w:rsidR="009442E6" w:rsidRPr="00791B36">
        <w:rPr>
          <w:sz w:val="22"/>
          <w:szCs w:val="22"/>
        </w:rPr>
        <w:t xml:space="preserve">s on </w:t>
      </w:r>
      <w:r w:rsidR="006027C8" w:rsidRPr="00791B36">
        <w:rPr>
          <w:sz w:val="22"/>
          <w:szCs w:val="22"/>
        </w:rPr>
        <w:t xml:space="preserve">South Cadillac trail, we expected to find the steepest </w:t>
      </w:r>
      <w:proofErr w:type="gramStart"/>
      <w:r w:rsidR="006027C8" w:rsidRPr="00791B36">
        <w:rPr>
          <w:sz w:val="22"/>
          <w:szCs w:val="22"/>
        </w:rPr>
        <w:t>slopes</w:t>
      </w:r>
      <w:proofErr w:type="gramEnd"/>
      <w:r w:rsidR="006027C8" w:rsidRPr="00791B36">
        <w:rPr>
          <w:sz w:val="22"/>
          <w:szCs w:val="22"/>
        </w:rPr>
        <w:t xml:space="preserve"> but they were far less inclined than those at Gorham cliffs. </w:t>
      </w:r>
      <w:r w:rsidR="00883E0C" w:rsidRPr="00791B36">
        <w:rPr>
          <w:color w:val="000000" w:themeColor="text1"/>
          <w:sz w:val="22"/>
          <w:szCs w:val="22"/>
          <w:shd w:val="clear" w:color="auto" w:fill="FFFFFF"/>
        </w:rPr>
        <w:t>Topography was found to be instrumental in shaping population expansion especially in combination with elevation</w:t>
      </w:r>
      <w:r w:rsidR="005A2365" w:rsidRPr="00791B36">
        <w:rPr>
          <w:color w:val="000000" w:themeColor="text1"/>
          <w:sz w:val="22"/>
          <w:szCs w:val="22"/>
          <w:shd w:val="clear" w:color="auto" w:fill="FFFFFF"/>
        </w:rPr>
        <w:t xml:space="preserve"> exclusive of disturbance effects</w:t>
      </w:r>
      <w:r w:rsidR="00883E0C" w:rsidRPr="00791B36">
        <w:rPr>
          <w:color w:val="000000" w:themeColor="text1"/>
          <w:sz w:val="22"/>
          <w:szCs w:val="22"/>
          <w:shd w:val="clear" w:color="auto" w:fill="FFFFFF"/>
        </w:rPr>
        <w:t>.</w:t>
      </w:r>
      <w:del w:id="786" w:author="Risa" w:date="2021-06-18T09:10:00Z">
        <w:r w:rsidR="00883E0C" w:rsidRPr="00791B36" w:rsidDel="00820BDA">
          <w:rPr>
            <w:color w:val="000000" w:themeColor="text1"/>
            <w:sz w:val="22"/>
            <w:szCs w:val="22"/>
            <w:shd w:val="clear" w:color="auto" w:fill="FFFFFF"/>
          </w:rPr>
          <w:delText xml:space="preserve"> </w:delText>
        </w:r>
        <w:commentRangeEnd w:id="785"/>
        <w:r w:rsidR="00820BDA" w:rsidDel="00820BDA">
          <w:rPr>
            <w:rStyle w:val="CommentReference"/>
          </w:rPr>
          <w:commentReference w:id="785"/>
        </w:r>
        <w:r w:rsidR="006027C8" w:rsidRPr="00791B36" w:rsidDel="00820BDA">
          <w:rPr>
            <w:bCs/>
            <w:sz w:val="22"/>
            <w:szCs w:val="22"/>
          </w:rPr>
          <w:delText>We</w:delText>
        </w:r>
        <w:r w:rsidR="006027C8" w:rsidRPr="00791B36" w:rsidDel="00820BDA">
          <w:rPr>
            <w:sz w:val="22"/>
            <w:szCs w:val="22"/>
          </w:rPr>
          <w:delText xml:space="preserve"> anticipated</w:delText>
        </w:r>
        <w:r w:rsidR="001E28D9" w:rsidRPr="00791B36" w:rsidDel="00820BDA">
          <w:rPr>
            <w:sz w:val="22"/>
            <w:szCs w:val="22"/>
          </w:rPr>
          <w:delText xml:space="preserve"> that</w:delText>
        </w:r>
        <w:r w:rsidR="006027C8" w:rsidRPr="00791B36" w:rsidDel="00820BDA">
          <w:rPr>
            <w:sz w:val="22"/>
            <w:szCs w:val="22"/>
          </w:rPr>
          <w:delText xml:space="preserve"> low elevation (&lt;50 m) populations would feature a greater number of </w:delText>
        </w:r>
        <w:r w:rsidR="00195146" w:rsidRPr="00791B36" w:rsidDel="00820BDA">
          <w:rPr>
            <w:sz w:val="22"/>
            <w:szCs w:val="22"/>
          </w:rPr>
          <w:delText xml:space="preserve">close </w:delText>
        </w:r>
        <w:r w:rsidR="006027C8" w:rsidRPr="00791B36" w:rsidDel="00820BDA">
          <w:rPr>
            <w:rFonts w:eastAsiaTheme="minorHAnsi"/>
            <w:sz w:val="22"/>
            <w:szCs w:val="22"/>
          </w:rPr>
          <w:delText>conspecific neighbors as a function of no fire history, a</w:delText>
        </w:r>
        <w:r w:rsidR="001E28D9" w:rsidRPr="00791B36" w:rsidDel="00820BDA">
          <w:rPr>
            <w:rFonts w:eastAsiaTheme="minorHAnsi"/>
            <w:sz w:val="22"/>
            <w:szCs w:val="22"/>
          </w:rPr>
          <w:delText xml:space="preserve"> relatively</w:delText>
        </w:r>
        <w:r w:rsidR="006027C8" w:rsidRPr="00791B36" w:rsidDel="00820BDA">
          <w:rPr>
            <w:rFonts w:eastAsiaTheme="minorHAnsi"/>
            <w:sz w:val="22"/>
            <w:szCs w:val="22"/>
          </w:rPr>
          <w:delText xml:space="preserve"> gentle slope (&lt;10°), and tendency towards a southerly aspect (</w:delText>
        </w:r>
        <w:r w:rsidR="006027C8" w:rsidRPr="00791B36" w:rsidDel="00820BDA">
          <w:rPr>
            <w:rFonts w:eastAsiaTheme="minorHAnsi"/>
            <w:i/>
            <w:iCs/>
            <w:sz w:val="22"/>
            <w:szCs w:val="22"/>
          </w:rPr>
          <w:delText>µ</w:delText>
        </w:r>
        <w:r w:rsidR="006027C8" w:rsidRPr="00791B36" w:rsidDel="00820BDA">
          <w:rPr>
            <w:rFonts w:eastAsiaTheme="minorHAnsi"/>
            <w:sz w:val="22"/>
            <w:szCs w:val="22"/>
          </w:rPr>
          <w:delText>=180°).</w:delText>
        </w:r>
      </w:del>
      <w:r w:rsidR="005A2365" w:rsidRPr="00791B36">
        <w:rPr>
          <w:rFonts w:eastAsiaTheme="minorHAnsi"/>
          <w:sz w:val="22"/>
          <w:szCs w:val="22"/>
        </w:rPr>
        <w:t xml:space="preserve"> </w:t>
      </w:r>
      <w:commentRangeStart w:id="787"/>
      <w:r w:rsidR="005A2365" w:rsidRPr="00791B36">
        <w:rPr>
          <w:rFonts w:eastAsiaTheme="minorHAnsi"/>
          <w:sz w:val="22"/>
          <w:szCs w:val="22"/>
        </w:rPr>
        <w:t>Of greater interest was the finding that</w:t>
      </w:r>
      <w:r w:rsidR="009442E6" w:rsidRPr="00791B36">
        <w:rPr>
          <w:sz w:val="22"/>
          <w:szCs w:val="22"/>
        </w:rPr>
        <w:t xml:space="preserve">, </w:t>
      </w:r>
      <w:r w:rsidR="005A2365" w:rsidRPr="00791B36">
        <w:rPr>
          <w:sz w:val="22"/>
          <w:szCs w:val="22"/>
        </w:rPr>
        <w:t>despite an</w:t>
      </w:r>
      <w:r w:rsidR="009442E6" w:rsidRPr="00791B36">
        <w:rPr>
          <w:sz w:val="22"/>
          <w:szCs w:val="22"/>
        </w:rPr>
        <w:t xml:space="preserve"> absence of recent fire history at </w:t>
      </w:r>
      <w:r w:rsidR="006027C8" w:rsidRPr="00791B36">
        <w:rPr>
          <w:sz w:val="22"/>
          <w:szCs w:val="22"/>
        </w:rPr>
        <w:t>Wonderland</w:t>
      </w:r>
      <w:r w:rsidR="009442E6" w:rsidRPr="00791B36">
        <w:rPr>
          <w:sz w:val="22"/>
          <w:szCs w:val="22"/>
        </w:rPr>
        <w:t xml:space="preserve"> (none since at least 1900 or so) </w:t>
      </w:r>
      <w:r w:rsidR="00C650B0" w:rsidRPr="00791B36">
        <w:rPr>
          <w:sz w:val="22"/>
          <w:szCs w:val="22"/>
        </w:rPr>
        <w:t>contrasted with a much more recent fire event at Gorham cliffs,</w:t>
      </w:r>
      <w:del w:id="788" w:author="Risa" w:date="2021-06-18T09:10:00Z">
        <w:r w:rsidR="00C650B0" w:rsidRPr="00791B36" w:rsidDel="00A60D59">
          <w:rPr>
            <w:sz w:val="22"/>
            <w:szCs w:val="22"/>
          </w:rPr>
          <w:delText xml:space="preserve"> </w:delText>
        </w:r>
        <w:r w:rsidR="00883E0C" w:rsidRPr="00791B36" w:rsidDel="00A60D59">
          <w:rPr>
            <w:sz w:val="22"/>
            <w:szCs w:val="22"/>
          </w:rPr>
          <w:delText>population densit</w:delText>
        </w:r>
        <w:r w:rsidR="00383B88" w:rsidRPr="00791B36" w:rsidDel="00A60D59">
          <w:rPr>
            <w:sz w:val="22"/>
            <w:szCs w:val="22"/>
          </w:rPr>
          <w:delText>y</w:delText>
        </w:r>
        <w:r w:rsidR="005A2365" w:rsidRPr="00791B36" w:rsidDel="00A60D59">
          <w:rPr>
            <w:sz w:val="22"/>
            <w:szCs w:val="22"/>
          </w:rPr>
          <w:delText>,</w:delText>
        </w:r>
      </w:del>
      <w:r w:rsidR="005A2365" w:rsidRPr="00791B36">
        <w:rPr>
          <w:sz w:val="22"/>
          <w:szCs w:val="22"/>
        </w:rPr>
        <w:t xml:space="preserve"> </w:t>
      </w:r>
      <w:del w:id="789" w:author="Risa" w:date="2021-06-18T09:11:00Z">
        <w:r w:rsidR="00195146" w:rsidRPr="00791B36" w:rsidDel="00A60D59">
          <w:rPr>
            <w:sz w:val="22"/>
            <w:szCs w:val="22"/>
          </w:rPr>
          <w:delText>mean distance between population members</w:delText>
        </w:r>
      </w:del>
      <w:ins w:id="790" w:author="Risa" w:date="2021-06-18T09:11:00Z">
        <w:r w:rsidR="00A60D59">
          <w:rPr>
            <w:sz w:val="22"/>
            <w:szCs w:val="22"/>
          </w:rPr>
          <w:t>stand density, height, canopy spread, and DBH</w:t>
        </w:r>
      </w:ins>
      <w:r w:rsidR="005A2365" w:rsidRPr="00791B36">
        <w:rPr>
          <w:sz w:val="22"/>
          <w:szCs w:val="22"/>
        </w:rPr>
        <w:t xml:space="preserve"> </w:t>
      </w:r>
      <w:del w:id="791" w:author="Risa" w:date="2021-06-18T09:11:00Z">
        <w:r w:rsidR="005A2365" w:rsidRPr="00791B36" w:rsidDel="00A60D59">
          <w:rPr>
            <w:sz w:val="22"/>
            <w:szCs w:val="22"/>
          </w:rPr>
          <w:delText>and overall growth dimensions</w:delText>
        </w:r>
        <w:r w:rsidR="00383B88" w:rsidRPr="00791B36" w:rsidDel="00A60D59">
          <w:rPr>
            <w:sz w:val="22"/>
            <w:szCs w:val="22"/>
          </w:rPr>
          <w:delText xml:space="preserve"> </w:delText>
        </w:r>
      </w:del>
      <w:r w:rsidR="00383B88" w:rsidRPr="00791B36">
        <w:rPr>
          <w:sz w:val="22"/>
          <w:szCs w:val="22"/>
        </w:rPr>
        <w:t xml:space="preserve">were </w:t>
      </w:r>
      <w:del w:id="792" w:author="Risa" w:date="2021-06-18T09:11:00Z">
        <w:r w:rsidR="00383B88" w:rsidRPr="00791B36" w:rsidDel="00A60D59">
          <w:rPr>
            <w:sz w:val="22"/>
            <w:szCs w:val="22"/>
          </w:rPr>
          <w:delText xml:space="preserve">more robust </w:delText>
        </w:r>
      </w:del>
      <w:ins w:id="793" w:author="Risa" w:date="2021-06-18T09:11:00Z">
        <w:r w:rsidR="00A60D59">
          <w:rPr>
            <w:sz w:val="22"/>
            <w:szCs w:val="22"/>
          </w:rPr>
          <w:t>higher</w:t>
        </w:r>
        <w:r w:rsidR="00A60D59" w:rsidRPr="00791B36">
          <w:rPr>
            <w:sz w:val="22"/>
            <w:szCs w:val="22"/>
          </w:rPr>
          <w:t xml:space="preserve"> </w:t>
        </w:r>
      </w:ins>
      <w:r w:rsidR="00383B88" w:rsidRPr="00791B36">
        <w:rPr>
          <w:sz w:val="22"/>
          <w:szCs w:val="22"/>
        </w:rPr>
        <w:t>at Wonderland.</w:t>
      </w:r>
      <w:r w:rsidR="001E28D9" w:rsidRPr="00791B36">
        <w:rPr>
          <w:sz w:val="22"/>
          <w:szCs w:val="22"/>
        </w:rPr>
        <w:t xml:space="preserve"> </w:t>
      </w:r>
      <w:commentRangeEnd w:id="787"/>
      <w:r w:rsidR="00A60D59">
        <w:rPr>
          <w:rStyle w:val="CommentReference"/>
        </w:rPr>
        <w:commentReference w:id="787"/>
      </w:r>
    </w:p>
    <w:p w14:paraId="2F7B96AA" w14:textId="77777777" w:rsidR="006027C8" w:rsidRPr="00791B36" w:rsidRDefault="006027C8">
      <w:pPr>
        <w:spacing w:line="360" w:lineRule="auto"/>
        <w:rPr>
          <w:bCs/>
          <w:sz w:val="22"/>
          <w:szCs w:val="22"/>
        </w:rPr>
        <w:pPrChange w:id="794" w:author="Risa" w:date="2021-06-16T16:30:00Z">
          <w:pPr>
            <w:spacing w:line="276" w:lineRule="auto"/>
            <w:jc w:val="both"/>
          </w:pPr>
        </w:pPrChange>
      </w:pPr>
    </w:p>
    <w:p w14:paraId="736B57C9" w14:textId="799FE747" w:rsidR="002F0E15" w:rsidRPr="00791B36" w:rsidRDefault="00C92B14">
      <w:pPr>
        <w:spacing w:line="360" w:lineRule="auto"/>
        <w:rPr>
          <w:sz w:val="22"/>
          <w:szCs w:val="22"/>
        </w:rPr>
        <w:pPrChange w:id="795" w:author="Risa" w:date="2021-06-16T16:30:00Z">
          <w:pPr>
            <w:spacing w:line="276" w:lineRule="auto"/>
            <w:jc w:val="both"/>
          </w:pPr>
        </w:pPrChange>
      </w:pPr>
      <w:r w:rsidRPr="00791B36">
        <w:rPr>
          <w:bCs/>
          <w:sz w:val="22"/>
          <w:szCs w:val="22"/>
        </w:rPr>
        <w:t>E</w:t>
      </w:r>
      <w:r w:rsidR="005E3181" w:rsidRPr="00791B36">
        <w:rPr>
          <w:bCs/>
          <w:sz w:val="22"/>
          <w:szCs w:val="22"/>
        </w:rPr>
        <w:t>ven at high elevation ledge communities</w:t>
      </w:r>
      <w:r w:rsidR="005A2365" w:rsidRPr="00791B36">
        <w:rPr>
          <w:bCs/>
          <w:sz w:val="22"/>
          <w:szCs w:val="22"/>
        </w:rPr>
        <w:t xml:space="preserve">, </w:t>
      </w:r>
      <w:del w:id="796" w:author="Risa" w:date="2021-06-18T09:24:00Z">
        <w:r w:rsidR="005A2365" w:rsidRPr="00791B36" w:rsidDel="003508E4">
          <w:rPr>
            <w:bCs/>
            <w:sz w:val="22"/>
            <w:szCs w:val="22"/>
          </w:rPr>
          <w:delText>where one might expect it,</w:delText>
        </w:r>
        <w:r w:rsidR="005E3181" w:rsidRPr="00791B36" w:rsidDel="003508E4">
          <w:rPr>
            <w:bCs/>
            <w:sz w:val="22"/>
            <w:szCs w:val="22"/>
          </w:rPr>
          <w:delText xml:space="preserve"> </w:delText>
        </w:r>
      </w:del>
      <w:r w:rsidR="005A2365" w:rsidRPr="00791B36">
        <w:rPr>
          <w:bCs/>
          <w:sz w:val="22"/>
          <w:szCs w:val="22"/>
        </w:rPr>
        <w:t>w</w:t>
      </w:r>
      <w:r w:rsidR="005E3181" w:rsidRPr="00791B36">
        <w:rPr>
          <w:bCs/>
          <w:sz w:val="22"/>
          <w:szCs w:val="22"/>
        </w:rPr>
        <w:t xml:space="preserve">e found </w:t>
      </w:r>
      <w:r w:rsidR="006205F1" w:rsidRPr="00791B36">
        <w:rPr>
          <w:bCs/>
          <w:sz w:val="22"/>
          <w:szCs w:val="22"/>
        </w:rPr>
        <w:t xml:space="preserve">little </w:t>
      </w:r>
      <w:r w:rsidR="005E3181" w:rsidRPr="00791B36">
        <w:rPr>
          <w:bCs/>
          <w:sz w:val="22"/>
          <w:szCs w:val="22"/>
        </w:rPr>
        <w:t xml:space="preserve">compelling empirical evidence that </w:t>
      </w:r>
      <w:r w:rsidR="001E28D9" w:rsidRPr="00791B36">
        <w:rPr>
          <w:bCs/>
          <w:sz w:val="22"/>
          <w:szCs w:val="22"/>
        </w:rPr>
        <w:t xml:space="preserve">fire </w:t>
      </w:r>
      <w:r w:rsidR="005E3181" w:rsidRPr="00791B36">
        <w:rPr>
          <w:bCs/>
          <w:sz w:val="22"/>
          <w:szCs w:val="22"/>
        </w:rPr>
        <w:t>is</w:t>
      </w:r>
      <w:del w:id="797" w:author="Risa" w:date="2021-06-18T09:13:00Z">
        <w:r w:rsidR="005E3181" w:rsidRPr="00791B36" w:rsidDel="00753CC8">
          <w:rPr>
            <w:bCs/>
            <w:sz w:val="22"/>
            <w:szCs w:val="22"/>
          </w:rPr>
          <w:delText xml:space="preserve"> a</w:delText>
        </w:r>
      </w:del>
      <w:r w:rsidR="005E3181" w:rsidRPr="00791B36">
        <w:rPr>
          <w:bCs/>
          <w:sz w:val="22"/>
          <w:szCs w:val="22"/>
        </w:rPr>
        <w:t xml:space="preserve"> necessary </w:t>
      </w:r>
      <w:del w:id="798" w:author="Risa" w:date="2021-06-18T09:13:00Z">
        <w:r w:rsidR="005E3181" w:rsidRPr="00791B36" w:rsidDel="00753CC8">
          <w:rPr>
            <w:bCs/>
            <w:sz w:val="22"/>
            <w:szCs w:val="22"/>
          </w:rPr>
          <w:delText xml:space="preserve">ingredient </w:delText>
        </w:r>
      </w:del>
      <w:r w:rsidR="005E3181" w:rsidRPr="00791B36">
        <w:rPr>
          <w:bCs/>
          <w:sz w:val="22"/>
          <w:szCs w:val="22"/>
        </w:rPr>
        <w:t xml:space="preserve">in </w:t>
      </w:r>
      <w:ins w:id="799" w:author="Risa" w:date="2021-06-18T09:13:00Z">
        <w:r w:rsidR="00753CC8">
          <w:rPr>
            <w:bCs/>
            <w:sz w:val="22"/>
            <w:szCs w:val="22"/>
          </w:rPr>
          <w:t xml:space="preserve">pitch pine </w:t>
        </w:r>
      </w:ins>
      <w:r w:rsidR="005F2F5B" w:rsidRPr="00791B36">
        <w:rPr>
          <w:bCs/>
          <w:sz w:val="22"/>
          <w:szCs w:val="22"/>
        </w:rPr>
        <w:t xml:space="preserve">population </w:t>
      </w:r>
      <w:r w:rsidR="005E3181" w:rsidRPr="00791B36">
        <w:rPr>
          <w:bCs/>
          <w:sz w:val="22"/>
          <w:szCs w:val="22"/>
        </w:rPr>
        <w:t xml:space="preserve">perpetuation at </w:t>
      </w:r>
      <w:r w:rsidR="00C437EC" w:rsidRPr="00791B36">
        <w:rPr>
          <w:sz w:val="22"/>
          <w:szCs w:val="22"/>
        </w:rPr>
        <w:t>Mt. Desert Island</w:t>
      </w:r>
      <w:r w:rsidR="005E3181" w:rsidRPr="00791B36">
        <w:rPr>
          <w:bCs/>
          <w:sz w:val="22"/>
          <w:szCs w:val="22"/>
        </w:rPr>
        <w:t xml:space="preserve">. </w:t>
      </w:r>
      <w:r w:rsidR="005A2365" w:rsidRPr="00791B36">
        <w:rPr>
          <w:bCs/>
          <w:sz w:val="22"/>
          <w:szCs w:val="22"/>
        </w:rPr>
        <w:t xml:space="preserve">This assertion is partly confirmed by </w:t>
      </w:r>
      <w:commentRangeStart w:id="800"/>
      <w:r w:rsidR="005A2365" w:rsidRPr="00791B36">
        <w:rPr>
          <w:bCs/>
          <w:sz w:val="22"/>
          <w:szCs w:val="22"/>
        </w:rPr>
        <w:t xml:space="preserve">the disappearance of </w:t>
      </w:r>
      <w:proofErr w:type="spellStart"/>
      <w:r w:rsidR="005A2365" w:rsidRPr="00791B36">
        <w:rPr>
          <w:bCs/>
          <w:sz w:val="22"/>
          <w:szCs w:val="22"/>
        </w:rPr>
        <w:t>serotiny</w:t>
      </w:r>
      <w:proofErr w:type="spellEnd"/>
      <w:r w:rsidR="005A2365" w:rsidRPr="00791B36">
        <w:rPr>
          <w:bCs/>
          <w:sz w:val="22"/>
          <w:szCs w:val="22"/>
        </w:rPr>
        <w:t xml:space="preserve"> and epicormic sprouting</w:t>
      </w:r>
      <w:commentRangeEnd w:id="800"/>
      <w:r w:rsidR="003508E4">
        <w:rPr>
          <w:rStyle w:val="CommentReference"/>
        </w:rPr>
        <w:commentReference w:id="800"/>
      </w:r>
      <w:ins w:id="801" w:author="Risa" w:date="2021-06-18T10:07:00Z">
        <w:r w:rsidR="005D13C3">
          <w:rPr>
            <w:bCs/>
            <w:sz w:val="22"/>
            <w:szCs w:val="22"/>
          </w:rPr>
          <w:t xml:space="preserve"> (</w:t>
        </w:r>
        <w:r w:rsidR="005D13C3" w:rsidRPr="005D13C3">
          <w:rPr>
            <w:bCs/>
            <w:sz w:val="22"/>
            <w:szCs w:val="22"/>
            <w:highlight w:val="yellow"/>
            <w:rPrChange w:id="802" w:author="Risa" w:date="2021-06-18T10:08:00Z">
              <w:rPr>
                <w:bCs/>
                <w:sz w:val="22"/>
                <w:szCs w:val="22"/>
              </w:rPr>
            </w:rPrChange>
          </w:rPr>
          <w:t>xxx</w:t>
        </w:r>
        <w:r w:rsidR="005D13C3">
          <w:rPr>
            <w:bCs/>
            <w:sz w:val="22"/>
            <w:szCs w:val="22"/>
          </w:rPr>
          <w:t>)</w:t>
        </w:r>
      </w:ins>
      <w:r w:rsidR="005A2365" w:rsidRPr="00791B36">
        <w:rPr>
          <w:bCs/>
          <w:sz w:val="22"/>
          <w:szCs w:val="22"/>
        </w:rPr>
        <w:t xml:space="preserve">, found formerly at higher sites on </w:t>
      </w:r>
      <w:proofErr w:type="gramStart"/>
      <w:r w:rsidR="005A2365" w:rsidRPr="00791B36">
        <w:rPr>
          <w:bCs/>
          <w:sz w:val="22"/>
          <w:szCs w:val="22"/>
        </w:rPr>
        <w:t>Cadillac mountain</w:t>
      </w:r>
      <w:proofErr w:type="gramEnd"/>
      <w:r w:rsidR="005A2365" w:rsidRPr="00791B36">
        <w:rPr>
          <w:bCs/>
          <w:sz w:val="22"/>
          <w:szCs w:val="22"/>
        </w:rPr>
        <w:t xml:space="preserve"> three decades ago</w:t>
      </w:r>
      <w:ins w:id="803" w:author="Risa" w:date="2021-06-18T09:13:00Z">
        <w:r w:rsidR="00753CC8">
          <w:rPr>
            <w:bCs/>
            <w:sz w:val="22"/>
            <w:szCs w:val="22"/>
          </w:rPr>
          <w:t xml:space="preserve"> (</w:t>
        </w:r>
        <w:commentRangeStart w:id="804"/>
        <w:r w:rsidR="00753CC8" w:rsidRPr="00753CC8">
          <w:rPr>
            <w:bCs/>
            <w:sz w:val="22"/>
            <w:szCs w:val="22"/>
            <w:highlight w:val="yellow"/>
            <w:rPrChange w:id="805" w:author="Risa" w:date="2021-06-18T09:13:00Z">
              <w:rPr>
                <w:bCs/>
                <w:sz w:val="22"/>
                <w:szCs w:val="22"/>
              </w:rPr>
            </w:rPrChange>
          </w:rPr>
          <w:t>xxx</w:t>
        </w:r>
        <w:commentRangeEnd w:id="804"/>
        <w:r w:rsidR="00753CC8">
          <w:rPr>
            <w:rStyle w:val="CommentReference"/>
          </w:rPr>
          <w:commentReference w:id="804"/>
        </w:r>
        <w:r w:rsidR="00753CC8">
          <w:rPr>
            <w:bCs/>
            <w:sz w:val="22"/>
            <w:szCs w:val="22"/>
          </w:rPr>
          <w:t>)</w:t>
        </w:r>
      </w:ins>
      <w:r w:rsidR="005A2365" w:rsidRPr="00791B36">
        <w:rPr>
          <w:bCs/>
          <w:sz w:val="22"/>
          <w:szCs w:val="22"/>
        </w:rPr>
        <w:t xml:space="preserve">. </w:t>
      </w:r>
      <w:r w:rsidR="00FD10A0" w:rsidRPr="00791B36">
        <w:rPr>
          <w:bCs/>
          <w:sz w:val="22"/>
          <w:szCs w:val="22"/>
        </w:rPr>
        <w:t>Fire return</w:t>
      </w:r>
      <w:r w:rsidR="004E20E7" w:rsidRPr="00791B36">
        <w:rPr>
          <w:bCs/>
          <w:sz w:val="22"/>
          <w:szCs w:val="22"/>
        </w:rPr>
        <w:t xml:space="preserve"> intervals </w:t>
      </w:r>
      <w:r w:rsidR="00FD10A0" w:rsidRPr="00791B36">
        <w:rPr>
          <w:bCs/>
          <w:sz w:val="22"/>
          <w:szCs w:val="22"/>
        </w:rPr>
        <w:t xml:space="preserve">have </w:t>
      </w:r>
      <w:r w:rsidR="0075187E" w:rsidRPr="00791B36">
        <w:rPr>
          <w:bCs/>
          <w:sz w:val="22"/>
          <w:szCs w:val="22"/>
        </w:rPr>
        <w:t>lengthene</w:t>
      </w:r>
      <w:r w:rsidR="00FD10A0" w:rsidRPr="00791B36">
        <w:rPr>
          <w:bCs/>
          <w:sz w:val="22"/>
          <w:szCs w:val="22"/>
        </w:rPr>
        <w:t xml:space="preserve">d at </w:t>
      </w:r>
      <w:r w:rsidR="00C437EC" w:rsidRPr="00791B36">
        <w:rPr>
          <w:sz w:val="22"/>
          <w:szCs w:val="22"/>
        </w:rPr>
        <w:t xml:space="preserve">Mt. Desert Island </w:t>
      </w:r>
      <w:r w:rsidR="0075187E" w:rsidRPr="00791B36">
        <w:rPr>
          <w:bCs/>
          <w:sz w:val="22"/>
          <w:szCs w:val="22"/>
        </w:rPr>
        <w:t>to the point where</w:t>
      </w:r>
      <w:r w:rsidR="00FD10A0" w:rsidRPr="00791B36">
        <w:rPr>
          <w:bCs/>
          <w:sz w:val="22"/>
          <w:szCs w:val="22"/>
        </w:rPr>
        <w:t xml:space="preserve"> they</w:t>
      </w:r>
      <w:r w:rsidR="00715371" w:rsidRPr="00791B36">
        <w:rPr>
          <w:bCs/>
          <w:sz w:val="22"/>
          <w:szCs w:val="22"/>
        </w:rPr>
        <w:t xml:space="preserve"> tend</w:t>
      </w:r>
      <w:r w:rsidR="00FD10A0" w:rsidRPr="00791B36">
        <w:rPr>
          <w:bCs/>
          <w:sz w:val="22"/>
          <w:szCs w:val="22"/>
        </w:rPr>
        <w:t xml:space="preserve"> to be</w:t>
      </w:r>
      <w:r w:rsidR="004E20E7" w:rsidRPr="00791B36">
        <w:rPr>
          <w:bCs/>
          <w:sz w:val="22"/>
          <w:szCs w:val="22"/>
        </w:rPr>
        <w:t xml:space="preserve"> too intermittent to </w:t>
      </w:r>
      <w:r w:rsidR="0075187E" w:rsidRPr="00791B36">
        <w:rPr>
          <w:bCs/>
          <w:sz w:val="22"/>
          <w:szCs w:val="22"/>
        </w:rPr>
        <w:t>perpetuate</w:t>
      </w:r>
      <w:r w:rsidR="004E20E7" w:rsidRPr="00791B36">
        <w:rPr>
          <w:bCs/>
          <w:sz w:val="22"/>
          <w:szCs w:val="22"/>
        </w:rPr>
        <w:t xml:space="preserve"> </w:t>
      </w:r>
      <w:proofErr w:type="gramStart"/>
      <w:r w:rsidR="004E20E7" w:rsidRPr="00791B36">
        <w:rPr>
          <w:bCs/>
          <w:sz w:val="22"/>
          <w:szCs w:val="22"/>
        </w:rPr>
        <w:t>previous</w:t>
      </w:r>
      <w:proofErr w:type="gramEnd"/>
      <w:r w:rsidR="004E20E7" w:rsidRPr="00791B36">
        <w:rPr>
          <w:bCs/>
          <w:sz w:val="22"/>
          <w:szCs w:val="22"/>
        </w:rPr>
        <w:t xml:space="preserve"> fire resistance traits.</w:t>
      </w:r>
      <w:r w:rsidR="004F4AE6" w:rsidRPr="00791B36">
        <w:rPr>
          <w:bCs/>
          <w:sz w:val="22"/>
          <w:szCs w:val="22"/>
        </w:rPr>
        <w:t xml:space="preserve"> </w:t>
      </w:r>
      <w:r w:rsidR="00FD10A0" w:rsidRPr="00791B36">
        <w:rPr>
          <w:bCs/>
          <w:sz w:val="22"/>
          <w:szCs w:val="22"/>
        </w:rPr>
        <w:t>A</w:t>
      </w:r>
      <w:r w:rsidR="00E366FA" w:rsidRPr="00791B36">
        <w:rPr>
          <w:bCs/>
          <w:sz w:val="22"/>
          <w:szCs w:val="22"/>
        </w:rPr>
        <w:t xml:space="preserve"> shift </w:t>
      </w:r>
      <w:r w:rsidR="00780039" w:rsidRPr="00791B36">
        <w:rPr>
          <w:bCs/>
          <w:sz w:val="22"/>
          <w:szCs w:val="22"/>
        </w:rPr>
        <w:t>back to fire</w:t>
      </w:r>
      <w:r w:rsidR="00E366FA" w:rsidRPr="00791B36">
        <w:rPr>
          <w:bCs/>
          <w:sz w:val="22"/>
          <w:szCs w:val="22"/>
        </w:rPr>
        <w:t xml:space="preserve">, </w:t>
      </w:r>
      <w:r w:rsidR="00780039" w:rsidRPr="00791B36">
        <w:rPr>
          <w:bCs/>
          <w:sz w:val="22"/>
          <w:szCs w:val="22"/>
        </w:rPr>
        <w:t>accompanied by a re-introduction of</w:t>
      </w:r>
      <w:r w:rsidR="00E366FA" w:rsidRPr="00791B36">
        <w:rPr>
          <w:bCs/>
          <w:sz w:val="22"/>
          <w:szCs w:val="22"/>
        </w:rPr>
        <w:t xml:space="preserve"> serotinous characteristics</w:t>
      </w:r>
      <w:r w:rsidR="00B4140D" w:rsidRPr="00791B36">
        <w:rPr>
          <w:bCs/>
          <w:sz w:val="22"/>
          <w:szCs w:val="22"/>
        </w:rPr>
        <w:t>,</w:t>
      </w:r>
      <w:r w:rsidR="00E366FA" w:rsidRPr="00791B36">
        <w:rPr>
          <w:bCs/>
          <w:sz w:val="22"/>
          <w:szCs w:val="22"/>
        </w:rPr>
        <w:t xml:space="preserve"> is </w:t>
      </w:r>
      <w:proofErr w:type="gramStart"/>
      <w:r w:rsidR="00FD10A0" w:rsidRPr="00791B36">
        <w:rPr>
          <w:bCs/>
          <w:sz w:val="22"/>
          <w:szCs w:val="22"/>
        </w:rPr>
        <w:t>not im</w:t>
      </w:r>
      <w:r w:rsidR="00770330" w:rsidRPr="00791B36">
        <w:rPr>
          <w:bCs/>
          <w:sz w:val="22"/>
          <w:szCs w:val="22"/>
        </w:rPr>
        <w:t>possible</w:t>
      </w:r>
      <w:proofErr w:type="gramEnd"/>
      <w:r w:rsidR="00770330" w:rsidRPr="00791B36">
        <w:rPr>
          <w:bCs/>
          <w:sz w:val="22"/>
          <w:szCs w:val="22"/>
        </w:rPr>
        <w:t xml:space="preserve"> </w:t>
      </w:r>
      <w:r w:rsidR="00FD10A0" w:rsidRPr="00791B36">
        <w:rPr>
          <w:bCs/>
          <w:sz w:val="22"/>
          <w:szCs w:val="22"/>
        </w:rPr>
        <w:t>in the future</w:t>
      </w:r>
      <w:r w:rsidR="003E1B18" w:rsidRPr="00791B36">
        <w:rPr>
          <w:bCs/>
          <w:sz w:val="22"/>
          <w:szCs w:val="22"/>
        </w:rPr>
        <w:t xml:space="preserve">; </w:t>
      </w:r>
      <w:commentRangeStart w:id="806"/>
      <w:r w:rsidR="00471003" w:rsidRPr="00791B36">
        <w:rPr>
          <w:bCs/>
          <w:sz w:val="22"/>
          <w:szCs w:val="22"/>
        </w:rPr>
        <w:t xml:space="preserve">however, </w:t>
      </w:r>
      <w:r w:rsidR="003E1B18" w:rsidRPr="00791B36">
        <w:rPr>
          <w:bCs/>
          <w:sz w:val="22"/>
          <w:szCs w:val="22"/>
        </w:rPr>
        <w:t xml:space="preserve">current climate projections </w:t>
      </w:r>
      <w:r w:rsidR="001E28D9" w:rsidRPr="00791B36">
        <w:rPr>
          <w:bCs/>
          <w:sz w:val="22"/>
          <w:szCs w:val="22"/>
        </w:rPr>
        <w:t>suggest the reoccurrence of fire is unlikely</w:t>
      </w:r>
      <w:r w:rsidR="009E2EBD" w:rsidRPr="00791B36">
        <w:rPr>
          <w:bCs/>
          <w:sz w:val="22"/>
          <w:szCs w:val="22"/>
        </w:rPr>
        <w:t xml:space="preserve"> (</w:t>
      </w:r>
      <w:r w:rsidR="009E2EBD" w:rsidRPr="00292519">
        <w:rPr>
          <w:bCs/>
          <w:sz w:val="22"/>
          <w:szCs w:val="22"/>
        </w:rPr>
        <w:t xml:space="preserve">Fernandez </w:t>
      </w:r>
      <w:del w:id="807" w:author="Risa" w:date="2021-06-17T17:40:00Z">
        <w:r w:rsidR="009E2EBD" w:rsidRPr="00292519" w:rsidDel="006179D8">
          <w:rPr>
            <w:bCs/>
            <w:i/>
            <w:iCs/>
            <w:sz w:val="22"/>
            <w:szCs w:val="22"/>
          </w:rPr>
          <w:delText xml:space="preserve">et al </w:delText>
        </w:r>
      </w:del>
      <w:ins w:id="808" w:author="Risa" w:date="2021-06-17T17:40:00Z">
        <w:r w:rsidR="006179D8" w:rsidRPr="00292519">
          <w:rPr>
            <w:bCs/>
            <w:i/>
            <w:iCs/>
            <w:sz w:val="22"/>
            <w:szCs w:val="22"/>
          </w:rPr>
          <w:t xml:space="preserve">et al. </w:t>
        </w:r>
      </w:ins>
      <w:r w:rsidR="009E2EBD" w:rsidRPr="00292519">
        <w:rPr>
          <w:bCs/>
          <w:sz w:val="22"/>
          <w:szCs w:val="22"/>
        </w:rPr>
        <w:t>2015</w:t>
      </w:r>
      <w:r w:rsidR="009E2EBD" w:rsidRPr="00791B36">
        <w:rPr>
          <w:bCs/>
          <w:sz w:val="22"/>
          <w:szCs w:val="22"/>
        </w:rPr>
        <w:t>)</w:t>
      </w:r>
      <w:r w:rsidR="00E366FA" w:rsidRPr="00791B36">
        <w:rPr>
          <w:bCs/>
          <w:sz w:val="22"/>
          <w:szCs w:val="22"/>
        </w:rPr>
        <w:t>.</w:t>
      </w:r>
      <w:r w:rsidR="00FD10A0" w:rsidRPr="00791B36">
        <w:rPr>
          <w:bCs/>
          <w:sz w:val="22"/>
          <w:szCs w:val="22"/>
        </w:rPr>
        <w:t xml:space="preserve"> </w:t>
      </w:r>
      <w:commentRangeEnd w:id="806"/>
      <w:r w:rsidR="00753CC8">
        <w:rPr>
          <w:rStyle w:val="CommentReference"/>
        </w:rPr>
        <w:commentReference w:id="806"/>
      </w:r>
      <w:r w:rsidR="005E3181" w:rsidRPr="00791B36">
        <w:rPr>
          <w:bCs/>
          <w:sz w:val="22"/>
          <w:szCs w:val="22"/>
        </w:rPr>
        <w:t>Despite the absence of fire, fire remnants</w:t>
      </w:r>
      <w:ins w:id="809" w:author="Risa" w:date="2021-06-18T09:25:00Z">
        <w:r w:rsidR="00AB2CF9">
          <w:rPr>
            <w:bCs/>
            <w:sz w:val="22"/>
            <w:szCs w:val="22"/>
          </w:rPr>
          <w:t>, such as anthropogenic fire charcoal (</w:t>
        </w:r>
        <w:proofErr w:type="spellStart"/>
        <w:r w:rsidR="00AB2CF9">
          <w:rPr>
            <w:bCs/>
            <w:sz w:val="22"/>
            <w:szCs w:val="22"/>
          </w:rPr>
          <w:t>PyC</w:t>
        </w:r>
        <w:proofErr w:type="spellEnd"/>
        <w:r w:rsidR="00AB2CF9">
          <w:rPr>
            <w:bCs/>
            <w:sz w:val="22"/>
            <w:szCs w:val="22"/>
          </w:rPr>
          <w:t>)</w:t>
        </w:r>
      </w:ins>
      <w:r w:rsidR="001E28D9" w:rsidRPr="00791B36">
        <w:rPr>
          <w:bCs/>
          <w:sz w:val="22"/>
          <w:szCs w:val="22"/>
        </w:rPr>
        <w:t xml:space="preserve"> endure</w:t>
      </w:r>
      <w:r w:rsidR="005F2F5B" w:rsidRPr="00791B36">
        <w:rPr>
          <w:bCs/>
          <w:sz w:val="22"/>
          <w:szCs w:val="22"/>
        </w:rPr>
        <w:t xml:space="preserve"> long after the 1947 event</w:t>
      </w:r>
      <w:ins w:id="810" w:author="Risa" w:date="2021-06-18T09:20:00Z">
        <w:r w:rsidR="00EA7DDD">
          <w:rPr>
            <w:bCs/>
            <w:sz w:val="22"/>
            <w:szCs w:val="22"/>
          </w:rPr>
          <w:t xml:space="preserve"> </w:t>
        </w:r>
      </w:ins>
      <w:ins w:id="811" w:author="Risa" w:date="2021-06-18T09:21:00Z">
        <w:r w:rsidR="00EA7DDD">
          <w:rPr>
            <w:bCs/>
            <w:sz w:val="22"/>
            <w:szCs w:val="22"/>
          </w:rPr>
          <w:fldChar w:fldCharType="begin" w:fldLock="1"/>
        </w:r>
      </w:ins>
      <w:r w:rsidR="00AB2CF9">
        <w:rPr>
          <w:bCs/>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et al., 2017)","plainTextFormattedCitation":"(Miller et al., 2017)","previouslyFormattedCitation":"(Miller et al., 2017)"},"properties":{"noteIndex":0},"schema":"https://github.com/citation-style-language/schema/raw/master/csl-citation.json"}</w:instrText>
      </w:r>
      <w:r w:rsidR="00EA7DDD">
        <w:rPr>
          <w:bCs/>
          <w:sz w:val="22"/>
          <w:szCs w:val="22"/>
        </w:rPr>
        <w:fldChar w:fldCharType="separate"/>
      </w:r>
      <w:r w:rsidR="00EA7DDD" w:rsidRPr="00EA7DDD">
        <w:rPr>
          <w:bCs/>
          <w:noProof/>
          <w:sz w:val="22"/>
          <w:szCs w:val="22"/>
        </w:rPr>
        <w:t>(Miller et al., 2017)</w:t>
      </w:r>
      <w:ins w:id="812" w:author="Risa" w:date="2021-06-18T09:21:00Z">
        <w:r w:rsidR="00EA7DDD">
          <w:rPr>
            <w:bCs/>
            <w:sz w:val="22"/>
            <w:szCs w:val="22"/>
          </w:rPr>
          <w:fldChar w:fldCharType="end"/>
        </w:r>
      </w:ins>
      <w:r w:rsidR="005E3181" w:rsidRPr="00791B36">
        <w:rPr>
          <w:bCs/>
          <w:sz w:val="22"/>
          <w:szCs w:val="22"/>
        </w:rPr>
        <w:t xml:space="preserve">. </w:t>
      </w:r>
      <w:del w:id="813" w:author="Risa" w:date="2021-06-18T09:25:00Z">
        <w:r w:rsidR="003B6E67" w:rsidRPr="00791B36" w:rsidDel="00AB2CF9">
          <w:rPr>
            <w:bCs/>
            <w:sz w:val="22"/>
            <w:szCs w:val="22"/>
          </w:rPr>
          <w:delText>D</w:delText>
        </w:r>
        <w:r w:rsidR="005F2F5B" w:rsidRPr="00791B36" w:rsidDel="00AB2CF9">
          <w:rPr>
            <w:bCs/>
            <w:sz w:val="22"/>
            <w:szCs w:val="22"/>
          </w:rPr>
          <w:delText xml:space="preserve">iscounting topography and elevation, </w:delText>
        </w:r>
        <w:r w:rsidR="003B6E67" w:rsidRPr="00791B36" w:rsidDel="00AB2CF9">
          <w:rPr>
            <w:bCs/>
            <w:sz w:val="22"/>
            <w:szCs w:val="22"/>
          </w:rPr>
          <w:delText>previous studies</w:delText>
        </w:r>
        <w:r w:rsidR="00D839AC" w:rsidRPr="00791B36" w:rsidDel="00AB2CF9">
          <w:rPr>
            <w:bCs/>
            <w:sz w:val="22"/>
            <w:szCs w:val="22"/>
          </w:rPr>
          <w:delText xml:space="preserve"> </w:delText>
        </w:r>
        <w:r w:rsidR="005F2F5B" w:rsidRPr="00791B36" w:rsidDel="00AB2CF9">
          <w:rPr>
            <w:color w:val="000000" w:themeColor="text1"/>
            <w:sz w:val="22"/>
            <w:szCs w:val="22"/>
          </w:rPr>
          <w:delText>reported</w:delText>
        </w:r>
        <w:r w:rsidR="003B6E67" w:rsidRPr="00791B36" w:rsidDel="00AB2CF9">
          <w:rPr>
            <w:color w:val="000000" w:themeColor="text1"/>
            <w:sz w:val="22"/>
            <w:szCs w:val="22"/>
          </w:rPr>
          <w:delText xml:space="preserve"> that</w:delText>
        </w:r>
        <w:r w:rsidR="005F2F5B" w:rsidRPr="00791B36" w:rsidDel="00AB2CF9">
          <w:rPr>
            <w:color w:val="000000" w:themeColor="text1"/>
            <w:sz w:val="22"/>
            <w:szCs w:val="22"/>
          </w:rPr>
          <w:delText xml:space="preserve"> </w:delText>
        </w:r>
        <w:r w:rsidR="00D839AC" w:rsidRPr="00791B36" w:rsidDel="00AB2CF9">
          <w:rPr>
            <w:color w:val="000000" w:themeColor="text1"/>
            <w:sz w:val="22"/>
            <w:szCs w:val="22"/>
          </w:rPr>
          <w:delText>anthropogenic fire charcoal (PyC</w:delText>
        </w:r>
        <w:r w:rsidR="005F2F5B" w:rsidRPr="00791B36" w:rsidDel="00AB2CF9">
          <w:rPr>
            <w:color w:val="000000" w:themeColor="text1"/>
            <w:sz w:val="22"/>
            <w:szCs w:val="22"/>
          </w:rPr>
          <w:delText>)</w:delText>
        </w:r>
      </w:del>
      <w:proofErr w:type="spellStart"/>
      <w:ins w:id="814" w:author="Risa" w:date="2021-06-18T09:25:00Z">
        <w:r w:rsidR="00AB2CF9">
          <w:rPr>
            <w:bCs/>
            <w:sz w:val="22"/>
            <w:szCs w:val="22"/>
          </w:rPr>
          <w:t>PyC</w:t>
        </w:r>
      </w:ins>
      <w:proofErr w:type="spellEnd"/>
      <w:r w:rsidR="005F2F5B" w:rsidRPr="00791B36">
        <w:rPr>
          <w:color w:val="000000" w:themeColor="text1"/>
          <w:sz w:val="22"/>
          <w:szCs w:val="22"/>
        </w:rPr>
        <w:t xml:space="preserve"> </w:t>
      </w:r>
      <w:del w:id="815" w:author="Risa" w:date="2021-06-18T09:25:00Z">
        <w:r w:rsidR="005F2F5B" w:rsidRPr="00791B36" w:rsidDel="00AB2CF9">
          <w:rPr>
            <w:color w:val="000000" w:themeColor="text1"/>
            <w:sz w:val="22"/>
            <w:szCs w:val="22"/>
          </w:rPr>
          <w:delText xml:space="preserve">was </w:delText>
        </w:r>
      </w:del>
      <w:ins w:id="816" w:author="Risa" w:date="2021-06-18T09:25:00Z">
        <w:r w:rsidR="00AB2CF9">
          <w:rPr>
            <w:color w:val="000000" w:themeColor="text1"/>
            <w:sz w:val="22"/>
            <w:szCs w:val="22"/>
          </w:rPr>
          <w:t>is</w:t>
        </w:r>
        <w:r w:rsidR="00AB2CF9" w:rsidRPr="00791B36">
          <w:rPr>
            <w:color w:val="000000" w:themeColor="text1"/>
            <w:sz w:val="22"/>
            <w:szCs w:val="22"/>
          </w:rPr>
          <w:t xml:space="preserve"> </w:t>
        </w:r>
      </w:ins>
      <w:r w:rsidR="005F2F5B" w:rsidRPr="00791B36">
        <w:rPr>
          <w:color w:val="000000" w:themeColor="text1"/>
          <w:sz w:val="22"/>
          <w:szCs w:val="22"/>
        </w:rPr>
        <w:t>associated with</w:t>
      </w:r>
      <w:r w:rsidR="00D839AC" w:rsidRPr="00791B36">
        <w:rPr>
          <w:sz w:val="22"/>
          <w:szCs w:val="22"/>
        </w:rPr>
        <w:t xml:space="preserve"> </w:t>
      </w:r>
      <w:r w:rsidR="003B6E67" w:rsidRPr="00791B36">
        <w:rPr>
          <w:sz w:val="22"/>
          <w:szCs w:val="22"/>
        </w:rPr>
        <w:t>greater foliar water use efficiency</w:t>
      </w:r>
      <w:r w:rsidR="00D839AC" w:rsidRPr="00791B36">
        <w:rPr>
          <w:sz w:val="22"/>
          <w:szCs w:val="22"/>
        </w:rPr>
        <w:t>, negligible consumption of Ca</w:t>
      </w:r>
      <w:r w:rsidR="00864F74" w:rsidRPr="00791B36">
        <w:rPr>
          <w:sz w:val="22"/>
          <w:szCs w:val="22"/>
          <w:vertAlign w:val="superscript"/>
        </w:rPr>
        <w:t>2+</w:t>
      </w:r>
      <w:r w:rsidR="00D839AC" w:rsidRPr="00791B36">
        <w:rPr>
          <w:sz w:val="22"/>
          <w:szCs w:val="22"/>
        </w:rPr>
        <w:t>, K</w:t>
      </w:r>
      <w:r w:rsidR="00864F74" w:rsidRPr="00791B36">
        <w:rPr>
          <w:sz w:val="22"/>
          <w:szCs w:val="22"/>
          <w:vertAlign w:val="superscript"/>
        </w:rPr>
        <w:t>+</w:t>
      </w:r>
      <w:r w:rsidR="00864F74" w:rsidRPr="00791B36">
        <w:rPr>
          <w:sz w:val="22"/>
          <w:szCs w:val="22"/>
        </w:rPr>
        <w:t>,</w:t>
      </w:r>
      <w:r w:rsidR="00D839AC" w:rsidRPr="00791B36">
        <w:rPr>
          <w:sz w:val="22"/>
          <w:szCs w:val="22"/>
        </w:rPr>
        <w:t xml:space="preserve"> and Mg</w:t>
      </w:r>
      <w:r w:rsidR="00864F74" w:rsidRPr="00791B36">
        <w:rPr>
          <w:sz w:val="22"/>
          <w:szCs w:val="22"/>
          <w:vertAlign w:val="superscript"/>
        </w:rPr>
        <w:t>2+</w:t>
      </w:r>
      <w:ins w:id="817" w:author="Risa" w:date="2021-06-18T09:25:00Z">
        <w:r w:rsidR="00AB2CF9">
          <w:rPr>
            <w:sz w:val="22"/>
            <w:szCs w:val="22"/>
          </w:rPr>
          <w:t>,</w:t>
        </w:r>
      </w:ins>
      <w:r w:rsidR="00D839AC" w:rsidRPr="00791B36">
        <w:rPr>
          <w:sz w:val="22"/>
          <w:szCs w:val="22"/>
          <w:vertAlign w:val="superscript"/>
        </w:rPr>
        <w:t xml:space="preserve"> </w:t>
      </w:r>
      <w:r w:rsidR="00D839AC" w:rsidRPr="00791B36">
        <w:rPr>
          <w:sz w:val="22"/>
          <w:szCs w:val="22"/>
        </w:rPr>
        <w:t>and enhanced soil moisture holding capacity</w:t>
      </w:r>
      <w:r w:rsidR="003B6E67" w:rsidRPr="00791B36">
        <w:rPr>
          <w:sz w:val="22"/>
          <w:szCs w:val="22"/>
        </w:rPr>
        <w:t xml:space="preserve"> </w:t>
      </w:r>
      <w:ins w:id="818" w:author="Risa" w:date="2021-06-18T09:26:00Z">
        <w:r w:rsidR="00AB2CF9">
          <w:rPr>
            <w:sz w:val="22"/>
            <w:szCs w:val="22"/>
          </w:rPr>
          <w:fldChar w:fldCharType="begin" w:fldLock="1"/>
        </w:r>
      </w:ins>
      <w:r w:rsidR="00AB2CF9">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AB2CF9">
        <w:rPr>
          <w:sz w:val="22"/>
          <w:szCs w:val="22"/>
        </w:rPr>
        <w:fldChar w:fldCharType="separate"/>
      </w:r>
      <w:r w:rsidR="00AB2CF9" w:rsidRPr="00AB2CF9">
        <w:rPr>
          <w:noProof/>
          <w:sz w:val="22"/>
          <w:szCs w:val="22"/>
        </w:rPr>
        <w:t>(Licht and Smith, 2020)</w:t>
      </w:r>
      <w:ins w:id="819" w:author="Risa" w:date="2021-06-18T09:26:00Z">
        <w:r w:rsidR="00AB2CF9">
          <w:rPr>
            <w:sz w:val="22"/>
            <w:szCs w:val="22"/>
          </w:rPr>
          <w:fldChar w:fldCharType="end"/>
        </w:r>
        <w:r w:rsidR="00AB2CF9">
          <w:rPr>
            <w:bCs/>
            <w:sz w:val="22"/>
            <w:szCs w:val="22"/>
          </w:rPr>
          <w:t>.</w:t>
        </w:r>
      </w:ins>
      <w:del w:id="820" w:author="Risa" w:date="2021-06-18T09:26:00Z">
        <w:r w:rsidR="003B6E67" w:rsidRPr="00791B36" w:rsidDel="00AB2CF9">
          <w:rPr>
            <w:bCs/>
            <w:sz w:val="22"/>
            <w:szCs w:val="22"/>
          </w:rPr>
          <w:delText>(</w:delText>
        </w:r>
        <w:r w:rsidR="003B6E67" w:rsidRPr="0079007E" w:rsidDel="00AB2CF9">
          <w:rPr>
            <w:color w:val="000000" w:themeColor="text1"/>
            <w:sz w:val="22"/>
            <w:szCs w:val="22"/>
            <w:highlight w:val="red"/>
            <w:rPrChange w:id="821" w:author="Risa" w:date="2021-06-18T09:20:00Z">
              <w:rPr>
                <w:color w:val="000000" w:themeColor="text1"/>
                <w:sz w:val="22"/>
                <w:szCs w:val="22"/>
              </w:rPr>
            </w:rPrChange>
          </w:rPr>
          <w:delText>Licht and Smith 2020</w:delText>
        </w:r>
        <w:r w:rsidR="003B6E67" w:rsidRPr="00791B36" w:rsidDel="00AB2CF9">
          <w:rPr>
            <w:color w:val="000000" w:themeColor="text1"/>
            <w:sz w:val="22"/>
            <w:szCs w:val="22"/>
          </w:rPr>
          <w:delText>)</w:delText>
        </w:r>
        <w:r w:rsidR="005E3181" w:rsidRPr="00791B36" w:rsidDel="00AB2CF9">
          <w:rPr>
            <w:sz w:val="22"/>
            <w:szCs w:val="22"/>
          </w:rPr>
          <w:delText>.</w:delText>
        </w:r>
      </w:del>
      <w:r w:rsidR="00D839AC" w:rsidRPr="00791B36">
        <w:rPr>
          <w:sz w:val="22"/>
          <w:szCs w:val="22"/>
        </w:rPr>
        <w:t xml:space="preserve"> </w:t>
      </w:r>
      <w:r w:rsidR="00071F33" w:rsidRPr="00791B36">
        <w:rPr>
          <w:bCs/>
          <w:sz w:val="22"/>
          <w:szCs w:val="22"/>
        </w:rPr>
        <w:t>O</w:t>
      </w:r>
      <w:r w:rsidR="003B6E67" w:rsidRPr="00791B36">
        <w:rPr>
          <w:bCs/>
          <w:sz w:val="22"/>
          <w:szCs w:val="22"/>
        </w:rPr>
        <w:t>n Mt. Desert Island,</w:t>
      </w:r>
      <w:r w:rsidR="005F2F5B" w:rsidRPr="00791B36">
        <w:rPr>
          <w:bCs/>
          <w:sz w:val="22"/>
          <w:szCs w:val="22"/>
        </w:rPr>
        <w:t xml:space="preserve"> we found </w:t>
      </w:r>
      <w:r w:rsidR="003B6E67" w:rsidRPr="00791B36">
        <w:rPr>
          <w:bCs/>
          <w:sz w:val="22"/>
          <w:szCs w:val="22"/>
        </w:rPr>
        <w:t>higher foliar water use efficiency</w:t>
      </w:r>
      <w:ins w:id="822" w:author="Risa" w:date="2021-06-18T09:23:00Z">
        <w:r w:rsidR="003508E4">
          <w:rPr>
            <w:color w:val="000000" w:themeColor="text1"/>
            <w:sz w:val="22"/>
            <w:szCs w:val="22"/>
            <w:shd w:val="clear" w:color="auto" w:fill="FFFFFF"/>
            <w:vertAlign w:val="subscript"/>
          </w:rPr>
          <w:t xml:space="preserve"> </w:t>
        </w:r>
        <w:r w:rsidR="003508E4">
          <w:rPr>
            <w:color w:val="000000" w:themeColor="text1"/>
            <w:sz w:val="22"/>
            <w:szCs w:val="22"/>
            <w:shd w:val="clear" w:color="auto" w:fill="FFFFFF"/>
          </w:rPr>
          <w:t xml:space="preserve">(via </w:t>
        </w:r>
        <w:r w:rsidR="003508E4" w:rsidRPr="008F71F7">
          <w:rPr>
            <w:color w:val="000000" w:themeColor="text1"/>
            <w:sz w:val="22"/>
            <w:szCs w:val="22"/>
            <w:shd w:val="clear" w:color="auto" w:fill="FFFFFF"/>
          </w:rPr>
          <w:t>δ</w:t>
        </w:r>
        <w:r w:rsidR="003508E4" w:rsidRPr="008F71F7">
          <w:rPr>
            <w:color w:val="000000" w:themeColor="text1"/>
            <w:sz w:val="22"/>
            <w:szCs w:val="22"/>
            <w:shd w:val="clear" w:color="auto" w:fill="FFFFFF"/>
            <w:vertAlign w:val="superscript"/>
          </w:rPr>
          <w:t>13</w:t>
        </w:r>
        <w:r w:rsidR="003508E4" w:rsidRPr="008F71F7">
          <w:rPr>
            <w:color w:val="000000" w:themeColor="text1"/>
            <w:sz w:val="22"/>
            <w:szCs w:val="22"/>
            <w:shd w:val="clear" w:color="auto" w:fill="FFFFFF"/>
          </w:rPr>
          <w:t>C</w:t>
        </w:r>
        <w:r w:rsidR="003508E4">
          <w:rPr>
            <w:color w:val="000000" w:themeColor="text1"/>
            <w:sz w:val="22"/>
            <w:szCs w:val="22"/>
            <w:shd w:val="clear" w:color="auto" w:fill="FFFFFF"/>
          </w:rPr>
          <w:t xml:space="preserve">) </w:t>
        </w:r>
      </w:ins>
      <w:del w:id="823" w:author="Risa" w:date="2021-06-18T09:23:00Z">
        <w:r w:rsidR="005F2F5B" w:rsidRPr="00791B36" w:rsidDel="003508E4">
          <w:rPr>
            <w:color w:val="000000" w:themeColor="text1"/>
            <w:sz w:val="22"/>
            <w:szCs w:val="22"/>
            <w:shd w:val="clear" w:color="auto" w:fill="FFFFFF"/>
            <w:vertAlign w:val="subscript"/>
          </w:rPr>
          <w:delText xml:space="preserve"> </w:delText>
        </w:r>
      </w:del>
      <w:r w:rsidR="005F2F5B" w:rsidRPr="00791B36">
        <w:rPr>
          <w:sz w:val="22"/>
          <w:szCs w:val="22"/>
        </w:rPr>
        <w:t xml:space="preserve">at high elevations </w:t>
      </w:r>
      <w:r w:rsidR="00071F33" w:rsidRPr="00791B36">
        <w:rPr>
          <w:sz w:val="22"/>
          <w:szCs w:val="22"/>
        </w:rPr>
        <w:t xml:space="preserve">at both </w:t>
      </w:r>
      <w:r w:rsidR="00071F33" w:rsidRPr="00791B36">
        <w:rPr>
          <w:sz w:val="22"/>
          <w:szCs w:val="22"/>
        </w:rPr>
        <w:lastRenderedPageBreak/>
        <w:t>burned and unburned sites</w:t>
      </w:r>
      <w:r w:rsidR="005F2F5B" w:rsidRPr="00791B36">
        <w:rPr>
          <w:sz w:val="22"/>
          <w:szCs w:val="22"/>
        </w:rPr>
        <w:t xml:space="preserve">, </w:t>
      </w:r>
      <w:r w:rsidR="005F2F5B" w:rsidRPr="00791B36">
        <w:rPr>
          <w:bCs/>
          <w:iCs/>
          <w:sz w:val="22"/>
          <w:szCs w:val="22"/>
          <w:lang w:val="en"/>
        </w:rPr>
        <w:t>consistent with reported outcomes for non-glaciated populations in flat, sand plain New Jersey Pine Barrens</w:t>
      </w:r>
      <w:ins w:id="824" w:author="Risa" w:date="2021-06-18T09:33:00Z">
        <w:r w:rsidR="00AB2CF9">
          <w:rPr>
            <w:bCs/>
            <w:iCs/>
            <w:sz w:val="22"/>
            <w:szCs w:val="22"/>
            <w:lang w:val="en"/>
          </w:rPr>
          <w:t xml:space="preserve"> </w:t>
        </w:r>
        <w:r w:rsidR="00AB2CF9">
          <w:rPr>
            <w:bCs/>
            <w:iCs/>
            <w:sz w:val="22"/>
            <w:szCs w:val="22"/>
            <w:lang w:val="en"/>
          </w:rPr>
          <w:fldChar w:fldCharType="begin" w:fldLock="1"/>
        </w:r>
      </w:ins>
      <w:r w:rsidR="00917C83">
        <w:rPr>
          <w:bCs/>
          <w:iCs/>
          <w:sz w:val="22"/>
          <w:szCs w:val="22"/>
          <w:lang w:val="en"/>
        </w:rPr>
        <w:instrText>ADDIN CSL_CITATION {"citationItems":[{"id":"ITEM-1","itemData":{"DOI":"10.2172/1329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fer","given":"Karina","non-dropping-particle":"","parse-names":false,"suffix":""},{"dropping-particle":"","family":"Bohrer","given":"Gil","non-dropping-particle":"","parse-names":false,"suffix":""}],"id":"ITEM-1","issued":{"date-parts":[["2016","10","23"]]},"publisher-place":"Argonne, IL (United States)","title":"Effects of Disturbance on Carbon Sequestration in the New Jersey Pine Barrens","type":"report"},"uris":["http://www.mendeley.com/documents/?uuid=b0d6a933-6deb-450f-a6a4-c9c036931509"]}],"mendeley":{"formattedCitation":"(Schafer and Bohrer, 2016)","plainTextFormattedCitation":"(Schafer and Bohrer, 2016)","previouslyFormattedCitation":"(Schafer and Bohrer, 2016)"},"properties":{"noteIndex":0},"schema":"https://github.com/citation-style-language/schema/raw/master/csl-citation.json"}</w:instrText>
      </w:r>
      <w:r w:rsidR="00AB2CF9">
        <w:rPr>
          <w:bCs/>
          <w:iCs/>
          <w:sz w:val="22"/>
          <w:szCs w:val="22"/>
          <w:lang w:val="en"/>
        </w:rPr>
        <w:fldChar w:fldCharType="separate"/>
      </w:r>
      <w:r w:rsidR="00AB2CF9" w:rsidRPr="00AB2CF9">
        <w:rPr>
          <w:bCs/>
          <w:iCs/>
          <w:noProof/>
          <w:sz w:val="22"/>
          <w:szCs w:val="22"/>
          <w:lang w:val="en"/>
        </w:rPr>
        <w:t>(Schafer and Bohrer, 2016)</w:t>
      </w:r>
      <w:ins w:id="825" w:author="Risa" w:date="2021-06-18T09:33:00Z">
        <w:r w:rsidR="00AB2CF9">
          <w:rPr>
            <w:bCs/>
            <w:iCs/>
            <w:sz w:val="22"/>
            <w:szCs w:val="22"/>
            <w:lang w:val="en"/>
          </w:rPr>
          <w:fldChar w:fldCharType="end"/>
        </w:r>
        <w:r w:rsidR="00AB2CF9">
          <w:rPr>
            <w:bCs/>
            <w:iCs/>
            <w:sz w:val="22"/>
            <w:szCs w:val="22"/>
            <w:lang w:val="en"/>
          </w:rPr>
          <w:t xml:space="preserve"> and elsewhere </w:t>
        </w:r>
      </w:ins>
      <w:ins w:id="826" w:author="Risa" w:date="2021-06-18T09:34:00Z">
        <w:r w:rsidR="00AB2CF9">
          <w:rPr>
            <w:sz w:val="22"/>
            <w:szCs w:val="22"/>
          </w:rPr>
          <w:fldChar w:fldCharType="begin" w:fldLock="1"/>
        </w:r>
        <w:r w:rsidR="00AB2CF9">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Chen et al., 2017; Körner et al., 1991; Zhu et al., 2010)","plainTextFormattedCitation":"(Chen et al., 2017; Körner et al., 1991; Zhu et al., 2010)","previouslyFormattedCitation":"(Chen et al., 2017; Körner et al., 1991; Zhu et al., 2010)"},"properties":{"noteIndex":0},"schema":"https://github.com/citation-style-language/schema/raw/master/csl-citation.json"}</w:instrText>
        </w:r>
        <w:r w:rsidR="00AB2CF9">
          <w:rPr>
            <w:sz w:val="22"/>
            <w:szCs w:val="22"/>
          </w:rPr>
          <w:fldChar w:fldCharType="separate"/>
        </w:r>
        <w:r w:rsidR="00AB2CF9" w:rsidRPr="00B53557">
          <w:rPr>
            <w:noProof/>
            <w:sz w:val="22"/>
            <w:szCs w:val="22"/>
          </w:rPr>
          <w:t>(Chen et al., 2017; Körner et al., 1991; Zhu et al., 2010)</w:t>
        </w:r>
        <w:r w:rsidR="00AB2CF9">
          <w:rPr>
            <w:sz w:val="22"/>
            <w:szCs w:val="22"/>
          </w:rPr>
          <w:fldChar w:fldCharType="end"/>
        </w:r>
      </w:ins>
      <w:del w:id="827" w:author="Risa" w:date="2021-06-18T09:34:00Z">
        <w:r w:rsidR="005F2F5B" w:rsidRPr="00791B36" w:rsidDel="00AB2CF9">
          <w:rPr>
            <w:bCs/>
            <w:iCs/>
            <w:sz w:val="22"/>
            <w:szCs w:val="22"/>
            <w:lang w:val="en"/>
          </w:rPr>
          <w:delText xml:space="preserve"> </w:delText>
        </w:r>
        <w:r w:rsidR="005F2F5B" w:rsidRPr="00791B36" w:rsidDel="00AB2CF9">
          <w:rPr>
            <w:sz w:val="22"/>
            <w:szCs w:val="22"/>
          </w:rPr>
          <w:delText>(</w:delText>
        </w:r>
        <w:r w:rsidR="005F2F5B" w:rsidRPr="00C80AA1" w:rsidDel="00AB2CF9">
          <w:rPr>
            <w:sz w:val="22"/>
            <w:szCs w:val="22"/>
            <w:highlight w:val="red"/>
            <w:rPrChange w:id="828" w:author="Risa" w:date="2021-06-17T17:43:00Z">
              <w:rPr>
                <w:sz w:val="22"/>
                <w:szCs w:val="22"/>
              </w:rPr>
            </w:rPrChange>
          </w:rPr>
          <w:delText xml:space="preserve">Mikita-Barbato </w:delText>
        </w:r>
      </w:del>
      <w:del w:id="829" w:author="Risa" w:date="2021-06-17T17:40:00Z">
        <w:r w:rsidR="005F2F5B" w:rsidRPr="00C80AA1" w:rsidDel="006179D8">
          <w:rPr>
            <w:i/>
            <w:sz w:val="22"/>
            <w:szCs w:val="22"/>
            <w:highlight w:val="red"/>
            <w:rPrChange w:id="830" w:author="Risa" w:date="2021-06-17T17:43:00Z">
              <w:rPr>
                <w:i/>
                <w:sz w:val="22"/>
                <w:szCs w:val="22"/>
              </w:rPr>
            </w:rPrChange>
          </w:rPr>
          <w:delText>et al</w:delText>
        </w:r>
        <w:r w:rsidR="005F2F5B" w:rsidRPr="00C80AA1" w:rsidDel="006179D8">
          <w:rPr>
            <w:sz w:val="22"/>
            <w:szCs w:val="22"/>
            <w:highlight w:val="red"/>
            <w:rPrChange w:id="831" w:author="Risa" w:date="2021-06-17T17:43:00Z">
              <w:rPr>
                <w:sz w:val="22"/>
                <w:szCs w:val="22"/>
              </w:rPr>
            </w:rPrChange>
          </w:rPr>
          <w:delText xml:space="preserve"> </w:delText>
        </w:r>
      </w:del>
      <w:del w:id="832" w:author="Risa" w:date="2021-06-18T09:34:00Z">
        <w:r w:rsidR="005F2F5B" w:rsidRPr="00C80AA1" w:rsidDel="00AB2CF9">
          <w:rPr>
            <w:sz w:val="22"/>
            <w:szCs w:val="22"/>
            <w:highlight w:val="red"/>
            <w:rPrChange w:id="833" w:author="Risa" w:date="2021-06-17T17:43:00Z">
              <w:rPr>
                <w:sz w:val="22"/>
                <w:szCs w:val="22"/>
              </w:rPr>
            </w:rPrChange>
          </w:rPr>
          <w:delText xml:space="preserve">2015; </w:delText>
        </w:r>
        <w:r w:rsidR="005F2F5B" w:rsidRPr="00C80AA1" w:rsidDel="00AB2CF9">
          <w:rPr>
            <w:color w:val="222222"/>
            <w:sz w:val="22"/>
            <w:szCs w:val="22"/>
            <w:highlight w:val="red"/>
            <w:shd w:val="clear" w:color="auto" w:fill="FFFFFF"/>
            <w:rPrChange w:id="834" w:author="Risa" w:date="2021-06-17T17:43:00Z">
              <w:rPr>
                <w:color w:val="222222"/>
                <w:sz w:val="22"/>
                <w:szCs w:val="22"/>
                <w:shd w:val="clear" w:color="auto" w:fill="FFFFFF"/>
              </w:rPr>
            </w:rPrChange>
          </w:rPr>
          <w:delText>Schafer and Bohrer 2016</w:delText>
        </w:r>
        <w:r w:rsidR="005F2F5B" w:rsidRPr="00791B36" w:rsidDel="00AB2CF9">
          <w:rPr>
            <w:color w:val="222222"/>
            <w:sz w:val="22"/>
            <w:szCs w:val="22"/>
            <w:shd w:val="clear" w:color="auto" w:fill="FFFFFF"/>
          </w:rPr>
          <w:delText>)</w:delText>
        </w:r>
      </w:del>
      <w:r w:rsidR="005F2F5B" w:rsidRPr="00791B36">
        <w:rPr>
          <w:color w:val="222222"/>
          <w:sz w:val="22"/>
          <w:szCs w:val="22"/>
          <w:shd w:val="clear" w:color="auto" w:fill="FFFFFF"/>
        </w:rPr>
        <w:t>.</w:t>
      </w:r>
      <w:r w:rsidR="005F2F5B" w:rsidRPr="00791B36">
        <w:rPr>
          <w:bCs/>
          <w:sz w:val="22"/>
          <w:szCs w:val="22"/>
        </w:rPr>
        <w:t xml:space="preserve"> </w:t>
      </w:r>
      <w:commentRangeStart w:id="835"/>
      <w:r w:rsidR="00B85CE6" w:rsidRPr="00791B36">
        <w:rPr>
          <w:bCs/>
          <w:sz w:val="22"/>
          <w:szCs w:val="22"/>
        </w:rPr>
        <w:t>T</w:t>
      </w:r>
      <w:r w:rsidR="00D85799" w:rsidRPr="00791B36">
        <w:rPr>
          <w:bCs/>
          <w:sz w:val="22"/>
          <w:szCs w:val="22"/>
        </w:rPr>
        <w:t xml:space="preserve">here is evidence from </w:t>
      </w:r>
      <w:proofErr w:type="gramStart"/>
      <w:r w:rsidR="00D85799" w:rsidRPr="00791B36">
        <w:rPr>
          <w:bCs/>
          <w:sz w:val="22"/>
          <w:szCs w:val="22"/>
        </w:rPr>
        <w:t>previous</w:t>
      </w:r>
      <w:proofErr w:type="gramEnd"/>
      <w:r w:rsidR="00D85799" w:rsidRPr="00791B36">
        <w:rPr>
          <w:bCs/>
          <w:sz w:val="22"/>
          <w:szCs w:val="22"/>
        </w:rPr>
        <w:t xml:space="preserve"> investigations that post-fire </w:t>
      </w:r>
      <w:proofErr w:type="spellStart"/>
      <w:r w:rsidR="00D85799" w:rsidRPr="00791B36">
        <w:rPr>
          <w:bCs/>
          <w:sz w:val="22"/>
          <w:szCs w:val="22"/>
        </w:rPr>
        <w:t>PyC</w:t>
      </w:r>
      <w:proofErr w:type="spellEnd"/>
      <w:r w:rsidR="00D85799" w:rsidRPr="00791B36">
        <w:rPr>
          <w:bCs/>
          <w:sz w:val="22"/>
          <w:szCs w:val="22"/>
        </w:rPr>
        <w:t xml:space="preserve"> remnants endure in the soil layer (</w:t>
      </w:r>
      <w:proofErr w:type="spellStart"/>
      <w:r w:rsidR="00D85799" w:rsidRPr="00292519">
        <w:rPr>
          <w:bCs/>
          <w:sz w:val="22"/>
          <w:szCs w:val="22"/>
        </w:rPr>
        <w:t>DeBano</w:t>
      </w:r>
      <w:proofErr w:type="spellEnd"/>
      <w:r w:rsidR="00D85799" w:rsidRPr="00292519">
        <w:rPr>
          <w:bCs/>
          <w:sz w:val="22"/>
          <w:szCs w:val="22"/>
        </w:rPr>
        <w:t xml:space="preserve"> 1981)</w:t>
      </w:r>
      <w:r w:rsidR="003B6E67" w:rsidRPr="00292519">
        <w:rPr>
          <w:bCs/>
          <w:sz w:val="22"/>
          <w:szCs w:val="22"/>
        </w:rPr>
        <w:t xml:space="preserve"> and that this</w:t>
      </w:r>
      <w:r w:rsidR="00D85799" w:rsidRPr="00292519">
        <w:rPr>
          <w:bCs/>
          <w:sz w:val="22"/>
          <w:szCs w:val="22"/>
        </w:rPr>
        <w:t xml:space="preserve"> increas</w:t>
      </w:r>
      <w:r w:rsidR="005E3181" w:rsidRPr="00292519">
        <w:rPr>
          <w:bCs/>
          <w:sz w:val="22"/>
          <w:szCs w:val="22"/>
        </w:rPr>
        <w:t>e</w:t>
      </w:r>
      <w:r w:rsidR="003B6E67" w:rsidRPr="00292519">
        <w:rPr>
          <w:bCs/>
          <w:sz w:val="22"/>
          <w:szCs w:val="22"/>
        </w:rPr>
        <w:t>s</w:t>
      </w:r>
      <w:r w:rsidR="00D85799" w:rsidRPr="00292519">
        <w:rPr>
          <w:bCs/>
          <w:sz w:val="22"/>
          <w:szCs w:val="22"/>
        </w:rPr>
        <w:t xml:space="preserve"> </w:t>
      </w:r>
      <w:r w:rsidR="00D85799" w:rsidRPr="00292519">
        <w:rPr>
          <w:sz w:val="22"/>
          <w:szCs w:val="22"/>
        </w:rPr>
        <w:t>alkali cations (</w:t>
      </w:r>
      <w:proofErr w:type="spellStart"/>
      <w:r w:rsidR="00D85799" w:rsidRPr="00292519">
        <w:rPr>
          <w:sz w:val="22"/>
          <w:szCs w:val="22"/>
        </w:rPr>
        <w:t>Kolden</w:t>
      </w:r>
      <w:proofErr w:type="spellEnd"/>
      <w:r w:rsidR="00D85799" w:rsidRPr="00292519">
        <w:rPr>
          <w:sz w:val="22"/>
          <w:szCs w:val="22"/>
        </w:rPr>
        <w:t xml:space="preserve"> </w:t>
      </w:r>
      <w:del w:id="836" w:author="Risa" w:date="2021-06-17T17:40:00Z">
        <w:r w:rsidR="00D85799" w:rsidRPr="00292519" w:rsidDel="006179D8">
          <w:rPr>
            <w:i/>
            <w:sz w:val="22"/>
            <w:szCs w:val="22"/>
          </w:rPr>
          <w:delText>et al</w:delText>
        </w:r>
        <w:r w:rsidR="00D85799" w:rsidRPr="00292519" w:rsidDel="006179D8">
          <w:rPr>
            <w:sz w:val="22"/>
            <w:szCs w:val="22"/>
          </w:rPr>
          <w:delText xml:space="preserve"> </w:delText>
        </w:r>
      </w:del>
      <w:ins w:id="837" w:author="Risa" w:date="2021-06-17T17:40:00Z">
        <w:r w:rsidR="006179D8" w:rsidRPr="00292519">
          <w:rPr>
            <w:i/>
            <w:sz w:val="22"/>
            <w:szCs w:val="22"/>
          </w:rPr>
          <w:t xml:space="preserve">et al. </w:t>
        </w:r>
      </w:ins>
      <w:r w:rsidR="00D85799" w:rsidRPr="00292519">
        <w:rPr>
          <w:sz w:val="22"/>
          <w:szCs w:val="22"/>
        </w:rPr>
        <w:t>2017)</w:t>
      </w:r>
      <w:r w:rsidR="002A15F0" w:rsidRPr="00292519">
        <w:rPr>
          <w:sz w:val="22"/>
          <w:szCs w:val="22"/>
        </w:rPr>
        <w:t xml:space="preserve">, </w:t>
      </w:r>
      <w:r w:rsidR="00675CD9" w:rsidRPr="00292519">
        <w:rPr>
          <w:sz w:val="22"/>
          <w:szCs w:val="22"/>
        </w:rPr>
        <w:t>s</w:t>
      </w:r>
      <w:r w:rsidR="00D85799" w:rsidRPr="00292519">
        <w:rPr>
          <w:sz w:val="22"/>
          <w:szCs w:val="22"/>
        </w:rPr>
        <w:t>olubilize</w:t>
      </w:r>
      <w:r w:rsidR="00675CD9" w:rsidRPr="00292519">
        <w:rPr>
          <w:sz w:val="22"/>
          <w:szCs w:val="22"/>
        </w:rPr>
        <w:t xml:space="preserve"> </w:t>
      </w:r>
      <w:r w:rsidR="00D85799" w:rsidRPr="00292519">
        <w:rPr>
          <w:sz w:val="22"/>
          <w:szCs w:val="22"/>
        </w:rPr>
        <w:t>minerals (Caldwell and Richards 1989)</w:t>
      </w:r>
      <w:r w:rsidR="00B85CE6" w:rsidRPr="00292519">
        <w:rPr>
          <w:sz w:val="22"/>
          <w:szCs w:val="22"/>
        </w:rPr>
        <w:t xml:space="preserve"> and </w:t>
      </w:r>
      <w:del w:id="838" w:author="Risa" w:date="2021-06-18T09:41:00Z">
        <w:r w:rsidR="00B85CE6" w:rsidRPr="00292519" w:rsidDel="00FB4E3D">
          <w:rPr>
            <w:strike/>
            <w:sz w:val="22"/>
            <w:szCs w:val="22"/>
          </w:rPr>
          <w:delText>are</w:delText>
        </w:r>
        <w:r w:rsidR="00D85799" w:rsidRPr="00292519" w:rsidDel="00FB4E3D">
          <w:rPr>
            <w:strike/>
            <w:sz w:val="22"/>
            <w:szCs w:val="22"/>
          </w:rPr>
          <w:delText xml:space="preserve"> likely linked to</w:delText>
        </w:r>
        <w:r w:rsidR="00D85799" w:rsidRPr="00292519" w:rsidDel="00FB4E3D">
          <w:rPr>
            <w:sz w:val="22"/>
            <w:szCs w:val="22"/>
          </w:rPr>
          <w:delText xml:space="preserve"> </w:delText>
        </w:r>
      </w:del>
      <w:r w:rsidR="00D85799" w:rsidRPr="00292519">
        <w:rPr>
          <w:sz w:val="22"/>
          <w:szCs w:val="22"/>
        </w:rPr>
        <w:t>thermal exfoliation (</w:t>
      </w:r>
      <w:proofErr w:type="spellStart"/>
      <w:r w:rsidR="00D85799" w:rsidRPr="00292519">
        <w:rPr>
          <w:sz w:val="22"/>
          <w:szCs w:val="22"/>
        </w:rPr>
        <w:t>Shakesby</w:t>
      </w:r>
      <w:proofErr w:type="spellEnd"/>
      <w:r w:rsidR="00D85799" w:rsidRPr="00292519">
        <w:rPr>
          <w:sz w:val="22"/>
          <w:szCs w:val="22"/>
        </w:rPr>
        <w:t xml:space="preserve"> and </w:t>
      </w:r>
      <w:proofErr w:type="spellStart"/>
      <w:r w:rsidR="00D85799" w:rsidRPr="00292519">
        <w:rPr>
          <w:sz w:val="22"/>
          <w:szCs w:val="22"/>
        </w:rPr>
        <w:t>Doerr</w:t>
      </w:r>
      <w:proofErr w:type="spellEnd"/>
      <w:r w:rsidR="00D85799" w:rsidRPr="00292519">
        <w:rPr>
          <w:sz w:val="22"/>
          <w:szCs w:val="22"/>
        </w:rPr>
        <w:t xml:space="preserve"> 2006).</w:t>
      </w:r>
      <w:r w:rsidR="00D85799" w:rsidRPr="00A1030C">
        <w:rPr>
          <w:rStyle w:val="CommentReference"/>
          <w:sz w:val="22"/>
          <w:szCs w:val="22"/>
          <w:rPrChange w:id="839" w:author="Risa" w:date="2021-06-18T09:44:00Z">
            <w:rPr>
              <w:rStyle w:val="CommentReference"/>
            </w:rPr>
          </w:rPrChange>
        </w:rPr>
        <w:t xml:space="preserve"> </w:t>
      </w:r>
      <w:commentRangeEnd w:id="835"/>
      <w:r w:rsidR="00FB4E3D" w:rsidRPr="00292519">
        <w:rPr>
          <w:rStyle w:val="CommentReference"/>
        </w:rPr>
        <w:commentReference w:id="835"/>
      </w:r>
      <w:r w:rsidR="005E3181" w:rsidRPr="00292519">
        <w:rPr>
          <w:bCs/>
          <w:sz w:val="22"/>
          <w:szCs w:val="22"/>
        </w:rPr>
        <w:t>From the standpoint of reproduction</w:t>
      </w:r>
      <w:r w:rsidR="00D85799" w:rsidRPr="00292519">
        <w:rPr>
          <w:bCs/>
          <w:sz w:val="22"/>
          <w:szCs w:val="22"/>
        </w:rPr>
        <w:t xml:space="preserve">, the absence of fire, at locations such as </w:t>
      </w:r>
      <w:del w:id="840" w:author="Risa" w:date="2021-06-18T09:42:00Z">
        <w:r w:rsidR="00277031" w:rsidRPr="00292519" w:rsidDel="00395039">
          <w:rPr>
            <w:strike/>
            <w:sz w:val="22"/>
            <w:szCs w:val="22"/>
          </w:rPr>
          <w:delText>persistence capacity</w:delText>
        </w:r>
        <w:r w:rsidR="00D85799" w:rsidRPr="00292519" w:rsidDel="00395039">
          <w:rPr>
            <w:bCs/>
            <w:strike/>
            <w:sz w:val="22"/>
            <w:szCs w:val="22"/>
          </w:rPr>
          <w:delText>-oriented</w:delText>
        </w:r>
        <w:r w:rsidR="00D85799" w:rsidRPr="00292519" w:rsidDel="00395039">
          <w:rPr>
            <w:bCs/>
            <w:sz w:val="22"/>
            <w:szCs w:val="22"/>
          </w:rPr>
          <w:delText xml:space="preserve"> </w:delText>
        </w:r>
      </w:del>
      <w:r w:rsidR="00D85799" w:rsidRPr="00292519">
        <w:rPr>
          <w:bCs/>
          <w:sz w:val="22"/>
          <w:szCs w:val="22"/>
        </w:rPr>
        <w:t>Wonderland trail (</w:t>
      </w:r>
      <w:commentRangeStart w:id="841"/>
      <w:proofErr w:type="spellStart"/>
      <w:r w:rsidR="00D85799" w:rsidRPr="00292519">
        <w:rPr>
          <w:bCs/>
          <w:sz w:val="22"/>
          <w:szCs w:val="22"/>
        </w:rPr>
        <w:t>Butak</w:t>
      </w:r>
      <w:proofErr w:type="spellEnd"/>
      <w:r w:rsidR="00D85799" w:rsidRPr="00292519">
        <w:rPr>
          <w:bCs/>
          <w:sz w:val="22"/>
          <w:szCs w:val="22"/>
        </w:rPr>
        <w:t xml:space="preserve"> 2014</w:t>
      </w:r>
      <w:commentRangeEnd w:id="841"/>
      <w:r w:rsidR="00DF6EEA" w:rsidRPr="00292519">
        <w:rPr>
          <w:rStyle w:val="CommentReference"/>
        </w:rPr>
        <w:commentReference w:id="841"/>
      </w:r>
      <w:r w:rsidR="00D85799" w:rsidRPr="00292519">
        <w:rPr>
          <w:bCs/>
          <w:sz w:val="22"/>
          <w:szCs w:val="22"/>
        </w:rPr>
        <w:t>),</w:t>
      </w:r>
      <w:r w:rsidR="00D85799" w:rsidRPr="00791B36">
        <w:rPr>
          <w:bCs/>
          <w:sz w:val="22"/>
          <w:szCs w:val="22"/>
        </w:rPr>
        <w:t xml:space="preserve"> does not appear to be slowing down expansion in that flat</w:t>
      </w:r>
      <w:r w:rsidR="005E3181" w:rsidRPr="00791B36">
        <w:rPr>
          <w:bCs/>
          <w:sz w:val="22"/>
          <w:szCs w:val="22"/>
        </w:rPr>
        <w:t>-</w:t>
      </w:r>
      <w:r w:rsidR="00D85799" w:rsidRPr="00791B36">
        <w:rPr>
          <w:bCs/>
          <w:sz w:val="22"/>
          <w:szCs w:val="22"/>
        </w:rPr>
        <w:t xml:space="preserve">sloped region nor </w:t>
      </w:r>
      <w:ins w:id="842" w:author="Risa" w:date="2021-06-18T10:07:00Z">
        <w:r w:rsidR="00001E65">
          <w:rPr>
            <w:bCs/>
            <w:sz w:val="22"/>
            <w:szCs w:val="22"/>
          </w:rPr>
          <w:t xml:space="preserve">in </w:t>
        </w:r>
      </w:ins>
      <w:del w:id="843" w:author="Risa" w:date="2021-06-18T10:07:00Z">
        <w:r w:rsidR="00675CD9" w:rsidRPr="00791B36" w:rsidDel="00001E65">
          <w:rPr>
            <w:bCs/>
            <w:strike/>
            <w:sz w:val="22"/>
            <w:szCs w:val="22"/>
          </w:rPr>
          <w:delText>or</w:delText>
        </w:r>
        <w:r w:rsidR="00675CD9" w:rsidRPr="00791B36" w:rsidDel="00001E65">
          <w:rPr>
            <w:bCs/>
            <w:sz w:val="22"/>
            <w:szCs w:val="22"/>
          </w:rPr>
          <w:delText xml:space="preserve"> </w:delText>
        </w:r>
      </w:del>
      <w:r w:rsidR="00675CD9" w:rsidRPr="00791B36">
        <w:rPr>
          <w:bCs/>
          <w:sz w:val="22"/>
          <w:szCs w:val="22"/>
        </w:rPr>
        <w:t>ledge</w:t>
      </w:r>
      <w:r w:rsidR="00D85799" w:rsidRPr="00791B36">
        <w:rPr>
          <w:bCs/>
          <w:sz w:val="22"/>
          <w:szCs w:val="22"/>
        </w:rPr>
        <w:t xml:space="preserve"> locations </w:t>
      </w:r>
      <w:r w:rsidR="00675CD9" w:rsidRPr="00791B36">
        <w:rPr>
          <w:bCs/>
          <w:sz w:val="22"/>
          <w:szCs w:val="22"/>
        </w:rPr>
        <w:t xml:space="preserve">(e.g., St. </w:t>
      </w:r>
      <w:proofErr w:type="spellStart"/>
      <w:r w:rsidR="00675CD9" w:rsidRPr="00791B36">
        <w:rPr>
          <w:bCs/>
          <w:sz w:val="22"/>
          <w:szCs w:val="22"/>
        </w:rPr>
        <w:t>Sauveur</w:t>
      </w:r>
      <w:proofErr w:type="spellEnd"/>
      <w:r w:rsidR="00675CD9" w:rsidRPr="00791B36">
        <w:rPr>
          <w:bCs/>
          <w:sz w:val="22"/>
          <w:szCs w:val="22"/>
        </w:rPr>
        <w:t xml:space="preserve">) </w:t>
      </w:r>
      <w:r w:rsidR="00C47820" w:rsidRPr="00791B36">
        <w:rPr>
          <w:bCs/>
          <w:sz w:val="22"/>
          <w:szCs w:val="22"/>
        </w:rPr>
        <w:t xml:space="preserve">that </w:t>
      </w:r>
      <w:r w:rsidR="00D85799" w:rsidRPr="00791B36">
        <w:rPr>
          <w:bCs/>
          <w:sz w:val="22"/>
          <w:szCs w:val="22"/>
        </w:rPr>
        <w:t>we and others (</w:t>
      </w:r>
      <w:commentRangeStart w:id="844"/>
      <w:r w:rsidR="00D85799" w:rsidRPr="00292519">
        <w:rPr>
          <w:bCs/>
          <w:sz w:val="22"/>
          <w:szCs w:val="22"/>
        </w:rPr>
        <w:t>Howard 2010</w:t>
      </w:r>
      <w:commentRangeEnd w:id="844"/>
      <w:r w:rsidR="00292519" w:rsidRPr="00292519">
        <w:rPr>
          <w:rStyle w:val="CommentReference"/>
        </w:rPr>
        <w:commentReference w:id="844"/>
      </w:r>
      <w:r w:rsidR="00D85799" w:rsidRPr="00791B36">
        <w:rPr>
          <w:bCs/>
          <w:sz w:val="22"/>
          <w:szCs w:val="22"/>
        </w:rPr>
        <w:t>)</w:t>
      </w:r>
      <w:r w:rsidR="003B6E67" w:rsidRPr="00791B36">
        <w:rPr>
          <w:bCs/>
          <w:sz w:val="22"/>
          <w:szCs w:val="22"/>
        </w:rPr>
        <w:t xml:space="preserve"> have</w:t>
      </w:r>
      <w:r w:rsidR="00FA1839" w:rsidRPr="00791B36">
        <w:rPr>
          <w:bCs/>
          <w:sz w:val="22"/>
          <w:szCs w:val="22"/>
        </w:rPr>
        <w:t xml:space="preserve"> studied</w:t>
      </w:r>
      <w:r w:rsidR="00D85799" w:rsidRPr="00791B36">
        <w:rPr>
          <w:bCs/>
          <w:sz w:val="22"/>
          <w:szCs w:val="22"/>
        </w:rPr>
        <w:t xml:space="preserve">. </w:t>
      </w:r>
      <w:bookmarkStart w:id="845" w:name="_Hlk69991342"/>
      <w:r w:rsidR="0076142D" w:rsidRPr="00791B36">
        <w:rPr>
          <w:sz w:val="22"/>
          <w:szCs w:val="22"/>
        </w:rPr>
        <w:t xml:space="preserve">One could argue that charcoal remnants </w:t>
      </w:r>
      <w:r w:rsidR="00715371" w:rsidRPr="00791B36">
        <w:rPr>
          <w:sz w:val="22"/>
          <w:szCs w:val="22"/>
        </w:rPr>
        <w:t xml:space="preserve">very probably </w:t>
      </w:r>
      <w:r w:rsidR="0076142D" w:rsidRPr="00791B36">
        <w:rPr>
          <w:sz w:val="22"/>
          <w:szCs w:val="22"/>
        </w:rPr>
        <w:t xml:space="preserve">play a role in recovery </w:t>
      </w:r>
      <w:proofErr w:type="gramStart"/>
      <w:r w:rsidR="0076142D" w:rsidRPr="00791B36">
        <w:rPr>
          <w:sz w:val="22"/>
          <w:szCs w:val="22"/>
        </w:rPr>
        <w:t>capacity</w:t>
      </w:r>
      <w:proofErr w:type="gramEnd"/>
      <w:r w:rsidR="0076142D" w:rsidRPr="00791B36">
        <w:rPr>
          <w:sz w:val="22"/>
          <w:szCs w:val="22"/>
        </w:rPr>
        <w:t xml:space="preserve"> at burned-over Cadillac Brook (below the heights of South Cadillac trail)</w:t>
      </w:r>
      <w:r w:rsidR="003B6E67" w:rsidRPr="00791B36">
        <w:rPr>
          <w:sz w:val="22"/>
          <w:szCs w:val="22"/>
        </w:rPr>
        <w:t>,</w:t>
      </w:r>
      <w:r w:rsidR="0076142D" w:rsidRPr="00791B36">
        <w:rPr>
          <w:sz w:val="22"/>
          <w:szCs w:val="22"/>
        </w:rPr>
        <w:t xml:space="preserve"> but it is not known to what extent these benefit the larger ecosystem. </w:t>
      </w:r>
      <w:r w:rsidR="00DC1ED5" w:rsidRPr="00791B36">
        <w:rPr>
          <w:sz w:val="22"/>
          <w:szCs w:val="22"/>
        </w:rPr>
        <w:t>Developing further insights into the ecological stoichiometry of pitch pine at Mt. Desert Island marks a</w:t>
      </w:r>
      <w:r w:rsidR="003B6E67" w:rsidRPr="00791B36">
        <w:rPr>
          <w:sz w:val="22"/>
          <w:szCs w:val="22"/>
        </w:rPr>
        <w:t xml:space="preserve"> </w:t>
      </w:r>
      <w:r w:rsidR="00DC1ED5" w:rsidRPr="00791B36">
        <w:rPr>
          <w:sz w:val="22"/>
          <w:szCs w:val="22"/>
        </w:rPr>
        <w:t xml:space="preserve">step in achieving a firmer </w:t>
      </w:r>
      <w:r w:rsidR="003B6E67" w:rsidRPr="00791B36">
        <w:rPr>
          <w:sz w:val="22"/>
          <w:szCs w:val="22"/>
        </w:rPr>
        <w:t xml:space="preserve">understanding </w:t>
      </w:r>
      <w:r w:rsidR="00DC1ED5" w:rsidRPr="00791B36">
        <w:rPr>
          <w:sz w:val="22"/>
          <w:szCs w:val="22"/>
        </w:rPr>
        <w:t>of the relation</w:t>
      </w:r>
      <w:r w:rsidR="003B6E67" w:rsidRPr="00791B36">
        <w:rPr>
          <w:sz w:val="22"/>
          <w:szCs w:val="22"/>
        </w:rPr>
        <w:t>ship</w:t>
      </w:r>
      <w:r w:rsidR="00DC1ED5" w:rsidRPr="00791B36">
        <w:rPr>
          <w:sz w:val="22"/>
          <w:szCs w:val="22"/>
        </w:rPr>
        <w:t xml:space="preserve"> between biogeochemistry, fire history and </w:t>
      </w:r>
      <w:r w:rsidR="003B6E67" w:rsidRPr="00791B36">
        <w:rPr>
          <w:sz w:val="22"/>
          <w:szCs w:val="22"/>
        </w:rPr>
        <w:t>topography</w:t>
      </w:r>
      <w:r w:rsidR="00DC1ED5" w:rsidRPr="00791B36">
        <w:rPr>
          <w:sz w:val="22"/>
          <w:szCs w:val="22"/>
        </w:rPr>
        <w:t xml:space="preserve">. </w:t>
      </w:r>
    </w:p>
    <w:p w14:paraId="3D40E654" w14:textId="77777777" w:rsidR="002F0E15" w:rsidRPr="00791B36" w:rsidRDefault="002F0E15">
      <w:pPr>
        <w:spacing w:line="360" w:lineRule="auto"/>
        <w:rPr>
          <w:sz w:val="22"/>
          <w:szCs w:val="22"/>
        </w:rPr>
        <w:pPrChange w:id="846" w:author="Risa" w:date="2021-06-16T16:30:00Z">
          <w:pPr>
            <w:spacing w:line="276" w:lineRule="auto"/>
            <w:jc w:val="both"/>
          </w:pPr>
        </w:pPrChange>
      </w:pPr>
    </w:p>
    <w:p w14:paraId="18E39F9C" w14:textId="2A780F8C" w:rsidR="007D09CC" w:rsidRPr="00791B36" w:rsidRDefault="00DC1ED5">
      <w:pPr>
        <w:spacing w:line="360" w:lineRule="auto"/>
        <w:rPr>
          <w:sz w:val="22"/>
          <w:szCs w:val="22"/>
        </w:rPr>
        <w:pPrChange w:id="847" w:author="Risa" w:date="2021-06-18T09:59:00Z">
          <w:pPr>
            <w:spacing w:line="276" w:lineRule="auto"/>
            <w:jc w:val="both"/>
          </w:pPr>
        </w:pPrChange>
      </w:pPr>
      <w:r w:rsidRPr="00791B36">
        <w:rPr>
          <w:sz w:val="22"/>
          <w:szCs w:val="22"/>
        </w:rPr>
        <w:t>Our</w:t>
      </w:r>
      <w:r w:rsidR="002F0E15" w:rsidRPr="00791B36">
        <w:rPr>
          <w:sz w:val="22"/>
          <w:szCs w:val="22"/>
        </w:rPr>
        <w:t xml:space="preserve"> foliar</w:t>
      </w:r>
      <w:r w:rsidRPr="00791B36">
        <w:rPr>
          <w:sz w:val="22"/>
          <w:szCs w:val="22"/>
        </w:rPr>
        <w:t xml:space="preserve"> nutrient </w:t>
      </w:r>
      <w:r w:rsidR="001569CF" w:rsidRPr="00791B36">
        <w:rPr>
          <w:sz w:val="22"/>
          <w:szCs w:val="22"/>
        </w:rPr>
        <w:t xml:space="preserve">results </w:t>
      </w:r>
      <w:r w:rsidRPr="00791B36">
        <w:rPr>
          <w:sz w:val="22"/>
          <w:szCs w:val="22"/>
        </w:rPr>
        <w:t xml:space="preserve">derived from burned and unburned </w:t>
      </w:r>
      <w:r w:rsidR="001569CF" w:rsidRPr="00791B36">
        <w:rPr>
          <w:sz w:val="22"/>
          <w:szCs w:val="22"/>
        </w:rPr>
        <w:t xml:space="preserve">sites are </w:t>
      </w:r>
      <w:r w:rsidRPr="00791B36">
        <w:rPr>
          <w:sz w:val="22"/>
          <w:szCs w:val="22"/>
        </w:rPr>
        <w:t xml:space="preserve">similar to those </w:t>
      </w:r>
      <w:r w:rsidR="00293A51" w:rsidRPr="00791B36">
        <w:rPr>
          <w:sz w:val="22"/>
          <w:szCs w:val="22"/>
        </w:rPr>
        <w:t>reported by others in</w:t>
      </w:r>
      <w:r w:rsidRPr="00791B36">
        <w:rPr>
          <w:sz w:val="22"/>
          <w:szCs w:val="22"/>
        </w:rPr>
        <w:t xml:space="preserve"> New Jersey</w:t>
      </w:r>
      <w:ins w:id="848" w:author="Risa" w:date="2021-06-18T09:50:00Z">
        <w:r w:rsidR="00917C83">
          <w:rPr>
            <w:sz w:val="22"/>
            <w:szCs w:val="22"/>
          </w:rPr>
          <w:t xml:space="preserve"> </w:t>
        </w:r>
        <w:r w:rsidR="00917C83">
          <w:rPr>
            <w:sz w:val="22"/>
            <w:szCs w:val="22"/>
          </w:rPr>
          <w:fldChar w:fldCharType="begin" w:fldLock="1"/>
        </w:r>
      </w:ins>
      <w:r w:rsidR="00917C83">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et al., 2013)","plainTextFormattedCitation":"(Renninger et al., 2013)","previouslyFormattedCitation":"(Renninger et al., 2013)"},"properties":{"noteIndex":0},"schema":"https://github.com/citation-style-language/schema/raw/master/csl-citation.json"}</w:instrText>
      </w:r>
      <w:r w:rsidR="00917C83">
        <w:rPr>
          <w:sz w:val="22"/>
          <w:szCs w:val="22"/>
        </w:rPr>
        <w:fldChar w:fldCharType="separate"/>
      </w:r>
      <w:r w:rsidR="00917C83" w:rsidRPr="00917C83">
        <w:rPr>
          <w:noProof/>
          <w:sz w:val="22"/>
          <w:szCs w:val="22"/>
        </w:rPr>
        <w:t>(Renninger et al., 2013)</w:t>
      </w:r>
      <w:ins w:id="849" w:author="Risa" w:date="2021-06-18T09:50:00Z">
        <w:r w:rsidR="00917C83">
          <w:rPr>
            <w:sz w:val="22"/>
            <w:szCs w:val="22"/>
          </w:rPr>
          <w:fldChar w:fldCharType="end"/>
        </w:r>
      </w:ins>
      <w:r w:rsidRPr="00791B36">
        <w:rPr>
          <w:sz w:val="22"/>
          <w:szCs w:val="22"/>
        </w:rPr>
        <w:t xml:space="preserve"> </w:t>
      </w:r>
      <w:del w:id="850" w:author="Risa" w:date="2021-06-18T09:50:00Z">
        <w:r w:rsidRPr="00791B36" w:rsidDel="00917C83">
          <w:rPr>
            <w:sz w:val="22"/>
            <w:szCs w:val="22"/>
          </w:rPr>
          <w:delText xml:space="preserve">(e.g., </w:delText>
        </w:r>
        <w:r w:rsidRPr="00C80AA1" w:rsidDel="00917C83">
          <w:rPr>
            <w:sz w:val="22"/>
            <w:szCs w:val="22"/>
            <w:highlight w:val="red"/>
            <w:rPrChange w:id="851" w:author="Risa" w:date="2021-06-17T17:44:00Z">
              <w:rPr>
                <w:sz w:val="22"/>
                <w:szCs w:val="22"/>
              </w:rPr>
            </w:rPrChange>
          </w:rPr>
          <w:delText xml:space="preserve">Renninger </w:delText>
        </w:r>
      </w:del>
      <w:del w:id="852" w:author="Risa" w:date="2021-06-17T17:40:00Z">
        <w:r w:rsidRPr="00C80AA1" w:rsidDel="006179D8">
          <w:rPr>
            <w:i/>
            <w:iCs/>
            <w:sz w:val="22"/>
            <w:szCs w:val="22"/>
            <w:highlight w:val="red"/>
            <w:rPrChange w:id="853" w:author="Risa" w:date="2021-06-17T17:44:00Z">
              <w:rPr>
                <w:i/>
                <w:iCs/>
                <w:sz w:val="22"/>
                <w:szCs w:val="22"/>
              </w:rPr>
            </w:rPrChange>
          </w:rPr>
          <w:delText>et al</w:delText>
        </w:r>
        <w:r w:rsidRPr="00C80AA1" w:rsidDel="006179D8">
          <w:rPr>
            <w:sz w:val="22"/>
            <w:szCs w:val="22"/>
            <w:highlight w:val="red"/>
            <w:rPrChange w:id="854" w:author="Risa" w:date="2021-06-17T17:44:00Z">
              <w:rPr>
                <w:sz w:val="22"/>
                <w:szCs w:val="22"/>
              </w:rPr>
            </w:rPrChange>
          </w:rPr>
          <w:delText xml:space="preserve"> </w:delText>
        </w:r>
      </w:del>
      <w:del w:id="855" w:author="Risa" w:date="2021-06-18T09:50:00Z">
        <w:r w:rsidRPr="00C80AA1" w:rsidDel="00917C83">
          <w:rPr>
            <w:sz w:val="22"/>
            <w:szCs w:val="22"/>
            <w:highlight w:val="red"/>
            <w:rPrChange w:id="856" w:author="Risa" w:date="2021-06-17T17:44:00Z">
              <w:rPr>
                <w:sz w:val="22"/>
                <w:szCs w:val="22"/>
              </w:rPr>
            </w:rPrChange>
          </w:rPr>
          <w:delText>2013</w:delText>
        </w:r>
        <w:r w:rsidRPr="00791B36" w:rsidDel="00917C83">
          <w:rPr>
            <w:sz w:val="22"/>
            <w:szCs w:val="22"/>
          </w:rPr>
          <w:delText>)</w:delText>
        </w:r>
        <w:r w:rsidR="0095616E" w:rsidRPr="00791B36" w:rsidDel="00917C83">
          <w:rPr>
            <w:sz w:val="22"/>
            <w:szCs w:val="22"/>
          </w:rPr>
          <w:delText xml:space="preserve"> </w:delText>
        </w:r>
      </w:del>
      <w:r w:rsidR="0095616E" w:rsidRPr="00791B36">
        <w:rPr>
          <w:sz w:val="22"/>
          <w:szCs w:val="22"/>
        </w:rPr>
        <w:t>and indicate that historical fire reduced soil C</w:t>
      </w:r>
      <w:r w:rsidRPr="00791B36">
        <w:rPr>
          <w:sz w:val="22"/>
          <w:szCs w:val="22"/>
        </w:rPr>
        <w:t>.</w:t>
      </w:r>
      <w:r w:rsidR="0095616E" w:rsidRPr="00791B36">
        <w:rPr>
          <w:sz w:val="22"/>
          <w:szCs w:val="22"/>
        </w:rPr>
        <w:t xml:space="preserve"> </w:t>
      </w:r>
      <w:del w:id="857" w:author="Risa" w:date="2021-06-18T09:51:00Z">
        <w:r w:rsidR="0095616E" w:rsidRPr="00791B36" w:rsidDel="00917C83">
          <w:rPr>
            <w:sz w:val="22"/>
            <w:szCs w:val="22"/>
          </w:rPr>
          <w:delText>However, there</w:delText>
        </w:r>
      </w:del>
      <w:ins w:id="858" w:author="Risa" w:date="2021-06-18T09:51:00Z">
        <w:r w:rsidR="00917C83">
          <w:rPr>
            <w:sz w:val="22"/>
            <w:szCs w:val="22"/>
          </w:rPr>
          <w:t>There</w:t>
        </w:r>
      </w:ins>
      <w:r w:rsidR="0095616E" w:rsidRPr="00791B36">
        <w:rPr>
          <w:sz w:val="22"/>
          <w:szCs w:val="22"/>
        </w:rPr>
        <w:t xml:space="preserve"> was also a strong reduction in soil C with elevation.</w:t>
      </w:r>
      <w:r w:rsidRPr="00791B36">
        <w:rPr>
          <w:sz w:val="22"/>
          <w:szCs w:val="22"/>
        </w:rPr>
        <w:t xml:space="preserve"> </w:t>
      </w:r>
      <w:del w:id="859" w:author="Risa" w:date="2021-06-18T09:51:00Z">
        <w:r w:rsidR="002049AA" w:rsidRPr="00791B36" w:rsidDel="00917C83">
          <w:rPr>
            <w:sz w:val="22"/>
            <w:szCs w:val="22"/>
          </w:rPr>
          <w:delText>Nonetheless</w:delText>
        </w:r>
      </w:del>
      <w:ins w:id="860" w:author="Risa" w:date="2021-06-18T09:51:00Z">
        <w:r w:rsidR="00917C83">
          <w:rPr>
            <w:sz w:val="22"/>
            <w:szCs w:val="22"/>
          </w:rPr>
          <w:t>However</w:t>
        </w:r>
      </w:ins>
      <w:r w:rsidR="005722FE" w:rsidRPr="00791B36">
        <w:rPr>
          <w:sz w:val="22"/>
          <w:szCs w:val="22"/>
        </w:rPr>
        <w:t xml:space="preserve">, foliar C was similar across sites, </w:t>
      </w:r>
      <w:r w:rsidR="002049AA" w:rsidRPr="00791B36">
        <w:rPr>
          <w:sz w:val="22"/>
          <w:szCs w:val="22"/>
        </w:rPr>
        <w:t>in</w:t>
      </w:r>
      <w:r w:rsidR="0076142D" w:rsidRPr="00791B36">
        <w:rPr>
          <w:sz w:val="22"/>
          <w:szCs w:val="22"/>
        </w:rPr>
        <w:t>consistent with findings by others in New Jersey</w:t>
      </w:r>
      <w:ins w:id="861" w:author="Risa" w:date="2021-06-18T09:51:00Z">
        <w:r w:rsidR="00917C83">
          <w:rPr>
            <w:sz w:val="22"/>
            <w:szCs w:val="22"/>
          </w:rPr>
          <w:t xml:space="preserve"> </w:t>
        </w:r>
      </w:ins>
      <w:commentRangeStart w:id="862"/>
      <w:ins w:id="863" w:author="Risa" w:date="2021-06-18T09:52:00Z">
        <w:r w:rsidR="00917C83">
          <w:rPr>
            <w:sz w:val="22"/>
            <w:szCs w:val="22"/>
          </w:rPr>
          <w:fldChar w:fldCharType="begin" w:fldLock="1"/>
        </w:r>
      </w:ins>
      <w:r w:rsidR="00F84006">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et al., 2013)","manualFormatting":"(Renninger et al., 2013, Alkañiz et al. 2018)","plainTextFormattedCitation":"(Renninger et al., 2013)","previouslyFormattedCitation":"(Renninger et al., 2013)"},"properties":{"noteIndex":0},"schema":"https://github.com/citation-style-language/schema/raw/master/csl-citation.json"}</w:instrText>
      </w:r>
      <w:r w:rsidR="00917C83">
        <w:rPr>
          <w:sz w:val="22"/>
          <w:szCs w:val="22"/>
        </w:rPr>
        <w:fldChar w:fldCharType="separate"/>
      </w:r>
      <w:r w:rsidR="00917C83" w:rsidRPr="00917C83">
        <w:rPr>
          <w:noProof/>
          <w:sz w:val="22"/>
          <w:szCs w:val="22"/>
        </w:rPr>
        <w:t>(Renninger et al., 2013</w:t>
      </w:r>
      <w:ins w:id="864" w:author="Risa" w:date="2021-06-18T09:54:00Z">
        <w:r w:rsidR="00917C83">
          <w:rPr>
            <w:noProof/>
            <w:sz w:val="22"/>
            <w:szCs w:val="22"/>
          </w:rPr>
          <w:t xml:space="preserve">, </w:t>
        </w:r>
        <w:r w:rsidR="00917C83" w:rsidRPr="00917C83">
          <w:rPr>
            <w:noProof/>
            <w:sz w:val="22"/>
            <w:szCs w:val="22"/>
            <w:rPrChange w:id="865" w:author="Risa" w:date="2021-06-18T09:54:00Z">
              <w:rPr>
                <w:sz w:val="22"/>
                <w:szCs w:val="22"/>
                <w:highlight w:val="red"/>
              </w:rPr>
            </w:rPrChange>
          </w:rPr>
          <w:t xml:space="preserve">Alkañiz </w:t>
        </w:r>
        <w:r w:rsidR="00917C83" w:rsidRPr="00917C83">
          <w:rPr>
            <w:i/>
            <w:noProof/>
            <w:sz w:val="22"/>
            <w:szCs w:val="22"/>
            <w:rPrChange w:id="866" w:author="Risa" w:date="2021-06-18T09:54:00Z">
              <w:rPr>
                <w:i/>
                <w:sz w:val="22"/>
                <w:szCs w:val="22"/>
                <w:highlight w:val="red"/>
              </w:rPr>
            </w:rPrChange>
          </w:rPr>
          <w:t xml:space="preserve">et al. </w:t>
        </w:r>
        <w:r w:rsidR="00917C83" w:rsidRPr="00917C83">
          <w:rPr>
            <w:noProof/>
            <w:sz w:val="22"/>
            <w:szCs w:val="22"/>
            <w:rPrChange w:id="867" w:author="Risa" w:date="2021-06-18T09:54:00Z">
              <w:rPr>
                <w:sz w:val="22"/>
                <w:szCs w:val="22"/>
                <w:highlight w:val="red"/>
              </w:rPr>
            </w:rPrChange>
          </w:rPr>
          <w:t>2018</w:t>
        </w:r>
      </w:ins>
      <w:r w:rsidR="00917C83" w:rsidRPr="00917C83">
        <w:rPr>
          <w:noProof/>
          <w:sz w:val="22"/>
          <w:szCs w:val="22"/>
        </w:rPr>
        <w:t>)</w:t>
      </w:r>
      <w:ins w:id="868" w:author="Risa" w:date="2021-06-18T09:52:00Z">
        <w:r w:rsidR="00917C83">
          <w:rPr>
            <w:sz w:val="22"/>
            <w:szCs w:val="22"/>
          </w:rPr>
          <w:fldChar w:fldCharType="end"/>
        </w:r>
      </w:ins>
      <w:commentRangeEnd w:id="862"/>
      <w:ins w:id="869" w:author="Risa" w:date="2021-06-18T09:54:00Z">
        <w:r w:rsidR="00917C83">
          <w:rPr>
            <w:rStyle w:val="CommentReference"/>
          </w:rPr>
          <w:commentReference w:id="862"/>
        </w:r>
      </w:ins>
      <w:del w:id="870" w:author="Risa" w:date="2021-06-18T09:54:00Z">
        <w:r w:rsidR="0076142D" w:rsidRPr="00791B36" w:rsidDel="00917C83">
          <w:rPr>
            <w:sz w:val="22"/>
            <w:szCs w:val="22"/>
          </w:rPr>
          <w:delText xml:space="preserve"> </w:delText>
        </w:r>
      </w:del>
      <w:del w:id="871" w:author="Risa" w:date="2021-06-18T09:53:00Z">
        <w:r w:rsidR="0076142D" w:rsidRPr="00791B36" w:rsidDel="00917C83">
          <w:rPr>
            <w:sz w:val="22"/>
            <w:szCs w:val="22"/>
          </w:rPr>
          <w:delText>(</w:delText>
        </w:r>
        <w:r w:rsidR="0076142D" w:rsidRPr="00C80AA1" w:rsidDel="00917C83">
          <w:rPr>
            <w:sz w:val="22"/>
            <w:szCs w:val="22"/>
            <w:highlight w:val="red"/>
            <w:rPrChange w:id="872" w:author="Risa" w:date="2021-06-17T17:44:00Z">
              <w:rPr>
                <w:sz w:val="22"/>
                <w:szCs w:val="22"/>
              </w:rPr>
            </w:rPrChange>
          </w:rPr>
          <w:delText xml:space="preserve">Renninger </w:delText>
        </w:r>
      </w:del>
      <w:del w:id="873" w:author="Risa" w:date="2021-06-17T17:40:00Z">
        <w:r w:rsidR="0076142D" w:rsidRPr="00C80AA1" w:rsidDel="006179D8">
          <w:rPr>
            <w:i/>
            <w:iCs/>
            <w:sz w:val="22"/>
            <w:szCs w:val="22"/>
            <w:highlight w:val="red"/>
            <w:rPrChange w:id="874" w:author="Risa" w:date="2021-06-17T17:44:00Z">
              <w:rPr>
                <w:i/>
                <w:iCs/>
                <w:sz w:val="22"/>
                <w:szCs w:val="22"/>
              </w:rPr>
            </w:rPrChange>
          </w:rPr>
          <w:delText>et al</w:delText>
        </w:r>
        <w:r w:rsidR="0076142D" w:rsidRPr="00C80AA1" w:rsidDel="006179D8">
          <w:rPr>
            <w:sz w:val="22"/>
            <w:szCs w:val="22"/>
            <w:highlight w:val="red"/>
            <w:rPrChange w:id="875" w:author="Risa" w:date="2021-06-17T17:44:00Z">
              <w:rPr>
                <w:sz w:val="22"/>
                <w:szCs w:val="22"/>
              </w:rPr>
            </w:rPrChange>
          </w:rPr>
          <w:delText xml:space="preserve"> </w:delText>
        </w:r>
      </w:del>
      <w:del w:id="876" w:author="Risa" w:date="2021-06-18T09:53:00Z">
        <w:r w:rsidR="0076142D" w:rsidRPr="00C80AA1" w:rsidDel="00917C83">
          <w:rPr>
            <w:sz w:val="22"/>
            <w:szCs w:val="22"/>
            <w:highlight w:val="red"/>
            <w:rPrChange w:id="877" w:author="Risa" w:date="2021-06-17T17:44:00Z">
              <w:rPr>
                <w:sz w:val="22"/>
                <w:szCs w:val="22"/>
              </w:rPr>
            </w:rPrChange>
          </w:rPr>
          <w:delText xml:space="preserve">2013; </w:delText>
        </w:r>
      </w:del>
      <w:del w:id="878" w:author="Risa" w:date="2021-06-18T09:54:00Z">
        <w:r w:rsidR="0076142D" w:rsidRPr="00C80AA1" w:rsidDel="00917C83">
          <w:rPr>
            <w:sz w:val="22"/>
            <w:szCs w:val="22"/>
            <w:highlight w:val="red"/>
            <w:rPrChange w:id="879" w:author="Risa" w:date="2021-06-17T17:44:00Z">
              <w:rPr>
                <w:sz w:val="22"/>
                <w:szCs w:val="22"/>
              </w:rPr>
            </w:rPrChange>
          </w:rPr>
          <w:delText xml:space="preserve">Alkañiz </w:delText>
        </w:r>
      </w:del>
      <w:del w:id="880" w:author="Risa" w:date="2021-06-17T17:40:00Z">
        <w:r w:rsidR="0076142D" w:rsidRPr="00C80AA1" w:rsidDel="006179D8">
          <w:rPr>
            <w:i/>
            <w:sz w:val="22"/>
            <w:szCs w:val="22"/>
            <w:highlight w:val="red"/>
            <w:rPrChange w:id="881" w:author="Risa" w:date="2021-06-17T17:44:00Z">
              <w:rPr>
                <w:i/>
                <w:sz w:val="22"/>
                <w:szCs w:val="22"/>
              </w:rPr>
            </w:rPrChange>
          </w:rPr>
          <w:delText>et al</w:delText>
        </w:r>
        <w:r w:rsidR="0076142D" w:rsidRPr="00C80AA1" w:rsidDel="006179D8">
          <w:rPr>
            <w:sz w:val="22"/>
            <w:szCs w:val="22"/>
            <w:highlight w:val="red"/>
            <w:rPrChange w:id="882" w:author="Risa" w:date="2021-06-17T17:44:00Z">
              <w:rPr>
                <w:sz w:val="22"/>
                <w:szCs w:val="22"/>
              </w:rPr>
            </w:rPrChange>
          </w:rPr>
          <w:delText xml:space="preserve"> </w:delText>
        </w:r>
      </w:del>
      <w:del w:id="883" w:author="Risa" w:date="2021-06-18T09:54:00Z">
        <w:r w:rsidR="0076142D" w:rsidRPr="00C80AA1" w:rsidDel="00917C83">
          <w:rPr>
            <w:sz w:val="22"/>
            <w:szCs w:val="22"/>
            <w:highlight w:val="red"/>
            <w:rPrChange w:id="884" w:author="Risa" w:date="2021-06-17T17:44:00Z">
              <w:rPr>
                <w:sz w:val="22"/>
                <w:szCs w:val="22"/>
              </w:rPr>
            </w:rPrChange>
          </w:rPr>
          <w:delText>2018</w:delText>
        </w:r>
        <w:r w:rsidR="0076142D" w:rsidRPr="00791B36" w:rsidDel="00917C83">
          <w:rPr>
            <w:sz w:val="22"/>
            <w:szCs w:val="22"/>
          </w:rPr>
          <w:delText>)</w:delText>
        </w:r>
      </w:del>
      <w:r w:rsidR="002049AA" w:rsidRPr="00791B36">
        <w:rPr>
          <w:sz w:val="22"/>
          <w:szCs w:val="22"/>
        </w:rPr>
        <w:t xml:space="preserve">, complicating the soil-plant connection. The interaction between elevation and foliar nutrient </w:t>
      </w:r>
      <w:proofErr w:type="gramStart"/>
      <w:r w:rsidR="002049AA" w:rsidRPr="00791B36">
        <w:rPr>
          <w:sz w:val="22"/>
          <w:szCs w:val="22"/>
        </w:rPr>
        <w:t>is still not resolved</w:t>
      </w:r>
      <w:proofErr w:type="gramEnd"/>
      <w:r w:rsidR="002049AA" w:rsidRPr="00791B36">
        <w:rPr>
          <w:sz w:val="22"/>
          <w:szCs w:val="22"/>
        </w:rPr>
        <w:t>; foliar Zn availability was higher at lower elevations at Mt. Desert Island. This result was consistent with findings by others in another New Jersey investigation (</w:t>
      </w:r>
      <w:commentRangeStart w:id="885"/>
      <w:proofErr w:type="spellStart"/>
      <w:r w:rsidR="002049AA" w:rsidRPr="00917C83">
        <w:rPr>
          <w:sz w:val="22"/>
          <w:szCs w:val="22"/>
        </w:rPr>
        <w:t>Kolker</w:t>
      </w:r>
      <w:proofErr w:type="spellEnd"/>
      <w:r w:rsidR="002049AA" w:rsidRPr="00917C83">
        <w:rPr>
          <w:sz w:val="22"/>
          <w:szCs w:val="22"/>
        </w:rPr>
        <w:t xml:space="preserve"> </w:t>
      </w:r>
      <w:del w:id="886" w:author="Risa" w:date="2021-06-17T17:40:00Z">
        <w:r w:rsidR="002049AA" w:rsidRPr="00917C83" w:rsidDel="006179D8">
          <w:rPr>
            <w:i/>
            <w:sz w:val="22"/>
            <w:szCs w:val="22"/>
          </w:rPr>
          <w:delText>et al</w:delText>
        </w:r>
        <w:r w:rsidR="002049AA" w:rsidRPr="00917C83" w:rsidDel="006179D8">
          <w:rPr>
            <w:sz w:val="22"/>
            <w:szCs w:val="22"/>
          </w:rPr>
          <w:delText xml:space="preserve"> </w:delText>
        </w:r>
      </w:del>
      <w:ins w:id="887" w:author="Risa" w:date="2021-06-17T17:40:00Z">
        <w:r w:rsidR="006179D8" w:rsidRPr="00917C83">
          <w:rPr>
            <w:i/>
            <w:sz w:val="22"/>
            <w:szCs w:val="22"/>
          </w:rPr>
          <w:t xml:space="preserve">et al. </w:t>
        </w:r>
      </w:ins>
      <w:r w:rsidR="002049AA" w:rsidRPr="00917C83">
        <w:rPr>
          <w:sz w:val="22"/>
          <w:szCs w:val="22"/>
        </w:rPr>
        <w:t>2013</w:t>
      </w:r>
      <w:commentRangeEnd w:id="885"/>
      <w:r w:rsidR="00917C83">
        <w:rPr>
          <w:rStyle w:val="CommentReference"/>
        </w:rPr>
        <w:commentReference w:id="885"/>
      </w:r>
      <w:r w:rsidR="002049AA" w:rsidRPr="00791B36">
        <w:rPr>
          <w:sz w:val="22"/>
          <w:szCs w:val="22"/>
        </w:rPr>
        <w:t>)</w:t>
      </w:r>
      <w:r w:rsidR="0076142D" w:rsidRPr="00791B36">
        <w:rPr>
          <w:sz w:val="22"/>
          <w:szCs w:val="22"/>
        </w:rPr>
        <w:t xml:space="preserve">. </w:t>
      </w:r>
      <w:commentRangeStart w:id="888"/>
      <w:r w:rsidR="00B86FF4" w:rsidRPr="00791B36">
        <w:rPr>
          <w:sz w:val="22"/>
          <w:szCs w:val="22"/>
        </w:rPr>
        <w:t xml:space="preserve">Our findings led us to </w:t>
      </w:r>
      <w:proofErr w:type="gramStart"/>
      <w:r w:rsidR="00B86FF4" w:rsidRPr="00791B36">
        <w:rPr>
          <w:sz w:val="22"/>
          <w:szCs w:val="22"/>
        </w:rPr>
        <w:t>speculate</w:t>
      </w:r>
      <w:proofErr w:type="gramEnd"/>
      <w:r w:rsidR="00B86FF4" w:rsidRPr="00791B36">
        <w:rPr>
          <w:sz w:val="22"/>
          <w:szCs w:val="22"/>
        </w:rPr>
        <w:t xml:space="preserve"> that</w:t>
      </w:r>
      <w:r w:rsidR="00C748E1" w:rsidRPr="00791B36">
        <w:rPr>
          <w:sz w:val="22"/>
          <w:szCs w:val="22"/>
        </w:rPr>
        <w:t xml:space="preserve"> </w:t>
      </w:r>
      <w:r w:rsidR="00F3370C" w:rsidRPr="00791B36">
        <w:rPr>
          <w:sz w:val="22"/>
          <w:szCs w:val="22"/>
        </w:rPr>
        <w:t>persistence capacity</w:t>
      </w:r>
      <w:r w:rsidR="00C748E1" w:rsidRPr="00791B36">
        <w:rPr>
          <w:sz w:val="22"/>
          <w:szCs w:val="22"/>
        </w:rPr>
        <w:t xml:space="preserve"> may be </w:t>
      </w:r>
      <w:r w:rsidR="00B86FF4" w:rsidRPr="00791B36">
        <w:rPr>
          <w:sz w:val="22"/>
          <w:szCs w:val="22"/>
        </w:rPr>
        <w:t>tied to</w:t>
      </w:r>
      <w:r w:rsidR="00C748E1" w:rsidRPr="00791B36">
        <w:rPr>
          <w:sz w:val="22"/>
          <w:szCs w:val="22"/>
        </w:rPr>
        <w:t xml:space="preserve"> higher </w:t>
      </w:r>
      <w:r w:rsidR="00C748E1" w:rsidRPr="00791B36">
        <w:rPr>
          <w:bCs/>
          <w:iCs/>
          <w:sz w:val="22"/>
          <w:szCs w:val="22"/>
          <w:lang w:val="en"/>
        </w:rPr>
        <w:t>concentrations of foliar Ca</w:t>
      </w:r>
      <w:r w:rsidR="00C748E1" w:rsidRPr="00791B36">
        <w:rPr>
          <w:color w:val="222222"/>
          <w:sz w:val="22"/>
          <w:szCs w:val="22"/>
          <w:shd w:val="clear" w:color="auto" w:fill="FFFFFF"/>
          <w:vertAlign w:val="superscript"/>
        </w:rPr>
        <w:t>2+</w:t>
      </w:r>
      <w:r w:rsidR="001D2506" w:rsidRPr="00791B36">
        <w:rPr>
          <w:bCs/>
          <w:iCs/>
          <w:sz w:val="22"/>
          <w:szCs w:val="22"/>
          <w:lang w:val="en"/>
        </w:rPr>
        <w:t xml:space="preserve"> and</w:t>
      </w:r>
      <w:r w:rsidR="00C748E1" w:rsidRPr="00791B36">
        <w:rPr>
          <w:bCs/>
          <w:iCs/>
          <w:sz w:val="22"/>
          <w:szCs w:val="22"/>
          <w:lang w:val="en"/>
        </w:rPr>
        <w:t xml:space="preserve"> K</w:t>
      </w:r>
      <w:r w:rsidR="00C748E1" w:rsidRPr="00791B36">
        <w:rPr>
          <w:color w:val="222222"/>
          <w:sz w:val="22"/>
          <w:szCs w:val="22"/>
          <w:shd w:val="clear" w:color="auto" w:fill="FFFFFF"/>
          <w:vertAlign w:val="superscript"/>
        </w:rPr>
        <w:t>+</w:t>
      </w:r>
      <w:r w:rsidR="002A15F0" w:rsidRPr="00791B36">
        <w:rPr>
          <w:bCs/>
          <w:iCs/>
          <w:sz w:val="22"/>
          <w:szCs w:val="22"/>
          <w:lang w:val="en"/>
        </w:rPr>
        <w:t>.</w:t>
      </w:r>
      <w:commentRangeEnd w:id="888"/>
      <w:r w:rsidR="00917C83">
        <w:rPr>
          <w:rStyle w:val="CommentReference"/>
        </w:rPr>
        <w:commentReference w:id="888"/>
      </w:r>
      <w:del w:id="889" w:author="Risa" w:date="2021-06-18T09:42:00Z">
        <w:r w:rsidR="001D2506" w:rsidRPr="00791B36" w:rsidDel="00AE160A">
          <w:rPr>
            <w:bCs/>
            <w:iCs/>
            <w:strike/>
            <w:sz w:val="22"/>
            <w:szCs w:val="22"/>
            <w:lang w:val="en"/>
          </w:rPr>
          <w:delText>but recovery capacity was more likely connected to higher</w:delText>
        </w:r>
        <w:r w:rsidR="00C748E1" w:rsidRPr="00791B36" w:rsidDel="00AE160A">
          <w:rPr>
            <w:bCs/>
            <w:iCs/>
            <w:strike/>
            <w:sz w:val="22"/>
            <w:szCs w:val="22"/>
            <w:lang w:val="en"/>
          </w:rPr>
          <w:delText xml:space="preserve"> P</w:delText>
        </w:r>
        <w:r w:rsidRPr="00791B36" w:rsidDel="00AE160A">
          <w:rPr>
            <w:bCs/>
            <w:iCs/>
            <w:sz w:val="22"/>
            <w:szCs w:val="22"/>
            <w:lang w:val="en"/>
          </w:rPr>
          <w:delText>.</w:delText>
        </w:r>
        <w:r w:rsidRPr="00791B36" w:rsidDel="00AE160A">
          <w:rPr>
            <w:sz w:val="22"/>
            <w:szCs w:val="22"/>
          </w:rPr>
          <w:delText xml:space="preserve"> </w:delText>
        </w:r>
      </w:del>
    </w:p>
    <w:p w14:paraId="20BCD90D" w14:textId="77777777" w:rsidR="00C748E1" w:rsidRPr="00791B36" w:rsidRDefault="00C748E1">
      <w:pPr>
        <w:spacing w:line="360" w:lineRule="auto"/>
        <w:rPr>
          <w:sz w:val="22"/>
          <w:szCs w:val="22"/>
        </w:rPr>
        <w:pPrChange w:id="890" w:author="Risa" w:date="2021-06-18T09:59:00Z">
          <w:pPr>
            <w:spacing w:line="276" w:lineRule="auto"/>
            <w:jc w:val="both"/>
          </w:pPr>
        </w:pPrChange>
      </w:pPr>
      <w:bookmarkStart w:id="891" w:name="_Hlk58130742"/>
    </w:p>
    <w:bookmarkEnd w:id="845"/>
    <w:p w14:paraId="00200452" w14:textId="21D95481" w:rsidR="002F0E15" w:rsidRPr="00791B36" w:rsidRDefault="00E90DD7">
      <w:pPr>
        <w:spacing w:line="360" w:lineRule="auto"/>
        <w:rPr>
          <w:sz w:val="22"/>
          <w:szCs w:val="22"/>
        </w:rPr>
        <w:pPrChange w:id="892" w:author="Risa" w:date="2021-06-18T09:59:00Z">
          <w:pPr>
            <w:spacing w:line="276" w:lineRule="auto"/>
            <w:jc w:val="both"/>
          </w:pPr>
        </w:pPrChange>
      </w:pPr>
      <w:r w:rsidRPr="00791B36">
        <w:rPr>
          <w:sz w:val="22"/>
          <w:szCs w:val="22"/>
        </w:rPr>
        <w:t xml:space="preserve">Climate is </w:t>
      </w:r>
      <w:r w:rsidR="00715371" w:rsidRPr="00791B36">
        <w:rPr>
          <w:sz w:val="22"/>
          <w:szCs w:val="22"/>
        </w:rPr>
        <w:t xml:space="preserve">already considered </w:t>
      </w:r>
      <w:del w:id="893" w:author="Risa" w:date="2021-06-18T09:57:00Z">
        <w:r w:rsidR="00715371" w:rsidRPr="00791B36" w:rsidDel="00F84006">
          <w:rPr>
            <w:sz w:val="22"/>
            <w:szCs w:val="22"/>
          </w:rPr>
          <w:delText xml:space="preserve">as </w:delText>
        </w:r>
      </w:del>
      <w:del w:id="894" w:author="Risa" w:date="2021-06-18T09:43:00Z">
        <w:r w:rsidR="00715371" w:rsidRPr="00791B36" w:rsidDel="00F017EC">
          <w:rPr>
            <w:sz w:val="22"/>
            <w:szCs w:val="22"/>
          </w:rPr>
          <w:delText>a</w:delText>
        </w:r>
        <w:r w:rsidRPr="00791B36" w:rsidDel="00F017EC">
          <w:rPr>
            <w:sz w:val="22"/>
            <w:szCs w:val="22"/>
          </w:rPr>
          <w:delText xml:space="preserve"> </w:delText>
        </w:r>
        <w:r w:rsidRPr="00791B36" w:rsidDel="00F017EC">
          <w:rPr>
            <w:strike/>
            <w:sz w:val="22"/>
            <w:szCs w:val="22"/>
          </w:rPr>
          <w:delText>the final</w:delText>
        </w:r>
        <w:r w:rsidRPr="00791B36" w:rsidDel="00F017EC">
          <w:rPr>
            <w:sz w:val="22"/>
            <w:szCs w:val="22"/>
          </w:rPr>
          <w:delText xml:space="preserve"> </w:delText>
        </w:r>
      </w:del>
      <w:r w:rsidR="00071F33" w:rsidRPr="00791B36">
        <w:rPr>
          <w:sz w:val="22"/>
          <w:szCs w:val="22"/>
        </w:rPr>
        <w:t xml:space="preserve">a more significant </w:t>
      </w:r>
      <w:r w:rsidRPr="00791B36">
        <w:rPr>
          <w:sz w:val="22"/>
          <w:szCs w:val="22"/>
        </w:rPr>
        <w:t xml:space="preserve">arbiter of </w:t>
      </w:r>
      <w:r w:rsidR="00071F33" w:rsidRPr="00791B36">
        <w:rPr>
          <w:sz w:val="22"/>
          <w:szCs w:val="22"/>
        </w:rPr>
        <w:t xml:space="preserve">population </w:t>
      </w:r>
      <w:r w:rsidRPr="00791B36">
        <w:rPr>
          <w:bCs/>
          <w:sz w:val="22"/>
          <w:szCs w:val="22"/>
        </w:rPr>
        <w:t>decline</w:t>
      </w:r>
      <w:r w:rsidRPr="00791B36">
        <w:rPr>
          <w:sz w:val="22"/>
          <w:szCs w:val="22"/>
        </w:rPr>
        <w:t xml:space="preserve"> </w:t>
      </w:r>
      <w:del w:id="895" w:author="Risa" w:date="2021-06-18T09:57:00Z">
        <w:r w:rsidRPr="00791B36" w:rsidDel="00F84006">
          <w:rPr>
            <w:sz w:val="22"/>
            <w:szCs w:val="22"/>
          </w:rPr>
          <w:delText xml:space="preserve">rather </w:delText>
        </w:r>
      </w:del>
      <w:r w:rsidRPr="00791B36">
        <w:rPr>
          <w:sz w:val="22"/>
          <w:szCs w:val="22"/>
        </w:rPr>
        <w:t xml:space="preserve">than </w:t>
      </w:r>
      <w:ins w:id="896" w:author="Risa" w:date="2021-06-18T09:57:00Z">
        <w:r w:rsidR="00F84006">
          <w:rPr>
            <w:sz w:val="22"/>
            <w:szCs w:val="22"/>
          </w:rPr>
          <w:t xml:space="preserve">the absence of </w:t>
        </w:r>
      </w:ins>
      <w:r w:rsidRPr="00791B36">
        <w:rPr>
          <w:sz w:val="22"/>
          <w:szCs w:val="22"/>
        </w:rPr>
        <w:t>stand-replacing fire disturbance</w:t>
      </w:r>
      <w:r w:rsidR="00715371" w:rsidRPr="00791B36">
        <w:rPr>
          <w:sz w:val="22"/>
          <w:szCs w:val="22"/>
        </w:rPr>
        <w:t xml:space="preserve"> </w:t>
      </w:r>
      <w:ins w:id="897" w:author="Risa" w:date="2021-06-18T09:57:00Z">
        <w:r w:rsidR="00F84006">
          <w:rPr>
            <w:sz w:val="22"/>
            <w:szCs w:val="22"/>
          </w:rPr>
          <w:t>(</w:t>
        </w:r>
        <w:r w:rsidR="00F84006" w:rsidRPr="00F84006">
          <w:rPr>
            <w:sz w:val="22"/>
            <w:szCs w:val="22"/>
            <w:highlight w:val="yellow"/>
            <w:rPrChange w:id="898" w:author="Risa" w:date="2021-06-18T09:57:00Z">
              <w:rPr>
                <w:sz w:val="22"/>
                <w:szCs w:val="22"/>
              </w:rPr>
            </w:rPrChange>
          </w:rPr>
          <w:t>xxx</w:t>
        </w:r>
        <w:r w:rsidR="00F84006">
          <w:rPr>
            <w:sz w:val="22"/>
            <w:szCs w:val="22"/>
          </w:rPr>
          <w:t>)</w:t>
        </w:r>
      </w:ins>
      <w:del w:id="899" w:author="Risa" w:date="2021-06-18T09:57:00Z">
        <w:r w:rsidR="00715371" w:rsidRPr="00791B36" w:rsidDel="00F84006">
          <w:rPr>
            <w:sz w:val="22"/>
            <w:szCs w:val="22"/>
          </w:rPr>
          <w:delText>due to its absence</w:delText>
        </w:r>
      </w:del>
      <w:del w:id="900" w:author="Risa" w:date="2021-06-18T09:43:00Z">
        <w:r w:rsidRPr="00791B36" w:rsidDel="00F017EC">
          <w:rPr>
            <w:sz w:val="22"/>
            <w:szCs w:val="22"/>
          </w:rPr>
          <w:delText xml:space="preserve"> </w:delText>
        </w:r>
        <w:r w:rsidRPr="00791B36" w:rsidDel="00F017EC">
          <w:rPr>
            <w:strike/>
            <w:sz w:val="22"/>
            <w:szCs w:val="22"/>
          </w:rPr>
          <w:delText>in the case of long-term pitch pine livelihood</w:delText>
        </w:r>
      </w:del>
      <w:r w:rsidRPr="00791B36">
        <w:rPr>
          <w:sz w:val="22"/>
          <w:szCs w:val="22"/>
        </w:rPr>
        <w:t xml:space="preserve">. </w:t>
      </w:r>
      <w:r w:rsidR="00345813" w:rsidRPr="00791B36">
        <w:rPr>
          <w:bCs/>
          <w:kern w:val="36"/>
          <w:sz w:val="22"/>
          <w:szCs w:val="22"/>
        </w:rPr>
        <w:t>Recent climate change models anticipate</w:t>
      </w:r>
      <w:r w:rsidR="00751660" w:rsidRPr="00791B36">
        <w:rPr>
          <w:bCs/>
          <w:kern w:val="36"/>
          <w:sz w:val="22"/>
          <w:szCs w:val="22"/>
        </w:rPr>
        <w:t xml:space="preserve"> a</w:t>
      </w:r>
      <w:r w:rsidR="00345813" w:rsidRPr="00791B36">
        <w:rPr>
          <w:bCs/>
          <w:kern w:val="36"/>
          <w:sz w:val="22"/>
          <w:szCs w:val="22"/>
        </w:rPr>
        <w:t xml:space="preserve"> negative impact on future vegetative status at </w:t>
      </w:r>
      <w:r w:rsidR="00C437EC" w:rsidRPr="00791B36">
        <w:rPr>
          <w:sz w:val="22"/>
          <w:szCs w:val="22"/>
        </w:rPr>
        <w:t>Mt. Desert Island</w:t>
      </w:r>
      <w:ins w:id="901" w:author="Risa" w:date="2021-06-18T09:58:00Z">
        <w:r w:rsidR="00F84006">
          <w:rPr>
            <w:sz w:val="22"/>
            <w:szCs w:val="22"/>
          </w:rPr>
          <w:t xml:space="preserve"> due to </w:t>
        </w:r>
      </w:ins>
      <w:ins w:id="902" w:author="Risa" w:date="2021-06-18T09:59:00Z">
        <w:r w:rsidR="00F84006" w:rsidRPr="00F84006">
          <w:rPr>
            <w:sz w:val="22"/>
            <w:szCs w:val="22"/>
          </w:rPr>
          <w:t>changes in precipitation patterns, disturbance regimes, soil moisture, pest and disease outbreaks, and nonnative invasive species</w:t>
        </w:r>
      </w:ins>
      <w:ins w:id="903" w:author="Risa" w:date="2021-06-18T10:03:00Z">
        <w:r w:rsidR="00F84006">
          <w:rPr>
            <w:sz w:val="22"/>
            <w:szCs w:val="22"/>
          </w:rPr>
          <w:t xml:space="preserve"> </w:t>
        </w:r>
      </w:ins>
      <w:commentRangeStart w:id="904"/>
      <w:ins w:id="905" w:author="Risa" w:date="2021-06-18T10:04:00Z">
        <w:r w:rsidR="00F84006">
          <w:rPr>
            <w:sz w:val="22"/>
            <w:szCs w:val="22"/>
          </w:rPr>
          <w:fldChar w:fldCharType="begin" w:fldLock="1"/>
        </w:r>
      </w:ins>
      <w:r w:rsidR="00191FF0">
        <w:rPr>
          <w:sz w:val="22"/>
          <w:szCs w:val="22"/>
        </w:rPr>
        <w:instrText>ADDIN CSL_CITATION {"citationItems":[{"id":"ITEM-1","itemData":{"author":[{"dropping-particle":"","family":"Fernandez","given":"Ivan J","non-dropping-particle":"","parse-names":false,"suffix":""},{"dropping-particle":"","family":"Birkel","given":"Sean","non-dropping-particle":"","parse-names":false,"suffix":""},{"dropping-particle":"","family":"Simonson","given":"Julia","non-dropping-particle":"","parse-names":false,"suffix":""},{"dropping-particle":"","family":"Lyon","given":"Bradford","non-dropping-particle":"","parse-names":false,"suffix":""},{"dropping-particle":"","family":"Pershing","given":"Andrew","non-dropping-particle":"","parse-names":false,"suffix":""},{"dropping-particle":"","family":"Stancioff","given":"Esperanza","non-dropping-particle":"","parse-names":false,"suffix":""},{"dropping-particle":"","family":"Jacobson","given":"George L.","non-dropping-particle":"","parse-names":false,"suffix":""},{"dropping-particle":"","family":"Mayewski","given":"Paul Andrew","non-dropping-particle":"","parse-names":false,"suffix":""}],"id":"ITEM-1","issued":{"date-parts":[["2020"]]},"publisher-place":"Orono, ME","title":"Maine's Climate Future: 2020 Update","type":"report"},"uris":["http://www.mendeley.com/documents/?uuid=2bd6bf4c-e8ca-4c8e-912c-88ce4840a133"]},{"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mendeley":{"formattedCitation":"(Fernandez et al., 2020; Swanston et al., 2018)","plainTextFormattedCitation":"(Fernandez et al., 2020; Swanston et al., 2018)","previouslyFormattedCitation":"(Fernandez et al., 2020; Swanston et al., 2018)"},"properties":{"noteIndex":0},"schema":"https://github.com/citation-style-language/schema/raw/master/csl-citation.json"}</w:instrText>
      </w:r>
      <w:r w:rsidR="00F84006">
        <w:rPr>
          <w:sz w:val="22"/>
          <w:szCs w:val="22"/>
        </w:rPr>
        <w:fldChar w:fldCharType="separate"/>
      </w:r>
      <w:r w:rsidR="00F84006" w:rsidRPr="00F84006">
        <w:rPr>
          <w:noProof/>
          <w:sz w:val="22"/>
          <w:szCs w:val="22"/>
        </w:rPr>
        <w:t>(Fernandez et al., 2020; Swanston et al., 2018)</w:t>
      </w:r>
      <w:ins w:id="906" w:author="Risa" w:date="2021-06-18T10:04:00Z">
        <w:r w:rsidR="00F84006">
          <w:rPr>
            <w:sz w:val="22"/>
            <w:szCs w:val="22"/>
          </w:rPr>
          <w:fldChar w:fldCharType="end"/>
        </w:r>
      </w:ins>
      <w:commentRangeEnd w:id="904"/>
      <w:ins w:id="907" w:author="Risa" w:date="2021-06-18T10:05:00Z">
        <w:r w:rsidR="00F84006">
          <w:rPr>
            <w:rStyle w:val="CommentReference"/>
          </w:rPr>
          <w:commentReference w:id="904"/>
        </w:r>
        <w:r w:rsidR="00F84006">
          <w:rPr>
            <w:sz w:val="22"/>
            <w:szCs w:val="22"/>
          </w:rPr>
          <w:t>,</w:t>
        </w:r>
      </w:ins>
      <w:ins w:id="908" w:author="Risa" w:date="2021-06-18T09:59:00Z">
        <w:r w:rsidR="00F84006" w:rsidRPr="00F84006">
          <w:rPr>
            <w:sz w:val="22"/>
            <w:szCs w:val="22"/>
          </w:rPr>
          <w:t xml:space="preserve"> </w:t>
        </w:r>
      </w:ins>
      <w:del w:id="909" w:author="Risa" w:date="2021-06-18T09:59:00Z">
        <w:r w:rsidR="00C437EC" w:rsidRPr="00791B36" w:rsidDel="00F84006">
          <w:rPr>
            <w:sz w:val="22"/>
            <w:szCs w:val="22"/>
          </w:rPr>
          <w:delText xml:space="preserve"> </w:delText>
        </w:r>
      </w:del>
      <w:del w:id="910" w:author="Risa" w:date="2021-06-18T10:05:00Z">
        <w:r w:rsidR="00345813" w:rsidRPr="00791B36" w:rsidDel="00F84006">
          <w:rPr>
            <w:bCs/>
            <w:kern w:val="36"/>
            <w:sz w:val="22"/>
            <w:szCs w:val="22"/>
          </w:rPr>
          <w:delText>(</w:delText>
        </w:r>
        <w:r w:rsidR="00345813" w:rsidRPr="00C80AA1" w:rsidDel="00F84006">
          <w:rPr>
            <w:bCs/>
            <w:kern w:val="36"/>
            <w:sz w:val="22"/>
            <w:szCs w:val="22"/>
            <w:highlight w:val="red"/>
            <w:rPrChange w:id="911" w:author="Risa" w:date="2021-06-17T17:45:00Z">
              <w:rPr>
                <w:bCs/>
                <w:kern w:val="36"/>
                <w:sz w:val="22"/>
                <w:szCs w:val="22"/>
              </w:rPr>
            </w:rPrChange>
          </w:rPr>
          <w:delText xml:space="preserve">Fernandez </w:delText>
        </w:r>
      </w:del>
      <w:del w:id="912" w:author="Risa" w:date="2021-06-17T17:40:00Z">
        <w:r w:rsidR="00345813" w:rsidRPr="00C80AA1" w:rsidDel="006179D8">
          <w:rPr>
            <w:bCs/>
            <w:i/>
            <w:iCs/>
            <w:kern w:val="36"/>
            <w:sz w:val="22"/>
            <w:szCs w:val="22"/>
            <w:highlight w:val="red"/>
            <w:rPrChange w:id="913" w:author="Risa" w:date="2021-06-17T17:45:00Z">
              <w:rPr>
                <w:bCs/>
                <w:i/>
                <w:iCs/>
                <w:kern w:val="36"/>
                <w:sz w:val="22"/>
                <w:szCs w:val="22"/>
              </w:rPr>
            </w:rPrChange>
          </w:rPr>
          <w:delText>et al</w:delText>
        </w:r>
        <w:r w:rsidR="00345813" w:rsidRPr="00C80AA1" w:rsidDel="006179D8">
          <w:rPr>
            <w:bCs/>
            <w:kern w:val="36"/>
            <w:sz w:val="22"/>
            <w:szCs w:val="22"/>
            <w:highlight w:val="red"/>
            <w:rPrChange w:id="914" w:author="Risa" w:date="2021-06-17T17:45:00Z">
              <w:rPr>
                <w:bCs/>
                <w:kern w:val="36"/>
                <w:sz w:val="22"/>
                <w:szCs w:val="22"/>
              </w:rPr>
            </w:rPrChange>
          </w:rPr>
          <w:delText xml:space="preserve"> </w:delText>
        </w:r>
      </w:del>
      <w:del w:id="915" w:author="Risa" w:date="2021-06-18T10:05:00Z">
        <w:r w:rsidR="00345813" w:rsidRPr="00C80AA1" w:rsidDel="00F84006">
          <w:rPr>
            <w:bCs/>
            <w:kern w:val="36"/>
            <w:sz w:val="22"/>
            <w:szCs w:val="22"/>
            <w:highlight w:val="red"/>
            <w:rPrChange w:id="916" w:author="Risa" w:date="2021-06-17T17:45:00Z">
              <w:rPr>
                <w:bCs/>
                <w:kern w:val="36"/>
                <w:sz w:val="22"/>
                <w:szCs w:val="22"/>
              </w:rPr>
            </w:rPrChange>
          </w:rPr>
          <w:delText>2015</w:delText>
        </w:r>
        <w:r w:rsidR="00383B88" w:rsidRPr="00C80AA1" w:rsidDel="00F84006">
          <w:rPr>
            <w:bCs/>
            <w:kern w:val="36"/>
            <w:sz w:val="22"/>
            <w:szCs w:val="22"/>
            <w:highlight w:val="red"/>
            <w:rPrChange w:id="917" w:author="Risa" w:date="2021-06-17T17:45:00Z">
              <w:rPr>
                <w:bCs/>
                <w:kern w:val="36"/>
                <w:sz w:val="22"/>
                <w:szCs w:val="22"/>
              </w:rPr>
            </w:rPrChange>
          </w:rPr>
          <w:delText>;</w:delText>
        </w:r>
        <w:r w:rsidR="00383B88" w:rsidRPr="00C80AA1" w:rsidDel="00F84006">
          <w:rPr>
            <w:sz w:val="22"/>
            <w:szCs w:val="22"/>
            <w:highlight w:val="red"/>
            <w:rPrChange w:id="918" w:author="Risa" w:date="2021-06-17T17:45:00Z">
              <w:rPr>
                <w:sz w:val="22"/>
                <w:szCs w:val="22"/>
              </w:rPr>
            </w:rPrChange>
          </w:rPr>
          <w:delText xml:space="preserve"> Swanston </w:delText>
        </w:r>
      </w:del>
      <w:del w:id="919" w:author="Risa" w:date="2021-06-17T17:40:00Z">
        <w:r w:rsidR="00383B88" w:rsidRPr="00C80AA1" w:rsidDel="006179D8">
          <w:rPr>
            <w:i/>
            <w:iCs/>
            <w:sz w:val="22"/>
            <w:szCs w:val="22"/>
            <w:highlight w:val="red"/>
            <w:rPrChange w:id="920" w:author="Risa" w:date="2021-06-17T17:45:00Z">
              <w:rPr>
                <w:i/>
                <w:iCs/>
                <w:sz w:val="22"/>
                <w:szCs w:val="22"/>
              </w:rPr>
            </w:rPrChange>
          </w:rPr>
          <w:delText>et al</w:delText>
        </w:r>
        <w:r w:rsidR="00383B88" w:rsidRPr="00C80AA1" w:rsidDel="006179D8">
          <w:rPr>
            <w:sz w:val="22"/>
            <w:szCs w:val="22"/>
            <w:highlight w:val="red"/>
            <w:rPrChange w:id="921" w:author="Risa" w:date="2021-06-17T17:45:00Z">
              <w:rPr>
                <w:sz w:val="22"/>
                <w:szCs w:val="22"/>
              </w:rPr>
            </w:rPrChange>
          </w:rPr>
          <w:delText xml:space="preserve"> </w:delText>
        </w:r>
      </w:del>
      <w:del w:id="922" w:author="Risa" w:date="2021-06-18T10:05:00Z">
        <w:r w:rsidR="00383B88" w:rsidRPr="00C80AA1" w:rsidDel="00F84006">
          <w:rPr>
            <w:sz w:val="22"/>
            <w:szCs w:val="22"/>
            <w:highlight w:val="red"/>
            <w:rPrChange w:id="923" w:author="Risa" w:date="2021-06-17T17:45:00Z">
              <w:rPr>
                <w:sz w:val="22"/>
                <w:szCs w:val="22"/>
              </w:rPr>
            </w:rPrChange>
          </w:rPr>
          <w:delText>2018</w:delText>
        </w:r>
        <w:r w:rsidR="00345813" w:rsidRPr="00791B36" w:rsidDel="00F84006">
          <w:rPr>
            <w:bCs/>
            <w:kern w:val="36"/>
            <w:sz w:val="22"/>
            <w:szCs w:val="22"/>
          </w:rPr>
          <w:delText>)</w:delText>
        </w:r>
        <w:r w:rsidR="00751660" w:rsidRPr="00791B36" w:rsidDel="00F84006">
          <w:rPr>
            <w:bCs/>
            <w:kern w:val="36"/>
            <w:sz w:val="22"/>
            <w:szCs w:val="22"/>
          </w:rPr>
          <w:delText>,</w:delText>
        </w:r>
        <w:r w:rsidR="00345813" w:rsidRPr="00791B36" w:rsidDel="00F84006">
          <w:rPr>
            <w:bCs/>
            <w:kern w:val="36"/>
            <w:sz w:val="22"/>
            <w:szCs w:val="22"/>
          </w:rPr>
          <w:delText xml:space="preserve"> </w:delText>
        </w:r>
      </w:del>
      <w:r w:rsidR="00345813" w:rsidRPr="00791B36">
        <w:rPr>
          <w:bCs/>
          <w:kern w:val="36"/>
          <w:sz w:val="22"/>
          <w:szCs w:val="22"/>
        </w:rPr>
        <w:t>but the</w:t>
      </w:r>
      <w:r w:rsidR="00A25E65" w:rsidRPr="00791B36">
        <w:rPr>
          <w:bCs/>
          <w:kern w:val="36"/>
          <w:sz w:val="22"/>
          <w:szCs w:val="22"/>
        </w:rPr>
        <w:t>se</w:t>
      </w:r>
      <w:r w:rsidR="00345813" w:rsidRPr="00791B36">
        <w:rPr>
          <w:bCs/>
          <w:kern w:val="36"/>
          <w:sz w:val="22"/>
          <w:szCs w:val="22"/>
        </w:rPr>
        <w:t xml:space="preserve"> do not specifically address the </w:t>
      </w:r>
      <w:r w:rsidR="00751660" w:rsidRPr="00791B36">
        <w:rPr>
          <w:bCs/>
          <w:kern w:val="36"/>
          <w:sz w:val="22"/>
          <w:szCs w:val="22"/>
        </w:rPr>
        <w:t xml:space="preserve">adaptability </w:t>
      </w:r>
      <w:r w:rsidR="00345813" w:rsidRPr="00791B36">
        <w:rPr>
          <w:bCs/>
          <w:kern w:val="36"/>
          <w:sz w:val="22"/>
          <w:szCs w:val="22"/>
        </w:rPr>
        <w:t>of pitch pine</w:t>
      </w:r>
      <w:r w:rsidR="001569B3" w:rsidRPr="00791B36">
        <w:rPr>
          <w:bCs/>
          <w:kern w:val="36"/>
          <w:sz w:val="22"/>
          <w:szCs w:val="22"/>
        </w:rPr>
        <w:t xml:space="preserve"> nor the extent to which plasticity</w:t>
      </w:r>
      <w:del w:id="924" w:author="Risa" w:date="2021-06-18T10:14:00Z">
        <w:r w:rsidR="001569B3" w:rsidRPr="00791B36" w:rsidDel="00191FF0">
          <w:rPr>
            <w:bCs/>
            <w:kern w:val="36"/>
            <w:sz w:val="22"/>
            <w:szCs w:val="22"/>
          </w:rPr>
          <w:delText xml:space="preserve"> </w:delText>
        </w:r>
        <w:r w:rsidR="00D0266D" w:rsidRPr="00791B36" w:rsidDel="00191FF0">
          <w:rPr>
            <w:bCs/>
            <w:kern w:val="36"/>
            <w:sz w:val="22"/>
            <w:szCs w:val="22"/>
          </w:rPr>
          <w:delText>(</w:delText>
        </w:r>
        <w:r w:rsidR="00D0266D" w:rsidRPr="00C80AA1" w:rsidDel="00191FF0">
          <w:rPr>
            <w:bCs/>
            <w:kern w:val="36"/>
            <w:sz w:val="22"/>
            <w:szCs w:val="22"/>
            <w:highlight w:val="red"/>
            <w:rPrChange w:id="925" w:author="Risa" w:date="2021-06-17T17:45:00Z">
              <w:rPr>
                <w:bCs/>
                <w:kern w:val="36"/>
                <w:sz w:val="22"/>
                <w:szCs w:val="22"/>
              </w:rPr>
            </w:rPrChange>
          </w:rPr>
          <w:delText xml:space="preserve">Day </w:delText>
        </w:r>
      </w:del>
      <w:del w:id="926" w:author="Risa" w:date="2021-06-17T17:40:00Z">
        <w:r w:rsidR="00D0266D" w:rsidRPr="00C80AA1" w:rsidDel="006179D8">
          <w:rPr>
            <w:bCs/>
            <w:i/>
            <w:iCs/>
            <w:kern w:val="36"/>
            <w:sz w:val="22"/>
            <w:szCs w:val="22"/>
            <w:highlight w:val="red"/>
            <w:rPrChange w:id="927" w:author="Risa" w:date="2021-06-17T17:45:00Z">
              <w:rPr>
                <w:bCs/>
                <w:i/>
                <w:iCs/>
                <w:kern w:val="36"/>
                <w:sz w:val="22"/>
                <w:szCs w:val="22"/>
              </w:rPr>
            </w:rPrChange>
          </w:rPr>
          <w:delText>et al</w:delText>
        </w:r>
        <w:r w:rsidR="00D0266D" w:rsidRPr="00C80AA1" w:rsidDel="006179D8">
          <w:rPr>
            <w:bCs/>
            <w:kern w:val="36"/>
            <w:sz w:val="22"/>
            <w:szCs w:val="22"/>
            <w:highlight w:val="red"/>
            <w:rPrChange w:id="928" w:author="Risa" w:date="2021-06-17T17:45:00Z">
              <w:rPr>
                <w:bCs/>
                <w:kern w:val="36"/>
                <w:sz w:val="22"/>
                <w:szCs w:val="22"/>
              </w:rPr>
            </w:rPrChange>
          </w:rPr>
          <w:delText xml:space="preserve"> </w:delText>
        </w:r>
      </w:del>
      <w:del w:id="929" w:author="Risa" w:date="2021-06-18T10:14:00Z">
        <w:r w:rsidR="00D0266D" w:rsidRPr="00C80AA1" w:rsidDel="00191FF0">
          <w:rPr>
            <w:bCs/>
            <w:kern w:val="36"/>
            <w:sz w:val="22"/>
            <w:szCs w:val="22"/>
            <w:highlight w:val="red"/>
            <w:rPrChange w:id="930" w:author="Risa" w:date="2021-06-17T17:45:00Z">
              <w:rPr>
                <w:bCs/>
                <w:kern w:val="36"/>
                <w:sz w:val="22"/>
                <w:szCs w:val="22"/>
              </w:rPr>
            </w:rPrChange>
          </w:rPr>
          <w:delText>201</w:delText>
        </w:r>
        <w:r w:rsidR="000547B1" w:rsidRPr="00C80AA1" w:rsidDel="00191FF0">
          <w:rPr>
            <w:bCs/>
            <w:kern w:val="36"/>
            <w:sz w:val="22"/>
            <w:szCs w:val="22"/>
            <w:highlight w:val="red"/>
            <w:rPrChange w:id="931" w:author="Risa" w:date="2021-06-17T17:45:00Z">
              <w:rPr>
                <w:bCs/>
                <w:kern w:val="36"/>
                <w:sz w:val="22"/>
                <w:szCs w:val="22"/>
              </w:rPr>
            </w:rPrChange>
          </w:rPr>
          <w:delText>4</w:delText>
        </w:r>
        <w:r w:rsidR="00D0266D" w:rsidRPr="00791B36" w:rsidDel="00191FF0">
          <w:rPr>
            <w:bCs/>
            <w:kern w:val="36"/>
            <w:sz w:val="22"/>
            <w:szCs w:val="22"/>
          </w:rPr>
          <w:delText>)</w:delText>
        </w:r>
      </w:del>
      <w:r w:rsidR="00D0266D" w:rsidRPr="00791B36">
        <w:rPr>
          <w:bCs/>
          <w:kern w:val="36"/>
          <w:sz w:val="22"/>
          <w:szCs w:val="22"/>
        </w:rPr>
        <w:t xml:space="preserve"> </w:t>
      </w:r>
      <w:r w:rsidR="001569B3" w:rsidRPr="00791B36">
        <w:rPr>
          <w:bCs/>
          <w:kern w:val="36"/>
          <w:sz w:val="22"/>
          <w:szCs w:val="22"/>
        </w:rPr>
        <w:t xml:space="preserve">is shaping </w:t>
      </w:r>
      <w:commentRangeStart w:id="932"/>
      <w:r w:rsidR="001569B3" w:rsidRPr="00791B36">
        <w:rPr>
          <w:bCs/>
          <w:kern w:val="36"/>
          <w:sz w:val="22"/>
          <w:szCs w:val="22"/>
        </w:rPr>
        <w:t xml:space="preserve">tendency towards </w:t>
      </w:r>
      <w:r w:rsidR="00F3370C" w:rsidRPr="00791B36">
        <w:rPr>
          <w:sz w:val="22"/>
          <w:szCs w:val="22"/>
        </w:rPr>
        <w:t>persistence</w:t>
      </w:r>
      <w:commentRangeEnd w:id="932"/>
      <w:r w:rsidR="00191FF0">
        <w:rPr>
          <w:rStyle w:val="CommentReference"/>
        </w:rPr>
        <w:commentReference w:id="932"/>
      </w:r>
      <w:r w:rsidR="00345813" w:rsidRPr="00791B36">
        <w:rPr>
          <w:bCs/>
          <w:kern w:val="36"/>
          <w:sz w:val="22"/>
          <w:szCs w:val="22"/>
        </w:rPr>
        <w:t xml:space="preserve">. </w:t>
      </w:r>
      <w:r w:rsidR="001569B3" w:rsidRPr="00791B36">
        <w:rPr>
          <w:sz w:val="22"/>
          <w:szCs w:val="22"/>
        </w:rPr>
        <w:t xml:space="preserve">What has been clear for </w:t>
      </w:r>
      <w:r w:rsidR="00383B88" w:rsidRPr="00791B36">
        <w:rPr>
          <w:sz w:val="22"/>
          <w:szCs w:val="22"/>
        </w:rPr>
        <w:t>almost three</w:t>
      </w:r>
      <w:r w:rsidR="00345813" w:rsidRPr="00791B36">
        <w:rPr>
          <w:sz w:val="22"/>
          <w:szCs w:val="22"/>
        </w:rPr>
        <w:t xml:space="preserve"> decades</w:t>
      </w:r>
      <w:r w:rsidR="001569B3" w:rsidRPr="00791B36">
        <w:rPr>
          <w:sz w:val="22"/>
          <w:szCs w:val="22"/>
        </w:rPr>
        <w:t xml:space="preserve"> is the effect of global climate change on physiolog</w:t>
      </w:r>
      <w:r w:rsidR="00751660" w:rsidRPr="00791B36">
        <w:rPr>
          <w:sz w:val="22"/>
          <w:szCs w:val="22"/>
        </w:rPr>
        <w:t>ical</w:t>
      </w:r>
      <w:r w:rsidR="001569B3" w:rsidRPr="00791B36">
        <w:rPr>
          <w:sz w:val="22"/>
          <w:szCs w:val="22"/>
        </w:rPr>
        <w:t xml:space="preserve"> traits.</w:t>
      </w:r>
      <w:r w:rsidR="00345813" w:rsidRPr="00791B36">
        <w:rPr>
          <w:sz w:val="22"/>
          <w:szCs w:val="22"/>
        </w:rPr>
        <w:t xml:space="preserve"> </w:t>
      </w:r>
      <w:ins w:id="933" w:author="Risa" w:date="2021-06-18T10:16:00Z">
        <w:r w:rsidR="00191FF0">
          <w:rPr>
            <w:sz w:val="22"/>
            <w:szCs w:val="22"/>
          </w:rPr>
          <w:fldChar w:fldCharType="begin" w:fldLock="1"/>
        </w:r>
      </w:ins>
      <w:r w:rsidR="00191FF0">
        <w:rPr>
          <w:sz w:val="22"/>
          <w:szCs w:val="22"/>
        </w:rPr>
        <w:instrText>ADDIN CSL_CITATION {"citationItems":[{"id":"ITEM-1","itemData":{"DOI":"10.1093/treephys/21.16.1195","ISSN":"0829-318X","PMID":"11600341","abstract":"The contribution of changes in meristem behavior to age-related decline in forest productivity is poorly understood. We studied age-related trends in needle morphology and gas exchange in a population of red spruce (Picea rubens Sarg.) growing in a multi-cohort stand where trees ranged from first-year germinants to trees over 150 years old, as well as in grafted scions from these trees. In the field study, age-related trends in foliar morphology were determined in six cohorts ranging in age from 2 to 120 years, and differences in gas exchange characteristics were compared between 60- and 120-year age classes. In a common-rootstock study, scions from trees representing 20-, 60-, and 120-year cohorts were grafted onto juvenile rootstock and maintained for three growing seasons, after which morphological and physiological foliar attributes were evaluated. The field study revealed significant age-related trends in foliar morphology, including decreasing specific leaf area, and increasing needle width, projected area, and width/length ratio. Similar trends were apparent in foliage from the grafted scions. Both in situ foliage and shoots of grafted scions from the oldest cohort showed significantly lower photosynthetic rates than their counterparts from younger trees; however, differences in stomatal conductance and internal CO2 concentrations were not significant. These results suggest that: (1) foliage of red spruce exhibits age-related trends in both morphology and physiology; (2) age-related decreases in photosynthetic rates contribute to declining productivity in old red spruce; (3) declines in photosynthetic rates result from non-stomatal limitations; and (4) age-related changes in morphology and physiology are inherent in meristems and persist for at least 3 years in scions grafted to juvenile rootstock.","author":[{"dropping-particle":"","family":"Day","given":"M. E.","non-dropping-particle":"","parse-names":false,"suffix":""},{"dropping-particle":"","family":"Greenwood","given":"M. S.","non-dropping-particle":"","parse-names":false,"suffix":""},{"dropping-particle":"","family":"White","given":"A. S.","non-dropping-particle":"","parse-names":false,"suffix":""}],"container-title":"Tree Physiology","id":"ITEM-1","issue":"16","issued":{"date-parts":[["2001","10","1"]]},"page":"1195-1204","title":"Age-related changes in foliar morphology and physiology in red spruce and their influence on declining photosynthetic rates and productivity with tree age","type":"article-journal","volume":"21"},"uris":["http://www.mendeley.com/documents/?uuid=5e11f858-4f87-40b5-8faf-e8d0c3d819b7"]}],"mendeley":{"formattedCitation":"(Day et al., 2001)","manualFormatting":"Day et al. (2001)","plainTextFormattedCitation":"(Day et al., 2001)","previouslyFormattedCitation":"(Day et al., 2001)"},"properties":{"noteIndex":0},"schema":"https://github.com/citation-style-language/schema/raw/master/csl-citation.json"}</w:instrText>
      </w:r>
      <w:r w:rsidR="00191FF0">
        <w:rPr>
          <w:sz w:val="22"/>
          <w:szCs w:val="22"/>
        </w:rPr>
        <w:fldChar w:fldCharType="separate"/>
      </w:r>
      <w:del w:id="934" w:author="Risa" w:date="2021-06-18T10:16:00Z">
        <w:r w:rsidR="00191FF0" w:rsidRPr="00191FF0" w:rsidDel="00191FF0">
          <w:rPr>
            <w:noProof/>
            <w:sz w:val="22"/>
            <w:szCs w:val="22"/>
          </w:rPr>
          <w:delText>(</w:delText>
        </w:r>
      </w:del>
      <w:r w:rsidR="00191FF0" w:rsidRPr="00191FF0">
        <w:rPr>
          <w:noProof/>
          <w:sz w:val="22"/>
          <w:szCs w:val="22"/>
        </w:rPr>
        <w:t>Day et al.</w:t>
      </w:r>
      <w:del w:id="935" w:author="Risa" w:date="2021-06-18T10:16:00Z">
        <w:r w:rsidR="00191FF0" w:rsidRPr="00191FF0" w:rsidDel="00191FF0">
          <w:rPr>
            <w:noProof/>
            <w:sz w:val="22"/>
            <w:szCs w:val="22"/>
          </w:rPr>
          <w:delText>,</w:delText>
        </w:r>
      </w:del>
      <w:r w:rsidR="00191FF0" w:rsidRPr="00191FF0">
        <w:rPr>
          <w:noProof/>
          <w:sz w:val="22"/>
          <w:szCs w:val="22"/>
        </w:rPr>
        <w:t xml:space="preserve"> </w:t>
      </w:r>
      <w:ins w:id="936" w:author="Risa" w:date="2021-06-18T10:16:00Z">
        <w:r w:rsidR="00191FF0">
          <w:rPr>
            <w:noProof/>
            <w:sz w:val="22"/>
            <w:szCs w:val="22"/>
          </w:rPr>
          <w:t>(</w:t>
        </w:r>
      </w:ins>
      <w:r w:rsidR="00191FF0" w:rsidRPr="00191FF0">
        <w:rPr>
          <w:noProof/>
          <w:sz w:val="22"/>
          <w:szCs w:val="22"/>
        </w:rPr>
        <w:t>2001)</w:t>
      </w:r>
      <w:ins w:id="937" w:author="Risa" w:date="2021-06-18T10:16:00Z">
        <w:r w:rsidR="00191FF0">
          <w:rPr>
            <w:sz w:val="22"/>
            <w:szCs w:val="22"/>
          </w:rPr>
          <w:fldChar w:fldCharType="end"/>
        </w:r>
        <w:r w:rsidR="00191FF0">
          <w:rPr>
            <w:sz w:val="22"/>
            <w:szCs w:val="22"/>
          </w:rPr>
          <w:t xml:space="preserve"> </w:t>
        </w:r>
      </w:ins>
      <w:del w:id="938" w:author="Risa" w:date="2021-06-18T10:15:00Z">
        <w:r w:rsidR="00345813" w:rsidRPr="00C80AA1" w:rsidDel="00191FF0">
          <w:rPr>
            <w:sz w:val="22"/>
            <w:szCs w:val="22"/>
            <w:highlight w:val="red"/>
            <w:rPrChange w:id="939" w:author="Risa" w:date="2021-06-17T17:45:00Z">
              <w:rPr>
                <w:sz w:val="22"/>
                <w:szCs w:val="22"/>
              </w:rPr>
            </w:rPrChange>
          </w:rPr>
          <w:delText>Day</w:delText>
        </w:r>
      </w:del>
      <w:del w:id="940" w:author="Risa" w:date="2021-06-17T17:45:00Z">
        <w:r w:rsidR="00C47820" w:rsidRPr="00C80AA1" w:rsidDel="00C80AA1">
          <w:rPr>
            <w:sz w:val="22"/>
            <w:szCs w:val="22"/>
            <w:highlight w:val="red"/>
            <w:rPrChange w:id="941" w:author="Risa" w:date="2021-06-17T17:45:00Z">
              <w:rPr>
                <w:sz w:val="22"/>
                <w:szCs w:val="22"/>
              </w:rPr>
            </w:rPrChange>
          </w:rPr>
          <w:delText>,</w:delText>
        </w:r>
        <w:r w:rsidR="00345813" w:rsidRPr="00C80AA1" w:rsidDel="00C80AA1">
          <w:rPr>
            <w:sz w:val="22"/>
            <w:szCs w:val="22"/>
            <w:highlight w:val="red"/>
            <w:rPrChange w:id="942" w:author="Risa" w:date="2021-06-17T17:45:00Z">
              <w:rPr>
                <w:sz w:val="22"/>
                <w:szCs w:val="22"/>
              </w:rPr>
            </w:rPrChange>
          </w:rPr>
          <w:delText xml:space="preserve"> Greenwood and White </w:delText>
        </w:r>
      </w:del>
      <w:del w:id="943" w:author="Risa" w:date="2021-06-18T10:15:00Z">
        <w:r w:rsidR="00345813" w:rsidRPr="00C80AA1" w:rsidDel="00191FF0">
          <w:rPr>
            <w:sz w:val="22"/>
            <w:szCs w:val="22"/>
            <w:highlight w:val="red"/>
            <w:rPrChange w:id="944" w:author="Risa" w:date="2021-06-17T17:45:00Z">
              <w:rPr>
                <w:sz w:val="22"/>
                <w:szCs w:val="22"/>
              </w:rPr>
            </w:rPrChange>
          </w:rPr>
          <w:delText>(2001</w:delText>
        </w:r>
        <w:r w:rsidR="00345813" w:rsidRPr="00791B36" w:rsidDel="00191FF0">
          <w:rPr>
            <w:sz w:val="22"/>
            <w:szCs w:val="22"/>
          </w:rPr>
          <w:delText xml:space="preserve">) </w:delText>
        </w:r>
      </w:del>
      <w:r w:rsidR="00345813" w:rsidRPr="00791B36">
        <w:rPr>
          <w:sz w:val="22"/>
          <w:szCs w:val="22"/>
        </w:rPr>
        <w:t>found</w:t>
      </w:r>
      <w:r w:rsidR="00751660" w:rsidRPr="00791B36">
        <w:rPr>
          <w:sz w:val="22"/>
          <w:szCs w:val="22"/>
        </w:rPr>
        <w:t xml:space="preserve"> that</w:t>
      </w:r>
      <w:r w:rsidR="00345813" w:rsidRPr="00791B36">
        <w:rPr>
          <w:sz w:val="22"/>
          <w:szCs w:val="22"/>
        </w:rPr>
        <w:t xml:space="preserve"> an uptick in annual temperatures signaled increased leaf-air vapor pressure deficits </w:t>
      </w:r>
      <w:r w:rsidR="00751660" w:rsidRPr="00791B36">
        <w:rPr>
          <w:sz w:val="22"/>
          <w:szCs w:val="22"/>
        </w:rPr>
        <w:t xml:space="preserve">that </w:t>
      </w:r>
      <w:r w:rsidR="00345813" w:rsidRPr="00791B36">
        <w:rPr>
          <w:sz w:val="22"/>
          <w:szCs w:val="22"/>
        </w:rPr>
        <w:t>negatively impact</w:t>
      </w:r>
      <w:r w:rsidR="00C47820" w:rsidRPr="00791B36">
        <w:rPr>
          <w:sz w:val="22"/>
          <w:szCs w:val="22"/>
        </w:rPr>
        <w:t>ed</w:t>
      </w:r>
      <w:r w:rsidR="00345813" w:rsidRPr="00791B36">
        <w:rPr>
          <w:sz w:val="22"/>
          <w:szCs w:val="22"/>
        </w:rPr>
        <w:t xml:space="preserve"> pitch pine stomata</w:t>
      </w:r>
      <w:r w:rsidR="00751660" w:rsidRPr="00791B36">
        <w:rPr>
          <w:sz w:val="22"/>
          <w:szCs w:val="22"/>
        </w:rPr>
        <w:t xml:space="preserve">l conductance </w:t>
      </w:r>
      <w:r w:rsidR="00345813" w:rsidRPr="00791B36">
        <w:rPr>
          <w:sz w:val="22"/>
          <w:szCs w:val="22"/>
        </w:rPr>
        <w:t>and limit</w:t>
      </w:r>
      <w:r w:rsidR="00C47820" w:rsidRPr="00791B36">
        <w:rPr>
          <w:sz w:val="22"/>
          <w:szCs w:val="22"/>
        </w:rPr>
        <w:t>ed</w:t>
      </w:r>
      <w:r w:rsidR="00345813" w:rsidRPr="00791B36">
        <w:rPr>
          <w:sz w:val="22"/>
          <w:szCs w:val="22"/>
        </w:rPr>
        <w:t xml:space="preserve"> gas exchange. </w:t>
      </w:r>
      <w:commentRangeStart w:id="945"/>
      <w:r w:rsidR="00345813" w:rsidRPr="00791B36">
        <w:rPr>
          <w:sz w:val="22"/>
          <w:szCs w:val="22"/>
        </w:rPr>
        <w:t xml:space="preserve">In a related report, scientists </w:t>
      </w:r>
      <w:r w:rsidR="00A25E65" w:rsidRPr="00791B36">
        <w:rPr>
          <w:sz w:val="22"/>
          <w:szCs w:val="22"/>
        </w:rPr>
        <w:t>found</w:t>
      </w:r>
      <w:r w:rsidR="00345813" w:rsidRPr="00791B36">
        <w:rPr>
          <w:sz w:val="22"/>
          <w:szCs w:val="22"/>
        </w:rPr>
        <w:t xml:space="preserve"> warming trends </w:t>
      </w:r>
      <w:del w:id="946" w:author="Risa" w:date="2021-06-18T10:21:00Z">
        <w:r w:rsidR="00345813" w:rsidRPr="00791B36" w:rsidDel="00E44840">
          <w:rPr>
            <w:sz w:val="22"/>
            <w:szCs w:val="22"/>
          </w:rPr>
          <w:delText>(</w:delText>
        </w:r>
        <w:r w:rsidR="00345813" w:rsidRPr="00580472" w:rsidDel="00E44840">
          <w:rPr>
            <w:sz w:val="22"/>
            <w:szCs w:val="22"/>
            <w:highlight w:val="red"/>
            <w:rPrChange w:id="947" w:author="Risa" w:date="2021-06-17T17:45:00Z">
              <w:rPr>
                <w:sz w:val="22"/>
                <w:szCs w:val="22"/>
              </w:rPr>
            </w:rPrChange>
          </w:rPr>
          <w:delText xml:space="preserve">Kunkel </w:delText>
        </w:r>
      </w:del>
      <w:del w:id="948" w:author="Risa" w:date="2021-06-17T17:40:00Z">
        <w:r w:rsidR="00345813" w:rsidRPr="00580472" w:rsidDel="006179D8">
          <w:rPr>
            <w:i/>
            <w:iCs/>
            <w:sz w:val="22"/>
            <w:szCs w:val="22"/>
            <w:highlight w:val="red"/>
            <w:rPrChange w:id="949" w:author="Risa" w:date="2021-06-17T17:45:00Z">
              <w:rPr>
                <w:i/>
                <w:iCs/>
                <w:sz w:val="22"/>
                <w:szCs w:val="22"/>
              </w:rPr>
            </w:rPrChange>
          </w:rPr>
          <w:delText>et al</w:delText>
        </w:r>
        <w:r w:rsidR="00345813" w:rsidRPr="00580472" w:rsidDel="006179D8">
          <w:rPr>
            <w:sz w:val="22"/>
            <w:szCs w:val="22"/>
            <w:highlight w:val="red"/>
            <w:rPrChange w:id="950" w:author="Risa" w:date="2021-06-17T17:45:00Z">
              <w:rPr>
                <w:sz w:val="22"/>
                <w:szCs w:val="22"/>
              </w:rPr>
            </w:rPrChange>
          </w:rPr>
          <w:delText xml:space="preserve"> </w:delText>
        </w:r>
      </w:del>
      <w:del w:id="951" w:author="Risa" w:date="2021-06-18T10:21:00Z">
        <w:r w:rsidR="00345813" w:rsidRPr="00580472" w:rsidDel="00E44840">
          <w:rPr>
            <w:sz w:val="22"/>
            <w:szCs w:val="22"/>
            <w:highlight w:val="red"/>
            <w:rPrChange w:id="952" w:author="Risa" w:date="2021-06-17T17:45:00Z">
              <w:rPr>
                <w:sz w:val="22"/>
                <w:szCs w:val="22"/>
              </w:rPr>
            </w:rPrChange>
          </w:rPr>
          <w:delText>2013</w:delText>
        </w:r>
        <w:r w:rsidR="00345813" w:rsidRPr="00791B36" w:rsidDel="00E44840">
          <w:rPr>
            <w:sz w:val="22"/>
            <w:szCs w:val="22"/>
          </w:rPr>
          <w:delText xml:space="preserve">) </w:delText>
        </w:r>
      </w:del>
      <w:r w:rsidR="00345813" w:rsidRPr="00791B36">
        <w:rPr>
          <w:sz w:val="22"/>
          <w:szCs w:val="22"/>
        </w:rPr>
        <w:t>increase</w:t>
      </w:r>
      <w:r w:rsidR="00C47820" w:rsidRPr="00791B36">
        <w:rPr>
          <w:sz w:val="22"/>
          <w:szCs w:val="22"/>
        </w:rPr>
        <w:t>d</w:t>
      </w:r>
      <w:r w:rsidR="00345813" w:rsidRPr="00791B36">
        <w:rPr>
          <w:sz w:val="22"/>
          <w:szCs w:val="22"/>
        </w:rPr>
        <w:t xml:space="preserve"> pitch pine </w:t>
      </w:r>
      <w:r w:rsidR="00751660" w:rsidRPr="00791B36">
        <w:rPr>
          <w:sz w:val="22"/>
          <w:szCs w:val="22"/>
        </w:rPr>
        <w:t xml:space="preserve">reproductive </w:t>
      </w:r>
      <w:r w:rsidR="00345813" w:rsidRPr="00791B36">
        <w:rPr>
          <w:sz w:val="22"/>
          <w:szCs w:val="22"/>
        </w:rPr>
        <w:t xml:space="preserve">difficulties </w:t>
      </w:r>
      <w:ins w:id="953" w:author="Risa" w:date="2021-06-18T10:24:00Z">
        <w:r w:rsidR="00E44840">
          <w:rPr>
            <w:sz w:val="22"/>
            <w:szCs w:val="22"/>
          </w:rPr>
          <w:fldChar w:fldCharType="begin" w:fldLock="1"/>
        </w:r>
      </w:ins>
      <w:r w:rsidR="004832CE">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et al., 2015)","plainTextFormattedCitation":"(Ledig et al., 2015)","previouslyFormattedCitation":"(Ledig et al., 2015)"},"properties":{"noteIndex":0},"schema":"https://github.com/citation-style-language/schema/raw/master/csl-citation.json"}</w:instrText>
      </w:r>
      <w:r w:rsidR="00E44840">
        <w:rPr>
          <w:sz w:val="22"/>
          <w:szCs w:val="22"/>
        </w:rPr>
        <w:fldChar w:fldCharType="separate"/>
      </w:r>
      <w:r w:rsidR="00E44840" w:rsidRPr="00E44840">
        <w:rPr>
          <w:noProof/>
          <w:sz w:val="22"/>
          <w:szCs w:val="22"/>
        </w:rPr>
        <w:t>(Ledig et al., 2015)</w:t>
      </w:r>
      <w:ins w:id="954" w:author="Risa" w:date="2021-06-18T10:24:00Z">
        <w:r w:rsidR="00E44840">
          <w:rPr>
            <w:sz w:val="22"/>
            <w:szCs w:val="22"/>
          </w:rPr>
          <w:fldChar w:fldCharType="end"/>
        </w:r>
      </w:ins>
      <w:del w:id="955" w:author="Risa" w:date="2021-06-18T10:24:00Z">
        <w:r w:rsidR="00345813" w:rsidRPr="00791B36" w:rsidDel="00E44840">
          <w:rPr>
            <w:sz w:val="22"/>
            <w:szCs w:val="22"/>
          </w:rPr>
          <w:delText>(</w:delText>
        </w:r>
        <w:r w:rsidR="00345813" w:rsidRPr="00580472" w:rsidDel="00E44840">
          <w:rPr>
            <w:sz w:val="22"/>
            <w:szCs w:val="22"/>
            <w:highlight w:val="red"/>
            <w:rPrChange w:id="956" w:author="Risa" w:date="2021-06-17T17:45:00Z">
              <w:rPr>
                <w:sz w:val="22"/>
                <w:szCs w:val="22"/>
              </w:rPr>
            </w:rPrChange>
          </w:rPr>
          <w:delText xml:space="preserve">Ledig </w:delText>
        </w:r>
      </w:del>
      <w:del w:id="957" w:author="Risa" w:date="2021-06-17T17:45:00Z">
        <w:r w:rsidR="00345813" w:rsidRPr="00580472" w:rsidDel="00580472">
          <w:rPr>
            <w:i/>
            <w:sz w:val="22"/>
            <w:szCs w:val="22"/>
            <w:highlight w:val="red"/>
            <w:rPrChange w:id="958" w:author="Risa" w:date="2021-06-17T17:45:00Z">
              <w:rPr>
                <w:iCs/>
                <w:sz w:val="22"/>
                <w:szCs w:val="22"/>
              </w:rPr>
            </w:rPrChange>
          </w:rPr>
          <w:delText>Smouse and Hom</w:delText>
        </w:r>
      </w:del>
      <w:del w:id="959" w:author="Risa" w:date="2021-06-18T10:24:00Z">
        <w:r w:rsidR="00345813" w:rsidRPr="00580472" w:rsidDel="00E44840">
          <w:rPr>
            <w:sz w:val="22"/>
            <w:szCs w:val="22"/>
            <w:highlight w:val="red"/>
            <w:rPrChange w:id="960" w:author="Risa" w:date="2021-06-17T17:45:00Z">
              <w:rPr>
                <w:sz w:val="22"/>
                <w:szCs w:val="22"/>
              </w:rPr>
            </w:rPrChange>
          </w:rPr>
          <w:delText xml:space="preserve"> 2015</w:delText>
        </w:r>
        <w:r w:rsidR="00345813" w:rsidRPr="00791B36" w:rsidDel="00E44840">
          <w:rPr>
            <w:sz w:val="22"/>
            <w:szCs w:val="22"/>
          </w:rPr>
          <w:delText>)</w:delText>
        </w:r>
      </w:del>
      <w:r w:rsidR="00345813" w:rsidRPr="00791B36">
        <w:rPr>
          <w:sz w:val="22"/>
          <w:szCs w:val="22"/>
        </w:rPr>
        <w:t xml:space="preserve">. </w:t>
      </w:r>
      <w:bookmarkEnd w:id="891"/>
      <w:r w:rsidR="00345813" w:rsidRPr="00791B36">
        <w:rPr>
          <w:sz w:val="22"/>
          <w:szCs w:val="22"/>
        </w:rPr>
        <w:t>This include</w:t>
      </w:r>
      <w:r w:rsidR="00751660" w:rsidRPr="00791B36">
        <w:rPr>
          <w:sz w:val="22"/>
          <w:szCs w:val="22"/>
        </w:rPr>
        <w:t>d</w:t>
      </w:r>
      <w:r w:rsidR="00345813" w:rsidRPr="00791B36">
        <w:rPr>
          <w:sz w:val="22"/>
          <w:szCs w:val="22"/>
        </w:rPr>
        <w:t xml:space="preserve"> </w:t>
      </w:r>
      <w:r w:rsidR="00345813" w:rsidRPr="00791B36">
        <w:rPr>
          <w:bCs/>
          <w:kern w:val="36"/>
          <w:sz w:val="22"/>
          <w:szCs w:val="22"/>
        </w:rPr>
        <w:t xml:space="preserve">weather-related effects such as </w:t>
      </w:r>
      <w:r w:rsidR="00345813" w:rsidRPr="00791B36">
        <w:rPr>
          <w:sz w:val="22"/>
          <w:szCs w:val="22"/>
        </w:rPr>
        <w:t>episodic drought, harsh winds</w:t>
      </w:r>
      <w:r w:rsidR="00751660" w:rsidRPr="00791B36">
        <w:rPr>
          <w:sz w:val="22"/>
          <w:szCs w:val="22"/>
        </w:rPr>
        <w:t>,</w:t>
      </w:r>
      <w:r w:rsidR="00345813" w:rsidRPr="00791B36">
        <w:rPr>
          <w:sz w:val="22"/>
          <w:szCs w:val="22"/>
        </w:rPr>
        <w:t xml:space="preserve"> and salt spray </w:t>
      </w:r>
      <w:r w:rsidR="00345813" w:rsidRPr="004832CE">
        <w:rPr>
          <w:sz w:val="22"/>
          <w:szCs w:val="22"/>
        </w:rPr>
        <w:t>(</w:t>
      </w:r>
      <w:commentRangeStart w:id="961"/>
      <w:r w:rsidR="00345813" w:rsidRPr="004832CE">
        <w:rPr>
          <w:sz w:val="22"/>
          <w:szCs w:val="22"/>
        </w:rPr>
        <w:t>Schmitt 2015</w:t>
      </w:r>
      <w:commentRangeEnd w:id="961"/>
      <w:r w:rsidR="00E44840" w:rsidRPr="004832CE">
        <w:rPr>
          <w:rStyle w:val="CommentReference"/>
        </w:rPr>
        <w:commentReference w:id="961"/>
      </w:r>
      <w:r w:rsidR="00345813" w:rsidRPr="004832CE">
        <w:rPr>
          <w:sz w:val="22"/>
          <w:szCs w:val="22"/>
        </w:rPr>
        <w:t xml:space="preserve">; Fernandez </w:t>
      </w:r>
      <w:del w:id="962" w:author="Risa" w:date="2021-06-17T17:40:00Z">
        <w:r w:rsidR="00345813" w:rsidRPr="004832CE" w:rsidDel="006179D8">
          <w:rPr>
            <w:i/>
            <w:iCs/>
            <w:sz w:val="22"/>
            <w:szCs w:val="22"/>
          </w:rPr>
          <w:delText>et al</w:delText>
        </w:r>
        <w:r w:rsidR="00345813" w:rsidRPr="004832CE" w:rsidDel="006179D8">
          <w:rPr>
            <w:sz w:val="22"/>
            <w:szCs w:val="22"/>
          </w:rPr>
          <w:delText xml:space="preserve"> </w:delText>
        </w:r>
      </w:del>
      <w:ins w:id="963" w:author="Risa" w:date="2021-06-17T17:40:00Z">
        <w:r w:rsidR="006179D8" w:rsidRPr="004832CE">
          <w:rPr>
            <w:i/>
            <w:iCs/>
            <w:sz w:val="22"/>
            <w:szCs w:val="22"/>
          </w:rPr>
          <w:t xml:space="preserve">et al. </w:t>
        </w:r>
      </w:ins>
      <w:r w:rsidR="00345813" w:rsidRPr="004832CE">
        <w:rPr>
          <w:sz w:val="22"/>
          <w:szCs w:val="22"/>
        </w:rPr>
        <w:t xml:space="preserve">2015) </w:t>
      </w:r>
      <w:r w:rsidR="00C47820" w:rsidRPr="004832CE">
        <w:rPr>
          <w:sz w:val="22"/>
          <w:szCs w:val="22"/>
        </w:rPr>
        <w:t xml:space="preserve">as well as </w:t>
      </w:r>
      <w:r w:rsidR="00C47820" w:rsidRPr="004832CE">
        <w:rPr>
          <w:sz w:val="22"/>
          <w:szCs w:val="22"/>
        </w:rPr>
        <w:lastRenderedPageBreak/>
        <w:t xml:space="preserve">conditions that increased </w:t>
      </w:r>
      <w:r w:rsidR="00345813" w:rsidRPr="004832CE">
        <w:rPr>
          <w:sz w:val="22"/>
          <w:szCs w:val="22"/>
        </w:rPr>
        <w:t>cold intolerance (</w:t>
      </w:r>
      <w:commentRangeStart w:id="964"/>
      <w:proofErr w:type="spellStart"/>
      <w:r w:rsidR="00345813" w:rsidRPr="004832CE">
        <w:rPr>
          <w:sz w:val="22"/>
          <w:szCs w:val="22"/>
        </w:rPr>
        <w:t>Berang</w:t>
      </w:r>
      <w:proofErr w:type="spellEnd"/>
      <w:r w:rsidR="00345813" w:rsidRPr="004832CE">
        <w:rPr>
          <w:sz w:val="22"/>
          <w:szCs w:val="22"/>
        </w:rPr>
        <w:t xml:space="preserve"> and Steiner 1985</w:t>
      </w:r>
      <w:commentRangeEnd w:id="945"/>
      <w:r w:rsidR="00191FF0" w:rsidRPr="004832CE">
        <w:rPr>
          <w:rStyle w:val="CommentReference"/>
        </w:rPr>
        <w:commentReference w:id="945"/>
      </w:r>
      <w:commentRangeEnd w:id="964"/>
      <w:r w:rsidR="00E44840" w:rsidRPr="004832CE">
        <w:rPr>
          <w:rStyle w:val="CommentReference"/>
        </w:rPr>
        <w:commentReference w:id="964"/>
      </w:r>
      <w:r w:rsidR="00345813" w:rsidRPr="004832CE">
        <w:rPr>
          <w:sz w:val="22"/>
          <w:szCs w:val="22"/>
        </w:rPr>
        <w:t>).</w:t>
      </w:r>
      <w:r w:rsidR="00FF76EB" w:rsidRPr="00791B36">
        <w:rPr>
          <w:sz w:val="22"/>
          <w:szCs w:val="22"/>
        </w:rPr>
        <w:t xml:space="preserve"> </w:t>
      </w:r>
      <w:r w:rsidR="00345813" w:rsidRPr="00791B36">
        <w:rPr>
          <w:sz w:val="22"/>
          <w:szCs w:val="22"/>
        </w:rPr>
        <w:t>Increases in annual winter temperatures</w:t>
      </w:r>
      <w:del w:id="965" w:author="Risa" w:date="2021-06-18T10:19:00Z">
        <w:r w:rsidR="00345813" w:rsidRPr="00791B36" w:rsidDel="00191FF0">
          <w:rPr>
            <w:sz w:val="22"/>
            <w:szCs w:val="22"/>
          </w:rPr>
          <w:delText xml:space="preserve"> </w:delText>
        </w:r>
        <w:r w:rsidR="00345813" w:rsidRPr="00791B36" w:rsidDel="00191FF0">
          <w:rPr>
            <w:bCs/>
            <w:kern w:val="36"/>
            <w:sz w:val="22"/>
            <w:szCs w:val="22"/>
          </w:rPr>
          <w:delText>(</w:delText>
        </w:r>
        <w:r w:rsidR="00345813" w:rsidRPr="00580472" w:rsidDel="00191FF0">
          <w:rPr>
            <w:bCs/>
            <w:kern w:val="36"/>
            <w:sz w:val="22"/>
            <w:szCs w:val="22"/>
            <w:highlight w:val="red"/>
            <w:rPrChange w:id="966" w:author="Risa" w:date="2021-06-17T17:45:00Z">
              <w:rPr>
                <w:bCs/>
                <w:kern w:val="36"/>
                <w:sz w:val="22"/>
                <w:szCs w:val="22"/>
              </w:rPr>
            </w:rPrChange>
          </w:rPr>
          <w:delText xml:space="preserve">Lesk </w:delText>
        </w:r>
      </w:del>
      <w:del w:id="967" w:author="Risa" w:date="2021-06-17T17:40:00Z">
        <w:r w:rsidR="00345813" w:rsidRPr="00580472" w:rsidDel="006179D8">
          <w:rPr>
            <w:bCs/>
            <w:i/>
            <w:iCs/>
            <w:kern w:val="36"/>
            <w:sz w:val="22"/>
            <w:szCs w:val="22"/>
            <w:highlight w:val="red"/>
            <w:rPrChange w:id="968" w:author="Risa" w:date="2021-06-17T17:45:00Z">
              <w:rPr>
                <w:bCs/>
                <w:i/>
                <w:iCs/>
                <w:kern w:val="36"/>
                <w:sz w:val="22"/>
                <w:szCs w:val="22"/>
              </w:rPr>
            </w:rPrChange>
          </w:rPr>
          <w:delText>et al</w:delText>
        </w:r>
        <w:r w:rsidR="00345813" w:rsidRPr="00580472" w:rsidDel="006179D8">
          <w:rPr>
            <w:bCs/>
            <w:kern w:val="36"/>
            <w:sz w:val="22"/>
            <w:szCs w:val="22"/>
            <w:highlight w:val="red"/>
            <w:rPrChange w:id="969" w:author="Risa" w:date="2021-06-17T17:45:00Z">
              <w:rPr>
                <w:bCs/>
                <w:kern w:val="36"/>
                <w:sz w:val="22"/>
                <w:szCs w:val="22"/>
              </w:rPr>
            </w:rPrChange>
          </w:rPr>
          <w:delText xml:space="preserve"> </w:delText>
        </w:r>
      </w:del>
      <w:del w:id="970" w:author="Risa" w:date="2021-06-18T10:19:00Z">
        <w:r w:rsidR="00345813" w:rsidRPr="00580472" w:rsidDel="00191FF0">
          <w:rPr>
            <w:bCs/>
            <w:kern w:val="36"/>
            <w:sz w:val="22"/>
            <w:szCs w:val="22"/>
            <w:highlight w:val="red"/>
            <w:rPrChange w:id="971" w:author="Risa" w:date="2021-06-17T17:45:00Z">
              <w:rPr>
                <w:bCs/>
                <w:kern w:val="36"/>
                <w:sz w:val="22"/>
                <w:szCs w:val="22"/>
              </w:rPr>
            </w:rPrChange>
          </w:rPr>
          <w:delText>2017</w:delText>
        </w:r>
        <w:r w:rsidR="00345813" w:rsidRPr="00791B36" w:rsidDel="00191FF0">
          <w:rPr>
            <w:bCs/>
            <w:kern w:val="36"/>
            <w:sz w:val="22"/>
            <w:szCs w:val="22"/>
          </w:rPr>
          <w:delText>)</w:delText>
        </w:r>
      </w:del>
      <w:r w:rsidR="00345813" w:rsidRPr="00791B36">
        <w:rPr>
          <w:bCs/>
          <w:kern w:val="36"/>
          <w:sz w:val="22"/>
          <w:szCs w:val="22"/>
        </w:rPr>
        <w:t xml:space="preserve"> </w:t>
      </w:r>
      <w:r w:rsidR="00345813" w:rsidRPr="00791B36">
        <w:rPr>
          <w:sz w:val="22"/>
          <w:szCs w:val="22"/>
        </w:rPr>
        <w:t>coupled with an absence of fire cause concern about a quite different disturbance—potential invasion within the next decade of a</w:t>
      </w:r>
      <w:r w:rsidRPr="00791B36">
        <w:rPr>
          <w:sz w:val="22"/>
          <w:szCs w:val="22"/>
        </w:rPr>
        <w:t>n herbivore</w:t>
      </w:r>
      <w:r w:rsidR="00345813" w:rsidRPr="00791B36">
        <w:rPr>
          <w:sz w:val="22"/>
          <w:szCs w:val="22"/>
        </w:rPr>
        <w:t>, Southern pine beetle (</w:t>
      </w:r>
      <w:proofErr w:type="spellStart"/>
      <w:r w:rsidR="00345813" w:rsidRPr="00791B36">
        <w:rPr>
          <w:i/>
          <w:iCs/>
          <w:sz w:val="22"/>
          <w:szCs w:val="22"/>
        </w:rPr>
        <w:t>Dendroctonus</w:t>
      </w:r>
      <w:proofErr w:type="spellEnd"/>
      <w:r w:rsidR="00345813" w:rsidRPr="00791B36">
        <w:rPr>
          <w:i/>
          <w:iCs/>
          <w:sz w:val="22"/>
          <w:szCs w:val="22"/>
        </w:rPr>
        <w:t xml:space="preserve"> frontalis</w:t>
      </w:r>
      <w:r w:rsidR="00345813" w:rsidRPr="00791B36">
        <w:rPr>
          <w:sz w:val="22"/>
          <w:szCs w:val="22"/>
        </w:rPr>
        <w:t xml:space="preserve"> </w:t>
      </w:r>
      <w:del w:id="972" w:author="Risa" w:date="2021-06-17T17:45:00Z">
        <w:r w:rsidR="00345813" w:rsidRPr="00791B36" w:rsidDel="00580472">
          <w:rPr>
            <w:sz w:val="22"/>
            <w:szCs w:val="22"/>
          </w:rPr>
          <w:delText>Zimmer</w:delText>
        </w:r>
        <w:r w:rsidR="00230881" w:rsidRPr="00791B36" w:rsidDel="00580472">
          <w:rPr>
            <w:sz w:val="22"/>
            <w:szCs w:val="22"/>
          </w:rPr>
          <w:delText xml:space="preserve"> </w:delText>
        </w:r>
      </w:del>
      <w:r w:rsidR="00230881" w:rsidRPr="00791B36">
        <w:rPr>
          <w:sz w:val="22"/>
          <w:szCs w:val="22"/>
        </w:rPr>
        <w:t>or ‘SPB’</w:t>
      </w:r>
      <w:ins w:id="973" w:author="Risa" w:date="2021-06-18T10:19:00Z">
        <w:r w:rsidR="00191FF0">
          <w:rPr>
            <w:sz w:val="22"/>
            <w:szCs w:val="22"/>
          </w:rPr>
          <w:t xml:space="preserve">; </w:t>
        </w:r>
      </w:ins>
      <w:ins w:id="974" w:author="Risa" w:date="2021-06-18T10:20:00Z">
        <w:r w:rsidR="00191FF0">
          <w:rPr>
            <w:sz w:val="22"/>
            <w:szCs w:val="22"/>
          </w:rPr>
          <w:fldChar w:fldCharType="begin" w:fldLock="1"/>
        </w:r>
      </w:ins>
      <w:r w:rsidR="00E44840">
        <w:rPr>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et al., 2017)","manualFormatting":"Lesk et al., 2017)","plainTextFormattedCitation":"(Lesk et al., 2017)","previouslyFormattedCitation":"(Lesk et al., 2017)"},"properties":{"noteIndex":0},"schema":"https://github.com/citation-style-language/schema/raw/master/csl-citation.json"}</w:instrText>
      </w:r>
      <w:r w:rsidR="00191FF0">
        <w:rPr>
          <w:sz w:val="22"/>
          <w:szCs w:val="22"/>
        </w:rPr>
        <w:fldChar w:fldCharType="separate"/>
      </w:r>
      <w:del w:id="975" w:author="Risa" w:date="2021-06-18T10:20:00Z">
        <w:r w:rsidR="00191FF0" w:rsidRPr="00191FF0" w:rsidDel="00191FF0">
          <w:rPr>
            <w:noProof/>
            <w:sz w:val="22"/>
            <w:szCs w:val="22"/>
          </w:rPr>
          <w:delText>(</w:delText>
        </w:r>
      </w:del>
      <w:r w:rsidR="00191FF0" w:rsidRPr="00191FF0">
        <w:rPr>
          <w:noProof/>
          <w:sz w:val="22"/>
          <w:szCs w:val="22"/>
        </w:rPr>
        <w:t>Lesk et al., 2017)</w:t>
      </w:r>
      <w:ins w:id="976" w:author="Risa" w:date="2021-06-18T10:20:00Z">
        <w:r w:rsidR="00191FF0">
          <w:rPr>
            <w:sz w:val="22"/>
            <w:szCs w:val="22"/>
          </w:rPr>
          <w:fldChar w:fldCharType="end"/>
        </w:r>
      </w:ins>
      <w:del w:id="977" w:author="Risa" w:date="2021-06-18T10:20:00Z">
        <w:r w:rsidR="00345813" w:rsidRPr="00791B36" w:rsidDel="00191FF0">
          <w:rPr>
            <w:sz w:val="22"/>
            <w:szCs w:val="22"/>
          </w:rPr>
          <w:delText>)</w:delText>
        </w:r>
      </w:del>
      <w:r w:rsidR="00345813" w:rsidRPr="00791B36">
        <w:rPr>
          <w:sz w:val="22"/>
          <w:szCs w:val="22"/>
        </w:rPr>
        <w:t>.</w:t>
      </w:r>
      <w:del w:id="978" w:author="Risa" w:date="2021-06-18T10:20:00Z">
        <w:r w:rsidR="00345813" w:rsidRPr="00791B36" w:rsidDel="00191FF0">
          <w:rPr>
            <w:sz w:val="22"/>
            <w:szCs w:val="22"/>
          </w:rPr>
          <w:delText xml:space="preserve"> </w:delText>
        </w:r>
      </w:del>
    </w:p>
    <w:p w14:paraId="3A4B63FB" w14:textId="77777777" w:rsidR="002F0E15" w:rsidRPr="00791B36" w:rsidRDefault="002F0E15">
      <w:pPr>
        <w:spacing w:line="360" w:lineRule="auto"/>
        <w:rPr>
          <w:sz w:val="22"/>
          <w:szCs w:val="22"/>
        </w:rPr>
        <w:pPrChange w:id="979" w:author="Risa" w:date="2021-06-16T16:30:00Z">
          <w:pPr>
            <w:spacing w:line="276" w:lineRule="auto"/>
            <w:jc w:val="both"/>
          </w:pPr>
        </w:pPrChange>
      </w:pPr>
    </w:p>
    <w:p w14:paraId="30A58E07" w14:textId="5969A829" w:rsidR="00DD04C3" w:rsidRPr="00791B36" w:rsidRDefault="00230881">
      <w:pPr>
        <w:spacing w:line="360" w:lineRule="auto"/>
        <w:rPr>
          <w:bCs/>
          <w:kern w:val="36"/>
          <w:sz w:val="22"/>
          <w:szCs w:val="22"/>
        </w:rPr>
        <w:pPrChange w:id="980" w:author="Risa" w:date="2021-06-16T16:30:00Z">
          <w:pPr>
            <w:spacing w:line="276" w:lineRule="auto"/>
            <w:jc w:val="both"/>
          </w:pPr>
        </w:pPrChange>
      </w:pPr>
      <w:r w:rsidRPr="00791B36">
        <w:rPr>
          <w:sz w:val="22"/>
          <w:szCs w:val="22"/>
        </w:rPr>
        <w:t>Although deer brows</w:t>
      </w:r>
      <w:r w:rsidR="00751660" w:rsidRPr="00791B36">
        <w:rPr>
          <w:sz w:val="22"/>
          <w:szCs w:val="22"/>
        </w:rPr>
        <w:t>ing</w:t>
      </w:r>
      <w:r w:rsidRPr="00791B36">
        <w:rPr>
          <w:sz w:val="22"/>
          <w:szCs w:val="22"/>
        </w:rPr>
        <w:t xml:space="preserve"> and rodent damage historically impeded </w:t>
      </w:r>
      <w:r w:rsidR="00E90D60" w:rsidRPr="00791B36">
        <w:rPr>
          <w:sz w:val="22"/>
          <w:szCs w:val="22"/>
        </w:rPr>
        <w:t xml:space="preserve">tree </w:t>
      </w:r>
      <w:r w:rsidRPr="00791B36">
        <w:rPr>
          <w:sz w:val="22"/>
          <w:szCs w:val="22"/>
        </w:rPr>
        <w:t>survival in pine barrens</w:t>
      </w:r>
      <w:r w:rsidR="00751660" w:rsidRPr="00791B36">
        <w:rPr>
          <w:sz w:val="22"/>
          <w:szCs w:val="22"/>
        </w:rPr>
        <w:t xml:space="preserve"> </w:t>
      </w:r>
      <w:ins w:id="981" w:author="Risa" w:date="2021-06-18T10:34:00Z">
        <w:r w:rsidR="004832CE">
          <w:rPr>
            <w:sz w:val="22"/>
            <w:szCs w:val="22"/>
          </w:rPr>
          <w:fldChar w:fldCharType="begin" w:fldLock="1"/>
        </w:r>
      </w:ins>
      <w:r w:rsidR="004832CE">
        <w:rPr>
          <w:sz w:val="22"/>
          <w:szCs w:val="22"/>
        </w:rPr>
        <w:instrText>ADDIN CSL_CITATION {"citationItems":[{"id":"ITEM-1","itemData":{"DOI":"10.3732/ajb.1200581","ISSN":"0002-9122","PMID":"23515907","abstract":"Premise of the study: Fire in the New Jersey Pine Plains has selectively maintained a dwarf growth form of pitch pine (Pinus rigida), which is distinct from the surrounding tall forest of the Pine Barrens and has several other inherited adaptations that enable it to survive in an environment dominated by fire. Methods: Pitch pine progeny from two Pine Plains sites, the West and East Pine Plains, were grown in common garden environments with progeny from two Pine Barrens stands, Batsto and Great Egg Harbor River. The tests were replicated in five locations: in New Jersey, Connecticut, two sites in Massachusetts, and Korea. One of the tests was monitored for up to 36 yr. Key results: Progeny of Pine Plains origin were, in general, shorter, more crooked, precocious, bore more cones, had a higher frequency of serotinous cones, and had a higher frequency of stem cones than did Pine Barrens progeny, wherever they were grown. Conclusions: The Pine Plains is an ecotype that has evolved in response to disturbance. The several characters that distinguish it from the surrounding tall forest of the Pine Barrens are inherited. The dwarf stature and crooked form not only enable the ecotype to persist in an environment of frequent fires but also increase its flammability. © 2013 Botanical Society of America.","author":[{"dropping-particle":"","family":"Ledig","given":"F. Thomas","non-dropping-particle":"","parse-names":false,"suffix":""},{"dropping-particle":"","family":"Hom","given":"John L.","non-dropping-particle":"","parse-names":false,"suffix":""},{"dropping-particle":"","family":"Smouse","given":"Peter E.","non-dropping-particle":"","parse-names":false,"suffix":""}],"container-title":"American Journal of Botany","id":"ITEM-1","issue":"4","issued":{"date-parts":[["2013","4"]]},"page":"778-791","title":"The evolution of the New Jersey Pine Plains","type":"article-journal","volume":"100"},"uris":["http://www.mendeley.com/documents/?uuid=28d584bc-bda8-42bb-b2d7-6b81792e1e05"]}],"mendeley":{"formattedCitation":"(Ledig et al., 2013)","plainTextFormattedCitation":"(Ledig et al., 2013)","previouslyFormattedCitation":"(Ledig et al., 2013)"},"properties":{"noteIndex":0},"schema":"https://github.com/citation-style-language/schema/raw/master/csl-citation.json"}</w:instrText>
      </w:r>
      <w:r w:rsidR="004832CE">
        <w:rPr>
          <w:sz w:val="22"/>
          <w:szCs w:val="22"/>
        </w:rPr>
        <w:fldChar w:fldCharType="separate"/>
      </w:r>
      <w:r w:rsidR="004832CE" w:rsidRPr="004832CE">
        <w:rPr>
          <w:noProof/>
          <w:sz w:val="22"/>
          <w:szCs w:val="22"/>
        </w:rPr>
        <w:t>(Ledig et al., 2013)</w:t>
      </w:r>
      <w:ins w:id="982" w:author="Risa" w:date="2021-06-18T10:34:00Z">
        <w:r w:rsidR="004832CE">
          <w:rPr>
            <w:sz w:val="22"/>
            <w:szCs w:val="22"/>
          </w:rPr>
          <w:fldChar w:fldCharType="end"/>
        </w:r>
      </w:ins>
      <w:del w:id="983" w:author="Risa" w:date="2021-06-18T10:35:00Z">
        <w:r w:rsidR="00751660" w:rsidRPr="00791B36" w:rsidDel="004832CE">
          <w:rPr>
            <w:sz w:val="22"/>
            <w:szCs w:val="22"/>
          </w:rPr>
          <w:delText>(</w:delText>
        </w:r>
        <w:r w:rsidR="00751660" w:rsidRPr="00580472" w:rsidDel="004832CE">
          <w:rPr>
            <w:sz w:val="22"/>
            <w:szCs w:val="22"/>
            <w:highlight w:val="red"/>
            <w:rPrChange w:id="984" w:author="Risa" w:date="2021-06-17T17:46:00Z">
              <w:rPr>
                <w:sz w:val="22"/>
                <w:szCs w:val="22"/>
              </w:rPr>
            </w:rPrChange>
          </w:rPr>
          <w:delText xml:space="preserve">Ledig </w:delText>
        </w:r>
      </w:del>
      <w:del w:id="985" w:author="Risa" w:date="2021-06-17T17:40:00Z">
        <w:r w:rsidR="00751660" w:rsidRPr="00580472" w:rsidDel="006179D8">
          <w:rPr>
            <w:i/>
            <w:iCs/>
            <w:sz w:val="22"/>
            <w:szCs w:val="22"/>
            <w:highlight w:val="red"/>
            <w:rPrChange w:id="986" w:author="Risa" w:date="2021-06-17T17:46:00Z">
              <w:rPr>
                <w:i/>
                <w:iCs/>
                <w:sz w:val="22"/>
                <w:szCs w:val="22"/>
              </w:rPr>
            </w:rPrChange>
          </w:rPr>
          <w:delText>et al</w:delText>
        </w:r>
        <w:r w:rsidR="00751660" w:rsidRPr="00580472" w:rsidDel="006179D8">
          <w:rPr>
            <w:sz w:val="22"/>
            <w:szCs w:val="22"/>
            <w:highlight w:val="red"/>
            <w:rPrChange w:id="987" w:author="Risa" w:date="2021-06-17T17:46:00Z">
              <w:rPr>
                <w:sz w:val="22"/>
                <w:szCs w:val="22"/>
              </w:rPr>
            </w:rPrChange>
          </w:rPr>
          <w:delText xml:space="preserve"> </w:delText>
        </w:r>
      </w:del>
      <w:del w:id="988" w:author="Risa" w:date="2021-06-18T10:35:00Z">
        <w:r w:rsidR="00751660" w:rsidRPr="00580472" w:rsidDel="004832CE">
          <w:rPr>
            <w:sz w:val="22"/>
            <w:szCs w:val="22"/>
            <w:highlight w:val="red"/>
            <w:rPrChange w:id="989" w:author="Risa" w:date="2021-06-17T17:46:00Z">
              <w:rPr>
                <w:sz w:val="22"/>
                <w:szCs w:val="22"/>
              </w:rPr>
            </w:rPrChange>
          </w:rPr>
          <w:delText>2013</w:delText>
        </w:r>
        <w:r w:rsidR="00751660" w:rsidRPr="00791B36" w:rsidDel="004832CE">
          <w:rPr>
            <w:sz w:val="22"/>
            <w:szCs w:val="22"/>
          </w:rPr>
          <w:delText>)</w:delText>
        </w:r>
      </w:del>
      <w:r w:rsidRPr="00791B36">
        <w:rPr>
          <w:sz w:val="22"/>
          <w:szCs w:val="22"/>
        </w:rPr>
        <w:t>, SPB</w:t>
      </w:r>
      <w:r w:rsidR="00345813" w:rsidRPr="00791B36">
        <w:rPr>
          <w:sz w:val="22"/>
          <w:szCs w:val="22"/>
        </w:rPr>
        <w:t xml:space="preserve"> </w:t>
      </w:r>
      <w:r w:rsidR="00E90D60" w:rsidRPr="00791B36">
        <w:rPr>
          <w:sz w:val="22"/>
          <w:szCs w:val="22"/>
        </w:rPr>
        <w:t>has already paid a deadly visit to</w:t>
      </w:r>
      <w:r w:rsidR="00345813" w:rsidRPr="00791B36">
        <w:rPr>
          <w:sz w:val="22"/>
          <w:szCs w:val="22"/>
        </w:rPr>
        <w:t xml:space="preserve"> </w:t>
      </w:r>
      <w:r w:rsidR="00E90D60" w:rsidRPr="00791B36">
        <w:rPr>
          <w:sz w:val="22"/>
          <w:szCs w:val="22"/>
        </w:rPr>
        <w:t>Long Island NY</w:t>
      </w:r>
      <w:ins w:id="990" w:author="Risa" w:date="2021-06-18T10:34:00Z">
        <w:r w:rsidR="004832CE">
          <w:rPr>
            <w:sz w:val="22"/>
            <w:szCs w:val="22"/>
          </w:rPr>
          <w:t xml:space="preserve"> </w:t>
        </w:r>
        <w:r w:rsidR="004832CE">
          <w:rPr>
            <w:sz w:val="22"/>
            <w:szCs w:val="22"/>
          </w:rPr>
          <w:fldChar w:fldCharType="begin" w:fldLock="1"/>
        </w:r>
      </w:ins>
      <w:r w:rsidR="004832CE">
        <w:rPr>
          <w:sz w:val="22"/>
          <w:szCs w:val="22"/>
        </w:rPr>
        <w:instrText>ADDIN CSL_CITATION {"citationItems":[{"id":"ITEM-1","itemData":{"DOI":"10.1093/jofore/fvx009","ISSN":"0022-1201","abstract":"After more than a decade of damage in pitch pine forests of New Jersey, an unprecedented range expansion of southern pine beetle (SPB), Dendroctonus frontalis, has recently occurred with populations established or detected in parts of the northeastern United States. Widespread tree mortality in pitch pine stands has occurred on Long Island, New York, an area previously free of SPB. Tree mortality has also been documented in several small pine stands in Connecticut. Trapping surveys have detected SPB farther north than it had previously been known to exist, with positive trap catches in Connecticut, Massachusetts, and Rhode Island. Integrated pest management plans that consist of preventative silvicultural treatments, landscape prioritization, detection and monitoring, and direct control provide the best opportunity to reduce the effects of SPB in northeastern US pine ecosystems. Most hard pine species present in the region are at risk to SPB, but less is known about white pine susceptibility. Unmanaged pine barrens are a particular concern, as they provide stand conditions conducive to SPB outbreaks. Infestation suppression implementing cut-and-leave tactics has been used in some areas of Long Island and will continue to be the primary management tool to limit damage from SPB.","author":[{"dropping-particle":"","family":"Dodds","given":"Kevin J.","non-dropping-particle":"","parse-names":false,"suffix":""},{"dropping-particle":"","family":"Aoki","given":"Carissa F.","non-dropping-particle":"","parse-names":false,"suffix":""},{"dropping-particle":"","family":"Arango-Velez","given":"Adriana","non-dropping-particle":"","parse-names":false,"suffix":""},{"dropping-particle":"","family":"Cancelliere","given":"Jessica","non-dropping-particle":"","parse-names":false,"suffix":""},{"dropping-particle":"","family":"D’Amato","given":"Anthony W","non-dropping-particle":"","parse-names":false,"suffix":""},{"dropping-particle":"","family":"DiGirolomo","given":"Marc F.","non-dropping-particle":"","parse-names":false,"suffix":""},{"dropping-particle":"","family":"Rabaglia","given":"Robert J.","non-dropping-particle":"","parse-names":false,"suffix":""}],"container-title":"Journal of Forestry","id":"ITEM-1","issue":"2","issued":{"date-parts":[["2018","3","12"]]},"page":"178-191","title":"Expansion of Southern Pine Beetle into Northeastern Forests: Management and Impact of a Primary Bark Beetle in a New Region","type":"article-journal","volume":"116"},"uris":["http://www.mendeley.com/documents/?uuid=b85668ea-b149-4051-b75f-6d6c6f659f53"]}],"mendeley":{"formattedCitation":"(Dodds et al., 2018)","plainTextFormattedCitation":"(Dodds et al., 2018)","previouslyFormattedCitation":"(Dodds et al., 2018)"},"properties":{"noteIndex":0},"schema":"https://github.com/citation-style-language/schema/raw/master/csl-citation.json"}</w:instrText>
      </w:r>
      <w:r w:rsidR="004832CE">
        <w:rPr>
          <w:sz w:val="22"/>
          <w:szCs w:val="22"/>
        </w:rPr>
        <w:fldChar w:fldCharType="separate"/>
      </w:r>
      <w:r w:rsidR="004832CE" w:rsidRPr="004832CE">
        <w:rPr>
          <w:noProof/>
          <w:sz w:val="22"/>
          <w:szCs w:val="22"/>
        </w:rPr>
        <w:t>(Dodds et al., 2018)</w:t>
      </w:r>
      <w:ins w:id="991" w:author="Risa" w:date="2021-06-18T10:34:00Z">
        <w:r w:rsidR="004832CE">
          <w:rPr>
            <w:sz w:val="22"/>
            <w:szCs w:val="22"/>
          </w:rPr>
          <w:fldChar w:fldCharType="end"/>
        </w:r>
      </w:ins>
      <w:del w:id="992" w:author="Risa" w:date="2021-06-18T10:35:00Z">
        <w:r w:rsidR="00345813" w:rsidRPr="00791B36" w:rsidDel="004832CE">
          <w:rPr>
            <w:sz w:val="22"/>
            <w:szCs w:val="22"/>
          </w:rPr>
          <w:delText xml:space="preserve"> (</w:delText>
        </w:r>
        <w:r w:rsidR="00345813" w:rsidRPr="00580472" w:rsidDel="004832CE">
          <w:rPr>
            <w:sz w:val="22"/>
            <w:szCs w:val="22"/>
            <w:highlight w:val="red"/>
            <w:rPrChange w:id="993" w:author="Risa" w:date="2021-06-17T17:46:00Z">
              <w:rPr>
                <w:sz w:val="22"/>
                <w:szCs w:val="22"/>
              </w:rPr>
            </w:rPrChange>
          </w:rPr>
          <w:delText xml:space="preserve">Dodds </w:delText>
        </w:r>
      </w:del>
      <w:del w:id="994" w:author="Risa" w:date="2021-06-17T17:40:00Z">
        <w:r w:rsidR="00345813" w:rsidRPr="00580472" w:rsidDel="006179D8">
          <w:rPr>
            <w:i/>
            <w:iCs/>
            <w:sz w:val="22"/>
            <w:szCs w:val="22"/>
            <w:highlight w:val="red"/>
            <w:rPrChange w:id="995" w:author="Risa" w:date="2021-06-17T17:46:00Z">
              <w:rPr>
                <w:i/>
                <w:iCs/>
                <w:sz w:val="22"/>
                <w:szCs w:val="22"/>
              </w:rPr>
            </w:rPrChange>
          </w:rPr>
          <w:delText xml:space="preserve">et al </w:delText>
        </w:r>
      </w:del>
      <w:del w:id="996" w:author="Risa" w:date="2021-06-18T10:35:00Z">
        <w:r w:rsidR="00345813" w:rsidRPr="00580472" w:rsidDel="004832CE">
          <w:rPr>
            <w:sz w:val="22"/>
            <w:szCs w:val="22"/>
            <w:highlight w:val="red"/>
            <w:rPrChange w:id="997" w:author="Risa" w:date="2021-06-17T17:46:00Z">
              <w:rPr>
                <w:sz w:val="22"/>
                <w:szCs w:val="22"/>
              </w:rPr>
            </w:rPrChange>
          </w:rPr>
          <w:delText>2018</w:delText>
        </w:r>
        <w:r w:rsidR="00345813" w:rsidRPr="00791B36" w:rsidDel="004832CE">
          <w:rPr>
            <w:sz w:val="22"/>
            <w:szCs w:val="22"/>
          </w:rPr>
          <w:delText>)</w:delText>
        </w:r>
      </w:del>
      <w:r w:rsidR="00345813" w:rsidRPr="00791B36">
        <w:rPr>
          <w:sz w:val="22"/>
          <w:szCs w:val="22"/>
        </w:rPr>
        <w:t xml:space="preserve">. Unless </w:t>
      </w:r>
      <w:r w:rsidR="00751660" w:rsidRPr="00791B36">
        <w:rPr>
          <w:sz w:val="22"/>
          <w:szCs w:val="22"/>
        </w:rPr>
        <w:t xml:space="preserve">SPB’s </w:t>
      </w:r>
      <w:r w:rsidR="00345813" w:rsidRPr="00791B36">
        <w:rPr>
          <w:sz w:val="22"/>
          <w:szCs w:val="22"/>
        </w:rPr>
        <w:t xml:space="preserve">progress is deterred by other insect predators like double checkered </w:t>
      </w:r>
      <w:proofErr w:type="spellStart"/>
      <w:r w:rsidR="00345813" w:rsidRPr="00791B36">
        <w:rPr>
          <w:sz w:val="22"/>
          <w:szCs w:val="22"/>
        </w:rPr>
        <w:t>clerid</w:t>
      </w:r>
      <w:proofErr w:type="spellEnd"/>
      <w:r w:rsidR="00345813" w:rsidRPr="00791B36">
        <w:rPr>
          <w:sz w:val="22"/>
          <w:szCs w:val="22"/>
        </w:rPr>
        <w:t xml:space="preserve"> (</w:t>
      </w:r>
      <w:proofErr w:type="spellStart"/>
      <w:r w:rsidR="00345813" w:rsidRPr="00791B36">
        <w:rPr>
          <w:i/>
          <w:iCs/>
          <w:sz w:val="22"/>
          <w:szCs w:val="22"/>
        </w:rPr>
        <w:t>Thanasimus</w:t>
      </w:r>
      <w:proofErr w:type="spellEnd"/>
      <w:r w:rsidR="00345813" w:rsidRPr="00791B36">
        <w:rPr>
          <w:i/>
          <w:iCs/>
          <w:sz w:val="22"/>
          <w:szCs w:val="22"/>
        </w:rPr>
        <w:t xml:space="preserve"> </w:t>
      </w:r>
      <w:proofErr w:type="spellStart"/>
      <w:r w:rsidR="00345813" w:rsidRPr="00791B36">
        <w:rPr>
          <w:i/>
          <w:iCs/>
          <w:sz w:val="22"/>
          <w:szCs w:val="22"/>
        </w:rPr>
        <w:t>dubius</w:t>
      </w:r>
      <w:proofErr w:type="spellEnd"/>
      <w:r w:rsidR="00751660" w:rsidRPr="00791B36">
        <w:rPr>
          <w:sz w:val="22"/>
          <w:szCs w:val="22"/>
        </w:rPr>
        <w:t xml:space="preserve">; </w:t>
      </w:r>
      <w:ins w:id="998" w:author="Risa" w:date="2021-06-18T10:35:00Z">
        <w:r w:rsidR="004832CE">
          <w:rPr>
            <w:sz w:val="22"/>
            <w:szCs w:val="22"/>
          </w:rPr>
          <w:fldChar w:fldCharType="begin" w:fldLock="1"/>
        </w:r>
      </w:ins>
      <w:r w:rsidR="004832CE">
        <w:rPr>
          <w:sz w:val="22"/>
          <w:szCs w:val="22"/>
        </w:rPr>
        <w:instrText>ADDIN CSL_CITATION {"citationItems":[{"id":"ITEM-1","itemData":{"abstract":"Successful mass attack of a pine tree by the southern pine beetle (SPB) results in the tree's death and provides opportunity for colonization of the new phloem resource and reproduction by a new generation of SPBs plus hundreds of associated species of insects, mites, fungi, and nematodes. The within-tree portions of the SPB life history can be divided into component processes of colonization (including attack, mating, gallery construction, and oviposition), parent adult reemergence, brood development and survival, and emergence of a new generation of adults. Variables considered in relation to the attack process are threshold density needed to overcome tree resistance, spatial distribution of attacks on trees, rate of attack through time, attack density, and tree resistance to attack. Southern pine beetle females that successfully colonize pine phloem select a single mate, construct galleries in phloem, and oviposit eggs along the margins of those galleries. After oviposition, a variable, and frequently high, proportion of parent adults reemerge and are then available to colonize additional hosts. The reemergence process is strongly influenced by temperature but weakly by parent adult density. Within-tree development of the new SPB brood proceeds in the phloem from egg hatch through four larval stages, the last being completed in a cell in the outer bark in which pupation occurs. Pupae become callow (teneral) adults, then brood adults that subsequently emerge to colonize new hosts. Within-tree development is strongly influenced by temperature, season of the year, SPB density, fungi (both beneficial and antagonistic), and mortality from a variety of predaceous and parasitic species. The effects of temperature on development, and to a lesser extent mortality, have been described. Estimation of the amount of mortality to within-tree populations is difficult to accurately measure, and it is even more challenging to identify and quantify causes of stage-specific mortality.","author":[{"dropping-particle":"","family":"Coulson","given":"R.N.","non-dropping-particle":"","parse-names":false,"suffix":""},{"dropping-particle":"","family":"Klepzig","given":"K.D.","non-dropping-particle":"","parse-names":false,"suffix":""}],"container-title":"U.S. Department of Agriculture Forest Service, Southern Research Station","id":"ITEM-1","issued":{"date-parts":[["2011"]]},"number-of-pages":"512","publisher-place":"Asheville, NC","title":"Southern pine beetle II General Technical Report SRS-140","type":"report"},"uris":["http://www.mendeley.com/documents/?uuid=fe6ce896-e6e5-4dd1-8935-685fabaae87b"]}],"mendeley":{"formattedCitation":"(Coulson and Klepzig, 2011)","manualFormatting":"Coulson and Klepzig, 2011)","plainTextFormattedCitation":"(Coulson and Klepzig, 2011)","previouslyFormattedCitation":"(Coulson and Klepzig, 2011)"},"properties":{"noteIndex":0},"schema":"https://github.com/citation-style-language/schema/raw/master/csl-citation.json"}</w:instrText>
      </w:r>
      <w:r w:rsidR="004832CE">
        <w:rPr>
          <w:sz w:val="22"/>
          <w:szCs w:val="22"/>
        </w:rPr>
        <w:fldChar w:fldCharType="separate"/>
      </w:r>
      <w:del w:id="999" w:author="Risa" w:date="2021-06-18T10:35:00Z">
        <w:r w:rsidR="004832CE" w:rsidRPr="004832CE" w:rsidDel="004832CE">
          <w:rPr>
            <w:noProof/>
            <w:sz w:val="22"/>
            <w:szCs w:val="22"/>
          </w:rPr>
          <w:delText>(</w:delText>
        </w:r>
      </w:del>
      <w:r w:rsidR="004832CE" w:rsidRPr="004832CE">
        <w:rPr>
          <w:noProof/>
          <w:sz w:val="22"/>
          <w:szCs w:val="22"/>
        </w:rPr>
        <w:t>Coulson and Klepzig, 2011)</w:t>
      </w:r>
      <w:ins w:id="1000" w:author="Risa" w:date="2021-06-18T10:35:00Z">
        <w:r w:rsidR="004832CE">
          <w:rPr>
            <w:sz w:val="22"/>
            <w:szCs w:val="22"/>
          </w:rPr>
          <w:fldChar w:fldCharType="end"/>
        </w:r>
      </w:ins>
      <w:del w:id="1001" w:author="Risa" w:date="2021-06-18T10:35:00Z">
        <w:r w:rsidR="00345813" w:rsidRPr="00580472" w:rsidDel="004832CE">
          <w:rPr>
            <w:color w:val="0A0A0A"/>
            <w:sz w:val="22"/>
            <w:szCs w:val="22"/>
            <w:highlight w:val="red"/>
            <w:shd w:val="clear" w:color="auto" w:fill="FEFEFE"/>
            <w:rPrChange w:id="1002" w:author="Risa" w:date="2021-06-17T17:46:00Z">
              <w:rPr>
                <w:color w:val="0A0A0A"/>
                <w:sz w:val="22"/>
                <w:szCs w:val="22"/>
                <w:shd w:val="clear" w:color="auto" w:fill="FEFEFE"/>
              </w:rPr>
            </w:rPrChange>
          </w:rPr>
          <w:delText>Coulson and Klepzig 2011</w:delText>
        </w:r>
        <w:r w:rsidR="00345813" w:rsidRPr="00791B36" w:rsidDel="004832CE">
          <w:rPr>
            <w:color w:val="0A0A0A"/>
            <w:sz w:val="22"/>
            <w:szCs w:val="22"/>
            <w:shd w:val="clear" w:color="auto" w:fill="FEFEFE"/>
          </w:rPr>
          <w:delText>)</w:delText>
        </w:r>
      </w:del>
      <w:r w:rsidR="00345813" w:rsidRPr="00791B36">
        <w:rPr>
          <w:color w:val="0A0A0A"/>
          <w:sz w:val="22"/>
          <w:szCs w:val="22"/>
          <w:shd w:val="clear" w:color="auto" w:fill="FEFEFE"/>
        </w:rPr>
        <w:t>,</w:t>
      </w:r>
      <w:r w:rsidR="00345813" w:rsidRPr="00791B36">
        <w:rPr>
          <w:sz w:val="22"/>
          <w:szCs w:val="22"/>
        </w:rPr>
        <w:t xml:space="preserve"> it is possible</w:t>
      </w:r>
      <w:r w:rsidR="00C47820" w:rsidRPr="00791B36">
        <w:rPr>
          <w:sz w:val="22"/>
          <w:szCs w:val="22"/>
        </w:rPr>
        <w:t xml:space="preserve"> that</w:t>
      </w:r>
      <w:r w:rsidR="00345813" w:rsidRPr="00791B36">
        <w:rPr>
          <w:sz w:val="22"/>
          <w:szCs w:val="22"/>
        </w:rPr>
        <w:t xml:space="preserve"> pitch pines along with understory plants, </w:t>
      </w:r>
      <w:r w:rsidR="00345813" w:rsidRPr="00791B36">
        <w:rPr>
          <w:bCs/>
          <w:kern w:val="36"/>
          <w:sz w:val="22"/>
          <w:szCs w:val="22"/>
        </w:rPr>
        <w:t>butterflies and moth members of the Acadia ecosystem will suffer the same fate experience</w:t>
      </w:r>
      <w:r w:rsidRPr="00791B36">
        <w:rPr>
          <w:bCs/>
          <w:kern w:val="36"/>
          <w:sz w:val="22"/>
          <w:szCs w:val="22"/>
        </w:rPr>
        <w:t>d</w:t>
      </w:r>
      <w:r w:rsidR="00345813" w:rsidRPr="00791B36">
        <w:rPr>
          <w:bCs/>
          <w:kern w:val="36"/>
          <w:sz w:val="22"/>
          <w:szCs w:val="22"/>
        </w:rPr>
        <w:t xml:space="preserve"> in more southerly locations </w:t>
      </w:r>
      <w:ins w:id="1003" w:author="Risa" w:date="2021-06-18T10:36:00Z">
        <w:r w:rsidR="004832CE">
          <w:rPr>
            <w:bCs/>
            <w:kern w:val="36"/>
            <w:sz w:val="22"/>
            <w:szCs w:val="22"/>
          </w:rPr>
          <w:fldChar w:fldCharType="begin" w:fldLock="1"/>
        </w:r>
      </w:ins>
      <w:r w:rsidR="004832CE">
        <w:rPr>
          <w:bCs/>
          <w:kern w:val="36"/>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et al., 2017)","plainTextFormattedCitation":"(Lesk et al., 2017)","previouslyFormattedCitation":"(Lesk et al., 2017)"},"properties":{"noteIndex":0},"schema":"https://github.com/citation-style-language/schema/raw/master/csl-citation.json"}</w:instrText>
      </w:r>
      <w:r w:rsidR="004832CE">
        <w:rPr>
          <w:bCs/>
          <w:kern w:val="36"/>
          <w:sz w:val="22"/>
          <w:szCs w:val="22"/>
        </w:rPr>
        <w:fldChar w:fldCharType="separate"/>
      </w:r>
      <w:r w:rsidR="004832CE" w:rsidRPr="004832CE">
        <w:rPr>
          <w:bCs/>
          <w:noProof/>
          <w:kern w:val="36"/>
          <w:sz w:val="22"/>
          <w:szCs w:val="22"/>
        </w:rPr>
        <w:t>(Lesk et al., 2017)</w:t>
      </w:r>
      <w:ins w:id="1004" w:author="Risa" w:date="2021-06-18T10:36:00Z">
        <w:r w:rsidR="004832CE">
          <w:rPr>
            <w:bCs/>
            <w:kern w:val="36"/>
            <w:sz w:val="22"/>
            <w:szCs w:val="22"/>
          </w:rPr>
          <w:fldChar w:fldCharType="end"/>
        </w:r>
      </w:ins>
      <w:del w:id="1005" w:author="Risa" w:date="2021-06-18T10:36:00Z">
        <w:r w:rsidR="00345813" w:rsidRPr="00791B36" w:rsidDel="004832CE">
          <w:rPr>
            <w:bCs/>
            <w:kern w:val="36"/>
            <w:sz w:val="22"/>
            <w:szCs w:val="22"/>
          </w:rPr>
          <w:delText>(</w:delText>
        </w:r>
        <w:r w:rsidR="00345813" w:rsidRPr="00580472" w:rsidDel="004832CE">
          <w:rPr>
            <w:bCs/>
            <w:kern w:val="36"/>
            <w:sz w:val="22"/>
            <w:szCs w:val="22"/>
            <w:highlight w:val="red"/>
            <w:rPrChange w:id="1006" w:author="Risa" w:date="2021-06-17T17:46:00Z">
              <w:rPr>
                <w:bCs/>
                <w:kern w:val="36"/>
                <w:sz w:val="22"/>
                <w:szCs w:val="22"/>
              </w:rPr>
            </w:rPrChange>
          </w:rPr>
          <w:delText xml:space="preserve">Lesk </w:delText>
        </w:r>
      </w:del>
      <w:del w:id="1007" w:author="Risa" w:date="2021-06-17T17:40:00Z">
        <w:r w:rsidR="00345813" w:rsidRPr="00580472" w:rsidDel="006179D8">
          <w:rPr>
            <w:bCs/>
            <w:i/>
            <w:iCs/>
            <w:kern w:val="36"/>
            <w:sz w:val="22"/>
            <w:szCs w:val="22"/>
            <w:highlight w:val="red"/>
            <w:rPrChange w:id="1008" w:author="Risa" w:date="2021-06-17T17:46:00Z">
              <w:rPr>
                <w:bCs/>
                <w:i/>
                <w:iCs/>
                <w:kern w:val="36"/>
                <w:sz w:val="22"/>
                <w:szCs w:val="22"/>
              </w:rPr>
            </w:rPrChange>
          </w:rPr>
          <w:delText>et al</w:delText>
        </w:r>
        <w:r w:rsidR="00345813" w:rsidRPr="00580472" w:rsidDel="006179D8">
          <w:rPr>
            <w:bCs/>
            <w:kern w:val="36"/>
            <w:sz w:val="22"/>
            <w:szCs w:val="22"/>
            <w:highlight w:val="red"/>
            <w:rPrChange w:id="1009" w:author="Risa" w:date="2021-06-17T17:46:00Z">
              <w:rPr>
                <w:bCs/>
                <w:kern w:val="36"/>
                <w:sz w:val="22"/>
                <w:szCs w:val="22"/>
              </w:rPr>
            </w:rPrChange>
          </w:rPr>
          <w:delText xml:space="preserve"> </w:delText>
        </w:r>
      </w:del>
      <w:del w:id="1010" w:author="Risa" w:date="2021-06-18T10:36:00Z">
        <w:r w:rsidR="00345813" w:rsidRPr="00580472" w:rsidDel="004832CE">
          <w:rPr>
            <w:bCs/>
            <w:kern w:val="36"/>
            <w:sz w:val="22"/>
            <w:szCs w:val="22"/>
            <w:highlight w:val="red"/>
            <w:rPrChange w:id="1011" w:author="Risa" w:date="2021-06-17T17:46:00Z">
              <w:rPr>
                <w:bCs/>
                <w:kern w:val="36"/>
                <w:sz w:val="22"/>
                <w:szCs w:val="22"/>
              </w:rPr>
            </w:rPrChange>
          </w:rPr>
          <w:delText>2017</w:delText>
        </w:r>
        <w:r w:rsidR="00345813" w:rsidRPr="00791B36" w:rsidDel="004832CE">
          <w:rPr>
            <w:bCs/>
            <w:kern w:val="36"/>
            <w:sz w:val="22"/>
            <w:szCs w:val="22"/>
          </w:rPr>
          <w:delText>)</w:delText>
        </w:r>
      </w:del>
      <w:r w:rsidR="00345813" w:rsidRPr="00791B36">
        <w:rPr>
          <w:bCs/>
          <w:kern w:val="36"/>
          <w:sz w:val="22"/>
          <w:szCs w:val="22"/>
        </w:rPr>
        <w:t xml:space="preserve">. </w:t>
      </w:r>
      <w:r w:rsidR="00E90DD7" w:rsidRPr="00791B36">
        <w:rPr>
          <w:sz w:val="22"/>
          <w:szCs w:val="22"/>
        </w:rPr>
        <w:t xml:space="preserve">According to several authors </w:t>
      </w:r>
      <w:ins w:id="1012" w:author="Risa" w:date="2021-06-18T10:36:00Z">
        <w:r w:rsidR="004832CE">
          <w:rPr>
            <w:sz w:val="22"/>
            <w:szCs w:val="22"/>
          </w:rPr>
          <w:fldChar w:fldCharType="begin" w:fldLock="1"/>
        </w:r>
      </w:ins>
      <w:r w:rsidR="004832CE">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id":"ITEM-2","itemData":{"DOI":"10.1007/s11676-018-0644-3","ISSN":"1007-662X","abstract":"The Pine Barrens in New York State are dominated by pitch pine (Pinus ridgida) and scrub oaks (Quercus ilicifolia and Q. prinoides). With fire suppression over the last 90 years or so, P. rigida regeneration has become sparse, even in areas set aside to preserve this type of vegetation. We evaluated the effects of fire and an alternative disturbance (mechanical removal of vegetation) for increasing P. rigida regeneration in the Albany Pine Bush Preserve in eastern New York State. By comparing cover, diameter and height of P. rigida, Q. ilicifolia, Q. prinoides, and Vaccinium spp. (blueberry) growing on the sites with a known fire history, we documented structural and compositional changes in the vegetation since its establishment. We also compared sites on which Quercus sprouts were controlled through mechanical removal. In the years following a disturbance, height and cover of Q. ilicifolia increased continuously and the species became increasingly competitive. Both the density of P. rigida seedlings and Vaccinium cover decreased significantly as the diameter and height of Quercus increased. Our results confirmed that the dominance by P. rigida could be attributed to periodic fires at intervals of 20–25 years. We conclude that removing Q. ilicifolia can favor P. rigida dominance on the barren without fire by releasing pine seedlings from competition.","author":[{"dropping-particle":"","family":"Lee","given":"Chang-Seok","non-dropping-particle":"","parse-names":false,"suffix":""},{"dropping-particle":"","family":"Robinson","given":"George R.","non-dropping-particle":"","parse-names":false,"suffix":""},{"dropping-particle":"","family":"Robinson","given":"Ingrid P.","non-dropping-particle":"","parse-names":false,"suffix":""},{"dropping-particle":"","family":"Lee","given":"Hansol","non-dropping-particle":"","parse-names":false,"suffix":""}],"container-title":"Journal of Forestry Research","id":"ITEM-2","issue":"1","issued":{"date-parts":[["2019","2","10"]]},"page":"233-242","publisher":"Springer Berlin Heidelberg","title":"Regeneration of pitch pine (Pinus rigida) stands inhibited by fire suppression in Albany Pine Bush Preserve, New York","type":"article-journal","volume":"30"},"uris":["http://www.mendeley.com/documents/?uuid=f77ccb59-50b3-4192-8dde-666b68d6b17a"]}],"mendeley":{"formattedCitation":"(Day et al., 2005; Lee et al., 2019)","plainTextFormattedCitation":"(Day et al., 2005; Lee et al., 2019)","previouslyFormattedCitation":"(Day et al., 2005; Lee et al., 2019)"},"properties":{"noteIndex":0},"schema":"https://github.com/citation-style-language/schema/raw/master/csl-citation.json"}</w:instrText>
      </w:r>
      <w:r w:rsidR="004832CE">
        <w:rPr>
          <w:sz w:val="22"/>
          <w:szCs w:val="22"/>
        </w:rPr>
        <w:fldChar w:fldCharType="separate"/>
      </w:r>
      <w:r w:rsidR="004832CE" w:rsidRPr="004832CE">
        <w:rPr>
          <w:noProof/>
          <w:sz w:val="22"/>
          <w:szCs w:val="22"/>
        </w:rPr>
        <w:t>(Day et al., 2005; Lee et al., 2019)</w:t>
      </w:r>
      <w:ins w:id="1013" w:author="Risa" w:date="2021-06-18T10:36:00Z">
        <w:r w:rsidR="004832CE">
          <w:rPr>
            <w:sz w:val="22"/>
            <w:szCs w:val="22"/>
          </w:rPr>
          <w:fldChar w:fldCharType="end"/>
        </w:r>
      </w:ins>
      <w:del w:id="1014" w:author="Risa" w:date="2021-06-18T10:37:00Z">
        <w:r w:rsidR="00E90DD7" w:rsidRPr="00791B36" w:rsidDel="004832CE">
          <w:rPr>
            <w:sz w:val="22"/>
            <w:szCs w:val="22"/>
          </w:rPr>
          <w:delText>(</w:delText>
        </w:r>
        <w:r w:rsidR="00E90DD7" w:rsidRPr="00580472" w:rsidDel="004832CE">
          <w:rPr>
            <w:sz w:val="22"/>
            <w:szCs w:val="22"/>
            <w:highlight w:val="red"/>
            <w:rPrChange w:id="1015" w:author="Risa" w:date="2021-06-17T17:46:00Z">
              <w:rPr>
                <w:sz w:val="22"/>
                <w:szCs w:val="22"/>
              </w:rPr>
            </w:rPrChange>
          </w:rPr>
          <w:delText xml:space="preserve">Day </w:delText>
        </w:r>
      </w:del>
      <w:del w:id="1016" w:author="Risa" w:date="2021-06-17T17:40:00Z">
        <w:r w:rsidR="00E90DD7" w:rsidRPr="00580472" w:rsidDel="006179D8">
          <w:rPr>
            <w:i/>
            <w:iCs/>
            <w:sz w:val="22"/>
            <w:szCs w:val="22"/>
            <w:highlight w:val="red"/>
            <w:rPrChange w:id="1017" w:author="Risa" w:date="2021-06-17T17:46:00Z">
              <w:rPr>
                <w:i/>
                <w:iCs/>
                <w:sz w:val="22"/>
                <w:szCs w:val="22"/>
              </w:rPr>
            </w:rPrChange>
          </w:rPr>
          <w:delText>et al</w:delText>
        </w:r>
        <w:r w:rsidR="00E90DD7" w:rsidRPr="00580472" w:rsidDel="006179D8">
          <w:rPr>
            <w:sz w:val="22"/>
            <w:szCs w:val="22"/>
            <w:highlight w:val="red"/>
            <w:rPrChange w:id="1018" w:author="Risa" w:date="2021-06-17T17:46:00Z">
              <w:rPr>
                <w:sz w:val="22"/>
                <w:szCs w:val="22"/>
              </w:rPr>
            </w:rPrChange>
          </w:rPr>
          <w:delText xml:space="preserve"> </w:delText>
        </w:r>
      </w:del>
      <w:del w:id="1019" w:author="Risa" w:date="2021-06-18T10:37:00Z">
        <w:r w:rsidR="00E90DD7" w:rsidRPr="00580472" w:rsidDel="004832CE">
          <w:rPr>
            <w:sz w:val="22"/>
            <w:szCs w:val="22"/>
            <w:highlight w:val="red"/>
            <w:rPrChange w:id="1020" w:author="Risa" w:date="2021-06-17T17:46:00Z">
              <w:rPr>
                <w:sz w:val="22"/>
                <w:szCs w:val="22"/>
              </w:rPr>
            </w:rPrChange>
          </w:rPr>
          <w:delText xml:space="preserve">2005; Lee </w:delText>
        </w:r>
      </w:del>
      <w:del w:id="1021" w:author="Risa" w:date="2021-06-17T17:40:00Z">
        <w:r w:rsidR="00E90DD7" w:rsidRPr="00580472" w:rsidDel="006179D8">
          <w:rPr>
            <w:i/>
            <w:iCs/>
            <w:sz w:val="22"/>
            <w:szCs w:val="22"/>
            <w:highlight w:val="red"/>
            <w:rPrChange w:id="1022" w:author="Risa" w:date="2021-06-17T17:46:00Z">
              <w:rPr>
                <w:i/>
                <w:iCs/>
                <w:sz w:val="22"/>
                <w:szCs w:val="22"/>
              </w:rPr>
            </w:rPrChange>
          </w:rPr>
          <w:delText>et al</w:delText>
        </w:r>
        <w:r w:rsidR="00E90DD7" w:rsidRPr="00580472" w:rsidDel="006179D8">
          <w:rPr>
            <w:sz w:val="22"/>
            <w:szCs w:val="22"/>
            <w:highlight w:val="red"/>
            <w:rPrChange w:id="1023" w:author="Risa" w:date="2021-06-17T17:46:00Z">
              <w:rPr>
                <w:sz w:val="22"/>
                <w:szCs w:val="22"/>
              </w:rPr>
            </w:rPrChange>
          </w:rPr>
          <w:delText xml:space="preserve"> </w:delText>
        </w:r>
      </w:del>
      <w:del w:id="1024" w:author="Risa" w:date="2021-06-18T10:37:00Z">
        <w:r w:rsidR="00E90DD7" w:rsidRPr="00580472" w:rsidDel="004832CE">
          <w:rPr>
            <w:sz w:val="22"/>
            <w:szCs w:val="22"/>
            <w:highlight w:val="red"/>
            <w:rPrChange w:id="1025" w:author="Risa" w:date="2021-06-17T17:46:00Z">
              <w:rPr>
                <w:sz w:val="22"/>
                <w:szCs w:val="22"/>
              </w:rPr>
            </w:rPrChange>
          </w:rPr>
          <w:delText>2019</w:delText>
        </w:r>
        <w:r w:rsidR="00E90DD7" w:rsidRPr="00791B36" w:rsidDel="004832CE">
          <w:rPr>
            <w:sz w:val="22"/>
            <w:szCs w:val="22"/>
          </w:rPr>
          <w:delText>)</w:delText>
        </w:r>
      </w:del>
      <w:r w:rsidR="00E90DD7" w:rsidRPr="00791B36">
        <w:rPr>
          <w:sz w:val="22"/>
          <w:szCs w:val="22"/>
        </w:rPr>
        <w:t xml:space="preserve"> warming climate impacts </w:t>
      </w:r>
      <w:r w:rsidR="00751660" w:rsidRPr="00791B36">
        <w:rPr>
          <w:sz w:val="22"/>
          <w:szCs w:val="22"/>
        </w:rPr>
        <w:t xml:space="preserve">habitat </w:t>
      </w:r>
      <w:r w:rsidR="00E90DD7" w:rsidRPr="00791B36">
        <w:rPr>
          <w:sz w:val="22"/>
          <w:szCs w:val="22"/>
        </w:rPr>
        <w:t>suitability</w:t>
      </w:r>
      <w:r w:rsidR="00751660" w:rsidRPr="00791B36">
        <w:rPr>
          <w:sz w:val="22"/>
          <w:szCs w:val="22"/>
        </w:rPr>
        <w:t xml:space="preserve"> and</w:t>
      </w:r>
      <w:r w:rsidR="00E90DD7" w:rsidRPr="00791B36">
        <w:rPr>
          <w:sz w:val="22"/>
          <w:szCs w:val="22"/>
        </w:rPr>
        <w:t xml:space="preserve"> pitch pine tendencies to consolidate, regenerate or migrate may be in jeopardy</w:t>
      </w:r>
      <w:del w:id="1026" w:author="Risa" w:date="2021-06-18T09:43:00Z">
        <w:r w:rsidR="005A2365" w:rsidRPr="00791B36" w:rsidDel="00F017EC">
          <w:rPr>
            <w:sz w:val="22"/>
            <w:szCs w:val="22"/>
          </w:rPr>
          <w:delText xml:space="preserve"> </w:delText>
        </w:r>
        <w:r w:rsidR="00E90DD7" w:rsidRPr="00791B36" w:rsidDel="00F017EC">
          <w:rPr>
            <w:strike/>
            <w:sz w:val="22"/>
            <w:szCs w:val="22"/>
          </w:rPr>
          <w:delText xml:space="preserve">These effects are likely to eventually limit aspects of </w:delText>
        </w:r>
        <w:r w:rsidR="00F3370C" w:rsidRPr="00791B36" w:rsidDel="00F017EC">
          <w:rPr>
            <w:strike/>
            <w:sz w:val="22"/>
            <w:szCs w:val="22"/>
          </w:rPr>
          <w:delText>persistence capacity</w:delText>
        </w:r>
        <w:r w:rsidR="00E90DD7" w:rsidRPr="00791B36" w:rsidDel="00F017EC">
          <w:rPr>
            <w:strike/>
            <w:sz w:val="22"/>
            <w:szCs w:val="22"/>
          </w:rPr>
          <w:delText xml:space="preserve"> such as niche expansion, if they have not already</w:delText>
        </w:r>
      </w:del>
      <w:ins w:id="1027" w:author="Risa" w:date="2021-06-18T09:43:00Z">
        <w:r w:rsidR="00F017EC">
          <w:rPr>
            <w:sz w:val="22"/>
            <w:szCs w:val="22"/>
          </w:rPr>
          <w:t>,</w:t>
        </w:r>
      </w:ins>
      <w:del w:id="1028" w:author="Risa" w:date="2021-06-18T09:43:00Z">
        <w:r w:rsidR="00E90DD7" w:rsidRPr="00791B36" w:rsidDel="00F017EC">
          <w:rPr>
            <w:strike/>
            <w:sz w:val="22"/>
            <w:szCs w:val="22"/>
          </w:rPr>
          <w:delText>,</w:delText>
        </w:r>
      </w:del>
      <w:r w:rsidR="00E90DD7" w:rsidRPr="00791B36">
        <w:rPr>
          <w:sz w:val="22"/>
          <w:szCs w:val="22"/>
        </w:rPr>
        <w:t xml:space="preserve"> through a combination of diminished open space capacity, loss of enriched substrates and elimination of </w:t>
      </w:r>
      <w:r w:rsidR="00751660" w:rsidRPr="00791B36">
        <w:rPr>
          <w:sz w:val="22"/>
          <w:szCs w:val="22"/>
        </w:rPr>
        <w:t>suitable habitats</w:t>
      </w:r>
      <w:r w:rsidR="00E70848" w:rsidRPr="00791B36">
        <w:rPr>
          <w:sz w:val="22"/>
          <w:szCs w:val="22"/>
        </w:rPr>
        <w:t xml:space="preserve"> </w:t>
      </w:r>
      <w:ins w:id="1029" w:author="Risa" w:date="2021-06-18T10:37:00Z">
        <w:r w:rsidR="004832CE">
          <w:rPr>
            <w:sz w:val="22"/>
            <w:szCs w:val="22"/>
          </w:rPr>
          <w:fldChar w:fldCharType="begin" w:fldLock="1"/>
        </w:r>
      </w:ins>
      <w:r w:rsidR="00C325D0">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et al., 2005)","plainTextFormattedCitation":"(Day et al., 2005)","previouslyFormattedCitation":"(Day et al., 2005)"},"properties":{"noteIndex":0},"schema":"https://github.com/citation-style-language/schema/raw/master/csl-citation.json"}</w:instrText>
      </w:r>
      <w:r w:rsidR="004832CE">
        <w:rPr>
          <w:sz w:val="22"/>
          <w:szCs w:val="22"/>
        </w:rPr>
        <w:fldChar w:fldCharType="separate"/>
      </w:r>
      <w:r w:rsidR="004832CE" w:rsidRPr="004832CE">
        <w:rPr>
          <w:noProof/>
          <w:sz w:val="22"/>
          <w:szCs w:val="22"/>
        </w:rPr>
        <w:t>(Day et al., 2005)</w:t>
      </w:r>
      <w:ins w:id="1030" w:author="Risa" w:date="2021-06-18T10:37:00Z">
        <w:r w:rsidR="004832CE">
          <w:rPr>
            <w:sz w:val="22"/>
            <w:szCs w:val="22"/>
          </w:rPr>
          <w:fldChar w:fldCharType="end"/>
        </w:r>
      </w:ins>
      <w:del w:id="1031" w:author="Risa" w:date="2021-06-18T10:37:00Z">
        <w:r w:rsidR="00E70848" w:rsidRPr="00791B36" w:rsidDel="004832CE">
          <w:rPr>
            <w:sz w:val="22"/>
            <w:szCs w:val="22"/>
          </w:rPr>
          <w:delText>(</w:delText>
        </w:r>
        <w:r w:rsidR="00E70848" w:rsidRPr="00580472" w:rsidDel="004832CE">
          <w:rPr>
            <w:sz w:val="22"/>
            <w:szCs w:val="22"/>
            <w:highlight w:val="red"/>
            <w:rPrChange w:id="1032" w:author="Risa" w:date="2021-06-17T17:46:00Z">
              <w:rPr>
                <w:sz w:val="22"/>
                <w:szCs w:val="22"/>
              </w:rPr>
            </w:rPrChange>
          </w:rPr>
          <w:delText xml:space="preserve">Day </w:delText>
        </w:r>
      </w:del>
      <w:del w:id="1033" w:author="Risa" w:date="2021-06-17T17:40:00Z">
        <w:r w:rsidR="00E70848" w:rsidRPr="00580472" w:rsidDel="006179D8">
          <w:rPr>
            <w:i/>
            <w:iCs/>
            <w:sz w:val="22"/>
            <w:szCs w:val="22"/>
            <w:highlight w:val="red"/>
            <w:rPrChange w:id="1034" w:author="Risa" w:date="2021-06-17T17:46:00Z">
              <w:rPr>
                <w:i/>
                <w:iCs/>
                <w:sz w:val="22"/>
                <w:szCs w:val="22"/>
              </w:rPr>
            </w:rPrChange>
          </w:rPr>
          <w:delText>et al</w:delText>
        </w:r>
        <w:r w:rsidR="00E70848" w:rsidRPr="00580472" w:rsidDel="006179D8">
          <w:rPr>
            <w:sz w:val="22"/>
            <w:szCs w:val="22"/>
            <w:highlight w:val="red"/>
            <w:rPrChange w:id="1035" w:author="Risa" w:date="2021-06-17T17:46:00Z">
              <w:rPr>
                <w:sz w:val="22"/>
                <w:szCs w:val="22"/>
              </w:rPr>
            </w:rPrChange>
          </w:rPr>
          <w:delText xml:space="preserve"> </w:delText>
        </w:r>
      </w:del>
      <w:del w:id="1036" w:author="Risa" w:date="2021-06-18T10:37:00Z">
        <w:r w:rsidR="00E70848" w:rsidRPr="00580472" w:rsidDel="004832CE">
          <w:rPr>
            <w:sz w:val="22"/>
            <w:szCs w:val="22"/>
            <w:highlight w:val="red"/>
            <w:rPrChange w:id="1037" w:author="Risa" w:date="2021-06-17T17:46:00Z">
              <w:rPr>
                <w:sz w:val="22"/>
                <w:szCs w:val="22"/>
              </w:rPr>
            </w:rPrChange>
          </w:rPr>
          <w:delText>2005</w:delText>
        </w:r>
        <w:r w:rsidR="00E70848" w:rsidRPr="00791B36" w:rsidDel="004832CE">
          <w:rPr>
            <w:sz w:val="22"/>
            <w:szCs w:val="22"/>
          </w:rPr>
          <w:delText>)</w:delText>
        </w:r>
      </w:del>
      <w:r w:rsidR="00E70848" w:rsidRPr="00791B36">
        <w:rPr>
          <w:sz w:val="22"/>
          <w:szCs w:val="22"/>
        </w:rPr>
        <w:t>.</w:t>
      </w:r>
    </w:p>
    <w:p w14:paraId="6A2531D8" w14:textId="77777777" w:rsidR="006F37E3" w:rsidRPr="00791B36" w:rsidRDefault="006F37E3">
      <w:pPr>
        <w:spacing w:line="360" w:lineRule="auto"/>
        <w:rPr>
          <w:sz w:val="22"/>
          <w:szCs w:val="22"/>
        </w:rPr>
        <w:pPrChange w:id="1038" w:author="Risa" w:date="2021-06-16T16:30:00Z">
          <w:pPr>
            <w:spacing w:line="276" w:lineRule="auto"/>
            <w:jc w:val="both"/>
          </w:pPr>
        </w:pPrChange>
      </w:pPr>
    </w:p>
    <w:p w14:paraId="2D02F599" w14:textId="073C0B0E" w:rsidR="00DD04C3" w:rsidRPr="00791B36" w:rsidRDefault="00345813">
      <w:pPr>
        <w:spacing w:line="360" w:lineRule="auto"/>
        <w:rPr>
          <w:sz w:val="22"/>
          <w:szCs w:val="22"/>
        </w:rPr>
        <w:pPrChange w:id="1039" w:author="Risa" w:date="2021-06-16T16:30:00Z">
          <w:pPr>
            <w:spacing w:line="276" w:lineRule="auto"/>
            <w:jc w:val="both"/>
          </w:pPr>
        </w:pPrChange>
      </w:pPr>
      <w:commentRangeStart w:id="1040"/>
      <w:r w:rsidRPr="00791B36">
        <w:rPr>
          <w:sz w:val="22"/>
          <w:szCs w:val="22"/>
        </w:rPr>
        <w:t xml:space="preserve">Pitch pine is considered an important </w:t>
      </w:r>
      <w:del w:id="1041" w:author="Risa" w:date="2021-06-18T10:06:00Z">
        <w:r w:rsidRPr="00791B36" w:rsidDel="00061D59">
          <w:rPr>
            <w:sz w:val="22"/>
            <w:szCs w:val="22"/>
          </w:rPr>
          <w:delText xml:space="preserve">guardian </w:delText>
        </w:r>
      </w:del>
      <w:ins w:id="1042" w:author="Risa" w:date="2021-06-18T10:06:00Z">
        <w:r w:rsidR="00061D59">
          <w:rPr>
            <w:sz w:val="22"/>
            <w:szCs w:val="22"/>
          </w:rPr>
          <w:t>indicator</w:t>
        </w:r>
        <w:r w:rsidR="00061D59" w:rsidRPr="00791B36">
          <w:rPr>
            <w:sz w:val="22"/>
            <w:szCs w:val="22"/>
          </w:rPr>
          <w:t xml:space="preserve"> </w:t>
        </w:r>
      </w:ins>
      <w:r w:rsidRPr="00791B36">
        <w:rPr>
          <w:sz w:val="22"/>
          <w:szCs w:val="22"/>
        </w:rPr>
        <w:t xml:space="preserve">of underlying heath communities at </w:t>
      </w:r>
      <w:r w:rsidR="00C437EC" w:rsidRPr="00791B36">
        <w:rPr>
          <w:sz w:val="22"/>
          <w:szCs w:val="22"/>
        </w:rPr>
        <w:t>Mt. Desert Island</w:t>
      </w:r>
      <w:r w:rsidRPr="00791B36">
        <w:rPr>
          <w:sz w:val="22"/>
          <w:szCs w:val="22"/>
        </w:rPr>
        <w:t xml:space="preserve">; it is foundational as a necessary ecosystem </w:t>
      </w:r>
      <w:proofErr w:type="gramStart"/>
      <w:r w:rsidRPr="00791B36">
        <w:rPr>
          <w:sz w:val="22"/>
          <w:szCs w:val="22"/>
        </w:rPr>
        <w:t>component</w:t>
      </w:r>
      <w:proofErr w:type="gramEnd"/>
      <w:r w:rsidRPr="00791B36">
        <w:rPr>
          <w:sz w:val="22"/>
          <w:szCs w:val="22"/>
        </w:rPr>
        <w:t xml:space="preserve"> in a stressed environment</w:t>
      </w:r>
      <w:commentRangeEnd w:id="1040"/>
      <w:r w:rsidR="00D601D1">
        <w:rPr>
          <w:rStyle w:val="CommentReference"/>
        </w:rPr>
        <w:commentReference w:id="1040"/>
      </w:r>
      <w:ins w:id="1043" w:author="Risa" w:date="2021-06-18T14:17:00Z">
        <w:r w:rsidR="00677E2C">
          <w:rPr>
            <w:sz w:val="22"/>
            <w:szCs w:val="22"/>
          </w:rPr>
          <w:t xml:space="preserve"> (</w:t>
        </w:r>
        <w:r w:rsidR="00677E2C" w:rsidRPr="00677E2C">
          <w:rPr>
            <w:sz w:val="22"/>
            <w:szCs w:val="22"/>
            <w:highlight w:val="yellow"/>
            <w:rPrChange w:id="1044" w:author="Risa" w:date="2021-06-18T14:17:00Z">
              <w:rPr>
                <w:sz w:val="22"/>
                <w:szCs w:val="22"/>
              </w:rPr>
            </w:rPrChange>
          </w:rPr>
          <w:t>xxx</w:t>
        </w:r>
        <w:r w:rsidR="00677E2C">
          <w:rPr>
            <w:sz w:val="22"/>
            <w:szCs w:val="22"/>
          </w:rPr>
          <w:t>)</w:t>
        </w:r>
      </w:ins>
      <w:r w:rsidRPr="00791B36">
        <w:rPr>
          <w:sz w:val="22"/>
          <w:szCs w:val="22"/>
        </w:rPr>
        <w:t xml:space="preserve">. Despite increasing climate pressures, tree retreat into ever more sparse conditions reinforces their facilitator status </w:t>
      </w:r>
      <w:ins w:id="1045" w:author="Risa" w:date="2021-06-18T10:39:00Z">
        <w:r w:rsidR="00C325D0">
          <w:rPr>
            <w:sz w:val="22"/>
            <w:szCs w:val="22"/>
          </w:rPr>
          <w:fldChar w:fldCharType="begin" w:fldLock="1"/>
        </w:r>
      </w:ins>
      <w:r w:rsidR="00C325D0">
        <w:rPr>
          <w:sz w:val="22"/>
          <w:szCs w:val="22"/>
        </w:rPr>
        <w:instrText>ADDIN CSL_CITATION {"citationItems":[{"id":"ITEM-1","itemData":{"DOI":"10.1086/283241","ISSN":"0003-0147","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 petitors. The first occupants preempt the space and will continue to exclude or inhibit later colonists until the former die or are damaged, thus releasing re- 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author":[{"dropping-particle":"","family":"Connell","given":"Joseph H.","non-dropping-particle":"","parse-names":false,"suffix":""},{"dropping-particle":"","family":"Slatyer","given":"Ralph O.","non-dropping-particle":"","parse-names":false,"suffix":""}],"container-title":"The American Naturalist","id":"ITEM-1","issue":"982","issued":{"date-parts":[["1977","11"]]},"page":"1119-1144","title":"Mechanisms of Succession in Natural Communities and Their Role in Community Stability and Organization","type":"article-journal","volume":"111"},"uris":["http://www.mendeley.com/documents/?uuid=b1987e56-7c24-4de9-859f-05788743a77c"]}],"mendeley":{"formattedCitation":"(Connell and Slatyer, 1977)","plainTextFormattedCitation":"(Connell and Slatyer, 1977)","previouslyFormattedCitation":"(Connell and Slatyer, 1977)"},"properties":{"noteIndex":0},"schema":"https://github.com/citation-style-language/schema/raw/master/csl-citation.json"}</w:instrText>
      </w:r>
      <w:r w:rsidR="00C325D0">
        <w:rPr>
          <w:sz w:val="22"/>
          <w:szCs w:val="22"/>
        </w:rPr>
        <w:fldChar w:fldCharType="separate"/>
      </w:r>
      <w:r w:rsidR="00C325D0" w:rsidRPr="00C325D0">
        <w:rPr>
          <w:noProof/>
          <w:sz w:val="22"/>
          <w:szCs w:val="22"/>
        </w:rPr>
        <w:t>(Connell and Slatyer, 1977)</w:t>
      </w:r>
      <w:ins w:id="1046" w:author="Risa" w:date="2021-06-18T10:39:00Z">
        <w:r w:rsidR="00C325D0">
          <w:rPr>
            <w:sz w:val="22"/>
            <w:szCs w:val="22"/>
          </w:rPr>
          <w:fldChar w:fldCharType="end"/>
        </w:r>
      </w:ins>
      <w:del w:id="1047" w:author="Risa" w:date="2021-06-18T10:39:00Z">
        <w:r w:rsidRPr="00791B36" w:rsidDel="00C325D0">
          <w:rPr>
            <w:sz w:val="22"/>
            <w:szCs w:val="22"/>
          </w:rPr>
          <w:delText>(</w:delText>
        </w:r>
        <w:r w:rsidRPr="00580472" w:rsidDel="00C325D0">
          <w:rPr>
            <w:sz w:val="22"/>
            <w:szCs w:val="22"/>
            <w:highlight w:val="red"/>
            <w:rPrChange w:id="1048" w:author="Risa" w:date="2021-06-17T17:46:00Z">
              <w:rPr>
                <w:sz w:val="22"/>
                <w:szCs w:val="22"/>
              </w:rPr>
            </w:rPrChange>
          </w:rPr>
          <w:delText>Connell and Slatyer 1977</w:delText>
        </w:r>
        <w:r w:rsidRPr="00791B36" w:rsidDel="00C325D0">
          <w:rPr>
            <w:sz w:val="22"/>
            <w:szCs w:val="22"/>
          </w:rPr>
          <w:delText>)</w:delText>
        </w:r>
      </w:del>
      <w:r w:rsidRPr="00791B36">
        <w:rPr>
          <w:sz w:val="22"/>
          <w:szCs w:val="22"/>
        </w:rPr>
        <w:t xml:space="preserve"> for this species explicitly maintains the livelihood of underlying flora through a sharing and distribution of ecoservices. </w:t>
      </w:r>
      <w:del w:id="1049" w:author="Risa" w:date="2021-06-18T09:43:00Z">
        <w:r w:rsidRPr="00791B36" w:rsidDel="00F017EC">
          <w:rPr>
            <w:strike/>
            <w:sz w:val="22"/>
            <w:szCs w:val="22"/>
          </w:rPr>
          <w:delText xml:space="preserve">The model we proposed is not </w:delText>
        </w:r>
        <w:r w:rsidR="00167ACC" w:rsidRPr="00791B36" w:rsidDel="00F017EC">
          <w:rPr>
            <w:strike/>
            <w:sz w:val="22"/>
            <w:szCs w:val="22"/>
          </w:rPr>
          <w:delText xml:space="preserve">built on </w:delText>
        </w:r>
        <w:r w:rsidRPr="00791B36" w:rsidDel="00F017EC">
          <w:rPr>
            <w:strike/>
            <w:sz w:val="22"/>
            <w:szCs w:val="22"/>
          </w:rPr>
          <w:delText xml:space="preserve">a </w:delText>
        </w:r>
        <w:r w:rsidR="00E6529C" w:rsidRPr="00791B36" w:rsidDel="00F017EC">
          <w:rPr>
            <w:strike/>
            <w:sz w:val="22"/>
            <w:szCs w:val="22"/>
          </w:rPr>
          <w:delText>quantitative</w:delText>
        </w:r>
        <w:r w:rsidRPr="00791B36" w:rsidDel="00F017EC">
          <w:rPr>
            <w:strike/>
            <w:sz w:val="22"/>
            <w:szCs w:val="22"/>
          </w:rPr>
          <w:delText xml:space="preserve"> framework </w:delText>
        </w:r>
        <w:r w:rsidR="00D919A2" w:rsidRPr="00791B36" w:rsidDel="00F017EC">
          <w:rPr>
            <w:strike/>
            <w:sz w:val="22"/>
            <w:szCs w:val="22"/>
          </w:rPr>
          <w:delText>nor is it</w:delText>
        </w:r>
        <w:r w:rsidRPr="00791B36" w:rsidDel="00F017EC">
          <w:rPr>
            <w:strike/>
            <w:sz w:val="22"/>
            <w:szCs w:val="22"/>
          </w:rPr>
          <w:delText xml:space="preserve"> </w:delText>
        </w:r>
        <w:r w:rsidR="00E95C6B" w:rsidRPr="00791B36" w:rsidDel="00F017EC">
          <w:rPr>
            <w:strike/>
            <w:sz w:val="22"/>
            <w:szCs w:val="22"/>
          </w:rPr>
          <w:delText>intende</w:delText>
        </w:r>
        <w:r w:rsidRPr="00791B36" w:rsidDel="00F017EC">
          <w:rPr>
            <w:strike/>
            <w:sz w:val="22"/>
            <w:szCs w:val="22"/>
          </w:rPr>
          <w:delText xml:space="preserve">d as a predictive model, </w:delText>
        </w:r>
        <w:r w:rsidR="00E95C6B" w:rsidRPr="00791B36" w:rsidDel="00F017EC">
          <w:rPr>
            <w:i/>
            <w:iCs/>
            <w:strike/>
            <w:sz w:val="22"/>
            <w:szCs w:val="22"/>
          </w:rPr>
          <w:delText>per se</w:delText>
        </w:r>
        <w:r w:rsidR="00E95C6B" w:rsidRPr="00791B36" w:rsidDel="00F017EC">
          <w:rPr>
            <w:strike/>
            <w:sz w:val="22"/>
            <w:szCs w:val="22"/>
          </w:rPr>
          <w:delText xml:space="preserve">, </w:delText>
        </w:r>
        <w:r w:rsidRPr="00791B36" w:rsidDel="00F017EC">
          <w:rPr>
            <w:strike/>
            <w:sz w:val="22"/>
            <w:szCs w:val="22"/>
          </w:rPr>
          <w:delText xml:space="preserve">yet results </w:delText>
        </w:r>
        <w:r w:rsidR="000324C8" w:rsidRPr="00791B36" w:rsidDel="00F017EC">
          <w:rPr>
            <w:strike/>
            <w:sz w:val="22"/>
            <w:szCs w:val="22"/>
          </w:rPr>
          <w:delText>attached</w:delText>
        </w:r>
        <w:r w:rsidRPr="00791B36" w:rsidDel="00F017EC">
          <w:rPr>
            <w:strike/>
            <w:sz w:val="22"/>
            <w:szCs w:val="22"/>
          </w:rPr>
          <w:delText xml:space="preserve"> to this model are useful </w:delText>
        </w:r>
        <w:r w:rsidR="00324C91" w:rsidRPr="00791B36" w:rsidDel="00F017EC">
          <w:rPr>
            <w:strike/>
            <w:sz w:val="22"/>
            <w:szCs w:val="22"/>
          </w:rPr>
          <w:delText xml:space="preserve">in several ways. First, </w:delText>
        </w:r>
        <w:r w:rsidR="00E6529C" w:rsidRPr="00791B36" w:rsidDel="00F017EC">
          <w:rPr>
            <w:strike/>
            <w:sz w:val="22"/>
            <w:szCs w:val="22"/>
          </w:rPr>
          <w:delText xml:space="preserve">these </w:delText>
        </w:r>
        <w:r w:rsidR="00324C91" w:rsidRPr="00791B36" w:rsidDel="00F017EC">
          <w:rPr>
            <w:strike/>
            <w:sz w:val="22"/>
            <w:szCs w:val="22"/>
          </w:rPr>
          <w:delText xml:space="preserve">metrics </w:delText>
        </w:r>
        <w:r w:rsidR="00167ACC" w:rsidRPr="00791B36" w:rsidDel="00F017EC">
          <w:rPr>
            <w:strike/>
            <w:sz w:val="22"/>
            <w:szCs w:val="22"/>
          </w:rPr>
          <w:delText>provide a context for describing</w:delText>
        </w:r>
        <w:r w:rsidR="00324C91" w:rsidRPr="00791B36" w:rsidDel="00F017EC">
          <w:rPr>
            <w:strike/>
            <w:sz w:val="22"/>
            <w:szCs w:val="22"/>
          </w:rPr>
          <w:delText xml:space="preserve"> recovery or persistence</w:delText>
        </w:r>
        <w:r w:rsidR="00FA49A2" w:rsidRPr="00791B36" w:rsidDel="00F017EC">
          <w:rPr>
            <w:strike/>
            <w:sz w:val="22"/>
            <w:szCs w:val="22"/>
          </w:rPr>
          <w:delText xml:space="preserve"> </w:delText>
        </w:r>
        <w:r w:rsidR="00167ACC" w:rsidRPr="00791B36" w:rsidDel="00F017EC">
          <w:rPr>
            <w:strike/>
            <w:sz w:val="22"/>
            <w:szCs w:val="22"/>
          </w:rPr>
          <w:delText>in</w:delText>
        </w:r>
        <w:r w:rsidR="00FA49A2" w:rsidRPr="00791B36" w:rsidDel="00F017EC">
          <w:rPr>
            <w:strike/>
            <w:sz w:val="22"/>
            <w:szCs w:val="22"/>
          </w:rPr>
          <w:delText xml:space="preserve"> mathematical</w:delText>
        </w:r>
        <w:r w:rsidR="00167ACC" w:rsidRPr="00791B36" w:rsidDel="00F017EC">
          <w:rPr>
            <w:strike/>
            <w:sz w:val="22"/>
            <w:szCs w:val="22"/>
          </w:rPr>
          <w:delText xml:space="preserve"> relationships </w:delText>
        </w:r>
        <w:r w:rsidR="00FA49A2" w:rsidRPr="00791B36" w:rsidDel="00F017EC">
          <w:rPr>
            <w:strike/>
            <w:sz w:val="22"/>
            <w:szCs w:val="22"/>
          </w:rPr>
          <w:delText>along an adaptivity curve. Second, our method operationalize</w:delText>
        </w:r>
        <w:r w:rsidR="00167ACC" w:rsidRPr="00791B36" w:rsidDel="00F017EC">
          <w:rPr>
            <w:strike/>
            <w:sz w:val="22"/>
            <w:szCs w:val="22"/>
          </w:rPr>
          <w:delText>s</w:delText>
        </w:r>
        <w:r w:rsidR="00FA49A2" w:rsidRPr="00791B36" w:rsidDel="00F017EC">
          <w:rPr>
            <w:strike/>
            <w:sz w:val="22"/>
            <w:szCs w:val="22"/>
          </w:rPr>
          <w:delText xml:space="preserve"> recovery and persistence mechanisms fit </w:delText>
        </w:r>
        <w:r w:rsidR="00167ACC" w:rsidRPr="00791B36" w:rsidDel="00F017EC">
          <w:rPr>
            <w:strike/>
            <w:sz w:val="22"/>
            <w:szCs w:val="22"/>
          </w:rPr>
          <w:delText xml:space="preserve">to </w:delText>
        </w:r>
        <w:r w:rsidR="00FA49A2" w:rsidRPr="00791B36" w:rsidDel="00F017EC">
          <w:rPr>
            <w:strike/>
            <w:sz w:val="22"/>
            <w:szCs w:val="22"/>
          </w:rPr>
          <w:delText>an ecological framework (Brand and Jax 2007). Finally, our model</w:delText>
        </w:r>
        <w:r w:rsidR="00FA49A2" w:rsidRPr="00791B36" w:rsidDel="00F017EC">
          <w:rPr>
            <w:sz w:val="22"/>
            <w:szCs w:val="22"/>
          </w:rPr>
          <w:delText xml:space="preserve"> </w:delText>
        </w:r>
      </w:del>
      <w:r w:rsidR="005A2365" w:rsidRPr="00791B36">
        <w:rPr>
          <w:sz w:val="22"/>
          <w:szCs w:val="22"/>
        </w:rPr>
        <w:t xml:space="preserve">Our findings </w:t>
      </w:r>
      <w:r w:rsidR="00FA49A2" w:rsidRPr="00791B36">
        <w:rPr>
          <w:sz w:val="22"/>
          <w:szCs w:val="22"/>
        </w:rPr>
        <w:t>may be used</w:t>
      </w:r>
      <w:r w:rsidR="00383B88" w:rsidRPr="00791B36">
        <w:rPr>
          <w:sz w:val="22"/>
          <w:szCs w:val="22"/>
        </w:rPr>
        <w:t xml:space="preserve"> by other scientists</w:t>
      </w:r>
      <w:r w:rsidR="00FA49A2" w:rsidRPr="00791B36">
        <w:rPr>
          <w:sz w:val="22"/>
          <w:szCs w:val="22"/>
        </w:rPr>
        <w:t xml:space="preserve"> </w:t>
      </w:r>
      <w:ins w:id="1050" w:author="Risa" w:date="2021-06-18T10:39:00Z">
        <w:r w:rsidR="00C325D0">
          <w:rPr>
            <w:sz w:val="22"/>
            <w:szCs w:val="22"/>
          </w:rPr>
          <w:fldChar w:fldCharType="begin" w:fldLock="1"/>
        </w:r>
      </w:ins>
      <w:r w:rsidR="00AA7749">
        <w:rPr>
          <w:sz w:val="22"/>
          <w:szCs w:val="22"/>
        </w:rPr>
        <w:instrText>ADDIN CSL_CITATION {"citationItems":[{"id":"ITEM-1","itemData":{"DOI":"10.1093/forestry/cpv046","ISSN":"0015-752X","abstract":"Resilience is rapidly becoming a prominent concept in research, policy and practice. However, it is apparent that there is no consistent meaning of resilience being used by those involved in governing and managing forests and tree health. We aimed to (1) identify how the concept of resilience is defined in a range of decision-making contexts, (2) develop an understanding of resilience, which will be useful in the context of tree health and forestry and (3) suggest how managers could use this understanding more broadly as a framework for decision-making on resilience within the forestry sector. Implementation of resilience for tree health needs to encompass a range of functions and services, management objectives and threats, all present at a variety of scales. We conclude that, due to the complexity of the resilience concept and forest systems, no single definition of resilience can be sufficient and it is more appropriate to explicitly consider four resilience components: resistance, recovery, transformation and adaptation. We propose a set of decision steps which stakeholders can use to develop a Resilience Implementation Framework to guide management for their system of interest.","author":[{"dropping-particle":"","family":"Fuller","given":"Lauren","non-dropping-particle":"","parse-names":false,"suffix":""},{"dropping-particle":"","family":"Quine","given":"Christopher P.","non-dropping-particle":"","parse-names":false,"suffix":""}],"container-title":"Forestry","id":"ITEM-1","issue":"1","issued":{"date-parts":[["2016","1"]]},"page":"7-19","title":"Resilience and tree health: a basis for implementation in sustainable forest management","type":"article-journal","volume":"89"},"uris":["http://www.mendeley.com/documents/?uuid=cb121607-6721-4aa7-983a-bc3cb1f7b69a"]}],"mendeley":{"formattedCitation":"(Fuller and Quine, 2016)","plainTextFormattedCitation":"(Fuller and Quine, 2016)","previouslyFormattedCitation":"(Fuller and Quine, 2016)"},"properties":{"noteIndex":0},"schema":"https://github.com/citation-style-language/schema/raw/master/csl-citation.json"}</w:instrText>
      </w:r>
      <w:r w:rsidR="00C325D0">
        <w:rPr>
          <w:sz w:val="22"/>
          <w:szCs w:val="22"/>
        </w:rPr>
        <w:fldChar w:fldCharType="separate"/>
      </w:r>
      <w:r w:rsidR="00C325D0" w:rsidRPr="00C325D0">
        <w:rPr>
          <w:noProof/>
          <w:sz w:val="22"/>
          <w:szCs w:val="22"/>
        </w:rPr>
        <w:t>(Fuller and Quine, 2016)</w:t>
      </w:r>
      <w:ins w:id="1051" w:author="Risa" w:date="2021-06-18T10:39:00Z">
        <w:r w:rsidR="00C325D0">
          <w:rPr>
            <w:sz w:val="22"/>
            <w:szCs w:val="22"/>
          </w:rPr>
          <w:fldChar w:fldCharType="end"/>
        </w:r>
      </w:ins>
      <w:del w:id="1052" w:author="Risa" w:date="2021-06-18T10:40:00Z">
        <w:r w:rsidR="00A13068" w:rsidRPr="00791B36" w:rsidDel="00C325D0">
          <w:rPr>
            <w:sz w:val="22"/>
            <w:szCs w:val="22"/>
          </w:rPr>
          <w:delText>(</w:delText>
        </w:r>
      </w:del>
      <w:del w:id="1053" w:author="Risa" w:date="2021-06-18T10:39:00Z">
        <w:r w:rsidR="00A13068" w:rsidRPr="00580472" w:rsidDel="00C325D0">
          <w:rPr>
            <w:sz w:val="22"/>
            <w:szCs w:val="22"/>
            <w:highlight w:val="red"/>
            <w:rPrChange w:id="1054" w:author="Risa" w:date="2021-06-17T17:46:00Z">
              <w:rPr>
                <w:sz w:val="22"/>
                <w:szCs w:val="22"/>
              </w:rPr>
            </w:rPrChange>
          </w:rPr>
          <w:delText>Fuller and Quine 2016</w:delText>
        </w:r>
        <w:r w:rsidR="00A13068" w:rsidRPr="00791B36" w:rsidDel="00C325D0">
          <w:rPr>
            <w:sz w:val="22"/>
            <w:szCs w:val="22"/>
          </w:rPr>
          <w:delText>)</w:delText>
        </w:r>
      </w:del>
      <w:r w:rsidR="00A13068" w:rsidRPr="00791B36">
        <w:rPr>
          <w:sz w:val="22"/>
          <w:szCs w:val="22"/>
        </w:rPr>
        <w:t xml:space="preserve"> </w:t>
      </w:r>
      <w:r w:rsidRPr="00791B36">
        <w:rPr>
          <w:sz w:val="22"/>
          <w:szCs w:val="22"/>
        </w:rPr>
        <w:t xml:space="preserve">to </w:t>
      </w:r>
      <w:r w:rsidR="00FA49A2" w:rsidRPr="00791B36">
        <w:rPr>
          <w:sz w:val="22"/>
          <w:szCs w:val="22"/>
        </w:rPr>
        <w:t xml:space="preserve">better </w:t>
      </w:r>
      <w:r w:rsidRPr="00791B36">
        <w:rPr>
          <w:sz w:val="22"/>
          <w:szCs w:val="22"/>
        </w:rPr>
        <w:t xml:space="preserve">understand how pitch pine in other ecosystems, </w:t>
      </w:r>
      <w:r w:rsidR="00167ACC" w:rsidRPr="00791B36">
        <w:rPr>
          <w:sz w:val="22"/>
          <w:szCs w:val="22"/>
        </w:rPr>
        <w:t xml:space="preserve">outside of the </w:t>
      </w:r>
      <w:r w:rsidRPr="00791B36">
        <w:rPr>
          <w:sz w:val="22"/>
          <w:szCs w:val="22"/>
        </w:rPr>
        <w:t xml:space="preserve">Northeast U.S., </w:t>
      </w:r>
      <w:r w:rsidR="00383B88" w:rsidRPr="00791B36">
        <w:rPr>
          <w:sz w:val="22"/>
          <w:szCs w:val="22"/>
        </w:rPr>
        <w:t>take advantage of</w:t>
      </w:r>
      <w:r w:rsidR="00FA49A2" w:rsidRPr="00791B36">
        <w:rPr>
          <w:sz w:val="22"/>
          <w:szCs w:val="22"/>
        </w:rPr>
        <w:t xml:space="preserve"> elevation and topographic parameters</w:t>
      </w:r>
      <w:r w:rsidR="00383B88" w:rsidRPr="00791B36">
        <w:rPr>
          <w:sz w:val="22"/>
          <w:szCs w:val="22"/>
        </w:rPr>
        <w:t xml:space="preserve"> </w:t>
      </w:r>
      <w:r w:rsidR="00A13068" w:rsidRPr="00791B36">
        <w:rPr>
          <w:sz w:val="22"/>
          <w:szCs w:val="22"/>
        </w:rPr>
        <w:t>to gain</w:t>
      </w:r>
      <w:r w:rsidR="00383B88" w:rsidRPr="00791B36">
        <w:rPr>
          <w:sz w:val="22"/>
          <w:szCs w:val="22"/>
        </w:rPr>
        <w:t xml:space="preserve"> advantage over competitors</w:t>
      </w:r>
      <w:r w:rsidRPr="00791B36">
        <w:rPr>
          <w:sz w:val="22"/>
          <w:szCs w:val="22"/>
        </w:rPr>
        <w:t>.</w:t>
      </w:r>
      <w:r w:rsidR="00D41527" w:rsidRPr="00791B36">
        <w:rPr>
          <w:sz w:val="22"/>
          <w:szCs w:val="22"/>
        </w:rPr>
        <w:t xml:space="preserve"> </w:t>
      </w:r>
      <w:r w:rsidR="00E6529C" w:rsidRPr="00791B36">
        <w:rPr>
          <w:sz w:val="22"/>
          <w:szCs w:val="22"/>
        </w:rPr>
        <w:t>T</w:t>
      </w:r>
      <w:r w:rsidRPr="00791B36">
        <w:rPr>
          <w:sz w:val="22"/>
          <w:szCs w:val="22"/>
        </w:rPr>
        <w:t xml:space="preserve">he present data </w:t>
      </w:r>
      <w:r w:rsidR="00383B88" w:rsidRPr="00791B36">
        <w:rPr>
          <w:sz w:val="22"/>
          <w:szCs w:val="22"/>
        </w:rPr>
        <w:t>yield</w:t>
      </w:r>
      <w:r w:rsidRPr="00791B36">
        <w:rPr>
          <w:sz w:val="22"/>
          <w:szCs w:val="22"/>
        </w:rPr>
        <w:t>s a firm</w:t>
      </w:r>
      <w:r w:rsidR="000324C8" w:rsidRPr="00791B36">
        <w:rPr>
          <w:sz w:val="22"/>
          <w:szCs w:val="22"/>
        </w:rPr>
        <w:t>er</w:t>
      </w:r>
      <w:r w:rsidRPr="00791B36">
        <w:rPr>
          <w:sz w:val="22"/>
          <w:szCs w:val="22"/>
        </w:rPr>
        <w:t xml:space="preserve"> </w:t>
      </w:r>
      <w:r w:rsidR="00167ACC" w:rsidRPr="00791B36">
        <w:rPr>
          <w:sz w:val="22"/>
          <w:szCs w:val="22"/>
        </w:rPr>
        <w:t>purchase on</w:t>
      </w:r>
      <w:r w:rsidRPr="00791B36">
        <w:rPr>
          <w:sz w:val="22"/>
          <w:szCs w:val="22"/>
        </w:rPr>
        <w:t xml:space="preserve"> current regeneration and expansion</w:t>
      </w:r>
      <w:r w:rsidR="00167ACC" w:rsidRPr="00791B36">
        <w:rPr>
          <w:sz w:val="22"/>
          <w:szCs w:val="22"/>
        </w:rPr>
        <w:t xml:space="preserve"> concepts</w:t>
      </w:r>
      <w:r w:rsidRPr="00791B36">
        <w:rPr>
          <w:sz w:val="22"/>
          <w:szCs w:val="22"/>
        </w:rPr>
        <w:t>—essential to an appreciation of influences on persistence in the absence of forest or prescribed fire.</w:t>
      </w:r>
    </w:p>
    <w:p w14:paraId="04046C0F" w14:textId="6BD06543" w:rsidR="002F5049" w:rsidRPr="00791B36" w:rsidRDefault="002F5049">
      <w:pPr>
        <w:spacing w:line="360" w:lineRule="auto"/>
        <w:rPr>
          <w:sz w:val="22"/>
          <w:szCs w:val="22"/>
        </w:rPr>
        <w:pPrChange w:id="1055" w:author="Risa" w:date="2021-06-16T16:30:00Z">
          <w:pPr>
            <w:spacing w:line="276" w:lineRule="auto"/>
            <w:jc w:val="both"/>
          </w:pPr>
        </w:pPrChange>
      </w:pPr>
    </w:p>
    <w:p w14:paraId="34C9A6CA" w14:textId="77777777" w:rsidR="002F5049" w:rsidRPr="00791B36" w:rsidRDefault="002F5049">
      <w:pPr>
        <w:spacing w:line="360" w:lineRule="auto"/>
        <w:rPr>
          <w:sz w:val="22"/>
          <w:szCs w:val="22"/>
        </w:rPr>
        <w:pPrChange w:id="1056" w:author="Risa" w:date="2021-06-16T16:30:00Z">
          <w:pPr>
            <w:spacing w:line="276" w:lineRule="auto"/>
            <w:jc w:val="both"/>
          </w:pPr>
        </w:pPrChange>
      </w:pPr>
    </w:p>
    <w:bookmarkEnd w:id="723"/>
    <w:p w14:paraId="620190EB" w14:textId="3C19F126" w:rsidR="00345813" w:rsidRPr="00791B36" w:rsidRDefault="00345813">
      <w:pPr>
        <w:spacing w:line="360" w:lineRule="auto"/>
        <w:rPr>
          <w:b/>
          <w:bCs/>
          <w:sz w:val="22"/>
          <w:szCs w:val="22"/>
        </w:rPr>
        <w:pPrChange w:id="1057" w:author="Risa" w:date="2021-06-16T16:30:00Z">
          <w:pPr>
            <w:spacing w:line="276" w:lineRule="auto"/>
            <w:jc w:val="both"/>
          </w:pPr>
        </w:pPrChange>
      </w:pPr>
      <w:r w:rsidRPr="00791B36">
        <w:rPr>
          <w:b/>
          <w:bCs/>
          <w:sz w:val="22"/>
          <w:szCs w:val="22"/>
        </w:rPr>
        <w:t>CONCLUSION</w:t>
      </w:r>
    </w:p>
    <w:p w14:paraId="38BAA2E6" w14:textId="7A8822C0" w:rsidR="005B59F0" w:rsidRPr="00791B36" w:rsidRDefault="00E6529C">
      <w:pPr>
        <w:pStyle w:val="mb0"/>
        <w:shd w:val="clear" w:color="auto" w:fill="FFFFFF"/>
        <w:spacing w:before="0" w:beforeAutospacing="0" w:after="0" w:afterAutospacing="0" w:line="360" w:lineRule="auto"/>
        <w:rPr>
          <w:color w:val="000000" w:themeColor="text1"/>
          <w:sz w:val="22"/>
          <w:szCs w:val="22"/>
        </w:rPr>
        <w:pPrChange w:id="1058" w:author="Risa" w:date="2021-06-16T16:30:00Z">
          <w:pPr>
            <w:pStyle w:val="mb0"/>
            <w:shd w:val="clear" w:color="auto" w:fill="FFFFFF"/>
            <w:spacing w:before="0" w:beforeAutospacing="0" w:after="150" w:afterAutospacing="0" w:line="276" w:lineRule="auto"/>
            <w:jc w:val="both"/>
          </w:pPr>
        </w:pPrChange>
      </w:pPr>
      <w:del w:id="1059" w:author="Risa" w:date="2021-06-18T09:43:00Z">
        <w:r w:rsidRPr="00791B36" w:rsidDel="00F017EC">
          <w:rPr>
            <w:strike/>
            <w:sz w:val="22"/>
            <w:szCs w:val="22"/>
          </w:rPr>
          <w:delText>Here, we pres</w:delText>
        </w:r>
        <w:r w:rsidR="00C437EC" w:rsidRPr="00791B36" w:rsidDel="00F017EC">
          <w:rPr>
            <w:strike/>
            <w:sz w:val="22"/>
            <w:szCs w:val="22"/>
          </w:rPr>
          <w:delText>e</w:delText>
        </w:r>
        <w:r w:rsidRPr="00791B36" w:rsidDel="00F017EC">
          <w:rPr>
            <w:strike/>
            <w:sz w:val="22"/>
            <w:szCs w:val="22"/>
          </w:rPr>
          <w:delText>nt</w:delText>
        </w:r>
        <w:r w:rsidR="009032E7" w:rsidRPr="00791B36" w:rsidDel="00F017EC">
          <w:rPr>
            <w:strike/>
            <w:sz w:val="22"/>
            <w:szCs w:val="22"/>
          </w:rPr>
          <w:delText xml:space="preserve"> an</w:delText>
        </w:r>
        <w:r w:rsidR="00345813" w:rsidRPr="00791B36" w:rsidDel="00F017EC">
          <w:rPr>
            <w:strike/>
            <w:sz w:val="22"/>
            <w:szCs w:val="22"/>
          </w:rPr>
          <w:delText xml:space="preserve"> explanatory model of pitch pine </w:delText>
        </w:r>
        <w:r w:rsidR="009A61A6" w:rsidRPr="00791B36" w:rsidDel="00F017EC">
          <w:rPr>
            <w:strike/>
            <w:sz w:val="22"/>
            <w:szCs w:val="22"/>
          </w:rPr>
          <w:delText xml:space="preserve">post-fire recovery and persistence capacities </w:delText>
        </w:r>
        <w:r w:rsidR="00A61982" w:rsidRPr="00791B36" w:rsidDel="00F017EC">
          <w:rPr>
            <w:strike/>
            <w:sz w:val="22"/>
            <w:szCs w:val="22"/>
          </w:rPr>
          <w:delText>to</w:delText>
        </w:r>
        <w:r w:rsidR="00487D46" w:rsidRPr="00791B36" w:rsidDel="00F017EC">
          <w:rPr>
            <w:strike/>
            <w:sz w:val="22"/>
            <w:szCs w:val="22"/>
          </w:rPr>
          <w:delText xml:space="preserve"> analyze population status as a function of</w:delText>
        </w:r>
        <w:r w:rsidR="00345813" w:rsidRPr="00791B36" w:rsidDel="00F017EC">
          <w:rPr>
            <w:strike/>
            <w:sz w:val="22"/>
            <w:szCs w:val="22"/>
          </w:rPr>
          <w:delText xml:space="preserve"> fire</w:delText>
        </w:r>
        <w:r w:rsidRPr="00791B36" w:rsidDel="00F017EC">
          <w:rPr>
            <w:strike/>
            <w:sz w:val="22"/>
            <w:szCs w:val="22"/>
          </w:rPr>
          <w:delText xml:space="preserve"> and</w:delText>
        </w:r>
        <w:r w:rsidR="00345813" w:rsidRPr="00791B36" w:rsidDel="00F017EC">
          <w:rPr>
            <w:strike/>
            <w:sz w:val="22"/>
            <w:szCs w:val="22"/>
          </w:rPr>
          <w:delText xml:space="preserve"> </w:delText>
        </w:r>
        <w:r w:rsidRPr="00791B36" w:rsidDel="00F017EC">
          <w:rPr>
            <w:strike/>
            <w:sz w:val="22"/>
            <w:szCs w:val="22"/>
          </w:rPr>
          <w:delText>topography</w:delText>
        </w:r>
        <w:r w:rsidR="00345813" w:rsidRPr="00791B36" w:rsidDel="00F017EC">
          <w:rPr>
            <w:strike/>
            <w:sz w:val="22"/>
            <w:szCs w:val="22"/>
          </w:rPr>
          <w:delText>.</w:delText>
        </w:r>
        <w:r w:rsidR="00345813" w:rsidRPr="00791B36" w:rsidDel="00F017EC">
          <w:rPr>
            <w:sz w:val="22"/>
            <w:szCs w:val="22"/>
          </w:rPr>
          <w:delText xml:space="preserve"> </w:delText>
        </w:r>
      </w:del>
      <w:r w:rsidR="00345813" w:rsidRPr="00791B36">
        <w:rPr>
          <w:sz w:val="22"/>
          <w:szCs w:val="22"/>
        </w:rPr>
        <w:t xml:space="preserve">We found </w:t>
      </w:r>
      <w:r w:rsidR="00BF5293" w:rsidRPr="00791B36">
        <w:rPr>
          <w:sz w:val="22"/>
          <w:szCs w:val="22"/>
        </w:rPr>
        <w:t xml:space="preserve">elevation and topography signaled </w:t>
      </w:r>
      <w:r w:rsidR="00D0146E" w:rsidRPr="00791B36">
        <w:rPr>
          <w:bCs/>
          <w:sz w:val="22"/>
          <w:szCs w:val="22"/>
        </w:rPr>
        <w:t>adaptivity</w:t>
      </w:r>
      <w:r w:rsidR="00345813" w:rsidRPr="00791B36">
        <w:rPr>
          <w:sz w:val="22"/>
          <w:szCs w:val="22"/>
        </w:rPr>
        <w:t xml:space="preserve"> effects (growth, expansion into greater stand density) </w:t>
      </w:r>
      <w:r w:rsidR="00BF5293" w:rsidRPr="00791B36">
        <w:rPr>
          <w:sz w:val="22"/>
          <w:szCs w:val="22"/>
        </w:rPr>
        <w:t xml:space="preserve">which </w:t>
      </w:r>
      <w:r w:rsidR="00345813" w:rsidRPr="00791B36">
        <w:rPr>
          <w:sz w:val="22"/>
          <w:szCs w:val="22"/>
        </w:rPr>
        <w:t xml:space="preserve">account for greater growth and stand density </w:t>
      </w:r>
      <w:r w:rsidRPr="00791B36">
        <w:rPr>
          <w:sz w:val="22"/>
          <w:szCs w:val="22"/>
        </w:rPr>
        <w:t xml:space="preserve">on more hospitable terrain, with </w:t>
      </w:r>
      <w:proofErr w:type="gramStart"/>
      <w:r w:rsidRPr="00791B36">
        <w:rPr>
          <w:sz w:val="22"/>
          <w:szCs w:val="22"/>
        </w:rPr>
        <w:t>little impact</w:t>
      </w:r>
      <w:proofErr w:type="gramEnd"/>
      <w:r w:rsidRPr="00791B36">
        <w:rPr>
          <w:sz w:val="22"/>
          <w:szCs w:val="22"/>
        </w:rPr>
        <w:t xml:space="preserve"> from fire history</w:t>
      </w:r>
      <w:r w:rsidR="00345813" w:rsidRPr="00791B36">
        <w:rPr>
          <w:sz w:val="22"/>
          <w:szCs w:val="22"/>
        </w:rPr>
        <w:t xml:space="preserve">. </w:t>
      </w:r>
      <w:r w:rsidRPr="00791B36">
        <w:rPr>
          <w:sz w:val="22"/>
          <w:szCs w:val="22"/>
        </w:rPr>
        <w:t xml:space="preserve">This is </w:t>
      </w:r>
      <w:r w:rsidR="002A15F0" w:rsidRPr="00791B36">
        <w:rPr>
          <w:sz w:val="22"/>
          <w:szCs w:val="22"/>
        </w:rPr>
        <w:t xml:space="preserve">undoubtedly </w:t>
      </w:r>
      <w:proofErr w:type="gramStart"/>
      <w:r w:rsidRPr="00791B36">
        <w:rPr>
          <w:sz w:val="22"/>
          <w:szCs w:val="22"/>
        </w:rPr>
        <w:t>due to the fact that</w:t>
      </w:r>
      <w:proofErr w:type="gramEnd"/>
      <w:r w:rsidR="00A61982" w:rsidRPr="00791B36">
        <w:rPr>
          <w:sz w:val="22"/>
          <w:szCs w:val="22"/>
        </w:rPr>
        <w:t xml:space="preserve"> fire return intervals are so infrequent as to reduce recovery features found elsewhere (e.g., </w:t>
      </w:r>
      <w:r w:rsidR="002A15F0" w:rsidRPr="00791B36">
        <w:rPr>
          <w:sz w:val="22"/>
          <w:szCs w:val="22"/>
        </w:rPr>
        <w:t xml:space="preserve">where </w:t>
      </w:r>
      <w:r w:rsidR="00A61982" w:rsidRPr="00791B36">
        <w:rPr>
          <w:sz w:val="22"/>
          <w:szCs w:val="22"/>
        </w:rPr>
        <w:t xml:space="preserve">cone </w:t>
      </w:r>
      <w:proofErr w:type="spellStart"/>
      <w:r w:rsidR="00A61982" w:rsidRPr="00791B36">
        <w:rPr>
          <w:sz w:val="22"/>
          <w:szCs w:val="22"/>
        </w:rPr>
        <w:t>serotiny</w:t>
      </w:r>
      <w:proofErr w:type="spellEnd"/>
      <w:r w:rsidR="00BF5293" w:rsidRPr="00791B36">
        <w:rPr>
          <w:sz w:val="22"/>
          <w:szCs w:val="22"/>
        </w:rPr>
        <w:t xml:space="preserve"> and epicormic sprouting</w:t>
      </w:r>
      <w:r w:rsidR="002A15F0" w:rsidRPr="00791B36">
        <w:rPr>
          <w:sz w:val="22"/>
          <w:szCs w:val="22"/>
        </w:rPr>
        <w:t xml:space="preserve"> still prevail</w:t>
      </w:r>
      <w:r w:rsidR="00A61982" w:rsidRPr="00791B36">
        <w:rPr>
          <w:sz w:val="22"/>
          <w:szCs w:val="22"/>
        </w:rPr>
        <w:t xml:space="preserve">). Flat and ledge </w:t>
      </w:r>
      <w:r w:rsidR="00A61982" w:rsidRPr="00791B36">
        <w:rPr>
          <w:bCs/>
          <w:iCs/>
          <w:sz w:val="22"/>
          <w:szCs w:val="22"/>
          <w:lang w:val="en"/>
        </w:rPr>
        <w:t>pitch</w:t>
      </w:r>
      <w:r w:rsidR="00A61982" w:rsidRPr="00791B36">
        <w:rPr>
          <w:sz w:val="22"/>
          <w:szCs w:val="22"/>
        </w:rPr>
        <w:t xml:space="preserve"> pine populations </w:t>
      </w:r>
      <w:proofErr w:type="gramStart"/>
      <w:r w:rsidR="00A61982" w:rsidRPr="00791B36">
        <w:rPr>
          <w:sz w:val="22"/>
          <w:szCs w:val="22"/>
        </w:rPr>
        <w:t>exhibited</w:t>
      </w:r>
      <w:proofErr w:type="gramEnd"/>
      <w:r w:rsidR="00A61982" w:rsidRPr="00791B36">
        <w:rPr>
          <w:sz w:val="22"/>
          <w:szCs w:val="22"/>
        </w:rPr>
        <w:t xml:space="preserve"> greater buoyancy than trees in more strenuous cliff situations. We</w:t>
      </w:r>
      <w:r w:rsidR="00345813" w:rsidRPr="00791B36">
        <w:rPr>
          <w:sz w:val="22"/>
          <w:szCs w:val="22"/>
        </w:rPr>
        <w:t xml:space="preserve"> also </w:t>
      </w:r>
      <w:proofErr w:type="gramStart"/>
      <w:r w:rsidR="00345813" w:rsidRPr="00791B36">
        <w:rPr>
          <w:sz w:val="22"/>
          <w:szCs w:val="22"/>
        </w:rPr>
        <w:t>identified</w:t>
      </w:r>
      <w:proofErr w:type="gramEnd"/>
      <w:r w:rsidR="00345813" w:rsidRPr="00791B36">
        <w:rPr>
          <w:sz w:val="22"/>
          <w:szCs w:val="22"/>
        </w:rPr>
        <w:t xml:space="preserve"> a selective preference for either growth</w:t>
      </w:r>
      <w:r w:rsidRPr="00791B36">
        <w:rPr>
          <w:sz w:val="22"/>
          <w:szCs w:val="22"/>
        </w:rPr>
        <w:t xml:space="preserve"> at low elevations</w:t>
      </w:r>
      <w:r w:rsidR="00345813" w:rsidRPr="00791B36">
        <w:rPr>
          <w:sz w:val="22"/>
          <w:szCs w:val="22"/>
        </w:rPr>
        <w:t xml:space="preserve"> or stress tolerance</w:t>
      </w:r>
      <w:r w:rsidRPr="00791B36">
        <w:rPr>
          <w:sz w:val="22"/>
          <w:szCs w:val="22"/>
        </w:rPr>
        <w:t xml:space="preserve"> at high elevations using multiple plant and ecosystem metrics</w:t>
      </w:r>
      <w:r w:rsidR="00345813" w:rsidRPr="00791B36">
        <w:rPr>
          <w:bCs/>
          <w:iCs/>
          <w:sz w:val="22"/>
          <w:szCs w:val="22"/>
          <w:lang w:val="en"/>
        </w:rPr>
        <w:t xml:space="preserve">. </w:t>
      </w:r>
      <w:r w:rsidR="00345813" w:rsidRPr="00791B36">
        <w:rPr>
          <w:sz w:val="22"/>
          <w:szCs w:val="22"/>
        </w:rPr>
        <w:t xml:space="preserve">Our findings unravel </w:t>
      </w:r>
      <w:r w:rsidR="00BF5293" w:rsidRPr="00791B36">
        <w:rPr>
          <w:sz w:val="22"/>
          <w:szCs w:val="22"/>
        </w:rPr>
        <w:t xml:space="preserve">part of the </w:t>
      </w:r>
      <w:r w:rsidR="00345813" w:rsidRPr="00791B36">
        <w:rPr>
          <w:sz w:val="22"/>
          <w:szCs w:val="22"/>
        </w:rPr>
        <w:lastRenderedPageBreak/>
        <w:t>enigma</w:t>
      </w:r>
      <w:r w:rsidR="00854384" w:rsidRPr="00791B36">
        <w:rPr>
          <w:sz w:val="22"/>
          <w:szCs w:val="22"/>
        </w:rPr>
        <w:t xml:space="preserve"> about persistence</w:t>
      </w:r>
      <w:r w:rsidR="00345813" w:rsidRPr="00791B36">
        <w:rPr>
          <w:sz w:val="22"/>
          <w:szCs w:val="22"/>
        </w:rPr>
        <w:t xml:space="preserve"> </w:t>
      </w:r>
      <w:r w:rsidR="00854384" w:rsidRPr="00791B36">
        <w:rPr>
          <w:sz w:val="22"/>
          <w:szCs w:val="22"/>
        </w:rPr>
        <w:t xml:space="preserve">in a post-fire milieu </w:t>
      </w:r>
      <w:r w:rsidR="00345813" w:rsidRPr="00791B36">
        <w:rPr>
          <w:sz w:val="22"/>
          <w:szCs w:val="22"/>
        </w:rPr>
        <w:t>during a critical phase of the Anthropocene age</w:t>
      </w:r>
      <w:del w:id="1060" w:author="Risa" w:date="2021-06-18T10:40:00Z">
        <w:r w:rsidR="00187A6B" w:rsidRPr="00791B36" w:rsidDel="00C95297">
          <w:rPr>
            <w:sz w:val="22"/>
            <w:szCs w:val="22"/>
          </w:rPr>
          <w:delText xml:space="preserve"> (</w:delText>
        </w:r>
        <w:r w:rsidR="00187A6B" w:rsidRPr="00580472" w:rsidDel="00C95297">
          <w:rPr>
            <w:sz w:val="22"/>
            <w:szCs w:val="22"/>
            <w:highlight w:val="red"/>
            <w:rPrChange w:id="1061" w:author="Risa" w:date="2021-06-17T17:46:00Z">
              <w:rPr>
                <w:sz w:val="22"/>
                <w:szCs w:val="22"/>
              </w:rPr>
            </w:rPrChange>
          </w:rPr>
          <w:delText>Crutzen</w:delText>
        </w:r>
        <w:r w:rsidR="00470A6B" w:rsidRPr="00580472" w:rsidDel="00C95297">
          <w:rPr>
            <w:sz w:val="22"/>
            <w:szCs w:val="22"/>
            <w:highlight w:val="red"/>
            <w:rPrChange w:id="1062" w:author="Risa" w:date="2021-06-17T17:46:00Z">
              <w:rPr>
                <w:sz w:val="22"/>
                <w:szCs w:val="22"/>
              </w:rPr>
            </w:rPrChange>
          </w:rPr>
          <w:delText xml:space="preserve"> and Stoermer 2000</w:delText>
        </w:r>
        <w:r w:rsidR="00187A6B" w:rsidRPr="00791B36" w:rsidDel="00C95297">
          <w:rPr>
            <w:sz w:val="22"/>
            <w:szCs w:val="22"/>
          </w:rPr>
          <w:delText>)</w:delText>
        </w:r>
      </w:del>
      <w:r w:rsidR="00854384" w:rsidRPr="00791B36">
        <w:rPr>
          <w:sz w:val="22"/>
          <w:szCs w:val="22"/>
        </w:rPr>
        <w:t>.</w:t>
      </w:r>
      <w:r w:rsidR="00345813" w:rsidRPr="00791B36">
        <w:rPr>
          <w:sz w:val="22"/>
          <w:szCs w:val="22"/>
        </w:rPr>
        <w:t xml:space="preserve"> </w:t>
      </w:r>
      <w:r w:rsidR="00C748E1" w:rsidRPr="00791B36">
        <w:rPr>
          <w:sz w:val="22"/>
          <w:szCs w:val="22"/>
        </w:rPr>
        <w:t xml:space="preserve">At lower elevations, which represent </w:t>
      </w:r>
      <w:proofErr w:type="gramStart"/>
      <w:r w:rsidR="00C748E1" w:rsidRPr="00791B36">
        <w:rPr>
          <w:sz w:val="22"/>
          <w:szCs w:val="22"/>
        </w:rPr>
        <w:t xml:space="preserve">the vast majority </w:t>
      </w:r>
      <w:r w:rsidR="00C748E1" w:rsidRPr="00791B36">
        <w:rPr>
          <w:color w:val="000000" w:themeColor="text1"/>
          <w:sz w:val="22"/>
          <w:szCs w:val="22"/>
        </w:rPr>
        <w:t>of</w:t>
      </w:r>
      <w:proofErr w:type="gramEnd"/>
      <w:r w:rsidR="00C748E1" w:rsidRPr="00791B36">
        <w:rPr>
          <w:color w:val="000000" w:themeColor="text1"/>
          <w:sz w:val="22"/>
          <w:szCs w:val="22"/>
        </w:rPr>
        <w:t xml:space="preserve"> pitch pine populations in the Northeast US, we predict newly pioneered locations </w:t>
      </w:r>
      <w:r w:rsidR="009A61A6" w:rsidRPr="00791B36">
        <w:rPr>
          <w:color w:val="000000" w:themeColor="text1"/>
          <w:sz w:val="22"/>
          <w:szCs w:val="22"/>
        </w:rPr>
        <w:t>reflect</w:t>
      </w:r>
      <w:r w:rsidR="00C748E1" w:rsidRPr="00791B36">
        <w:rPr>
          <w:color w:val="000000" w:themeColor="text1"/>
          <w:sz w:val="22"/>
          <w:szCs w:val="22"/>
        </w:rPr>
        <w:t xml:space="preserve"> a continuation of </w:t>
      </w:r>
      <w:r w:rsidR="00F3370C" w:rsidRPr="00791B36">
        <w:rPr>
          <w:sz w:val="22"/>
          <w:szCs w:val="22"/>
        </w:rPr>
        <w:t xml:space="preserve">persistence </w:t>
      </w:r>
      <w:r w:rsidR="009A61A6" w:rsidRPr="00791B36">
        <w:rPr>
          <w:color w:val="000000" w:themeColor="text1"/>
          <w:sz w:val="22"/>
          <w:szCs w:val="22"/>
        </w:rPr>
        <w:t>signaled</w:t>
      </w:r>
      <w:r w:rsidR="00C748E1" w:rsidRPr="00791B36">
        <w:rPr>
          <w:color w:val="000000" w:themeColor="text1"/>
          <w:sz w:val="22"/>
          <w:szCs w:val="22"/>
        </w:rPr>
        <w:t xml:space="preserve"> by significant differences in </w:t>
      </w:r>
      <w:r w:rsidR="009A61A6" w:rsidRPr="00791B36">
        <w:rPr>
          <w:color w:val="000000" w:themeColor="text1"/>
          <w:sz w:val="22"/>
          <w:szCs w:val="22"/>
        </w:rPr>
        <w:t xml:space="preserve">density, </w:t>
      </w:r>
      <w:r w:rsidR="00C748E1" w:rsidRPr="00791B36">
        <w:rPr>
          <w:color w:val="000000" w:themeColor="text1"/>
          <w:sz w:val="22"/>
          <w:szCs w:val="22"/>
        </w:rPr>
        <w:t xml:space="preserve">slope and aspect. </w:t>
      </w:r>
      <w:r w:rsidR="00345813" w:rsidRPr="00791B36">
        <w:rPr>
          <w:color w:val="000000" w:themeColor="text1"/>
          <w:sz w:val="22"/>
          <w:szCs w:val="22"/>
        </w:rPr>
        <w:t xml:space="preserve">At a time when continued climate change may tip the scale away from survival, our findings encourage the use of </w:t>
      </w:r>
      <w:del w:id="1063" w:author="Risa" w:date="2021-06-18T09:43:00Z">
        <w:r w:rsidR="00345813" w:rsidRPr="00791B36" w:rsidDel="00F017EC">
          <w:rPr>
            <w:strike/>
            <w:color w:val="000000" w:themeColor="text1"/>
            <w:sz w:val="22"/>
            <w:szCs w:val="22"/>
          </w:rPr>
          <w:delText>a model</w:delText>
        </w:r>
        <w:r w:rsidR="00345813" w:rsidRPr="00791B36" w:rsidDel="00F017EC">
          <w:rPr>
            <w:color w:val="000000" w:themeColor="text1"/>
            <w:sz w:val="22"/>
            <w:szCs w:val="22"/>
          </w:rPr>
          <w:delText xml:space="preserve"> </w:delText>
        </w:r>
      </w:del>
      <w:r w:rsidR="00BF5293" w:rsidRPr="00791B36">
        <w:rPr>
          <w:color w:val="000000" w:themeColor="text1"/>
          <w:sz w:val="22"/>
          <w:szCs w:val="22"/>
        </w:rPr>
        <w:t xml:space="preserve">our data </w:t>
      </w:r>
      <w:r w:rsidR="00487D46" w:rsidRPr="00791B36">
        <w:rPr>
          <w:color w:val="000000" w:themeColor="text1"/>
          <w:sz w:val="22"/>
          <w:szCs w:val="22"/>
        </w:rPr>
        <w:t>by forest manager</w:t>
      </w:r>
      <w:r w:rsidR="003A1681" w:rsidRPr="00791B36">
        <w:rPr>
          <w:color w:val="000000" w:themeColor="text1"/>
          <w:sz w:val="22"/>
          <w:szCs w:val="22"/>
        </w:rPr>
        <w:t>s</w:t>
      </w:r>
      <w:r w:rsidR="00487D46" w:rsidRPr="00791B36">
        <w:rPr>
          <w:color w:val="000000" w:themeColor="text1"/>
          <w:sz w:val="22"/>
          <w:szCs w:val="22"/>
        </w:rPr>
        <w:t xml:space="preserve"> </w:t>
      </w:r>
      <w:r w:rsidR="003A1681" w:rsidRPr="00791B36">
        <w:rPr>
          <w:color w:val="000000" w:themeColor="text1"/>
          <w:sz w:val="22"/>
          <w:szCs w:val="22"/>
        </w:rPr>
        <w:t>to better understand the imposition of</w:t>
      </w:r>
      <w:r w:rsidR="00345813" w:rsidRPr="00791B36">
        <w:rPr>
          <w:color w:val="000000" w:themeColor="text1"/>
          <w:sz w:val="22"/>
          <w:szCs w:val="22"/>
        </w:rPr>
        <w:t xml:space="preserve"> fire </w:t>
      </w:r>
      <w:r w:rsidR="003A1681" w:rsidRPr="00791B36">
        <w:rPr>
          <w:color w:val="000000" w:themeColor="text1"/>
          <w:sz w:val="22"/>
          <w:szCs w:val="22"/>
        </w:rPr>
        <w:t>absence on</w:t>
      </w:r>
      <w:r w:rsidR="00487D46" w:rsidRPr="00791B36">
        <w:rPr>
          <w:color w:val="000000" w:themeColor="text1"/>
          <w:sz w:val="22"/>
          <w:szCs w:val="22"/>
        </w:rPr>
        <w:t xml:space="preserve"> flat and ledge communities</w:t>
      </w:r>
      <w:r w:rsidR="008F61BE" w:rsidRPr="00791B36">
        <w:rPr>
          <w:color w:val="000000" w:themeColor="text1"/>
          <w:sz w:val="22"/>
          <w:szCs w:val="22"/>
        </w:rPr>
        <w:t>.</w:t>
      </w:r>
    </w:p>
    <w:p w14:paraId="612D5D45" w14:textId="5B326E34" w:rsidR="008C11D0" w:rsidRPr="00791B36" w:rsidRDefault="008C11D0">
      <w:pPr>
        <w:pStyle w:val="Heading2"/>
        <w:spacing w:before="0" w:beforeAutospacing="0" w:after="0" w:afterAutospacing="0" w:line="360" w:lineRule="auto"/>
        <w:rPr>
          <w:color w:val="000000" w:themeColor="text1"/>
          <w:sz w:val="22"/>
          <w:szCs w:val="22"/>
        </w:rPr>
        <w:pPrChange w:id="1064" w:author="Risa" w:date="2021-06-16T16:30:00Z">
          <w:pPr>
            <w:pStyle w:val="Heading2"/>
            <w:spacing w:before="0" w:beforeAutospacing="0" w:after="0" w:afterAutospacing="0"/>
            <w:jc w:val="both"/>
          </w:pPr>
        </w:pPrChange>
      </w:pPr>
      <w:r w:rsidRPr="00791B36">
        <w:rPr>
          <w:color w:val="000000" w:themeColor="text1"/>
          <w:sz w:val="22"/>
          <w:szCs w:val="22"/>
        </w:rPr>
        <w:t>Data Availability Statement</w:t>
      </w:r>
    </w:p>
    <w:p w14:paraId="33BA131C" w14:textId="110CD0CA" w:rsidR="00A17CDA" w:rsidRPr="00791B36" w:rsidRDefault="008A65EC">
      <w:pPr>
        <w:pStyle w:val="mb0"/>
        <w:spacing w:before="0" w:beforeAutospacing="0" w:after="0" w:afterAutospacing="0" w:line="360" w:lineRule="auto"/>
        <w:rPr>
          <w:color w:val="000000" w:themeColor="text1"/>
          <w:sz w:val="22"/>
          <w:szCs w:val="22"/>
        </w:rPr>
        <w:pPrChange w:id="1065" w:author="Risa" w:date="2021-06-16T16:30:00Z">
          <w:pPr>
            <w:pStyle w:val="mb0"/>
            <w:spacing w:before="0" w:beforeAutospacing="0" w:after="150" w:afterAutospacing="0"/>
          </w:pPr>
        </w:pPrChange>
      </w:pPr>
      <w:r w:rsidRPr="00791B36">
        <w:rPr>
          <w:color w:val="000000" w:themeColor="text1"/>
          <w:sz w:val="22"/>
          <w:szCs w:val="22"/>
        </w:rPr>
        <w:t>D</w:t>
      </w:r>
      <w:r w:rsidR="008C11D0" w:rsidRPr="00791B36">
        <w:rPr>
          <w:color w:val="000000" w:themeColor="text1"/>
          <w:sz w:val="22"/>
          <w:szCs w:val="22"/>
        </w:rPr>
        <w:t xml:space="preserve">ata used in this article can </w:t>
      </w:r>
      <w:proofErr w:type="gramStart"/>
      <w:r w:rsidR="008C11D0" w:rsidRPr="00791B36">
        <w:rPr>
          <w:color w:val="000000" w:themeColor="text1"/>
          <w:sz w:val="22"/>
          <w:szCs w:val="22"/>
        </w:rPr>
        <w:t>be found</w:t>
      </w:r>
      <w:proofErr w:type="gramEnd"/>
      <w:r w:rsidR="008C11D0" w:rsidRPr="00791B36">
        <w:rPr>
          <w:color w:val="000000" w:themeColor="text1"/>
          <w:sz w:val="22"/>
          <w:szCs w:val="22"/>
        </w:rPr>
        <w:t xml:space="preserve"> at</w:t>
      </w:r>
      <w:r w:rsidR="00873E70" w:rsidRPr="00791B36">
        <w:rPr>
          <w:color w:val="000000" w:themeColor="text1"/>
          <w:sz w:val="22"/>
          <w:szCs w:val="22"/>
        </w:rPr>
        <w:t xml:space="preserve"> the following repository: </w:t>
      </w:r>
      <w:r w:rsidR="00F31572" w:rsidRPr="00791B36">
        <w:rPr>
          <w:sz w:val="22"/>
          <w:szCs w:val="22"/>
          <w:rPrChange w:id="1066" w:author="Risa" w:date="2021-06-16T16:30:00Z">
            <w:rPr/>
          </w:rPrChange>
        </w:rPr>
        <w:fldChar w:fldCharType="begin"/>
      </w:r>
      <w:r w:rsidR="00F31572" w:rsidRPr="005D01C9">
        <w:rPr>
          <w:sz w:val="22"/>
          <w:szCs w:val="22"/>
          <w:rPrChange w:id="1067" w:author="Risa" w:date="2021-06-16T16:30:00Z">
            <w:rPr/>
          </w:rPrChange>
        </w:rPr>
        <w:instrText xml:space="preserve"> HYPERLINK "https://github.com/SmithEcophysLab/mtDesertIsland_Pinusrigida" </w:instrText>
      </w:r>
      <w:r w:rsidR="00F31572" w:rsidRPr="00791B36">
        <w:rPr>
          <w:sz w:val="22"/>
          <w:szCs w:val="22"/>
          <w:rPrChange w:id="1068" w:author="Risa" w:date="2021-06-16T16:30:00Z">
            <w:rPr>
              <w:rStyle w:val="Hyperlink"/>
              <w:color w:val="000000" w:themeColor="text1"/>
              <w:sz w:val="22"/>
              <w:szCs w:val="22"/>
            </w:rPr>
          </w:rPrChange>
        </w:rPr>
        <w:fldChar w:fldCharType="separate"/>
      </w:r>
      <w:r w:rsidR="005F5EAF" w:rsidRPr="00791B36">
        <w:rPr>
          <w:rStyle w:val="Hyperlink"/>
          <w:color w:val="000000" w:themeColor="text1"/>
          <w:sz w:val="22"/>
          <w:szCs w:val="22"/>
        </w:rPr>
        <w:t>https://github.com/SmithEcophysLab/mtDesertIsland_Pinusrigida</w:t>
      </w:r>
      <w:r w:rsidR="00F31572" w:rsidRPr="00791B36">
        <w:rPr>
          <w:rStyle w:val="Hyperlink"/>
          <w:color w:val="000000" w:themeColor="text1"/>
          <w:sz w:val="22"/>
          <w:szCs w:val="22"/>
        </w:rPr>
        <w:fldChar w:fldCharType="end"/>
      </w:r>
      <w:r w:rsidR="005F5EAF" w:rsidRPr="009932C4">
        <w:rPr>
          <w:color w:val="000000" w:themeColor="text1"/>
          <w:sz w:val="22"/>
          <w:szCs w:val="22"/>
        </w:rPr>
        <w:t xml:space="preserve"> (DOI:10.5281/zenodo.4663255)</w:t>
      </w:r>
      <w:r w:rsidR="005F5EAF" w:rsidRPr="00791B36">
        <w:rPr>
          <w:color w:val="000000" w:themeColor="text1"/>
          <w:sz w:val="22"/>
          <w:szCs w:val="22"/>
        </w:rPr>
        <w:t>.</w:t>
      </w:r>
      <w:bookmarkStart w:id="1069" w:name="h7"/>
      <w:bookmarkEnd w:id="1069"/>
      <w:r w:rsidR="00CF5011" w:rsidRPr="00791B36">
        <w:rPr>
          <w:color w:val="000000" w:themeColor="text1"/>
          <w:sz w:val="22"/>
          <w:szCs w:val="22"/>
        </w:rPr>
        <w:t xml:space="preserve"> </w:t>
      </w:r>
      <w:proofErr w:type="gramStart"/>
      <w:r w:rsidR="00CF5011" w:rsidRPr="00791B36">
        <w:rPr>
          <w:color w:val="000000" w:themeColor="text1"/>
          <w:sz w:val="22"/>
          <w:szCs w:val="22"/>
        </w:rPr>
        <w:t>Additional</w:t>
      </w:r>
      <w:proofErr w:type="gramEnd"/>
      <w:r w:rsidR="00CF5011" w:rsidRPr="00791B36">
        <w:rPr>
          <w:color w:val="000000" w:themeColor="text1"/>
          <w:sz w:val="22"/>
          <w:szCs w:val="22"/>
        </w:rPr>
        <w:t xml:space="preserve"> soil inorganic data is available at this site.</w:t>
      </w:r>
    </w:p>
    <w:p w14:paraId="14C03FE4" w14:textId="7330D721" w:rsidR="008C11D0" w:rsidRPr="00791B36" w:rsidRDefault="008C11D0">
      <w:pPr>
        <w:pStyle w:val="Heading2"/>
        <w:spacing w:before="0" w:beforeAutospacing="0" w:after="0" w:afterAutospacing="0" w:line="360" w:lineRule="auto"/>
        <w:rPr>
          <w:color w:val="000000" w:themeColor="text1"/>
          <w:sz w:val="22"/>
          <w:szCs w:val="22"/>
        </w:rPr>
        <w:pPrChange w:id="1070" w:author="Risa" w:date="2021-06-16T16:30:00Z">
          <w:pPr>
            <w:pStyle w:val="Heading2"/>
            <w:spacing w:before="0" w:beforeAutospacing="0" w:after="0" w:afterAutospacing="0"/>
            <w:jc w:val="both"/>
          </w:pPr>
        </w:pPrChange>
      </w:pPr>
      <w:r w:rsidRPr="00791B36">
        <w:rPr>
          <w:color w:val="000000" w:themeColor="text1"/>
          <w:sz w:val="22"/>
          <w:szCs w:val="22"/>
        </w:rPr>
        <w:t>Author Contributions</w:t>
      </w:r>
    </w:p>
    <w:p w14:paraId="2D634B1F" w14:textId="12489139" w:rsidR="00D932EE" w:rsidRPr="00791B36" w:rsidRDefault="008C11D0">
      <w:pPr>
        <w:pStyle w:val="mb0"/>
        <w:spacing w:before="0" w:beforeAutospacing="0" w:after="0" w:afterAutospacing="0" w:line="360" w:lineRule="auto"/>
        <w:rPr>
          <w:color w:val="000000" w:themeColor="text1"/>
          <w:sz w:val="22"/>
          <w:szCs w:val="22"/>
        </w:rPr>
        <w:pPrChange w:id="1071" w:author="Risa" w:date="2021-06-16T16:30:00Z">
          <w:pPr>
            <w:pStyle w:val="mb0"/>
            <w:spacing w:before="0" w:beforeAutospacing="0" w:after="150" w:afterAutospacing="0"/>
            <w:jc w:val="both"/>
          </w:pPr>
        </w:pPrChange>
      </w:pPr>
      <w:r w:rsidRPr="00791B36">
        <w:rPr>
          <w:color w:val="000000" w:themeColor="text1"/>
          <w:sz w:val="22"/>
          <w:szCs w:val="22"/>
        </w:rPr>
        <w:t>J</w:t>
      </w:r>
      <w:r w:rsidR="00F20384" w:rsidRPr="00791B36">
        <w:rPr>
          <w:color w:val="000000" w:themeColor="text1"/>
          <w:sz w:val="22"/>
          <w:szCs w:val="22"/>
        </w:rPr>
        <w:t>L</w:t>
      </w:r>
      <w:r w:rsidRPr="00791B36">
        <w:rPr>
          <w:color w:val="000000" w:themeColor="text1"/>
          <w:sz w:val="22"/>
          <w:szCs w:val="22"/>
        </w:rPr>
        <w:t xml:space="preserve"> and N</w:t>
      </w:r>
      <w:r w:rsidR="00F20384" w:rsidRPr="00791B36">
        <w:rPr>
          <w:color w:val="000000" w:themeColor="text1"/>
          <w:sz w:val="22"/>
          <w:szCs w:val="22"/>
        </w:rPr>
        <w:t>G</w:t>
      </w:r>
      <w:r w:rsidRPr="00791B36">
        <w:rPr>
          <w:color w:val="000000" w:themeColor="text1"/>
          <w:sz w:val="22"/>
          <w:szCs w:val="22"/>
        </w:rPr>
        <w:t>S conceived the work</w:t>
      </w:r>
      <w:r w:rsidR="00125645" w:rsidRPr="00791B36">
        <w:rPr>
          <w:color w:val="000000" w:themeColor="text1"/>
          <w:sz w:val="22"/>
          <w:szCs w:val="22"/>
        </w:rPr>
        <w:t>. JL, RM, and N</w:t>
      </w:r>
      <w:r w:rsidR="00F20384" w:rsidRPr="00791B36">
        <w:rPr>
          <w:color w:val="000000" w:themeColor="text1"/>
          <w:sz w:val="22"/>
          <w:szCs w:val="22"/>
        </w:rPr>
        <w:t>G</w:t>
      </w:r>
      <w:r w:rsidR="00125645" w:rsidRPr="00791B36">
        <w:rPr>
          <w:color w:val="000000" w:themeColor="text1"/>
          <w:sz w:val="22"/>
          <w:szCs w:val="22"/>
        </w:rPr>
        <w:t>S</w:t>
      </w:r>
      <w:r w:rsidRPr="00791B36">
        <w:rPr>
          <w:color w:val="000000" w:themeColor="text1"/>
          <w:sz w:val="22"/>
          <w:szCs w:val="22"/>
        </w:rPr>
        <w:t xml:space="preserve"> contributed </w:t>
      </w:r>
      <w:proofErr w:type="gramStart"/>
      <w:r w:rsidRPr="00791B36">
        <w:rPr>
          <w:color w:val="000000" w:themeColor="text1"/>
          <w:sz w:val="22"/>
          <w:szCs w:val="22"/>
        </w:rPr>
        <w:t>substantially to</w:t>
      </w:r>
      <w:proofErr w:type="gramEnd"/>
      <w:r w:rsidRPr="00791B36">
        <w:rPr>
          <w:color w:val="000000" w:themeColor="text1"/>
          <w:sz w:val="22"/>
          <w:szCs w:val="22"/>
        </w:rPr>
        <w:t xml:space="preserve"> the interpretation of the data and to drafting the manuscript, gave final approval of the version submitted, and agreed to be accountable for all aspects of the work</w:t>
      </w:r>
      <w:r w:rsidR="008A65EC" w:rsidRPr="00791B36">
        <w:rPr>
          <w:color w:val="000000" w:themeColor="text1"/>
          <w:sz w:val="22"/>
          <w:szCs w:val="22"/>
        </w:rPr>
        <w:t>. Q</w:t>
      </w:r>
      <w:r w:rsidRPr="00791B36">
        <w:rPr>
          <w:color w:val="000000" w:themeColor="text1"/>
          <w:sz w:val="22"/>
          <w:szCs w:val="22"/>
        </w:rPr>
        <w:t xml:space="preserve">uestions related to the accuracy or integrity of any part of the work </w:t>
      </w:r>
      <w:proofErr w:type="gramStart"/>
      <w:r w:rsidRPr="00791B36">
        <w:rPr>
          <w:color w:val="000000" w:themeColor="text1"/>
          <w:sz w:val="22"/>
          <w:szCs w:val="22"/>
        </w:rPr>
        <w:t>are appropriately investigated</w:t>
      </w:r>
      <w:proofErr w:type="gramEnd"/>
      <w:r w:rsidRPr="00791B36">
        <w:rPr>
          <w:color w:val="000000" w:themeColor="text1"/>
          <w:sz w:val="22"/>
          <w:szCs w:val="22"/>
        </w:rPr>
        <w:t xml:space="preserve"> and resolved. JL carried out </w:t>
      </w:r>
      <w:r w:rsidR="00753C30" w:rsidRPr="00791B36">
        <w:rPr>
          <w:color w:val="000000" w:themeColor="text1"/>
          <w:sz w:val="22"/>
          <w:szCs w:val="22"/>
        </w:rPr>
        <w:t xml:space="preserve">sample </w:t>
      </w:r>
      <w:r w:rsidR="00A77074" w:rsidRPr="00791B36">
        <w:rPr>
          <w:color w:val="000000" w:themeColor="text1"/>
          <w:sz w:val="22"/>
          <w:szCs w:val="22"/>
        </w:rPr>
        <w:t>collection</w:t>
      </w:r>
      <w:r w:rsidR="00753C30" w:rsidRPr="00791B36">
        <w:rPr>
          <w:color w:val="000000" w:themeColor="text1"/>
          <w:sz w:val="22"/>
          <w:szCs w:val="22"/>
        </w:rPr>
        <w:t xml:space="preserve"> and field measurements, conducted </w:t>
      </w:r>
      <w:r w:rsidR="00F351F6" w:rsidRPr="00791B36">
        <w:rPr>
          <w:color w:val="000000" w:themeColor="text1"/>
          <w:sz w:val="22"/>
          <w:szCs w:val="22"/>
        </w:rPr>
        <w:t xml:space="preserve">soil water retention tests </w:t>
      </w:r>
      <w:r w:rsidR="00B5268D" w:rsidRPr="00791B36">
        <w:rPr>
          <w:color w:val="000000" w:themeColor="text1"/>
          <w:sz w:val="22"/>
          <w:szCs w:val="22"/>
        </w:rPr>
        <w:t xml:space="preserve">and </w:t>
      </w:r>
      <w:r w:rsidR="00753C30" w:rsidRPr="00791B36">
        <w:rPr>
          <w:color w:val="000000" w:themeColor="text1"/>
          <w:sz w:val="22"/>
          <w:szCs w:val="22"/>
        </w:rPr>
        <w:t>prepared samples for</w:t>
      </w:r>
      <w:r w:rsidR="00700426" w:rsidRPr="00791B36">
        <w:rPr>
          <w:color w:val="000000" w:themeColor="text1"/>
          <w:sz w:val="22"/>
          <w:szCs w:val="22"/>
        </w:rPr>
        <w:t xml:space="preserve"> EA-IRMS </w:t>
      </w:r>
      <w:r w:rsidR="00DD04C3" w:rsidRPr="00791B36">
        <w:rPr>
          <w:color w:val="000000" w:themeColor="text1"/>
          <w:sz w:val="22"/>
          <w:szCs w:val="22"/>
        </w:rPr>
        <w:t>analysis</w:t>
      </w:r>
      <w:r w:rsidRPr="00791B36">
        <w:rPr>
          <w:color w:val="000000" w:themeColor="text1"/>
          <w:sz w:val="22"/>
          <w:szCs w:val="22"/>
        </w:rPr>
        <w:t xml:space="preserve">. NS </w:t>
      </w:r>
      <w:r w:rsidR="00DD04C3" w:rsidRPr="00791B36">
        <w:rPr>
          <w:color w:val="000000" w:themeColor="text1"/>
          <w:sz w:val="22"/>
          <w:szCs w:val="22"/>
        </w:rPr>
        <w:t>performed</w:t>
      </w:r>
      <w:r w:rsidRPr="00791B36">
        <w:rPr>
          <w:color w:val="000000" w:themeColor="text1"/>
          <w:sz w:val="22"/>
          <w:szCs w:val="22"/>
        </w:rPr>
        <w:t xml:space="preserve"> </w:t>
      </w:r>
      <w:r w:rsidR="00A77074" w:rsidRPr="00791B36">
        <w:rPr>
          <w:color w:val="000000" w:themeColor="text1"/>
          <w:sz w:val="22"/>
          <w:szCs w:val="22"/>
        </w:rPr>
        <w:t xml:space="preserve">C/N foliar </w:t>
      </w:r>
      <w:r w:rsidR="00753C30" w:rsidRPr="00791B36">
        <w:rPr>
          <w:color w:val="000000" w:themeColor="text1"/>
          <w:sz w:val="22"/>
          <w:szCs w:val="22"/>
        </w:rPr>
        <w:t>analysis</w:t>
      </w:r>
      <w:r w:rsidR="00125645" w:rsidRPr="00791B36">
        <w:rPr>
          <w:color w:val="000000" w:themeColor="text1"/>
          <w:sz w:val="22"/>
          <w:szCs w:val="22"/>
        </w:rPr>
        <w:t>. N</w:t>
      </w:r>
      <w:r w:rsidR="00F20384" w:rsidRPr="00791B36">
        <w:rPr>
          <w:color w:val="000000" w:themeColor="text1"/>
          <w:sz w:val="22"/>
          <w:szCs w:val="22"/>
        </w:rPr>
        <w:t>G</w:t>
      </w:r>
      <w:r w:rsidR="00125645" w:rsidRPr="00791B36">
        <w:rPr>
          <w:color w:val="000000" w:themeColor="text1"/>
          <w:sz w:val="22"/>
          <w:szCs w:val="22"/>
        </w:rPr>
        <w:t xml:space="preserve">S and RM </w:t>
      </w:r>
      <w:r w:rsidRPr="00791B36">
        <w:rPr>
          <w:color w:val="000000" w:themeColor="text1"/>
          <w:sz w:val="22"/>
          <w:szCs w:val="22"/>
        </w:rPr>
        <w:t>conduct</w:t>
      </w:r>
      <w:r w:rsidR="00125645" w:rsidRPr="00791B36">
        <w:rPr>
          <w:color w:val="000000" w:themeColor="text1"/>
          <w:sz w:val="22"/>
          <w:szCs w:val="22"/>
        </w:rPr>
        <w:t>ed</w:t>
      </w:r>
      <w:r w:rsidRPr="00791B36">
        <w:rPr>
          <w:color w:val="000000" w:themeColor="text1"/>
          <w:sz w:val="22"/>
          <w:szCs w:val="22"/>
        </w:rPr>
        <w:t xml:space="preserve"> statistical analyses and formulat</w:t>
      </w:r>
      <w:r w:rsidR="00125645" w:rsidRPr="00791B36">
        <w:rPr>
          <w:color w:val="000000" w:themeColor="text1"/>
          <w:sz w:val="22"/>
          <w:szCs w:val="22"/>
        </w:rPr>
        <w:t>ed</w:t>
      </w:r>
      <w:r w:rsidRPr="00791B36">
        <w:rPr>
          <w:color w:val="000000" w:themeColor="text1"/>
          <w:sz w:val="22"/>
          <w:szCs w:val="22"/>
        </w:rPr>
        <w:t xml:space="preserve"> figures and tables.</w:t>
      </w:r>
    </w:p>
    <w:p w14:paraId="2131D448" w14:textId="4BDB0BDF" w:rsidR="00AE173C" w:rsidRPr="00791B36" w:rsidRDefault="00AE173C">
      <w:pPr>
        <w:autoSpaceDE w:val="0"/>
        <w:autoSpaceDN w:val="0"/>
        <w:adjustRightInd w:val="0"/>
        <w:spacing w:line="360" w:lineRule="auto"/>
        <w:rPr>
          <w:rFonts w:eastAsiaTheme="minorEastAsia"/>
          <w:b/>
          <w:bCs/>
          <w:color w:val="000000" w:themeColor="text1"/>
          <w:sz w:val="22"/>
          <w:szCs w:val="22"/>
        </w:rPr>
        <w:pPrChange w:id="1072" w:author="Risa" w:date="2021-06-16T16:30:00Z">
          <w:pPr>
            <w:autoSpaceDE w:val="0"/>
            <w:autoSpaceDN w:val="0"/>
            <w:adjustRightInd w:val="0"/>
            <w:jc w:val="both"/>
          </w:pPr>
        </w:pPrChange>
      </w:pPr>
      <w:r w:rsidRPr="00791B36">
        <w:rPr>
          <w:rFonts w:eastAsiaTheme="minorEastAsia"/>
          <w:b/>
          <w:bCs/>
          <w:sz w:val="22"/>
          <w:szCs w:val="22"/>
        </w:rPr>
        <w:t>ACKNOWLEDGEMENTS</w:t>
      </w:r>
    </w:p>
    <w:p w14:paraId="76350621" w14:textId="20C4D3B5" w:rsidR="00AE173C" w:rsidRPr="00791B36" w:rsidRDefault="004403BF">
      <w:pPr>
        <w:spacing w:line="360" w:lineRule="auto"/>
        <w:rPr>
          <w:rFonts w:eastAsiaTheme="minorEastAsia"/>
          <w:color w:val="000000" w:themeColor="text1"/>
          <w:sz w:val="22"/>
          <w:szCs w:val="22"/>
        </w:rPr>
        <w:pPrChange w:id="1073" w:author="Risa" w:date="2021-06-16T16:30:00Z">
          <w:pPr>
            <w:jc w:val="both"/>
          </w:pPr>
        </w:pPrChange>
      </w:pPr>
      <w:r w:rsidRPr="00791B36">
        <w:rPr>
          <w:color w:val="000000" w:themeColor="text1"/>
          <w:sz w:val="22"/>
          <w:szCs w:val="22"/>
          <w:shd w:val="clear" w:color="auto" w:fill="FFFFFF"/>
        </w:rPr>
        <w:t xml:space="preserve">Research at </w:t>
      </w:r>
      <w:r w:rsidR="00C437EC" w:rsidRPr="00791B36">
        <w:rPr>
          <w:sz w:val="22"/>
          <w:szCs w:val="22"/>
        </w:rPr>
        <w:t>Mt. Desert Island</w:t>
      </w:r>
      <w:r w:rsidRPr="00791B36">
        <w:rPr>
          <w:color w:val="000000" w:themeColor="text1"/>
          <w:sz w:val="22"/>
          <w:szCs w:val="22"/>
          <w:shd w:val="clear" w:color="auto" w:fill="FFFFFF"/>
        </w:rPr>
        <w:t xml:space="preserve"> </w:t>
      </w:r>
      <w:proofErr w:type="gramStart"/>
      <w:r w:rsidRPr="00791B36">
        <w:rPr>
          <w:color w:val="000000" w:themeColor="text1"/>
          <w:sz w:val="22"/>
          <w:szCs w:val="22"/>
          <w:shd w:val="clear" w:color="auto" w:fill="FFFFFF"/>
        </w:rPr>
        <w:t>was conducted</w:t>
      </w:r>
      <w:proofErr w:type="gramEnd"/>
      <w:r w:rsidRPr="00791B36">
        <w:rPr>
          <w:color w:val="000000" w:themeColor="text1"/>
          <w:sz w:val="22"/>
          <w:szCs w:val="22"/>
          <w:shd w:val="clear" w:color="auto" w:fill="FFFFFF"/>
        </w:rPr>
        <w:t xml:space="preserve"> under permit ACAD-2020-SCI-0014 from the U.S. Department of Interior granted to Jeff Licht. M</w:t>
      </w:r>
      <w:r w:rsidR="00700426" w:rsidRPr="00791B36">
        <w:rPr>
          <w:color w:val="000000" w:themeColor="text1"/>
          <w:sz w:val="22"/>
          <w:szCs w:val="22"/>
          <w:shd w:val="clear" w:color="auto" w:fill="FFFFFF"/>
        </w:rPr>
        <w:t xml:space="preserve">ike Day, </w:t>
      </w:r>
      <w:r w:rsidR="00F2679E" w:rsidRPr="00791B36">
        <w:rPr>
          <w:color w:val="000000" w:themeColor="text1"/>
          <w:sz w:val="22"/>
          <w:szCs w:val="22"/>
          <w:shd w:val="clear" w:color="auto" w:fill="FFFFFF"/>
        </w:rPr>
        <w:t xml:space="preserve">PhD, suggested </w:t>
      </w:r>
      <w:r w:rsidR="00821389" w:rsidRPr="00791B36">
        <w:rPr>
          <w:color w:val="000000" w:themeColor="text1"/>
          <w:sz w:val="22"/>
          <w:szCs w:val="22"/>
          <w:shd w:val="clear" w:color="auto" w:fill="FFFFFF"/>
        </w:rPr>
        <w:t>topics for study and</w:t>
      </w:r>
      <w:r w:rsidR="00897CF4" w:rsidRPr="00791B36">
        <w:rPr>
          <w:color w:val="000000" w:themeColor="text1"/>
          <w:sz w:val="22"/>
          <w:szCs w:val="22"/>
          <w:shd w:val="clear" w:color="auto" w:fill="FFFFFF"/>
        </w:rPr>
        <w:t xml:space="preserve"> </w:t>
      </w:r>
      <w:proofErr w:type="gramStart"/>
      <w:r w:rsidR="00821389" w:rsidRPr="00791B36">
        <w:rPr>
          <w:color w:val="000000" w:themeColor="text1"/>
          <w:sz w:val="22"/>
          <w:szCs w:val="22"/>
          <w:shd w:val="clear" w:color="auto" w:fill="FFFFFF"/>
        </w:rPr>
        <w:t>locat</w:t>
      </w:r>
      <w:r w:rsidR="00897CF4" w:rsidRPr="00791B36">
        <w:rPr>
          <w:color w:val="000000" w:themeColor="text1"/>
          <w:sz w:val="22"/>
          <w:szCs w:val="22"/>
          <w:shd w:val="clear" w:color="auto" w:fill="FFFFFF"/>
        </w:rPr>
        <w:t>ed</w:t>
      </w:r>
      <w:proofErr w:type="gramEnd"/>
      <w:r w:rsidR="00897CF4" w:rsidRPr="00791B36">
        <w:rPr>
          <w:color w:val="000000" w:themeColor="text1"/>
          <w:sz w:val="22"/>
          <w:szCs w:val="22"/>
          <w:shd w:val="clear" w:color="auto" w:fill="FFFFFF"/>
        </w:rPr>
        <w:t xml:space="preserve"> </w:t>
      </w:r>
      <w:r w:rsidR="00821389" w:rsidRPr="00791B36">
        <w:rPr>
          <w:color w:val="000000" w:themeColor="text1"/>
          <w:sz w:val="22"/>
          <w:szCs w:val="22"/>
          <w:shd w:val="clear" w:color="auto" w:fill="FFFFFF"/>
        </w:rPr>
        <w:t xml:space="preserve">some of the </w:t>
      </w:r>
      <w:r w:rsidR="00897CF4" w:rsidRPr="00791B36">
        <w:rPr>
          <w:color w:val="000000" w:themeColor="text1"/>
          <w:sz w:val="22"/>
          <w:szCs w:val="22"/>
          <w:shd w:val="clear" w:color="auto" w:fill="FFFFFF"/>
        </w:rPr>
        <w:t>sites for the study</w:t>
      </w:r>
      <w:r w:rsidR="00700426" w:rsidRPr="00791B36">
        <w:rPr>
          <w:color w:val="000000" w:themeColor="text1"/>
          <w:sz w:val="22"/>
          <w:szCs w:val="22"/>
          <w:shd w:val="clear" w:color="auto" w:fill="FFFFFF"/>
        </w:rPr>
        <w:t xml:space="preserve">. </w:t>
      </w:r>
      <w:r w:rsidR="00B5268D" w:rsidRPr="00791B36">
        <w:rPr>
          <w:color w:val="000000" w:themeColor="text1"/>
          <w:sz w:val="22"/>
          <w:szCs w:val="22"/>
        </w:rPr>
        <w:t xml:space="preserve">Cartographer </w:t>
      </w:r>
      <w:r w:rsidR="00056FB2" w:rsidRPr="00791B36">
        <w:rPr>
          <w:color w:val="000000" w:themeColor="text1"/>
          <w:sz w:val="22"/>
          <w:szCs w:val="22"/>
        </w:rPr>
        <w:t xml:space="preserve">Jill </w:t>
      </w:r>
      <w:r w:rsidR="00700426" w:rsidRPr="00791B36">
        <w:rPr>
          <w:color w:val="000000" w:themeColor="text1"/>
          <w:sz w:val="22"/>
          <w:szCs w:val="22"/>
        </w:rPr>
        <w:t>Phelps Kern</w:t>
      </w:r>
      <w:r w:rsidR="00056FB2" w:rsidRPr="00791B36">
        <w:rPr>
          <w:color w:val="000000" w:themeColor="text1"/>
          <w:sz w:val="22"/>
          <w:szCs w:val="22"/>
        </w:rPr>
        <w:t xml:space="preserve"> </w:t>
      </w:r>
      <w:r w:rsidR="003066AB" w:rsidRPr="00791B36">
        <w:rPr>
          <w:color w:val="000000" w:themeColor="text1"/>
          <w:sz w:val="22"/>
          <w:szCs w:val="22"/>
        </w:rPr>
        <w:t>created</w:t>
      </w:r>
      <w:r w:rsidR="00056FB2" w:rsidRPr="00791B36">
        <w:rPr>
          <w:color w:val="000000" w:themeColor="text1"/>
          <w:sz w:val="22"/>
          <w:szCs w:val="22"/>
        </w:rPr>
        <w:t xml:space="preserve"> </w:t>
      </w:r>
      <w:r w:rsidR="00897CF4" w:rsidRPr="00791B36">
        <w:rPr>
          <w:color w:val="000000" w:themeColor="text1"/>
          <w:sz w:val="22"/>
          <w:szCs w:val="22"/>
        </w:rPr>
        <w:t>geospatial figures</w:t>
      </w:r>
      <w:r w:rsidR="0023756A" w:rsidRPr="00791B36">
        <w:rPr>
          <w:color w:val="000000" w:themeColor="text1"/>
          <w:sz w:val="22"/>
          <w:szCs w:val="22"/>
        </w:rPr>
        <w:t>.</w:t>
      </w:r>
      <w:r w:rsidR="00056FB2" w:rsidRPr="00791B36">
        <w:rPr>
          <w:color w:val="000000" w:themeColor="text1"/>
          <w:sz w:val="22"/>
          <w:szCs w:val="22"/>
          <w:shd w:val="clear" w:color="auto" w:fill="FFFFFF"/>
        </w:rPr>
        <w:t xml:space="preserve"> </w:t>
      </w:r>
      <w:r w:rsidR="00AE173C" w:rsidRPr="00791B36">
        <w:rPr>
          <w:color w:val="000000" w:themeColor="text1"/>
          <w:sz w:val="22"/>
          <w:szCs w:val="22"/>
          <w:shd w:val="clear" w:color="auto" w:fill="FFFFFF"/>
        </w:rPr>
        <w:t xml:space="preserve">Remote sensing devices </w:t>
      </w:r>
      <w:proofErr w:type="gramStart"/>
      <w:r w:rsidR="00AE173C" w:rsidRPr="00791B36">
        <w:rPr>
          <w:color w:val="000000" w:themeColor="text1"/>
          <w:sz w:val="22"/>
          <w:szCs w:val="22"/>
          <w:shd w:val="clear" w:color="auto" w:fill="FFFFFF"/>
        </w:rPr>
        <w:t>were supplied</w:t>
      </w:r>
      <w:proofErr w:type="gramEnd"/>
      <w:r w:rsidR="00AE173C" w:rsidRPr="00791B36">
        <w:rPr>
          <w:color w:val="000000" w:themeColor="text1"/>
          <w:sz w:val="22"/>
          <w:szCs w:val="22"/>
          <w:shd w:val="clear" w:color="auto" w:fill="FFFFFF"/>
        </w:rPr>
        <w:t xml:space="preserve"> by Tora Johnson</w:t>
      </w:r>
      <w:r w:rsidR="00F2679E" w:rsidRPr="00791B36">
        <w:rPr>
          <w:color w:val="000000" w:themeColor="text1"/>
          <w:sz w:val="22"/>
          <w:szCs w:val="22"/>
          <w:shd w:val="clear" w:color="auto" w:fill="FFFFFF"/>
        </w:rPr>
        <w:t>, PhD</w:t>
      </w:r>
      <w:r w:rsidR="00AE173C" w:rsidRPr="00791B36">
        <w:rPr>
          <w:color w:val="000000" w:themeColor="text1"/>
          <w:sz w:val="22"/>
          <w:szCs w:val="22"/>
          <w:shd w:val="clear" w:color="auto" w:fill="FFFFFF"/>
        </w:rPr>
        <w:t xml:space="preserve">. </w:t>
      </w:r>
      <w:proofErr w:type="gramStart"/>
      <w:r w:rsidR="00700426" w:rsidRPr="00791B36">
        <w:rPr>
          <w:color w:val="000000" w:themeColor="text1"/>
          <w:sz w:val="22"/>
          <w:szCs w:val="22"/>
          <w:shd w:val="clear" w:color="auto" w:fill="FFFFFF"/>
        </w:rPr>
        <w:t xml:space="preserve">Field </w:t>
      </w:r>
      <w:r w:rsidR="00897CF4" w:rsidRPr="00791B36">
        <w:rPr>
          <w:color w:val="000000" w:themeColor="text1"/>
          <w:sz w:val="22"/>
          <w:szCs w:val="22"/>
          <w:shd w:val="clear" w:color="auto" w:fill="FFFFFF"/>
        </w:rPr>
        <w:t>sampling was</w:t>
      </w:r>
      <w:r w:rsidR="00700426" w:rsidRPr="00791B36">
        <w:rPr>
          <w:color w:val="000000" w:themeColor="text1"/>
          <w:sz w:val="22"/>
          <w:szCs w:val="22"/>
          <w:shd w:val="clear" w:color="auto" w:fill="FFFFFF"/>
        </w:rPr>
        <w:t xml:space="preserve"> assisted by Mimi Licht and Laura </w:t>
      </w:r>
      <w:proofErr w:type="spellStart"/>
      <w:r w:rsidR="00700426" w:rsidRPr="00791B36">
        <w:rPr>
          <w:color w:val="000000" w:themeColor="text1"/>
          <w:sz w:val="22"/>
          <w:szCs w:val="22"/>
          <w:shd w:val="clear" w:color="auto" w:fill="FFFFFF"/>
        </w:rPr>
        <w:t>Brumleve</w:t>
      </w:r>
      <w:proofErr w:type="spellEnd"/>
      <w:proofErr w:type="gramEnd"/>
      <w:r w:rsidR="00700426" w:rsidRPr="00791B36">
        <w:rPr>
          <w:color w:val="000000" w:themeColor="text1"/>
          <w:sz w:val="22"/>
          <w:szCs w:val="22"/>
          <w:shd w:val="clear" w:color="auto" w:fill="FFFFFF"/>
        </w:rPr>
        <w:t xml:space="preserve">. </w:t>
      </w:r>
      <w:r w:rsidR="00F2679E" w:rsidRPr="00791B36">
        <w:rPr>
          <w:color w:val="000000" w:themeColor="text1"/>
          <w:sz w:val="22"/>
          <w:szCs w:val="22"/>
          <w:shd w:val="clear" w:color="auto" w:fill="FFFFFF"/>
        </w:rPr>
        <w:t>Site measurements were</w:t>
      </w:r>
      <w:r w:rsidR="002972F4" w:rsidRPr="00791B36">
        <w:rPr>
          <w:color w:val="000000" w:themeColor="text1"/>
          <w:sz w:val="22"/>
          <w:szCs w:val="22"/>
          <w:shd w:val="clear" w:color="auto" w:fill="FFFFFF"/>
        </w:rPr>
        <w:t xml:space="preserve"> </w:t>
      </w:r>
      <w:proofErr w:type="gramStart"/>
      <w:r w:rsidR="00821389" w:rsidRPr="00791B36">
        <w:rPr>
          <w:color w:val="000000" w:themeColor="text1"/>
          <w:sz w:val="22"/>
          <w:szCs w:val="22"/>
          <w:shd w:val="clear" w:color="auto" w:fill="FFFFFF"/>
        </w:rPr>
        <w:t xml:space="preserve">greatly </w:t>
      </w:r>
      <w:r w:rsidR="005F3C86" w:rsidRPr="00791B36">
        <w:rPr>
          <w:color w:val="000000" w:themeColor="text1"/>
          <w:sz w:val="22"/>
          <w:szCs w:val="22"/>
          <w:shd w:val="clear" w:color="auto" w:fill="FFFFFF"/>
        </w:rPr>
        <w:t>facilitat</w:t>
      </w:r>
      <w:r w:rsidR="002972F4" w:rsidRPr="00791B36">
        <w:rPr>
          <w:color w:val="000000" w:themeColor="text1"/>
          <w:sz w:val="22"/>
          <w:szCs w:val="22"/>
          <w:shd w:val="clear" w:color="auto" w:fill="FFFFFF"/>
        </w:rPr>
        <w:t>ed</w:t>
      </w:r>
      <w:proofErr w:type="gramEnd"/>
      <w:r w:rsidR="002972F4" w:rsidRPr="00791B36">
        <w:rPr>
          <w:color w:val="000000" w:themeColor="text1"/>
          <w:sz w:val="22"/>
          <w:szCs w:val="22"/>
          <w:shd w:val="clear" w:color="auto" w:fill="FFFFFF"/>
        </w:rPr>
        <w:t xml:space="preserve"> by</w:t>
      </w:r>
      <w:r w:rsidR="00AE173C" w:rsidRPr="00791B36">
        <w:rPr>
          <w:color w:val="000000" w:themeColor="text1"/>
          <w:sz w:val="22"/>
          <w:szCs w:val="22"/>
          <w:shd w:val="clear" w:color="auto" w:fill="FFFFFF"/>
        </w:rPr>
        <w:t xml:space="preserve"> </w:t>
      </w:r>
      <w:r w:rsidR="003A4281" w:rsidRPr="00791B36">
        <w:rPr>
          <w:color w:val="000000" w:themeColor="text1"/>
          <w:sz w:val="22"/>
          <w:szCs w:val="22"/>
          <w:shd w:val="clear" w:color="auto" w:fill="FFFFFF"/>
        </w:rPr>
        <w:t>staff at</w:t>
      </w:r>
      <w:r w:rsidR="005F3C86" w:rsidRPr="00791B36">
        <w:rPr>
          <w:color w:val="000000" w:themeColor="text1"/>
          <w:sz w:val="22"/>
          <w:szCs w:val="22"/>
          <w:shd w:val="clear" w:color="auto" w:fill="FFFFFF"/>
        </w:rPr>
        <w:t xml:space="preserve"> </w:t>
      </w:r>
      <w:r w:rsidR="00AE173C" w:rsidRPr="00791B36">
        <w:rPr>
          <w:color w:val="000000" w:themeColor="text1"/>
          <w:sz w:val="22"/>
          <w:szCs w:val="22"/>
          <w:shd w:val="clear" w:color="auto" w:fill="FFFFFF"/>
        </w:rPr>
        <w:t>National Park Service</w:t>
      </w:r>
      <w:r w:rsidR="005F3C86" w:rsidRPr="00791B36">
        <w:rPr>
          <w:color w:val="000000" w:themeColor="text1"/>
          <w:sz w:val="22"/>
          <w:szCs w:val="22"/>
          <w:shd w:val="clear" w:color="auto" w:fill="FFFFFF"/>
        </w:rPr>
        <w:t xml:space="preserve">, </w:t>
      </w:r>
      <w:r w:rsidR="00C437EC" w:rsidRPr="00791B36">
        <w:rPr>
          <w:color w:val="000000" w:themeColor="text1"/>
          <w:sz w:val="22"/>
          <w:szCs w:val="22"/>
          <w:shd w:val="clear" w:color="auto" w:fill="FFFFFF"/>
        </w:rPr>
        <w:t>Mt. Desert Island</w:t>
      </w:r>
      <w:r w:rsidR="005F3C86" w:rsidRPr="00791B36">
        <w:rPr>
          <w:color w:val="000000" w:themeColor="text1"/>
          <w:sz w:val="22"/>
          <w:szCs w:val="22"/>
          <w:shd w:val="clear" w:color="auto" w:fill="FFFFFF"/>
        </w:rPr>
        <w:t xml:space="preserve">, </w:t>
      </w:r>
      <w:r w:rsidR="00821389" w:rsidRPr="00791B36">
        <w:rPr>
          <w:color w:val="000000" w:themeColor="text1"/>
          <w:sz w:val="22"/>
          <w:szCs w:val="22"/>
          <w:shd w:val="clear" w:color="auto" w:fill="FFFFFF"/>
        </w:rPr>
        <w:t xml:space="preserve">Bar Harbor, </w:t>
      </w:r>
      <w:r w:rsidR="005F3C86" w:rsidRPr="00791B36">
        <w:rPr>
          <w:color w:val="000000" w:themeColor="text1"/>
          <w:sz w:val="22"/>
          <w:szCs w:val="22"/>
          <w:shd w:val="clear" w:color="auto" w:fill="FFFFFF"/>
        </w:rPr>
        <w:t>ME</w:t>
      </w:r>
      <w:r w:rsidR="00AE173C" w:rsidRPr="00791B36">
        <w:rPr>
          <w:color w:val="000000" w:themeColor="text1"/>
          <w:sz w:val="22"/>
          <w:szCs w:val="22"/>
          <w:shd w:val="clear" w:color="auto" w:fill="FFFFFF"/>
        </w:rPr>
        <w:t>.</w:t>
      </w:r>
      <w:r w:rsidR="0023756A" w:rsidRPr="00791B36">
        <w:rPr>
          <w:color w:val="000000" w:themeColor="text1"/>
          <w:sz w:val="22"/>
          <w:szCs w:val="22"/>
          <w:shd w:val="clear" w:color="auto" w:fill="FFFFFF"/>
        </w:rPr>
        <w:t xml:space="preserve"> Our thanks to several </w:t>
      </w:r>
      <w:r w:rsidRPr="00791B36">
        <w:rPr>
          <w:color w:val="000000" w:themeColor="text1"/>
          <w:sz w:val="22"/>
          <w:szCs w:val="22"/>
          <w:shd w:val="clear" w:color="auto" w:fill="FFFFFF"/>
        </w:rPr>
        <w:t xml:space="preserve">anonymous </w:t>
      </w:r>
      <w:r w:rsidR="0023756A" w:rsidRPr="00791B36">
        <w:rPr>
          <w:color w:val="000000" w:themeColor="text1"/>
          <w:sz w:val="22"/>
          <w:szCs w:val="22"/>
          <w:shd w:val="clear" w:color="auto" w:fill="FFFFFF"/>
        </w:rPr>
        <w:t>reviewers prior to submi</w:t>
      </w:r>
      <w:r w:rsidR="00897CF4" w:rsidRPr="00791B36">
        <w:rPr>
          <w:color w:val="000000" w:themeColor="text1"/>
          <w:sz w:val="22"/>
          <w:szCs w:val="22"/>
          <w:shd w:val="clear" w:color="auto" w:fill="FFFFFF"/>
        </w:rPr>
        <w:t>ssion</w:t>
      </w:r>
      <w:r w:rsidR="0023756A" w:rsidRPr="00791B36">
        <w:rPr>
          <w:color w:val="000000" w:themeColor="text1"/>
          <w:sz w:val="22"/>
          <w:szCs w:val="22"/>
          <w:shd w:val="clear" w:color="auto" w:fill="FFFFFF"/>
        </w:rPr>
        <w:t>.</w:t>
      </w:r>
    </w:p>
    <w:p w14:paraId="729CC817" w14:textId="77777777" w:rsidR="00185B4B" w:rsidRPr="00791B36" w:rsidRDefault="00185B4B">
      <w:pPr>
        <w:autoSpaceDE w:val="0"/>
        <w:autoSpaceDN w:val="0"/>
        <w:adjustRightInd w:val="0"/>
        <w:spacing w:line="360" w:lineRule="auto"/>
        <w:rPr>
          <w:rFonts w:eastAsiaTheme="minorEastAsia"/>
          <w:b/>
          <w:bCs/>
          <w:color w:val="000000" w:themeColor="text1"/>
          <w:sz w:val="22"/>
          <w:szCs w:val="22"/>
        </w:rPr>
        <w:pPrChange w:id="1074" w:author="Risa" w:date="2021-06-16T16:30:00Z">
          <w:pPr>
            <w:autoSpaceDE w:val="0"/>
            <w:autoSpaceDN w:val="0"/>
            <w:adjustRightInd w:val="0"/>
          </w:pPr>
        </w:pPrChange>
      </w:pPr>
    </w:p>
    <w:p w14:paraId="6B39280E" w14:textId="5D9D323A" w:rsidR="00AE173C" w:rsidRPr="00791B36" w:rsidRDefault="00AE173C">
      <w:pPr>
        <w:autoSpaceDE w:val="0"/>
        <w:autoSpaceDN w:val="0"/>
        <w:adjustRightInd w:val="0"/>
        <w:spacing w:line="360" w:lineRule="auto"/>
        <w:rPr>
          <w:rFonts w:eastAsiaTheme="minorEastAsia"/>
          <w:b/>
          <w:bCs/>
          <w:color w:val="000000" w:themeColor="text1"/>
          <w:sz w:val="22"/>
          <w:szCs w:val="22"/>
        </w:rPr>
        <w:pPrChange w:id="1075" w:author="Risa" w:date="2021-06-16T16:30:00Z">
          <w:pPr>
            <w:autoSpaceDE w:val="0"/>
            <w:autoSpaceDN w:val="0"/>
            <w:adjustRightInd w:val="0"/>
          </w:pPr>
        </w:pPrChange>
      </w:pPr>
      <w:r w:rsidRPr="00791B36">
        <w:rPr>
          <w:rFonts w:eastAsiaTheme="minorEastAsia"/>
          <w:b/>
          <w:bCs/>
          <w:color w:val="000000" w:themeColor="text1"/>
          <w:sz w:val="22"/>
          <w:szCs w:val="22"/>
        </w:rPr>
        <w:t>ORCID</w:t>
      </w:r>
    </w:p>
    <w:p w14:paraId="0AC29BE6" w14:textId="1F269D56" w:rsidR="00AE173C" w:rsidRPr="009932C4" w:rsidRDefault="00AE173C">
      <w:pPr>
        <w:autoSpaceDE w:val="0"/>
        <w:autoSpaceDN w:val="0"/>
        <w:adjustRightInd w:val="0"/>
        <w:spacing w:line="360" w:lineRule="auto"/>
        <w:rPr>
          <w:rFonts w:eastAsiaTheme="minorEastAsia"/>
          <w:sz w:val="22"/>
          <w:szCs w:val="22"/>
        </w:rPr>
        <w:pPrChange w:id="1076" w:author="Risa" w:date="2021-06-16T16:30:00Z">
          <w:pPr>
            <w:autoSpaceDE w:val="0"/>
            <w:autoSpaceDN w:val="0"/>
            <w:adjustRightInd w:val="0"/>
          </w:pPr>
        </w:pPrChange>
      </w:pPr>
      <w:r w:rsidRPr="00791B36">
        <w:rPr>
          <w:rFonts w:eastAsiaTheme="minorEastAsia"/>
          <w:sz w:val="22"/>
          <w:szCs w:val="22"/>
        </w:rPr>
        <w:t xml:space="preserve">Jeff Licht: </w:t>
      </w:r>
      <w:r w:rsidR="00F31572" w:rsidRPr="00791B36">
        <w:rPr>
          <w:sz w:val="22"/>
          <w:szCs w:val="22"/>
          <w:rPrChange w:id="1077" w:author="Risa" w:date="2021-06-16T16:30:00Z">
            <w:rPr/>
          </w:rPrChange>
        </w:rPr>
        <w:fldChar w:fldCharType="begin"/>
      </w:r>
      <w:r w:rsidR="00F31572" w:rsidRPr="005D01C9">
        <w:rPr>
          <w:sz w:val="22"/>
          <w:szCs w:val="22"/>
          <w:rPrChange w:id="1078" w:author="Risa" w:date="2021-06-16T16:30:00Z">
            <w:rPr/>
          </w:rPrChange>
        </w:rPr>
        <w:instrText xml:space="preserve"> HYPERLINK "https://orcid.org/0000-0002-2248-2050" </w:instrText>
      </w:r>
      <w:r w:rsidR="00F31572" w:rsidRPr="00791B36">
        <w:rPr>
          <w:sz w:val="22"/>
          <w:szCs w:val="22"/>
          <w:rPrChange w:id="1079" w:author="Risa" w:date="2021-06-16T16:30:00Z">
            <w:rPr>
              <w:rStyle w:val="Hyperlink"/>
              <w:rFonts w:eastAsiaTheme="minorEastAsia"/>
              <w:color w:val="auto"/>
              <w:sz w:val="22"/>
              <w:szCs w:val="22"/>
              <w:u w:val="none"/>
            </w:rPr>
          </w:rPrChange>
        </w:rPr>
        <w:fldChar w:fldCharType="separate"/>
      </w:r>
      <w:r w:rsidR="007C7A11" w:rsidRPr="00791B36">
        <w:rPr>
          <w:rStyle w:val="Hyperlink"/>
          <w:rFonts w:eastAsiaTheme="minorEastAsia"/>
          <w:color w:val="auto"/>
          <w:sz w:val="22"/>
          <w:szCs w:val="22"/>
          <w:u w:val="none"/>
        </w:rPr>
        <w:t>https://orcid.org/0000-0002-2248-2050</w:t>
      </w:r>
      <w:r w:rsidR="00F31572" w:rsidRPr="00791B36">
        <w:rPr>
          <w:rStyle w:val="Hyperlink"/>
          <w:rFonts w:eastAsiaTheme="minorEastAsia"/>
          <w:color w:val="auto"/>
          <w:sz w:val="22"/>
          <w:szCs w:val="22"/>
          <w:u w:val="none"/>
        </w:rPr>
        <w:fldChar w:fldCharType="end"/>
      </w:r>
    </w:p>
    <w:p w14:paraId="491B06CE" w14:textId="15EE4C1C" w:rsidR="007C7A11" w:rsidRPr="00791B36" w:rsidRDefault="007C7A11">
      <w:pPr>
        <w:autoSpaceDE w:val="0"/>
        <w:autoSpaceDN w:val="0"/>
        <w:adjustRightInd w:val="0"/>
        <w:spacing w:line="360" w:lineRule="auto"/>
        <w:rPr>
          <w:rFonts w:eastAsiaTheme="minorEastAsia"/>
          <w:sz w:val="22"/>
          <w:szCs w:val="22"/>
          <w:lang w:val="es-ES"/>
        </w:rPr>
        <w:pPrChange w:id="1080" w:author="Risa" w:date="2021-06-16T16:30:00Z">
          <w:pPr>
            <w:autoSpaceDE w:val="0"/>
            <w:autoSpaceDN w:val="0"/>
            <w:adjustRightInd w:val="0"/>
          </w:pPr>
        </w:pPrChange>
      </w:pPr>
      <w:r w:rsidRPr="00791B36">
        <w:rPr>
          <w:rFonts w:eastAsiaTheme="minorEastAsia"/>
          <w:sz w:val="22"/>
          <w:szCs w:val="22"/>
          <w:lang w:val="es-ES"/>
        </w:rPr>
        <w:t>Risa McNellis: https://orcid.org/0000-0002-3538-9269</w:t>
      </w:r>
    </w:p>
    <w:p w14:paraId="3CFC1A50" w14:textId="6AEE0360" w:rsidR="00EA07E7" w:rsidRPr="009932C4" w:rsidRDefault="00AE173C">
      <w:pPr>
        <w:spacing w:line="360" w:lineRule="auto"/>
        <w:rPr>
          <w:rStyle w:val="Hyperlink"/>
          <w:rFonts w:eastAsiaTheme="minorEastAsia"/>
          <w:color w:val="auto"/>
          <w:sz w:val="22"/>
          <w:szCs w:val="22"/>
          <w:u w:val="none"/>
        </w:rPr>
        <w:pPrChange w:id="1081" w:author="Risa" w:date="2021-06-16T16:30:00Z">
          <w:pPr>
            <w:spacing w:after="231"/>
          </w:pPr>
        </w:pPrChange>
      </w:pPr>
      <w:r w:rsidRPr="00791B36">
        <w:rPr>
          <w:rFonts w:eastAsiaTheme="minorEastAsia"/>
          <w:sz w:val="22"/>
          <w:szCs w:val="22"/>
        </w:rPr>
        <w:t xml:space="preserve">Nicholas Smith: </w:t>
      </w:r>
      <w:r w:rsidR="00F31572" w:rsidRPr="00791B36">
        <w:rPr>
          <w:sz w:val="22"/>
          <w:szCs w:val="22"/>
          <w:rPrChange w:id="1082" w:author="Risa" w:date="2021-06-16T16:30:00Z">
            <w:rPr/>
          </w:rPrChange>
        </w:rPr>
        <w:fldChar w:fldCharType="begin"/>
      </w:r>
      <w:r w:rsidR="00F31572" w:rsidRPr="005D01C9">
        <w:rPr>
          <w:sz w:val="22"/>
          <w:szCs w:val="22"/>
          <w:rPrChange w:id="1083" w:author="Risa" w:date="2021-06-16T16:30:00Z">
            <w:rPr/>
          </w:rPrChange>
        </w:rPr>
        <w:instrText xml:space="preserve"> HYPERLINK "https://orcid.org/0000-0001-7048-4387" </w:instrText>
      </w:r>
      <w:r w:rsidR="00F31572" w:rsidRPr="00791B36">
        <w:rPr>
          <w:sz w:val="22"/>
          <w:szCs w:val="22"/>
          <w:rPrChange w:id="1084" w:author="Risa" w:date="2021-06-16T16:30:00Z">
            <w:rPr>
              <w:rStyle w:val="Hyperlink"/>
              <w:rFonts w:eastAsiaTheme="minorEastAsia"/>
              <w:color w:val="auto"/>
              <w:sz w:val="22"/>
              <w:szCs w:val="22"/>
              <w:u w:val="none"/>
            </w:rPr>
          </w:rPrChange>
        </w:rPr>
        <w:fldChar w:fldCharType="separate"/>
      </w:r>
      <w:r w:rsidRPr="00791B36">
        <w:rPr>
          <w:rStyle w:val="Hyperlink"/>
          <w:rFonts w:eastAsiaTheme="minorEastAsia"/>
          <w:color w:val="auto"/>
          <w:sz w:val="22"/>
          <w:szCs w:val="22"/>
          <w:u w:val="none"/>
        </w:rPr>
        <w:t>https://orcid.org/0000-0001-7048-4387</w:t>
      </w:r>
      <w:r w:rsidR="00F31572" w:rsidRPr="00791B36">
        <w:rPr>
          <w:rStyle w:val="Hyperlink"/>
          <w:rFonts w:eastAsiaTheme="minorEastAsia"/>
          <w:color w:val="auto"/>
          <w:sz w:val="22"/>
          <w:szCs w:val="22"/>
          <w:u w:val="none"/>
        </w:rPr>
        <w:fldChar w:fldCharType="end"/>
      </w:r>
    </w:p>
    <w:p w14:paraId="2BF9CF7F" w14:textId="1D281F85" w:rsidR="0015307D" w:rsidRPr="00791B36" w:rsidRDefault="0015307D">
      <w:pPr>
        <w:autoSpaceDE w:val="0"/>
        <w:autoSpaceDN w:val="0"/>
        <w:adjustRightInd w:val="0"/>
        <w:spacing w:line="360" w:lineRule="auto"/>
        <w:rPr>
          <w:rFonts w:eastAsiaTheme="minorEastAsia"/>
          <w:b/>
          <w:bCs/>
          <w:sz w:val="22"/>
          <w:szCs w:val="22"/>
        </w:rPr>
        <w:pPrChange w:id="1085" w:author="Risa" w:date="2021-06-16T16:30:00Z">
          <w:pPr>
            <w:autoSpaceDE w:val="0"/>
            <w:autoSpaceDN w:val="0"/>
            <w:adjustRightInd w:val="0"/>
          </w:pPr>
        </w:pPrChange>
      </w:pPr>
      <w:r w:rsidRPr="009932C4">
        <w:rPr>
          <w:rFonts w:eastAsiaTheme="minorEastAsia"/>
          <w:b/>
          <w:bCs/>
          <w:sz w:val="22"/>
          <w:szCs w:val="22"/>
        </w:rPr>
        <w:t>FUNDING</w:t>
      </w:r>
      <w:r w:rsidR="00FF053F" w:rsidRPr="009932C4">
        <w:rPr>
          <w:rFonts w:eastAsiaTheme="minorEastAsia"/>
          <w:b/>
          <w:bCs/>
          <w:sz w:val="22"/>
          <w:szCs w:val="22"/>
        </w:rPr>
        <w:t xml:space="preserve"> INFORMATION</w:t>
      </w:r>
    </w:p>
    <w:p w14:paraId="2E6FA864" w14:textId="12FBE2B2" w:rsidR="00237190" w:rsidRPr="005D01C9" w:rsidRDefault="00BF742B">
      <w:pPr>
        <w:spacing w:line="360" w:lineRule="auto"/>
        <w:rPr>
          <w:b/>
          <w:sz w:val="22"/>
          <w:szCs w:val="22"/>
          <w:rPrChange w:id="1086" w:author="Risa" w:date="2021-06-16T16:30:00Z">
            <w:rPr>
              <w:b/>
            </w:rPr>
          </w:rPrChange>
        </w:rPr>
        <w:pPrChange w:id="1087" w:author="Risa" w:date="2021-06-16T16:30:00Z">
          <w:pPr>
            <w:spacing w:after="231"/>
          </w:pPr>
        </w:pPrChange>
      </w:pPr>
      <w:r w:rsidRPr="00791B36">
        <w:rPr>
          <w:rFonts w:eastAsiaTheme="minorEastAsia"/>
          <w:sz w:val="22"/>
          <w:szCs w:val="22"/>
        </w:rPr>
        <w:t>NGS and JL acknowledge support from the U</w:t>
      </w:r>
      <w:r w:rsidR="00F85475" w:rsidRPr="00791B36">
        <w:rPr>
          <w:rFonts w:eastAsiaTheme="minorEastAsia"/>
          <w:sz w:val="22"/>
          <w:szCs w:val="22"/>
        </w:rPr>
        <w:t>nited States</w:t>
      </w:r>
      <w:r w:rsidRPr="00791B36">
        <w:rPr>
          <w:rFonts w:eastAsiaTheme="minorEastAsia"/>
          <w:sz w:val="22"/>
          <w:szCs w:val="22"/>
        </w:rPr>
        <w:t xml:space="preserve"> Department of Interior (grant P20AP00312). NGS acknowledges support from</w:t>
      </w:r>
      <w:r w:rsidR="00C65DF8" w:rsidRPr="00791B36">
        <w:rPr>
          <w:rFonts w:eastAsiaTheme="minorEastAsia"/>
          <w:sz w:val="22"/>
          <w:szCs w:val="22"/>
        </w:rPr>
        <w:t xml:space="preserve"> Texas Tech</w:t>
      </w:r>
      <w:r w:rsidRPr="00791B36">
        <w:rPr>
          <w:rFonts w:eastAsiaTheme="minorEastAsia"/>
          <w:sz w:val="22"/>
          <w:szCs w:val="22"/>
        </w:rPr>
        <w:t xml:space="preserve"> University. RM </w:t>
      </w:r>
      <w:proofErr w:type="gramStart"/>
      <w:r w:rsidRPr="00791B36">
        <w:rPr>
          <w:rFonts w:eastAsiaTheme="minorEastAsia"/>
          <w:sz w:val="22"/>
          <w:szCs w:val="22"/>
        </w:rPr>
        <w:t>was supported</w:t>
      </w:r>
      <w:proofErr w:type="gramEnd"/>
      <w:r w:rsidRPr="00791B36">
        <w:rPr>
          <w:rFonts w:eastAsiaTheme="minorEastAsia"/>
          <w:sz w:val="22"/>
          <w:szCs w:val="22"/>
        </w:rPr>
        <w:t xml:space="preserve"> by the Texas Tech Climate Cente</w:t>
      </w:r>
      <w:r w:rsidRPr="005D01C9">
        <w:rPr>
          <w:rFonts w:eastAsiaTheme="minorEastAsia"/>
          <w:sz w:val="22"/>
          <w:szCs w:val="22"/>
          <w:rPrChange w:id="1088" w:author="Risa" w:date="2021-06-16T16:30:00Z">
            <w:rPr>
              <w:rFonts w:eastAsiaTheme="minorEastAsia"/>
            </w:rPr>
          </w:rPrChange>
        </w:rPr>
        <w:t xml:space="preserve">r, with funding from the </w:t>
      </w:r>
      <w:r w:rsidR="00F85475" w:rsidRPr="005D01C9">
        <w:rPr>
          <w:rFonts w:eastAsiaTheme="minorEastAsia"/>
          <w:sz w:val="22"/>
          <w:szCs w:val="22"/>
          <w:rPrChange w:id="1089" w:author="Risa" w:date="2021-06-16T16:30:00Z">
            <w:rPr>
              <w:rFonts w:eastAsiaTheme="minorEastAsia"/>
            </w:rPr>
          </w:rPrChange>
        </w:rPr>
        <w:t>United States Department of Interior</w:t>
      </w:r>
      <w:r w:rsidR="00700426" w:rsidRPr="005D01C9">
        <w:rPr>
          <w:rFonts w:eastAsiaTheme="minorEastAsia"/>
          <w:sz w:val="22"/>
          <w:szCs w:val="22"/>
          <w:rPrChange w:id="1090" w:author="Risa" w:date="2021-06-16T16:30:00Z">
            <w:rPr>
              <w:rFonts w:eastAsiaTheme="minorEastAsia"/>
            </w:rPr>
          </w:rPrChange>
        </w:rPr>
        <w:t>.</w:t>
      </w:r>
    </w:p>
    <w:p w14:paraId="2A2F8033" w14:textId="2FC4DD6F" w:rsidR="0015307D" w:rsidRPr="005D01C9" w:rsidDel="005103C5" w:rsidRDefault="0015307D">
      <w:pPr>
        <w:tabs>
          <w:tab w:val="left" w:pos="360"/>
        </w:tabs>
        <w:spacing w:line="360" w:lineRule="auto"/>
        <w:ind w:left="360" w:hanging="360"/>
        <w:rPr>
          <w:del w:id="1091" w:author="Risa" w:date="2021-06-18T10:43:00Z"/>
          <w:b/>
          <w:bCs/>
          <w:color w:val="000000" w:themeColor="text1"/>
          <w:sz w:val="22"/>
          <w:szCs w:val="22"/>
          <w:shd w:val="clear" w:color="auto" w:fill="FFFFFF"/>
          <w:rPrChange w:id="1092" w:author="Risa" w:date="2021-06-16T16:30:00Z">
            <w:rPr>
              <w:del w:id="1093" w:author="Risa" w:date="2021-06-18T10:43:00Z"/>
              <w:b/>
              <w:bCs/>
              <w:color w:val="000000" w:themeColor="text1"/>
              <w:shd w:val="clear" w:color="auto" w:fill="FFFFFF"/>
            </w:rPr>
          </w:rPrChange>
        </w:rPr>
        <w:pPrChange w:id="1094" w:author="Risa" w:date="2021-06-16T16:30:00Z">
          <w:pPr>
            <w:tabs>
              <w:tab w:val="left" w:pos="360"/>
            </w:tabs>
            <w:ind w:left="360" w:hanging="360"/>
          </w:pPr>
        </w:pPrChange>
      </w:pPr>
      <w:r w:rsidRPr="005D01C9">
        <w:rPr>
          <w:b/>
          <w:bCs/>
          <w:color w:val="222222"/>
          <w:sz w:val="22"/>
          <w:szCs w:val="22"/>
          <w:shd w:val="clear" w:color="auto" w:fill="FFFFFF"/>
          <w:rPrChange w:id="1095" w:author="Risa" w:date="2021-06-16T16:30:00Z">
            <w:rPr>
              <w:b/>
              <w:bCs/>
              <w:color w:val="222222"/>
              <w:shd w:val="clear" w:color="auto" w:fill="FFFFFF"/>
            </w:rPr>
          </w:rPrChange>
        </w:rPr>
        <w:lastRenderedPageBreak/>
        <w:t>REFERENCES</w:t>
      </w:r>
      <w:r w:rsidR="00D031DC" w:rsidRPr="005D01C9">
        <w:rPr>
          <w:b/>
          <w:bCs/>
          <w:color w:val="222222"/>
          <w:sz w:val="22"/>
          <w:szCs w:val="22"/>
          <w:shd w:val="clear" w:color="auto" w:fill="FFFFFF"/>
          <w:rPrChange w:id="1096" w:author="Risa" w:date="2021-06-16T16:30:00Z">
            <w:rPr>
              <w:b/>
              <w:bCs/>
              <w:color w:val="222222"/>
              <w:shd w:val="clear" w:color="auto" w:fill="FFFFFF"/>
            </w:rPr>
          </w:rPrChange>
        </w:rPr>
        <w:t xml:space="preserve"> </w:t>
      </w:r>
    </w:p>
    <w:p w14:paraId="6616DF62" w14:textId="232BB8CB" w:rsidR="004320E4" w:rsidRPr="005D01C9" w:rsidDel="005103C5" w:rsidRDefault="004320E4">
      <w:pPr>
        <w:pStyle w:val="CommentText"/>
        <w:spacing w:line="360" w:lineRule="auto"/>
        <w:rPr>
          <w:del w:id="1097" w:author="Risa" w:date="2021-06-18T10:43:00Z"/>
          <w:sz w:val="22"/>
          <w:szCs w:val="22"/>
          <w:rPrChange w:id="1098" w:author="Risa" w:date="2021-06-16T16:30:00Z">
            <w:rPr>
              <w:del w:id="1099" w:author="Risa" w:date="2021-06-18T10:43:00Z"/>
            </w:rPr>
          </w:rPrChange>
        </w:rPr>
        <w:pPrChange w:id="1100" w:author="Risa" w:date="2021-06-16T16:30:00Z">
          <w:pPr>
            <w:pStyle w:val="CommentText"/>
          </w:pPr>
        </w:pPrChange>
      </w:pPr>
      <w:del w:id="1101" w:author="Risa" w:date="2021-06-18T10:43:00Z">
        <w:r w:rsidRPr="005D01C9" w:rsidDel="005103C5">
          <w:rPr>
            <w:sz w:val="22"/>
            <w:szCs w:val="22"/>
            <w:rPrChange w:id="1102" w:author="Risa" w:date="2021-06-16T16:30:00Z">
              <w:rPr/>
            </w:rPrChange>
          </w:rPr>
          <w:delText>Agostinell, C. and Lund</w:delText>
        </w:r>
        <w:r w:rsidR="00CF36F8" w:rsidRPr="005D01C9" w:rsidDel="005103C5">
          <w:rPr>
            <w:sz w:val="22"/>
            <w:szCs w:val="22"/>
            <w:rPrChange w:id="1103" w:author="Risa" w:date="2021-06-16T16:30:00Z">
              <w:rPr/>
            </w:rPrChange>
          </w:rPr>
          <w:delText>, U.</w:delText>
        </w:r>
        <w:r w:rsidRPr="005D01C9" w:rsidDel="005103C5">
          <w:rPr>
            <w:sz w:val="22"/>
            <w:szCs w:val="22"/>
            <w:rPrChange w:id="1104" w:author="Risa" w:date="2021-06-16T16:30:00Z">
              <w:rPr/>
            </w:rPrChange>
          </w:rPr>
          <w:delText xml:space="preserve"> (2017). R package 'circular': Circular Statistics (version 0.4-93). URL</w:delText>
        </w:r>
      </w:del>
    </w:p>
    <w:p w14:paraId="518471AA" w14:textId="0D84EBDF" w:rsidR="004320E4" w:rsidRPr="005D01C9" w:rsidDel="005103C5" w:rsidRDefault="004320E4">
      <w:pPr>
        <w:pStyle w:val="CommentText"/>
        <w:spacing w:line="360" w:lineRule="auto"/>
        <w:ind w:firstLine="360"/>
        <w:rPr>
          <w:del w:id="1105" w:author="Risa" w:date="2021-06-18T10:43:00Z"/>
          <w:sz w:val="22"/>
          <w:szCs w:val="22"/>
          <w:rPrChange w:id="1106" w:author="Risa" w:date="2021-06-16T16:30:00Z">
            <w:rPr>
              <w:del w:id="1107" w:author="Risa" w:date="2021-06-18T10:43:00Z"/>
            </w:rPr>
          </w:rPrChange>
        </w:rPr>
        <w:pPrChange w:id="1108" w:author="Risa" w:date="2021-06-16T16:30:00Z">
          <w:pPr>
            <w:pStyle w:val="CommentText"/>
            <w:ind w:firstLine="360"/>
          </w:pPr>
        </w:pPrChange>
      </w:pPr>
      <w:del w:id="1109" w:author="Risa" w:date="2021-06-18T10:43:00Z">
        <w:r w:rsidRPr="005D01C9" w:rsidDel="005103C5">
          <w:rPr>
            <w:sz w:val="22"/>
            <w:szCs w:val="22"/>
            <w:rPrChange w:id="1110" w:author="Risa" w:date="2021-06-16T16:30:00Z">
              <w:rPr/>
            </w:rPrChange>
          </w:rPr>
          <w:delText>https://r-forge.r-project.org/projects/circular/</w:delText>
        </w:r>
      </w:del>
    </w:p>
    <w:p w14:paraId="1C6E7FC0" w14:textId="6221BDC3" w:rsidR="00AE173C" w:rsidRPr="005D01C9" w:rsidDel="005103C5" w:rsidRDefault="00AE173C">
      <w:pPr>
        <w:tabs>
          <w:tab w:val="left" w:pos="360"/>
        </w:tabs>
        <w:spacing w:line="360" w:lineRule="auto"/>
        <w:ind w:left="360" w:hanging="360"/>
        <w:rPr>
          <w:del w:id="1111" w:author="Risa" w:date="2021-06-18T10:43:00Z"/>
          <w:color w:val="000000" w:themeColor="text1"/>
          <w:sz w:val="22"/>
          <w:szCs w:val="22"/>
          <w:shd w:val="clear" w:color="auto" w:fill="FFFFFF"/>
          <w:rPrChange w:id="1112" w:author="Risa" w:date="2021-06-16T16:30:00Z">
            <w:rPr>
              <w:del w:id="1113" w:author="Risa" w:date="2021-06-18T10:43:00Z"/>
              <w:color w:val="000000" w:themeColor="text1"/>
              <w:sz w:val="20"/>
              <w:szCs w:val="20"/>
              <w:shd w:val="clear" w:color="auto" w:fill="FFFFFF"/>
            </w:rPr>
          </w:rPrChange>
        </w:rPr>
        <w:pPrChange w:id="1114" w:author="Risa" w:date="2021-06-16T16:30:00Z">
          <w:pPr>
            <w:tabs>
              <w:tab w:val="left" w:pos="360"/>
            </w:tabs>
            <w:ind w:left="360" w:hanging="360"/>
          </w:pPr>
        </w:pPrChange>
      </w:pPr>
      <w:del w:id="1115" w:author="Risa" w:date="2021-06-18T10:43:00Z">
        <w:r w:rsidRPr="005D01C9" w:rsidDel="005103C5">
          <w:rPr>
            <w:color w:val="000000" w:themeColor="text1"/>
            <w:sz w:val="22"/>
            <w:szCs w:val="22"/>
            <w:shd w:val="clear" w:color="auto" w:fill="FFFFFF"/>
            <w:rPrChange w:id="1116" w:author="Risa" w:date="2021-06-16T16:30:00Z">
              <w:rPr>
                <w:color w:val="000000" w:themeColor="text1"/>
                <w:sz w:val="20"/>
                <w:szCs w:val="20"/>
                <w:shd w:val="clear" w:color="auto" w:fill="FFFFFF"/>
              </w:rPr>
            </w:rPrChange>
          </w:rPr>
          <w:delText xml:space="preserve">Brand, F. </w:delText>
        </w:r>
        <w:r w:rsidR="009147D5" w:rsidRPr="005D01C9" w:rsidDel="005103C5">
          <w:rPr>
            <w:color w:val="000000" w:themeColor="text1"/>
            <w:sz w:val="22"/>
            <w:szCs w:val="22"/>
            <w:shd w:val="clear" w:color="auto" w:fill="FFFFFF"/>
            <w:rPrChange w:id="1117"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118" w:author="Risa" w:date="2021-06-16T16:30:00Z">
              <w:rPr>
                <w:color w:val="000000" w:themeColor="text1"/>
                <w:sz w:val="20"/>
                <w:szCs w:val="20"/>
                <w:shd w:val="clear" w:color="auto" w:fill="FFFFFF"/>
              </w:rPr>
            </w:rPrChange>
          </w:rPr>
          <w:delText xml:space="preserve"> Jax, K. (2007). Focusing the meaning (s) of resilience: resilience as a descriptive concept and a boundary object. </w:delText>
        </w:r>
        <w:r w:rsidRPr="005D01C9" w:rsidDel="005103C5">
          <w:rPr>
            <w:i/>
            <w:iCs/>
            <w:color w:val="000000" w:themeColor="text1"/>
            <w:sz w:val="22"/>
            <w:szCs w:val="22"/>
            <w:rPrChange w:id="1119" w:author="Risa" w:date="2021-06-16T16:30:00Z">
              <w:rPr>
                <w:i/>
                <w:iCs/>
                <w:color w:val="000000" w:themeColor="text1"/>
                <w:sz w:val="20"/>
                <w:szCs w:val="20"/>
              </w:rPr>
            </w:rPrChange>
          </w:rPr>
          <w:delText>Ecology and society</w:delText>
        </w:r>
        <w:r w:rsidRPr="005D01C9" w:rsidDel="005103C5">
          <w:rPr>
            <w:color w:val="000000" w:themeColor="text1"/>
            <w:sz w:val="22"/>
            <w:szCs w:val="22"/>
            <w:shd w:val="clear" w:color="auto" w:fill="FFFFFF"/>
            <w:rPrChange w:id="1120"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121" w:author="Risa" w:date="2021-06-16T16:30:00Z">
              <w:rPr>
                <w:i/>
                <w:iCs/>
                <w:color w:val="000000" w:themeColor="text1"/>
                <w:sz w:val="20"/>
                <w:szCs w:val="20"/>
              </w:rPr>
            </w:rPrChange>
          </w:rPr>
          <w:delText>12</w:delText>
        </w:r>
        <w:r w:rsidRPr="005D01C9" w:rsidDel="005103C5">
          <w:rPr>
            <w:color w:val="000000" w:themeColor="text1"/>
            <w:sz w:val="22"/>
            <w:szCs w:val="22"/>
            <w:shd w:val="clear" w:color="auto" w:fill="FFFFFF"/>
            <w:rPrChange w:id="1122" w:author="Risa" w:date="2021-06-16T16:30:00Z">
              <w:rPr>
                <w:color w:val="000000" w:themeColor="text1"/>
                <w:sz w:val="20"/>
                <w:szCs w:val="20"/>
                <w:shd w:val="clear" w:color="auto" w:fill="FFFFFF"/>
              </w:rPr>
            </w:rPrChange>
          </w:rPr>
          <w:delText>(1).</w:delText>
        </w:r>
      </w:del>
    </w:p>
    <w:p w14:paraId="49E33743" w14:textId="64B0505C" w:rsidR="00AE173C" w:rsidRPr="005D01C9" w:rsidDel="005103C5" w:rsidRDefault="00AE173C">
      <w:pPr>
        <w:tabs>
          <w:tab w:val="left" w:pos="360"/>
        </w:tabs>
        <w:spacing w:line="360" w:lineRule="auto"/>
        <w:ind w:left="360" w:hanging="360"/>
        <w:rPr>
          <w:del w:id="1123" w:author="Risa" w:date="2021-06-18T10:43:00Z"/>
          <w:color w:val="000000" w:themeColor="text1"/>
          <w:sz w:val="22"/>
          <w:szCs w:val="22"/>
          <w:shd w:val="clear" w:color="auto" w:fill="FFFFFF"/>
          <w:rPrChange w:id="1124" w:author="Risa" w:date="2021-06-16T16:30:00Z">
            <w:rPr>
              <w:del w:id="1125" w:author="Risa" w:date="2021-06-18T10:43:00Z"/>
              <w:color w:val="000000" w:themeColor="text1"/>
              <w:sz w:val="20"/>
              <w:szCs w:val="20"/>
              <w:shd w:val="clear" w:color="auto" w:fill="FFFFFF"/>
            </w:rPr>
          </w:rPrChange>
        </w:rPr>
        <w:pPrChange w:id="1126" w:author="Risa" w:date="2021-06-16T16:30:00Z">
          <w:pPr>
            <w:tabs>
              <w:tab w:val="left" w:pos="360"/>
            </w:tabs>
            <w:ind w:left="360" w:hanging="360"/>
          </w:pPr>
        </w:pPrChange>
      </w:pPr>
      <w:del w:id="1127" w:author="Risa" w:date="2021-06-18T10:43:00Z">
        <w:r w:rsidRPr="005D01C9" w:rsidDel="005103C5">
          <w:rPr>
            <w:color w:val="000000" w:themeColor="text1"/>
            <w:sz w:val="22"/>
            <w:szCs w:val="22"/>
            <w:shd w:val="clear" w:color="auto" w:fill="FFFFFF"/>
            <w:rPrChange w:id="1128" w:author="Risa" w:date="2021-06-16T16:30:00Z">
              <w:rPr>
                <w:color w:val="000000" w:themeColor="text1"/>
                <w:sz w:val="20"/>
                <w:szCs w:val="20"/>
                <w:shd w:val="clear" w:color="auto" w:fill="FFFFFF"/>
              </w:rPr>
            </w:rPrChange>
          </w:rPr>
          <w:delText>Buma, B., Brown, C., Donato, D., Fontaine, J.</w:delText>
        </w:r>
        <w:r w:rsidR="004D4587" w:rsidRPr="005D01C9" w:rsidDel="005103C5">
          <w:rPr>
            <w:color w:val="000000" w:themeColor="text1"/>
            <w:sz w:val="22"/>
            <w:szCs w:val="22"/>
            <w:shd w:val="clear" w:color="auto" w:fill="FFFFFF"/>
            <w:rPrChange w:id="1129" w:author="Risa" w:date="2021-06-16T16:30:00Z">
              <w:rPr>
                <w:color w:val="000000" w:themeColor="text1"/>
                <w:sz w:val="20"/>
                <w:szCs w:val="20"/>
                <w:shd w:val="clear" w:color="auto" w:fill="FFFFFF"/>
              </w:rPr>
            </w:rPrChange>
          </w:rPr>
          <w:delText xml:space="preserve"> </w:delText>
        </w:r>
        <w:r w:rsidR="00B238F5" w:rsidRPr="005D01C9" w:rsidDel="005103C5">
          <w:rPr>
            <w:color w:val="000000" w:themeColor="text1"/>
            <w:sz w:val="22"/>
            <w:szCs w:val="22"/>
            <w:shd w:val="clear" w:color="auto" w:fill="FFFFFF"/>
            <w:rPrChange w:id="1130"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131" w:author="Risa" w:date="2021-06-16T16:30:00Z">
              <w:rPr>
                <w:color w:val="000000" w:themeColor="text1"/>
                <w:sz w:val="20"/>
                <w:szCs w:val="20"/>
                <w:shd w:val="clear" w:color="auto" w:fill="FFFFFF"/>
              </w:rPr>
            </w:rPrChange>
          </w:rPr>
          <w:delText xml:space="preserve"> Johnstone, J. (2013). The impacts of changing disturbance regimes on serotinous plant populations and communities. </w:delText>
        </w:r>
        <w:r w:rsidRPr="005D01C9" w:rsidDel="005103C5">
          <w:rPr>
            <w:i/>
            <w:iCs/>
            <w:color w:val="000000" w:themeColor="text1"/>
            <w:sz w:val="22"/>
            <w:szCs w:val="22"/>
            <w:rPrChange w:id="1132" w:author="Risa" w:date="2021-06-16T16:30:00Z">
              <w:rPr>
                <w:i/>
                <w:iCs/>
                <w:color w:val="000000" w:themeColor="text1"/>
                <w:sz w:val="20"/>
                <w:szCs w:val="20"/>
              </w:rPr>
            </w:rPrChange>
          </w:rPr>
          <w:delText>BioScience</w:delText>
        </w:r>
        <w:r w:rsidRPr="005D01C9" w:rsidDel="005103C5">
          <w:rPr>
            <w:color w:val="000000" w:themeColor="text1"/>
            <w:sz w:val="22"/>
            <w:szCs w:val="22"/>
            <w:shd w:val="clear" w:color="auto" w:fill="FFFFFF"/>
            <w:rPrChange w:id="1133"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134" w:author="Risa" w:date="2021-06-16T16:30:00Z">
              <w:rPr>
                <w:i/>
                <w:iCs/>
                <w:color w:val="000000" w:themeColor="text1"/>
                <w:sz w:val="20"/>
                <w:szCs w:val="20"/>
              </w:rPr>
            </w:rPrChange>
          </w:rPr>
          <w:delText>63</w:delText>
        </w:r>
        <w:r w:rsidRPr="005D01C9" w:rsidDel="005103C5">
          <w:rPr>
            <w:color w:val="000000" w:themeColor="text1"/>
            <w:sz w:val="22"/>
            <w:szCs w:val="22"/>
            <w:shd w:val="clear" w:color="auto" w:fill="FFFFFF"/>
            <w:rPrChange w:id="1135" w:author="Risa" w:date="2021-06-16T16:30:00Z">
              <w:rPr>
                <w:color w:val="000000" w:themeColor="text1"/>
                <w:sz w:val="20"/>
                <w:szCs w:val="20"/>
                <w:shd w:val="clear" w:color="auto" w:fill="FFFFFF"/>
              </w:rPr>
            </w:rPrChange>
          </w:rPr>
          <w:delText>(11), 866-876.</w:delText>
        </w:r>
      </w:del>
    </w:p>
    <w:p w14:paraId="2CCBD477" w14:textId="22317B0F" w:rsidR="00AE173C" w:rsidRPr="005D01C9" w:rsidDel="005103C5" w:rsidRDefault="00AE173C">
      <w:pPr>
        <w:tabs>
          <w:tab w:val="left" w:pos="360"/>
        </w:tabs>
        <w:spacing w:line="360" w:lineRule="auto"/>
        <w:ind w:left="360" w:hanging="360"/>
        <w:rPr>
          <w:del w:id="1136" w:author="Risa" w:date="2021-06-18T10:43:00Z"/>
          <w:color w:val="000000" w:themeColor="text1"/>
          <w:sz w:val="22"/>
          <w:szCs w:val="22"/>
          <w:shd w:val="clear" w:color="auto" w:fill="FFFFFF"/>
          <w:rPrChange w:id="1137" w:author="Risa" w:date="2021-06-16T16:30:00Z">
            <w:rPr>
              <w:del w:id="1138" w:author="Risa" w:date="2021-06-18T10:43:00Z"/>
              <w:color w:val="000000" w:themeColor="text1"/>
              <w:sz w:val="20"/>
              <w:szCs w:val="20"/>
              <w:shd w:val="clear" w:color="auto" w:fill="FFFFFF"/>
            </w:rPr>
          </w:rPrChange>
        </w:rPr>
        <w:pPrChange w:id="1139" w:author="Risa" w:date="2021-06-16T16:30:00Z">
          <w:pPr>
            <w:tabs>
              <w:tab w:val="left" w:pos="360"/>
            </w:tabs>
            <w:ind w:left="360" w:hanging="360"/>
          </w:pPr>
        </w:pPrChange>
      </w:pPr>
      <w:del w:id="1140" w:author="Risa" w:date="2021-06-18T10:43:00Z">
        <w:r w:rsidRPr="005D01C9" w:rsidDel="005103C5">
          <w:rPr>
            <w:color w:val="000000" w:themeColor="text1"/>
            <w:sz w:val="22"/>
            <w:szCs w:val="22"/>
            <w:shd w:val="clear" w:color="auto" w:fill="FFFFFF"/>
            <w:rPrChange w:id="1141" w:author="Risa" w:date="2021-06-16T16:30:00Z">
              <w:rPr>
                <w:color w:val="000000" w:themeColor="text1"/>
                <w:sz w:val="20"/>
                <w:szCs w:val="20"/>
                <w:shd w:val="clear" w:color="auto" w:fill="FFFFFF"/>
              </w:rPr>
            </w:rPrChange>
          </w:rPr>
          <w:delText>Butak, A. (2014). Vegetation Composition, Structure, and Ecophysiology of Maritime Ledge Ecosystems, University of Maine, Or</w:delText>
        </w:r>
        <w:r w:rsidR="007219B8" w:rsidRPr="005D01C9" w:rsidDel="005103C5">
          <w:rPr>
            <w:color w:val="000000" w:themeColor="text1"/>
            <w:sz w:val="22"/>
            <w:szCs w:val="22"/>
            <w:shd w:val="clear" w:color="auto" w:fill="FFFFFF"/>
            <w:rPrChange w:id="1142" w:author="Risa" w:date="2021-06-16T16:30:00Z">
              <w:rPr>
                <w:color w:val="000000" w:themeColor="text1"/>
                <w:sz w:val="20"/>
                <w:szCs w:val="20"/>
                <w:shd w:val="clear" w:color="auto" w:fill="FFFFFF"/>
              </w:rPr>
            </w:rPrChange>
          </w:rPr>
          <w:delText>o</w:delText>
        </w:r>
        <w:r w:rsidRPr="005D01C9" w:rsidDel="005103C5">
          <w:rPr>
            <w:color w:val="000000" w:themeColor="text1"/>
            <w:sz w:val="22"/>
            <w:szCs w:val="22"/>
            <w:shd w:val="clear" w:color="auto" w:fill="FFFFFF"/>
            <w:rPrChange w:id="1143" w:author="Risa" w:date="2021-06-16T16:30:00Z">
              <w:rPr>
                <w:color w:val="000000" w:themeColor="text1"/>
                <w:sz w:val="20"/>
                <w:szCs w:val="20"/>
                <w:shd w:val="clear" w:color="auto" w:fill="FFFFFF"/>
              </w:rPr>
            </w:rPrChange>
          </w:rPr>
          <w:delText>no (</w:delText>
        </w:r>
        <w:r w:rsidR="00F31572" w:rsidRPr="005D01C9" w:rsidDel="005103C5">
          <w:rPr>
            <w:sz w:val="22"/>
            <w:szCs w:val="22"/>
            <w:rPrChange w:id="1144" w:author="Risa" w:date="2021-06-16T16:30:00Z">
              <w:rPr/>
            </w:rPrChange>
          </w:rPr>
          <w:fldChar w:fldCharType="begin"/>
        </w:r>
        <w:r w:rsidR="00F31572" w:rsidRPr="005103C5" w:rsidDel="005103C5">
          <w:rPr>
            <w:sz w:val="22"/>
            <w:szCs w:val="22"/>
            <w:rPrChange w:id="1145" w:author="Risa" w:date="2021-06-18T10:43:00Z">
              <w:rPr/>
            </w:rPrChange>
          </w:rPr>
          <w:delInstrText xml:space="preserve"> HYPERLINK "http://digitalcommons.library.umaine.edu/etd/2212" </w:delInstrText>
        </w:r>
        <w:r w:rsidR="00F31572" w:rsidRPr="005D01C9" w:rsidDel="005103C5">
          <w:rPr>
            <w:sz w:val="22"/>
            <w:szCs w:val="22"/>
            <w:rPrChange w:id="1146" w:author="Risa" w:date="2021-06-16T16:30:00Z">
              <w:rPr>
                <w:rStyle w:val="Hyperlink"/>
                <w:color w:val="000000" w:themeColor="text1"/>
                <w:sz w:val="20"/>
                <w:szCs w:val="20"/>
                <w:u w:val="none"/>
                <w:shd w:val="clear" w:color="auto" w:fill="FFFFFF"/>
              </w:rPr>
            </w:rPrChange>
          </w:rPr>
          <w:fldChar w:fldCharType="separate"/>
        </w:r>
        <w:r w:rsidRPr="005103C5" w:rsidDel="005103C5">
          <w:rPr>
            <w:rStyle w:val="Hyperlink"/>
            <w:color w:val="000000" w:themeColor="text1"/>
            <w:sz w:val="22"/>
            <w:szCs w:val="22"/>
            <w:u w:val="none"/>
            <w:shd w:val="clear" w:color="auto" w:fill="FFFFFF"/>
            <w:rPrChange w:id="1147" w:author="Risa" w:date="2021-06-18T10:43:00Z">
              <w:rPr>
                <w:rStyle w:val="Hyperlink"/>
                <w:color w:val="000000" w:themeColor="text1"/>
                <w:sz w:val="20"/>
                <w:szCs w:val="20"/>
                <w:u w:val="none"/>
                <w:shd w:val="clear" w:color="auto" w:fill="FFFFFF"/>
              </w:rPr>
            </w:rPrChange>
          </w:rPr>
          <w:delText>http://digitalcommons.library.umaine.edu/etd/2212</w:delText>
        </w:r>
        <w:r w:rsidR="00F31572" w:rsidRPr="005D01C9" w:rsidDel="005103C5">
          <w:rPr>
            <w:rStyle w:val="Hyperlink"/>
            <w:color w:val="000000" w:themeColor="text1"/>
            <w:sz w:val="22"/>
            <w:szCs w:val="22"/>
            <w:u w:val="none"/>
            <w:shd w:val="clear" w:color="auto" w:fill="FFFFFF"/>
            <w:rPrChange w:id="1148" w:author="Risa" w:date="2021-06-16T16:30:00Z">
              <w:rPr>
                <w:rStyle w:val="Hyperlink"/>
                <w:color w:val="000000" w:themeColor="text1"/>
                <w:sz w:val="20"/>
                <w:szCs w:val="20"/>
                <w:u w:val="none"/>
                <w:shd w:val="clear" w:color="auto" w:fill="FFFFFF"/>
              </w:rPr>
            </w:rPrChange>
          </w:rPr>
          <w:fldChar w:fldCharType="end"/>
        </w:r>
        <w:r w:rsidRPr="005D01C9" w:rsidDel="005103C5">
          <w:rPr>
            <w:color w:val="000000" w:themeColor="text1"/>
            <w:sz w:val="22"/>
            <w:szCs w:val="22"/>
            <w:shd w:val="clear" w:color="auto" w:fill="FFFFFF"/>
            <w:rPrChange w:id="1149" w:author="Risa" w:date="2021-06-16T16:30:00Z">
              <w:rPr>
                <w:color w:val="000000" w:themeColor="text1"/>
                <w:sz w:val="20"/>
                <w:szCs w:val="20"/>
                <w:shd w:val="clear" w:color="auto" w:fill="FFFFFF"/>
              </w:rPr>
            </w:rPrChange>
          </w:rPr>
          <w:delText>).</w:delText>
        </w:r>
      </w:del>
    </w:p>
    <w:p w14:paraId="22A2ABE1" w14:textId="169BA4C5" w:rsidR="00AE173C" w:rsidRPr="005D01C9" w:rsidDel="005103C5" w:rsidRDefault="00AE173C">
      <w:pPr>
        <w:tabs>
          <w:tab w:val="left" w:pos="360"/>
        </w:tabs>
        <w:spacing w:line="360" w:lineRule="auto"/>
        <w:ind w:left="360" w:hanging="360"/>
        <w:rPr>
          <w:del w:id="1150" w:author="Risa" w:date="2021-06-18T10:43:00Z"/>
          <w:color w:val="000000" w:themeColor="text1"/>
          <w:sz w:val="22"/>
          <w:szCs w:val="22"/>
          <w:rPrChange w:id="1151" w:author="Risa" w:date="2021-06-16T16:30:00Z">
            <w:rPr>
              <w:del w:id="1152" w:author="Risa" w:date="2021-06-18T10:43:00Z"/>
              <w:color w:val="000000" w:themeColor="text1"/>
              <w:sz w:val="20"/>
              <w:szCs w:val="20"/>
            </w:rPr>
          </w:rPrChange>
        </w:rPr>
        <w:pPrChange w:id="1153" w:author="Risa" w:date="2021-06-16T16:30:00Z">
          <w:pPr>
            <w:tabs>
              <w:tab w:val="left" w:pos="360"/>
            </w:tabs>
            <w:ind w:left="360" w:hanging="360"/>
          </w:pPr>
        </w:pPrChange>
      </w:pPr>
      <w:del w:id="1154" w:author="Risa" w:date="2021-06-18T10:43:00Z">
        <w:r w:rsidRPr="005D01C9" w:rsidDel="005103C5">
          <w:rPr>
            <w:color w:val="000000" w:themeColor="text1"/>
            <w:sz w:val="22"/>
            <w:szCs w:val="22"/>
            <w:rPrChange w:id="1155" w:author="Risa" w:date="2021-06-16T16:30:00Z">
              <w:rPr>
                <w:color w:val="000000" w:themeColor="text1"/>
                <w:sz w:val="20"/>
                <w:szCs w:val="20"/>
              </w:rPr>
            </w:rPrChange>
          </w:rPr>
          <w:delText xml:space="preserve">Caldwell, M. and J. Richards. 1989. Hydraulic lift: water efflux from upper roots improves effectiveness of water uptake by deep roots. </w:delText>
        </w:r>
        <w:r w:rsidRPr="005D01C9" w:rsidDel="005103C5">
          <w:rPr>
            <w:i/>
            <w:iCs/>
            <w:color w:val="000000" w:themeColor="text1"/>
            <w:sz w:val="22"/>
            <w:szCs w:val="22"/>
            <w:rPrChange w:id="1156" w:author="Risa" w:date="2021-06-16T16:30:00Z">
              <w:rPr>
                <w:i/>
                <w:iCs/>
                <w:color w:val="000000" w:themeColor="text1"/>
                <w:sz w:val="20"/>
                <w:szCs w:val="20"/>
              </w:rPr>
            </w:rPrChange>
          </w:rPr>
          <w:delText xml:space="preserve">Oecologia, </w:delText>
        </w:r>
        <w:r w:rsidRPr="005D01C9" w:rsidDel="005103C5">
          <w:rPr>
            <w:color w:val="000000" w:themeColor="text1"/>
            <w:sz w:val="22"/>
            <w:szCs w:val="22"/>
            <w:rPrChange w:id="1157" w:author="Risa" w:date="2021-06-16T16:30:00Z">
              <w:rPr>
                <w:color w:val="000000" w:themeColor="text1"/>
                <w:sz w:val="20"/>
                <w:szCs w:val="20"/>
              </w:rPr>
            </w:rPrChange>
          </w:rPr>
          <w:delText xml:space="preserve">79, 1-5. </w:delText>
        </w:r>
      </w:del>
    </w:p>
    <w:p w14:paraId="55A897A0" w14:textId="78155EAE" w:rsidR="00AE173C" w:rsidRPr="005D01C9" w:rsidDel="005103C5" w:rsidRDefault="00AE173C">
      <w:pPr>
        <w:tabs>
          <w:tab w:val="left" w:pos="360"/>
        </w:tabs>
        <w:spacing w:line="360" w:lineRule="auto"/>
        <w:ind w:left="360" w:hanging="360"/>
        <w:rPr>
          <w:del w:id="1158" w:author="Risa" w:date="2021-06-18T10:43:00Z"/>
          <w:color w:val="000000" w:themeColor="text1"/>
          <w:sz w:val="22"/>
          <w:szCs w:val="22"/>
          <w:shd w:val="clear" w:color="auto" w:fill="FFFFFF"/>
          <w:rPrChange w:id="1159" w:author="Risa" w:date="2021-06-16T16:30:00Z">
            <w:rPr>
              <w:del w:id="1160" w:author="Risa" w:date="2021-06-18T10:43:00Z"/>
              <w:color w:val="000000" w:themeColor="text1"/>
              <w:sz w:val="20"/>
              <w:szCs w:val="20"/>
              <w:shd w:val="clear" w:color="auto" w:fill="FFFFFF"/>
            </w:rPr>
          </w:rPrChange>
        </w:rPr>
        <w:pPrChange w:id="1161" w:author="Risa" w:date="2021-06-16T16:30:00Z">
          <w:pPr>
            <w:tabs>
              <w:tab w:val="left" w:pos="360"/>
            </w:tabs>
            <w:ind w:left="360" w:hanging="360"/>
          </w:pPr>
        </w:pPrChange>
      </w:pPr>
      <w:del w:id="1162" w:author="Risa" w:date="2021-06-18T10:43:00Z">
        <w:r w:rsidRPr="005D01C9" w:rsidDel="005103C5">
          <w:rPr>
            <w:color w:val="000000" w:themeColor="text1"/>
            <w:sz w:val="22"/>
            <w:szCs w:val="22"/>
            <w:shd w:val="clear" w:color="auto" w:fill="FFFFFF"/>
            <w:rPrChange w:id="1163" w:author="Risa" w:date="2021-06-16T16:30:00Z">
              <w:rPr>
                <w:color w:val="000000" w:themeColor="text1"/>
                <w:sz w:val="20"/>
                <w:szCs w:val="20"/>
                <w:shd w:val="clear" w:color="auto" w:fill="FFFFFF"/>
              </w:rPr>
            </w:rPrChange>
          </w:rPr>
          <w:delText xml:space="preserve">Carlo, N., Renninger, H., Clark, K., </w:delText>
        </w:r>
        <w:r w:rsidR="00B238F5" w:rsidRPr="005D01C9" w:rsidDel="005103C5">
          <w:rPr>
            <w:color w:val="000000" w:themeColor="text1"/>
            <w:sz w:val="22"/>
            <w:szCs w:val="22"/>
            <w:shd w:val="clear" w:color="auto" w:fill="FFFFFF"/>
            <w:rPrChange w:id="1164"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165" w:author="Risa" w:date="2021-06-16T16:30:00Z">
              <w:rPr>
                <w:color w:val="000000" w:themeColor="text1"/>
                <w:sz w:val="20"/>
                <w:szCs w:val="20"/>
                <w:shd w:val="clear" w:color="auto" w:fill="FFFFFF"/>
              </w:rPr>
            </w:rPrChange>
          </w:rPr>
          <w:delText xml:space="preserve"> Schäfer, K. (2016). Impacts of prescribed fire on Pinus rigida Mill. in upland forests of the Atlantic Coastal Plain. </w:delText>
        </w:r>
        <w:r w:rsidRPr="005D01C9" w:rsidDel="005103C5">
          <w:rPr>
            <w:i/>
            <w:iCs/>
            <w:color w:val="000000" w:themeColor="text1"/>
            <w:sz w:val="22"/>
            <w:szCs w:val="22"/>
            <w:rPrChange w:id="1166" w:author="Risa" w:date="2021-06-16T16:30:00Z">
              <w:rPr>
                <w:i/>
                <w:iCs/>
                <w:color w:val="000000" w:themeColor="text1"/>
                <w:sz w:val="20"/>
                <w:szCs w:val="20"/>
              </w:rPr>
            </w:rPrChange>
          </w:rPr>
          <w:delText>Tree physiology</w:delText>
        </w:r>
        <w:r w:rsidRPr="005D01C9" w:rsidDel="005103C5">
          <w:rPr>
            <w:color w:val="000000" w:themeColor="text1"/>
            <w:sz w:val="22"/>
            <w:szCs w:val="22"/>
            <w:shd w:val="clear" w:color="auto" w:fill="FFFFFF"/>
            <w:rPrChange w:id="1167"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168" w:author="Risa" w:date="2021-06-16T16:30:00Z">
              <w:rPr>
                <w:i/>
                <w:iCs/>
                <w:color w:val="000000" w:themeColor="text1"/>
                <w:sz w:val="20"/>
                <w:szCs w:val="20"/>
              </w:rPr>
            </w:rPrChange>
          </w:rPr>
          <w:delText>36</w:delText>
        </w:r>
        <w:r w:rsidRPr="005D01C9" w:rsidDel="005103C5">
          <w:rPr>
            <w:color w:val="000000" w:themeColor="text1"/>
            <w:sz w:val="22"/>
            <w:szCs w:val="22"/>
            <w:shd w:val="clear" w:color="auto" w:fill="FFFFFF"/>
            <w:rPrChange w:id="1169" w:author="Risa" w:date="2021-06-16T16:30:00Z">
              <w:rPr>
                <w:color w:val="000000" w:themeColor="text1"/>
                <w:sz w:val="20"/>
                <w:szCs w:val="20"/>
                <w:shd w:val="clear" w:color="auto" w:fill="FFFFFF"/>
              </w:rPr>
            </w:rPrChange>
          </w:rPr>
          <w:delText>(8), 967-982.</w:delText>
        </w:r>
      </w:del>
    </w:p>
    <w:p w14:paraId="3FCDBA81" w14:textId="0196859A" w:rsidR="00AE173C" w:rsidRPr="005D01C9" w:rsidDel="005103C5" w:rsidRDefault="00AE173C">
      <w:pPr>
        <w:tabs>
          <w:tab w:val="left" w:pos="360"/>
        </w:tabs>
        <w:spacing w:line="360" w:lineRule="auto"/>
        <w:ind w:left="360" w:hanging="360"/>
        <w:rPr>
          <w:del w:id="1170" w:author="Risa" w:date="2021-06-18T10:43:00Z"/>
          <w:rFonts w:eastAsiaTheme="minorEastAsia"/>
          <w:color w:val="000000" w:themeColor="text1"/>
          <w:sz w:val="22"/>
          <w:szCs w:val="22"/>
          <w:rPrChange w:id="1171" w:author="Risa" w:date="2021-06-16T16:30:00Z">
            <w:rPr>
              <w:del w:id="1172" w:author="Risa" w:date="2021-06-18T10:43:00Z"/>
              <w:rFonts w:eastAsiaTheme="minorEastAsia"/>
              <w:color w:val="000000" w:themeColor="text1"/>
              <w:sz w:val="20"/>
              <w:szCs w:val="20"/>
            </w:rPr>
          </w:rPrChange>
        </w:rPr>
        <w:pPrChange w:id="1173" w:author="Risa" w:date="2021-06-16T16:30:00Z">
          <w:pPr>
            <w:tabs>
              <w:tab w:val="left" w:pos="360"/>
            </w:tabs>
            <w:ind w:left="360" w:hanging="360"/>
          </w:pPr>
        </w:pPrChange>
      </w:pPr>
      <w:del w:id="1174" w:author="Risa" w:date="2021-06-18T10:43:00Z">
        <w:r w:rsidRPr="005D01C9" w:rsidDel="005103C5">
          <w:rPr>
            <w:rFonts w:eastAsiaTheme="minorEastAsia"/>
            <w:color w:val="000000" w:themeColor="text1"/>
            <w:sz w:val="22"/>
            <w:szCs w:val="22"/>
            <w:rPrChange w:id="1175" w:author="Risa" w:date="2021-06-16T16:30:00Z">
              <w:rPr>
                <w:rFonts w:eastAsiaTheme="minorEastAsia"/>
                <w:color w:val="000000" w:themeColor="text1"/>
                <w:sz w:val="20"/>
                <w:szCs w:val="20"/>
              </w:rPr>
            </w:rPrChange>
          </w:rPr>
          <w:delText>Certini</w:delText>
        </w:r>
        <w:r w:rsidR="0058300D" w:rsidRPr="005D01C9" w:rsidDel="005103C5">
          <w:rPr>
            <w:rFonts w:eastAsiaTheme="minorEastAsia"/>
            <w:color w:val="000000" w:themeColor="text1"/>
            <w:sz w:val="22"/>
            <w:szCs w:val="22"/>
            <w:rPrChange w:id="1176" w:author="Risa" w:date="2021-06-16T16:30:00Z">
              <w:rPr>
                <w:rFonts w:eastAsiaTheme="minorEastAsia"/>
                <w:color w:val="000000" w:themeColor="text1"/>
                <w:sz w:val="20"/>
                <w:szCs w:val="20"/>
              </w:rPr>
            </w:rPrChange>
          </w:rPr>
          <w:delText xml:space="preserve">, </w:delText>
        </w:r>
        <w:r w:rsidRPr="005D01C9" w:rsidDel="005103C5">
          <w:rPr>
            <w:rFonts w:eastAsiaTheme="minorEastAsia"/>
            <w:color w:val="000000" w:themeColor="text1"/>
            <w:sz w:val="22"/>
            <w:szCs w:val="22"/>
            <w:rPrChange w:id="1177" w:author="Risa" w:date="2021-06-16T16:30:00Z">
              <w:rPr>
                <w:rFonts w:eastAsiaTheme="minorEastAsia"/>
                <w:color w:val="000000" w:themeColor="text1"/>
                <w:sz w:val="20"/>
                <w:szCs w:val="20"/>
              </w:rPr>
            </w:rPrChange>
          </w:rPr>
          <w:delText xml:space="preserve">G. (2005) Effects of fire on properties of forest soils: a review. </w:delText>
        </w:r>
        <w:r w:rsidRPr="005D01C9" w:rsidDel="005103C5">
          <w:rPr>
            <w:rFonts w:eastAsiaTheme="minorEastAsia"/>
            <w:i/>
            <w:color w:val="000000" w:themeColor="text1"/>
            <w:sz w:val="22"/>
            <w:szCs w:val="22"/>
            <w:rPrChange w:id="1178" w:author="Risa" w:date="2021-06-16T16:30:00Z">
              <w:rPr>
                <w:rFonts w:eastAsiaTheme="minorEastAsia"/>
                <w:i/>
                <w:color w:val="000000" w:themeColor="text1"/>
                <w:sz w:val="20"/>
                <w:szCs w:val="20"/>
              </w:rPr>
            </w:rPrChange>
          </w:rPr>
          <w:delText>Oecologia</w:delText>
        </w:r>
        <w:r w:rsidRPr="005D01C9" w:rsidDel="005103C5">
          <w:rPr>
            <w:rFonts w:eastAsiaTheme="minorEastAsia"/>
            <w:color w:val="000000" w:themeColor="text1"/>
            <w:sz w:val="22"/>
            <w:szCs w:val="22"/>
            <w:rPrChange w:id="1179" w:author="Risa" w:date="2021-06-16T16:30:00Z">
              <w:rPr>
                <w:rFonts w:eastAsiaTheme="minorEastAsia"/>
                <w:color w:val="000000" w:themeColor="text1"/>
                <w:sz w:val="20"/>
                <w:szCs w:val="20"/>
              </w:rPr>
            </w:rPrChange>
          </w:rPr>
          <w:delText xml:space="preserve"> 143:1–10</w:delText>
        </w:r>
      </w:del>
    </w:p>
    <w:p w14:paraId="5278B77C" w14:textId="08DB4754" w:rsidR="00AE173C" w:rsidRPr="005D01C9" w:rsidDel="005103C5" w:rsidRDefault="00AE173C">
      <w:pPr>
        <w:tabs>
          <w:tab w:val="left" w:pos="360"/>
        </w:tabs>
        <w:spacing w:line="360" w:lineRule="auto"/>
        <w:ind w:left="360" w:hanging="360"/>
        <w:rPr>
          <w:del w:id="1180" w:author="Risa" w:date="2021-06-18T10:43:00Z"/>
          <w:color w:val="000000" w:themeColor="text1"/>
          <w:sz w:val="22"/>
          <w:szCs w:val="22"/>
          <w:shd w:val="clear" w:color="auto" w:fill="FFFFFF"/>
          <w:rPrChange w:id="1181" w:author="Risa" w:date="2021-06-16T16:30:00Z">
            <w:rPr>
              <w:del w:id="1182" w:author="Risa" w:date="2021-06-18T10:43:00Z"/>
              <w:color w:val="000000" w:themeColor="text1"/>
              <w:sz w:val="20"/>
              <w:szCs w:val="20"/>
              <w:shd w:val="clear" w:color="auto" w:fill="FFFFFF"/>
            </w:rPr>
          </w:rPrChange>
        </w:rPr>
        <w:pPrChange w:id="1183" w:author="Risa" w:date="2021-06-16T16:30:00Z">
          <w:pPr>
            <w:tabs>
              <w:tab w:val="left" w:pos="360"/>
            </w:tabs>
            <w:ind w:left="360" w:hanging="360"/>
          </w:pPr>
        </w:pPrChange>
      </w:pPr>
      <w:del w:id="1184" w:author="Risa" w:date="2021-06-18T10:43:00Z">
        <w:r w:rsidRPr="005D01C9" w:rsidDel="005103C5">
          <w:rPr>
            <w:rFonts w:eastAsiaTheme="minorEastAsia"/>
            <w:color w:val="000000" w:themeColor="text1"/>
            <w:sz w:val="22"/>
            <w:szCs w:val="22"/>
            <w:rPrChange w:id="1185" w:author="Risa" w:date="2021-06-16T16:30:00Z">
              <w:rPr>
                <w:rFonts w:eastAsiaTheme="minorEastAsia"/>
                <w:color w:val="000000" w:themeColor="text1"/>
                <w:sz w:val="20"/>
                <w:szCs w:val="20"/>
              </w:rPr>
            </w:rPrChange>
          </w:rPr>
          <w:delText xml:space="preserve">Charpentier, J. (2020). </w:delText>
        </w:r>
        <w:r w:rsidRPr="005D01C9" w:rsidDel="005103C5">
          <w:rPr>
            <w:color w:val="000000" w:themeColor="text1"/>
            <w:sz w:val="22"/>
            <w:szCs w:val="22"/>
            <w:rPrChange w:id="1186" w:author="Risa" w:date="2021-06-16T16:30:00Z">
              <w:rPr>
                <w:color w:val="000000" w:themeColor="text1"/>
                <w:sz w:val="20"/>
                <w:szCs w:val="20"/>
              </w:rPr>
            </w:rPrChange>
          </w:rPr>
          <w:delText xml:space="preserve">Wildland Fire Disturbance - Recovery Dynamics in Upland Forests at Acadia National Park, Maine. Doctoral dissertation, Antioch University. </w:delText>
        </w:r>
        <w:r w:rsidR="00F31572" w:rsidRPr="005D01C9" w:rsidDel="005103C5">
          <w:rPr>
            <w:sz w:val="22"/>
            <w:szCs w:val="22"/>
            <w:rPrChange w:id="1187" w:author="Risa" w:date="2021-06-16T16:30:00Z">
              <w:rPr/>
            </w:rPrChange>
          </w:rPr>
          <w:fldChar w:fldCharType="begin"/>
        </w:r>
        <w:r w:rsidR="00F31572" w:rsidRPr="005D01C9" w:rsidDel="005103C5">
          <w:rPr>
            <w:sz w:val="22"/>
            <w:szCs w:val="22"/>
            <w:rPrChange w:id="1188" w:author="Risa" w:date="2021-06-16T16:30:00Z">
              <w:rPr/>
            </w:rPrChange>
          </w:rPr>
          <w:delInstrText xml:space="preserve"> HYPERLINK "https://aura.antioch.edu/etds" </w:delInstrText>
        </w:r>
        <w:r w:rsidR="00F31572" w:rsidRPr="005D01C9" w:rsidDel="005103C5">
          <w:rPr>
            <w:sz w:val="22"/>
            <w:szCs w:val="22"/>
            <w:rPrChange w:id="1189" w:author="Risa" w:date="2021-06-16T16:30:00Z">
              <w:rPr>
                <w:rStyle w:val="Hyperlink"/>
                <w:color w:val="000000" w:themeColor="text1"/>
                <w:sz w:val="20"/>
                <w:szCs w:val="20"/>
                <w:u w:val="none"/>
              </w:rPr>
            </w:rPrChange>
          </w:rPr>
          <w:fldChar w:fldCharType="separate"/>
        </w:r>
        <w:r w:rsidRPr="005D01C9" w:rsidDel="005103C5">
          <w:rPr>
            <w:rStyle w:val="Hyperlink"/>
            <w:color w:val="000000" w:themeColor="text1"/>
            <w:sz w:val="22"/>
            <w:szCs w:val="22"/>
            <w:u w:val="none"/>
            <w:rPrChange w:id="1190" w:author="Risa" w:date="2021-06-16T16:30:00Z">
              <w:rPr>
                <w:rStyle w:val="Hyperlink"/>
                <w:color w:val="000000" w:themeColor="text1"/>
                <w:sz w:val="20"/>
                <w:szCs w:val="20"/>
                <w:u w:val="none"/>
              </w:rPr>
            </w:rPrChange>
          </w:rPr>
          <w:delText>https://aura.antioch.edu/etds</w:delText>
        </w:r>
        <w:r w:rsidR="00F31572" w:rsidRPr="005D01C9" w:rsidDel="005103C5">
          <w:rPr>
            <w:rStyle w:val="Hyperlink"/>
            <w:color w:val="000000" w:themeColor="text1"/>
            <w:sz w:val="22"/>
            <w:szCs w:val="22"/>
            <w:u w:val="none"/>
            <w:rPrChange w:id="1191" w:author="Risa" w:date="2021-06-16T16:30:00Z">
              <w:rPr>
                <w:rStyle w:val="Hyperlink"/>
                <w:color w:val="000000" w:themeColor="text1"/>
                <w:sz w:val="20"/>
                <w:szCs w:val="20"/>
                <w:u w:val="none"/>
              </w:rPr>
            </w:rPrChange>
          </w:rPr>
          <w:fldChar w:fldCharType="end"/>
        </w:r>
      </w:del>
    </w:p>
    <w:p w14:paraId="7C23FAF7" w14:textId="20D0C783" w:rsidR="00AE173C" w:rsidRPr="005D01C9" w:rsidDel="005103C5" w:rsidRDefault="00AE173C">
      <w:pPr>
        <w:tabs>
          <w:tab w:val="left" w:pos="360"/>
        </w:tabs>
        <w:spacing w:line="360" w:lineRule="auto"/>
        <w:ind w:left="360" w:hanging="360"/>
        <w:rPr>
          <w:del w:id="1192" w:author="Risa" w:date="2021-06-18T10:43:00Z"/>
          <w:rFonts w:eastAsiaTheme="minorEastAsia"/>
          <w:color w:val="000000" w:themeColor="text1"/>
          <w:sz w:val="22"/>
          <w:szCs w:val="22"/>
          <w:rPrChange w:id="1193" w:author="Risa" w:date="2021-06-16T16:30:00Z">
            <w:rPr>
              <w:del w:id="1194" w:author="Risa" w:date="2021-06-18T10:43:00Z"/>
              <w:rFonts w:eastAsiaTheme="minorEastAsia"/>
              <w:color w:val="000000" w:themeColor="text1"/>
              <w:sz w:val="20"/>
              <w:szCs w:val="20"/>
            </w:rPr>
          </w:rPrChange>
        </w:rPr>
        <w:pPrChange w:id="1195" w:author="Risa" w:date="2021-06-16T16:30:00Z">
          <w:pPr>
            <w:tabs>
              <w:tab w:val="left" w:pos="360"/>
            </w:tabs>
            <w:ind w:left="360" w:hanging="360"/>
          </w:pPr>
        </w:pPrChange>
      </w:pPr>
      <w:del w:id="1196" w:author="Risa" w:date="2021-06-18T10:43:00Z">
        <w:r w:rsidRPr="005D01C9" w:rsidDel="005103C5">
          <w:rPr>
            <w:rFonts w:eastAsiaTheme="minorEastAsia"/>
            <w:color w:val="000000" w:themeColor="text1"/>
            <w:sz w:val="22"/>
            <w:szCs w:val="22"/>
            <w:rPrChange w:id="1197" w:author="Risa" w:date="2021-06-16T16:30:00Z">
              <w:rPr>
                <w:rFonts w:eastAsiaTheme="minorEastAsia"/>
                <w:color w:val="000000" w:themeColor="text1"/>
                <w:sz w:val="20"/>
                <w:szCs w:val="20"/>
              </w:rPr>
            </w:rPrChange>
          </w:rPr>
          <w:delText>Chen Z</w:delText>
        </w:r>
        <w:r w:rsidR="002F2655" w:rsidRPr="005D01C9" w:rsidDel="005103C5">
          <w:rPr>
            <w:rFonts w:eastAsiaTheme="minorEastAsia"/>
            <w:color w:val="000000" w:themeColor="text1"/>
            <w:sz w:val="22"/>
            <w:szCs w:val="22"/>
            <w:rPrChange w:id="1198" w:author="Risa" w:date="2021-06-16T16:30:00Z">
              <w:rPr>
                <w:rFonts w:eastAsiaTheme="minorEastAsia"/>
                <w:color w:val="000000" w:themeColor="text1"/>
                <w:sz w:val="20"/>
                <w:szCs w:val="20"/>
              </w:rPr>
            </w:rPrChange>
          </w:rPr>
          <w:delText xml:space="preserve">., </w:delText>
        </w:r>
        <w:r w:rsidRPr="005D01C9" w:rsidDel="005103C5">
          <w:rPr>
            <w:rFonts w:eastAsiaTheme="minorEastAsia"/>
            <w:color w:val="000000" w:themeColor="text1"/>
            <w:sz w:val="22"/>
            <w:szCs w:val="22"/>
            <w:rPrChange w:id="1199" w:author="Risa" w:date="2021-06-16T16:30:00Z">
              <w:rPr>
                <w:rFonts w:eastAsiaTheme="minorEastAsia"/>
                <w:color w:val="000000" w:themeColor="text1"/>
                <w:sz w:val="20"/>
                <w:szCs w:val="20"/>
              </w:rPr>
            </w:rPrChange>
          </w:rPr>
          <w:delText>Wang G. and Jia Y. (2017). Foliar d</w:delText>
        </w:r>
        <w:r w:rsidRPr="005D01C9" w:rsidDel="005103C5">
          <w:rPr>
            <w:rFonts w:eastAsiaTheme="minorEastAsia"/>
            <w:color w:val="000000" w:themeColor="text1"/>
            <w:sz w:val="22"/>
            <w:szCs w:val="22"/>
            <w:vertAlign w:val="superscript"/>
            <w:rPrChange w:id="1200" w:author="Risa" w:date="2021-06-16T16:30:00Z">
              <w:rPr>
                <w:rFonts w:eastAsiaTheme="minorEastAsia"/>
                <w:color w:val="000000" w:themeColor="text1"/>
                <w:sz w:val="20"/>
                <w:szCs w:val="20"/>
                <w:vertAlign w:val="superscript"/>
              </w:rPr>
            </w:rPrChange>
          </w:rPr>
          <w:delText>13</w:delText>
        </w:r>
        <w:r w:rsidRPr="005D01C9" w:rsidDel="005103C5">
          <w:rPr>
            <w:rFonts w:eastAsiaTheme="minorEastAsia"/>
            <w:color w:val="000000" w:themeColor="text1"/>
            <w:sz w:val="22"/>
            <w:szCs w:val="22"/>
            <w:rPrChange w:id="1201" w:author="Risa" w:date="2021-06-16T16:30:00Z">
              <w:rPr>
                <w:rFonts w:eastAsiaTheme="minorEastAsia"/>
                <w:color w:val="000000" w:themeColor="text1"/>
                <w:sz w:val="20"/>
                <w:szCs w:val="20"/>
              </w:rPr>
            </w:rPrChange>
          </w:rPr>
          <w:delText>C Showed No Altitudinal Trend in an Arid Region and Atmospheric Pressure Exerted a Negative Effect on Plant d</w:delText>
        </w:r>
        <w:r w:rsidRPr="005D01C9" w:rsidDel="005103C5">
          <w:rPr>
            <w:rFonts w:eastAsiaTheme="minorEastAsia"/>
            <w:color w:val="000000" w:themeColor="text1"/>
            <w:sz w:val="22"/>
            <w:szCs w:val="22"/>
            <w:vertAlign w:val="superscript"/>
            <w:rPrChange w:id="1202" w:author="Risa" w:date="2021-06-16T16:30:00Z">
              <w:rPr>
                <w:rFonts w:eastAsiaTheme="minorEastAsia"/>
                <w:color w:val="000000" w:themeColor="text1"/>
                <w:sz w:val="20"/>
                <w:szCs w:val="20"/>
                <w:vertAlign w:val="superscript"/>
              </w:rPr>
            </w:rPrChange>
          </w:rPr>
          <w:delText>13</w:delText>
        </w:r>
        <w:r w:rsidRPr="005D01C9" w:rsidDel="005103C5">
          <w:rPr>
            <w:rFonts w:eastAsiaTheme="minorEastAsia"/>
            <w:color w:val="000000" w:themeColor="text1"/>
            <w:sz w:val="22"/>
            <w:szCs w:val="22"/>
            <w:rPrChange w:id="1203" w:author="Risa" w:date="2021-06-16T16:30:00Z">
              <w:rPr>
                <w:rFonts w:eastAsiaTheme="minorEastAsia"/>
                <w:color w:val="000000" w:themeColor="text1"/>
                <w:sz w:val="20"/>
                <w:szCs w:val="20"/>
              </w:rPr>
            </w:rPrChange>
          </w:rPr>
          <w:delText xml:space="preserve">C, </w:delText>
        </w:r>
        <w:r w:rsidRPr="005D01C9" w:rsidDel="005103C5">
          <w:rPr>
            <w:rFonts w:eastAsiaTheme="minorEastAsia"/>
            <w:i/>
            <w:color w:val="000000" w:themeColor="text1"/>
            <w:sz w:val="22"/>
            <w:szCs w:val="22"/>
            <w:rPrChange w:id="1204" w:author="Risa" w:date="2021-06-16T16:30:00Z">
              <w:rPr>
                <w:rFonts w:eastAsiaTheme="minorEastAsia"/>
                <w:i/>
                <w:color w:val="000000" w:themeColor="text1"/>
                <w:sz w:val="20"/>
                <w:szCs w:val="20"/>
              </w:rPr>
            </w:rPrChange>
          </w:rPr>
          <w:delText>Frontiers in Plant Science</w:delText>
        </w:r>
        <w:r w:rsidRPr="005D01C9" w:rsidDel="005103C5">
          <w:rPr>
            <w:rFonts w:eastAsiaTheme="minorEastAsia"/>
            <w:color w:val="000000" w:themeColor="text1"/>
            <w:sz w:val="22"/>
            <w:szCs w:val="22"/>
            <w:rPrChange w:id="1205" w:author="Risa" w:date="2021-06-16T16:30:00Z">
              <w:rPr>
                <w:rFonts w:eastAsiaTheme="minorEastAsia"/>
                <w:color w:val="000000" w:themeColor="text1"/>
                <w:sz w:val="20"/>
                <w:szCs w:val="20"/>
              </w:rPr>
            </w:rPrChange>
          </w:rPr>
          <w:delText>, 8, 1-9.</w:delText>
        </w:r>
      </w:del>
    </w:p>
    <w:p w14:paraId="405A9A68" w14:textId="7CB12558" w:rsidR="00E81AB7" w:rsidRPr="005D01C9" w:rsidDel="005103C5" w:rsidRDefault="00E81AB7">
      <w:pPr>
        <w:tabs>
          <w:tab w:val="left" w:pos="360"/>
        </w:tabs>
        <w:spacing w:line="360" w:lineRule="auto"/>
        <w:ind w:left="360" w:hanging="360"/>
        <w:rPr>
          <w:del w:id="1206" w:author="Risa" w:date="2021-06-18T10:43:00Z"/>
          <w:color w:val="000000" w:themeColor="text1"/>
          <w:sz w:val="22"/>
          <w:szCs w:val="22"/>
          <w:shd w:val="clear" w:color="auto" w:fill="FFFFFF"/>
          <w:rPrChange w:id="1207" w:author="Risa" w:date="2021-06-16T16:30:00Z">
            <w:rPr>
              <w:del w:id="1208" w:author="Risa" w:date="2021-06-18T10:43:00Z"/>
              <w:color w:val="000000" w:themeColor="text1"/>
              <w:sz w:val="20"/>
              <w:szCs w:val="20"/>
              <w:shd w:val="clear" w:color="auto" w:fill="FFFFFF"/>
            </w:rPr>
          </w:rPrChange>
        </w:rPr>
        <w:pPrChange w:id="1209" w:author="Risa" w:date="2021-06-16T16:30:00Z">
          <w:pPr>
            <w:tabs>
              <w:tab w:val="left" w:pos="360"/>
            </w:tabs>
            <w:ind w:left="360" w:hanging="360"/>
          </w:pPr>
        </w:pPrChange>
      </w:pPr>
      <w:del w:id="1210" w:author="Risa" w:date="2021-06-18T10:43:00Z">
        <w:r w:rsidRPr="005D01C9" w:rsidDel="005103C5">
          <w:rPr>
            <w:rFonts w:eastAsiaTheme="minorEastAsia"/>
            <w:color w:val="000000" w:themeColor="text1"/>
            <w:sz w:val="22"/>
            <w:szCs w:val="22"/>
            <w:rPrChange w:id="1211" w:author="Risa" w:date="2021-06-16T16:30:00Z">
              <w:rPr>
                <w:rFonts w:eastAsiaTheme="minorEastAsia"/>
                <w:color w:val="000000" w:themeColor="text1"/>
                <w:sz w:val="20"/>
                <w:szCs w:val="20"/>
              </w:rPr>
            </w:rPrChange>
          </w:rPr>
          <w:delText xml:space="preserve">Churchill, D., </w:delText>
        </w:r>
        <w:r w:rsidRPr="005D01C9" w:rsidDel="005103C5">
          <w:rPr>
            <w:color w:val="000000" w:themeColor="text1"/>
            <w:sz w:val="22"/>
            <w:szCs w:val="22"/>
            <w:shd w:val="clear" w:color="auto" w:fill="FFFFFF"/>
            <w:rPrChange w:id="1212" w:author="Risa" w:date="2021-06-16T16:30:00Z">
              <w:rPr>
                <w:color w:val="000000" w:themeColor="text1"/>
                <w:sz w:val="20"/>
                <w:szCs w:val="20"/>
                <w:shd w:val="clear" w:color="auto" w:fill="FFFFFF"/>
              </w:rPr>
            </w:rPrChange>
          </w:rPr>
          <w:delText>Larson, A., Dahlgreen, M., Franklin, J., Hessburg, P. and Lutz, J. A. (2013). Restoring forest resilience: from reference spatial patterns to silvicultural prescriptions and monitoring. </w:delText>
        </w:r>
        <w:r w:rsidRPr="005D01C9" w:rsidDel="005103C5">
          <w:rPr>
            <w:i/>
            <w:iCs/>
            <w:color w:val="000000" w:themeColor="text1"/>
            <w:sz w:val="22"/>
            <w:szCs w:val="22"/>
            <w:shd w:val="clear" w:color="auto" w:fill="FFFFFF"/>
            <w:rPrChange w:id="1213" w:author="Risa" w:date="2021-06-16T16:30:00Z">
              <w:rPr>
                <w:i/>
                <w:iCs/>
                <w:color w:val="000000" w:themeColor="text1"/>
                <w:sz w:val="20"/>
                <w:szCs w:val="20"/>
                <w:shd w:val="clear" w:color="auto" w:fill="FFFFFF"/>
              </w:rPr>
            </w:rPrChange>
          </w:rPr>
          <w:delText>Forest Ecology and Management</w:delText>
        </w:r>
        <w:r w:rsidRPr="005D01C9" w:rsidDel="005103C5">
          <w:rPr>
            <w:color w:val="000000" w:themeColor="text1"/>
            <w:sz w:val="22"/>
            <w:szCs w:val="22"/>
            <w:shd w:val="clear" w:color="auto" w:fill="FFFFFF"/>
            <w:rPrChange w:id="1214"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215" w:author="Risa" w:date="2021-06-16T16:30:00Z">
              <w:rPr>
                <w:i/>
                <w:iCs/>
                <w:color w:val="000000" w:themeColor="text1"/>
                <w:sz w:val="20"/>
                <w:szCs w:val="20"/>
                <w:shd w:val="clear" w:color="auto" w:fill="FFFFFF"/>
              </w:rPr>
            </w:rPrChange>
          </w:rPr>
          <w:delText>291</w:delText>
        </w:r>
        <w:r w:rsidRPr="005D01C9" w:rsidDel="005103C5">
          <w:rPr>
            <w:color w:val="000000" w:themeColor="text1"/>
            <w:sz w:val="22"/>
            <w:szCs w:val="22"/>
            <w:shd w:val="clear" w:color="auto" w:fill="FFFFFF"/>
            <w:rPrChange w:id="1216" w:author="Risa" w:date="2021-06-16T16:30:00Z">
              <w:rPr>
                <w:color w:val="000000" w:themeColor="text1"/>
                <w:sz w:val="20"/>
                <w:szCs w:val="20"/>
                <w:shd w:val="clear" w:color="auto" w:fill="FFFFFF"/>
              </w:rPr>
            </w:rPrChange>
          </w:rPr>
          <w:delText>, 442-457.</w:delText>
        </w:r>
      </w:del>
    </w:p>
    <w:p w14:paraId="18F66C93" w14:textId="5220BDDC" w:rsidR="00CB4700" w:rsidRPr="005D01C9" w:rsidDel="005103C5" w:rsidRDefault="00CB4700">
      <w:pPr>
        <w:tabs>
          <w:tab w:val="left" w:pos="360"/>
        </w:tabs>
        <w:spacing w:line="360" w:lineRule="auto"/>
        <w:ind w:left="360" w:hanging="360"/>
        <w:rPr>
          <w:del w:id="1217" w:author="Risa" w:date="2021-06-18T10:43:00Z"/>
          <w:color w:val="000000" w:themeColor="text1"/>
          <w:sz w:val="22"/>
          <w:szCs w:val="22"/>
          <w:shd w:val="clear" w:color="auto" w:fill="FFFFFF"/>
          <w:rPrChange w:id="1218" w:author="Risa" w:date="2021-06-16T16:30:00Z">
            <w:rPr>
              <w:del w:id="1219" w:author="Risa" w:date="2021-06-18T10:43:00Z"/>
              <w:color w:val="000000" w:themeColor="text1"/>
              <w:sz w:val="20"/>
              <w:szCs w:val="20"/>
              <w:shd w:val="clear" w:color="auto" w:fill="FFFFFF"/>
            </w:rPr>
          </w:rPrChange>
        </w:rPr>
        <w:pPrChange w:id="1220" w:author="Risa" w:date="2021-06-16T16:30:00Z">
          <w:pPr>
            <w:tabs>
              <w:tab w:val="left" w:pos="360"/>
            </w:tabs>
            <w:ind w:left="360" w:hanging="360"/>
          </w:pPr>
        </w:pPrChange>
      </w:pPr>
      <w:del w:id="1221" w:author="Risa" w:date="2021-06-18T10:43:00Z">
        <w:r w:rsidRPr="005D01C9" w:rsidDel="005103C5">
          <w:rPr>
            <w:color w:val="222222"/>
            <w:sz w:val="22"/>
            <w:szCs w:val="22"/>
            <w:shd w:val="clear" w:color="auto" w:fill="FFFFFF"/>
            <w:rPrChange w:id="1222" w:author="Risa" w:date="2021-06-16T16:30:00Z">
              <w:rPr>
                <w:color w:val="222222"/>
                <w:sz w:val="20"/>
                <w:szCs w:val="20"/>
                <w:shd w:val="clear" w:color="auto" w:fill="FFFFFF"/>
              </w:rPr>
            </w:rPrChange>
          </w:rPr>
          <w:delText>Conkey, L. , Keifer, M., and Lloyd, A. (1995). Disjunct jack pine (Pinus banksiana Lamb.) structure and dynamics, Acadia National Park, Maine. </w:delText>
        </w:r>
        <w:r w:rsidRPr="005D01C9" w:rsidDel="005103C5">
          <w:rPr>
            <w:i/>
            <w:iCs/>
            <w:color w:val="222222"/>
            <w:sz w:val="22"/>
            <w:szCs w:val="22"/>
            <w:shd w:val="clear" w:color="auto" w:fill="FFFFFF"/>
            <w:rPrChange w:id="1223" w:author="Risa" w:date="2021-06-16T16:30:00Z">
              <w:rPr>
                <w:i/>
                <w:iCs/>
                <w:color w:val="222222"/>
                <w:sz w:val="20"/>
                <w:szCs w:val="20"/>
                <w:shd w:val="clear" w:color="auto" w:fill="FFFFFF"/>
              </w:rPr>
            </w:rPrChange>
          </w:rPr>
          <w:delText>Ecoscience</w:delText>
        </w:r>
        <w:r w:rsidRPr="005D01C9" w:rsidDel="005103C5">
          <w:rPr>
            <w:color w:val="222222"/>
            <w:sz w:val="22"/>
            <w:szCs w:val="22"/>
            <w:shd w:val="clear" w:color="auto" w:fill="FFFFFF"/>
            <w:rPrChange w:id="1224" w:author="Risa" w:date="2021-06-16T16:30:00Z">
              <w:rPr>
                <w:color w:val="222222"/>
                <w:sz w:val="20"/>
                <w:szCs w:val="20"/>
                <w:shd w:val="clear" w:color="auto" w:fill="FFFFFF"/>
              </w:rPr>
            </w:rPrChange>
          </w:rPr>
          <w:delText>, </w:delText>
        </w:r>
        <w:r w:rsidRPr="005D01C9" w:rsidDel="005103C5">
          <w:rPr>
            <w:i/>
            <w:iCs/>
            <w:color w:val="222222"/>
            <w:sz w:val="22"/>
            <w:szCs w:val="22"/>
            <w:shd w:val="clear" w:color="auto" w:fill="FFFFFF"/>
            <w:rPrChange w:id="1225" w:author="Risa" w:date="2021-06-16T16:30:00Z">
              <w:rPr>
                <w:i/>
                <w:iCs/>
                <w:color w:val="222222"/>
                <w:sz w:val="20"/>
                <w:szCs w:val="20"/>
                <w:shd w:val="clear" w:color="auto" w:fill="FFFFFF"/>
              </w:rPr>
            </w:rPrChange>
          </w:rPr>
          <w:delText>2</w:delText>
        </w:r>
        <w:r w:rsidRPr="005D01C9" w:rsidDel="005103C5">
          <w:rPr>
            <w:color w:val="222222"/>
            <w:sz w:val="22"/>
            <w:szCs w:val="22"/>
            <w:shd w:val="clear" w:color="auto" w:fill="FFFFFF"/>
            <w:rPrChange w:id="1226" w:author="Risa" w:date="2021-06-16T16:30:00Z">
              <w:rPr>
                <w:color w:val="222222"/>
                <w:sz w:val="20"/>
                <w:szCs w:val="20"/>
                <w:shd w:val="clear" w:color="auto" w:fill="FFFFFF"/>
              </w:rPr>
            </w:rPrChange>
          </w:rPr>
          <w:delText>(2), 168-176.</w:delText>
        </w:r>
      </w:del>
    </w:p>
    <w:p w14:paraId="72818465" w14:textId="0B4680C5" w:rsidR="007811EC" w:rsidRPr="005D01C9" w:rsidDel="005103C5" w:rsidRDefault="00AE173C">
      <w:pPr>
        <w:tabs>
          <w:tab w:val="left" w:pos="450"/>
        </w:tabs>
        <w:spacing w:line="360" w:lineRule="auto"/>
        <w:ind w:left="350" w:hanging="350"/>
        <w:rPr>
          <w:del w:id="1227" w:author="Risa" w:date="2021-06-18T10:43:00Z"/>
          <w:color w:val="000000" w:themeColor="text1"/>
          <w:sz w:val="22"/>
          <w:szCs w:val="22"/>
          <w:shd w:val="clear" w:color="auto" w:fill="FFFFFF"/>
          <w:rPrChange w:id="1228" w:author="Risa" w:date="2021-06-16T16:30:00Z">
            <w:rPr>
              <w:del w:id="1229" w:author="Risa" w:date="2021-06-18T10:43:00Z"/>
              <w:color w:val="000000" w:themeColor="text1"/>
              <w:sz w:val="20"/>
              <w:szCs w:val="20"/>
              <w:shd w:val="clear" w:color="auto" w:fill="FFFFFF"/>
            </w:rPr>
          </w:rPrChange>
        </w:rPr>
        <w:pPrChange w:id="1230" w:author="Risa" w:date="2021-06-16T16:30:00Z">
          <w:pPr>
            <w:tabs>
              <w:tab w:val="left" w:pos="450"/>
            </w:tabs>
            <w:ind w:left="350" w:hanging="350"/>
          </w:pPr>
        </w:pPrChange>
      </w:pPr>
      <w:del w:id="1231" w:author="Risa" w:date="2021-06-18T10:43:00Z">
        <w:r w:rsidRPr="005D01C9" w:rsidDel="005103C5">
          <w:rPr>
            <w:color w:val="000000" w:themeColor="text1"/>
            <w:sz w:val="22"/>
            <w:szCs w:val="22"/>
            <w:shd w:val="clear" w:color="auto" w:fill="FFFFFF"/>
            <w:rPrChange w:id="1232" w:author="Risa" w:date="2021-06-16T16:30:00Z">
              <w:rPr>
                <w:color w:val="000000" w:themeColor="text1"/>
                <w:sz w:val="20"/>
                <w:szCs w:val="20"/>
                <w:shd w:val="clear" w:color="auto" w:fill="FFFFFF"/>
              </w:rPr>
            </w:rPrChange>
          </w:rPr>
          <w:delText xml:space="preserve">Connell, J. and Slatyer, R. (1977). Mechanisms of succession in natural communities and their role in community stability and organization. </w:delText>
        </w:r>
        <w:r w:rsidRPr="005D01C9" w:rsidDel="005103C5">
          <w:rPr>
            <w:i/>
            <w:iCs/>
            <w:color w:val="000000" w:themeColor="text1"/>
            <w:sz w:val="22"/>
            <w:szCs w:val="22"/>
            <w:rPrChange w:id="1233" w:author="Risa" w:date="2021-06-16T16:30:00Z">
              <w:rPr>
                <w:i/>
                <w:iCs/>
                <w:color w:val="000000" w:themeColor="text1"/>
                <w:sz w:val="20"/>
                <w:szCs w:val="20"/>
              </w:rPr>
            </w:rPrChange>
          </w:rPr>
          <w:delText>The American Naturalist</w:delText>
        </w:r>
        <w:r w:rsidRPr="005D01C9" w:rsidDel="005103C5">
          <w:rPr>
            <w:color w:val="000000" w:themeColor="text1"/>
            <w:sz w:val="22"/>
            <w:szCs w:val="22"/>
            <w:shd w:val="clear" w:color="auto" w:fill="FFFFFF"/>
            <w:rPrChange w:id="1234"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235" w:author="Risa" w:date="2021-06-16T16:30:00Z">
              <w:rPr>
                <w:i/>
                <w:iCs/>
                <w:color w:val="000000" w:themeColor="text1"/>
                <w:sz w:val="20"/>
                <w:szCs w:val="20"/>
              </w:rPr>
            </w:rPrChange>
          </w:rPr>
          <w:delText>111</w:delText>
        </w:r>
        <w:r w:rsidRPr="005D01C9" w:rsidDel="005103C5">
          <w:rPr>
            <w:color w:val="000000" w:themeColor="text1"/>
            <w:sz w:val="22"/>
            <w:szCs w:val="22"/>
            <w:shd w:val="clear" w:color="auto" w:fill="FFFFFF"/>
            <w:rPrChange w:id="1236" w:author="Risa" w:date="2021-06-16T16:30:00Z">
              <w:rPr>
                <w:color w:val="000000" w:themeColor="text1"/>
                <w:sz w:val="20"/>
                <w:szCs w:val="20"/>
                <w:shd w:val="clear" w:color="auto" w:fill="FFFFFF"/>
              </w:rPr>
            </w:rPrChange>
          </w:rPr>
          <w:delText>(982), 1119-1144.</w:delText>
        </w:r>
      </w:del>
    </w:p>
    <w:p w14:paraId="2A385F46" w14:textId="51EA9953" w:rsidR="007811EC" w:rsidRPr="005D01C9" w:rsidDel="005103C5" w:rsidRDefault="007811EC">
      <w:pPr>
        <w:tabs>
          <w:tab w:val="left" w:pos="450"/>
        </w:tabs>
        <w:spacing w:line="360" w:lineRule="auto"/>
        <w:ind w:left="350" w:hanging="350"/>
        <w:rPr>
          <w:del w:id="1237" w:author="Risa" w:date="2021-06-18T10:43:00Z"/>
          <w:color w:val="000000" w:themeColor="text1"/>
          <w:sz w:val="22"/>
          <w:szCs w:val="22"/>
          <w:shd w:val="clear" w:color="auto" w:fill="FFFFFF"/>
          <w:rPrChange w:id="1238" w:author="Risa" w:date="2021-06-16T16:30:00Z">
            <w:rPr>
              <w:del w:id="1239" w:author="Risa" w:date="2021-06-18T10:43:00Z"/>
              <w:color w:val="000000" w:themeColor="text1"/>
              <w:sz w:val="20"/>
              <w:szCs w:val="20"/>
              <w:shd w:val="clear" w:color="auto" w:fill="FFFFFF"/>
            </w:rPr>
          </w:rPrChange>
        </w:rPr>
        <w:pPrChange w:id="1240" w:author="Risa" w:date="2021-06-16T16:30:00Z">
          <w:pPr>
            <w:tabs>
              <w:tab w:val="left" w:pos="450"/>
            </w:tabs>
            <w:ind w:left="350" w:hanging="350"/>
          </w:pPr>
        </w:pPrChange>
      </w:pPr>
      <w:del w:id="1241" w:author="Risa" w:date="2021-06-18T10:43:00Z">
        <w:r w:rsidRPr="005D01C9" w:rsidDel="005103C5">
          <w:rPr>
            <w:color w:val="000000" w:themeColor="text1"/>
            <w:sz w:val="22"/>
            <w:szCs w:val="22"/>
            <w:shd w:val="clear" w:color="auto" w:fill="FFFFFF"/>
            <w:rPrChange w:id="1242" w:author="Risa" w:date="2021-06-16T16:30:00Z">
              <w:rPr>
                <w:color w:val="000000" w:themeColor="text1"/>
                <w:sz w:val="20"/>
                <w:szCs w:val="20"/>
                <w:shd w:val="clear" w:color="auto" w:fill="FFFFFF"/>
              </w:rPr>
            </w:rPrChange>
          </w:rPr>
          <w:delText>Copenheaver, C., White, A. and Patterson, W., III (2000). Vegetation development in a southern Maine pitch pine-scrub oak barren. </w:delText>
        </w:r>
        <w:r w:rsidRPr="005D01C9" w:rsidDel="005103C5">
          <w:rPr>
            <w:i/>
            <w:iCs/>
            <w:color w:val="000000" w:themeColor="text1"/>
            <w:sz w:val="22"/>
            <w:szCs w:val="22"/>
            <w:shd w:val="clear" w:color="auto" w:fill="FFFFFF"/>
            <w:rPrChange w:id="1243" w:author="Risa" w:date="2021-06-16T16:30:00Z">
              <w:rPr>
                <w:i/>
                <w:iCs/>
                <w:color w:val="000000" w:themeColor="text1"/>
                <w:sz w:val="20"/>
                <w:szCs w:val="20"/>
                <w:shd w:val="clear" w:color="auto" w:fill="FFFFFF"/>
              </w:rPr>
            </w:rPrChange>
          </w:rPr>
          <w:delText>Journal of the Torrey Botanical Society</w:delText>
        </w:r>
        <w:r w:rsidRPr="005D01C9" w:rsidDel="005103C5">
          <w:rPr>
            <w:color w:val="000000" w:themeColor="text1"/>
            <w:sz w:val="22"/>
            <w:szCs w:val="22"/>
            <w:shd w:val="clear" w:color="auto" w:fill="FFFFFF"/>
            <w:rPrChange w:id="1244" w:author="Risa" w:date="2021-06-16T16:30:00Z">
              <w:rPr>
                <w:color w:val="000000" w:themeColor="text1"/>
                <w:sz w:val="20"/>
                <w:szCs w:val="20"/>
                <w:shd w:val="clear" w:color="auto" w:fill="FFFFFF"/>
              </w:rPr>
            </w:rPrChange>
          </w:rPr>
          <w:delText>, 19-32.</w:delText>
        </w:r>
      </w:del>
    </w:p>
    <w:p w14:paraId="266D3A16" w14:textId="72407C00" w:rsidR="00AE173C" w:rsidRPr="005D01C9" w:rsidDel="005103C5" w:rsidRDefault="00AE173C">
      <w:pPr>
        <w:tabs>
          <w:tab w:val="left" w:pos="450"/>
        </w:tabs>
        <w:spacing w:line="360" w:lineRule="auto"/>
        <w:ind w:left="350" w:hanging="350"/>
        <w:rPr>
          <w:del w:id="1245" w:author="Risa" w:date="2021-06-18T10:43:00Z"/>
          <w:color w:val="000000" w:themeColor="text1"/>
          <w:sz w:val="22"/>
          <w:szCs w:val="22"/>
          <w:shd w:val="clear" w:color="auto" w:fill="FEFEFE"/>
          <w:rPrChange w:id="1246" w:author="Risa" w:date="2021-06-16T16:30:00Z">
            <w:rPr>
              <w:del w:id="1247" w:author="Risa" w:date="2021-06-18T10:43:00Z"/>
              <w:color w:val="000000" w:themeColor="text1"/>
              <w:sz w:val="20"/>
              <w:szCs w:val="20"/>
              <w:shd w:val="clear" w:color="auto" w:fill="FEFEFE"/>
            </w:rPr>
          </w:rPrChange>
        </w:rPr>
        <w:pPrChange w:id="1248" w:author="Risa" w:date="2021-06-16T16:30:00Z">
          <w:pPr>
            <w:tabs>
              <w:tab w:val="left" w:pos="450"/>
            </w:tabs>
            <w:ind w:left="350" w:hanging="350"/>
          </w:pPr>
        </w:pPrChange>
      </w:pPr>
      <w:del w:id="1249" w:author="Risa" w:date="2021-06-18T10:43:00Z">
        <w:r w:rsidRPr="005D01C9" w:rsidDel="005103C5">
          <w:rPr>
            <w:color w:val="000000" w:themeColor="text1"/>
            <w:sz w:val="22"/>
            <w:szCs w:val="22"/>
            <w:shd w:val="clear" w:color="auto" w:fill="FEFEFE"/>
            <w:rPrChange w:id="1250" w:author="Risa" w:date="2021-06-16T16:30:00Z">
              <w:rPr>
                <w:color w:val="000000" w:themeColor="text1"/>
                <w:sz w:val="20"/>
                <w:szCs w:val="20"/>
                <w:shd w:val="clear" w:color="auto" w:fill="FEFEFE"/>
              </w:rPr>
            </w:rPrChange>
          </w:rPr>
          <w:delText>Coulson, R. and Klepzig, K. (2011). Southern Pine Beetle II. Gen. Tech. Rep. SRS-140. Asheville, NC: U.S. Department of Agriculture Forest Service, Southern Research Station. 153-160.</w:delText>
        </w:r>
      </w:del>
    </w:p>
    <w:p w14:paraId="4E705310" w14:textId="008D570D" w:rsidR="00470A6B" w:rsidRPr="005D01C9" w:rsidDel="005103C5" w:rsidRDefault="00470A6B">
      <w:pPr>
        <w:tabs>
          <w:tab w:val="left" w:pos="450"/>
        </w:tabs>
        <w:spacing w:line="360" w:lineRule="auto"/>
        <w:ind w:left="350" w:hanging="350"/>
        <w:rPr>
          <w:del w:id="1251" w:author="Risa" w:date="2021-06-18T10:43:00Z"/>
          <w:color w:val="000000" w:themeColor="text1"/>
          <w:sz w:val="22"/>
          <w:szCs w:val="22"/>
          <w:shd w:val="clear" w:color="auto" w:fill="FCFCFC"/>
          <w:rPrChange w:id="1252" w:author="Risa" w:date="2021-06-16T16:30:00Z">
            <w:rPr>
              <w:del w:id="1253" w:author="Risa" w:date="2021-06-18T10:43:00Z"/>
              <w:color w:val="000000" w:themeColor="text1"/>
              <w:sz w:val="20"/>
              <w:szCs w:val="20"/>
              <w:shd w:val="clear" w:color="auto" w:fill="FCFCFC"/>
            </w:rPr>
          </w:rPrChange>
        </w:rPr>
        <w:pPrChange w:id="1254" w:author="Risa" w:date="2021-06-16T16:30:00Z">
          <w:pPr>
            <w:tabs>
              <w:tab w:val="left" w:pos="450"/>
            </w:tabs>
            <w:ind w:left="350" w:hanging="350"/>
          </w:pPr>
        </w:pPrChange>
      </w:pPr>
      <w:del w:id="1255" w:author="Risa" w:date="2021-06-18T10:43:00Z">
        <w:r w:rsidRPr="005D01C9" w:rsidDel="005103C5">
          <w:rPr>
            <w:color w:val="000000" w:themeColor="text1"/>
            <w:sz w:val="22"/>
            <w:szCs w:val="22"/>
            <w:shd w:val="clear" w:color="auto" w:fill="FCFCFC"/>
            <w:rPrChange w:id="1256" w:author="Risa" w:date="2021-06-16T16:30:00Z">
              <w:rPr>
                <w:color w:val="000000" w:themeColor="text1"/>
                <w:sz w:val="20"/>
                <w:szCs w:val="20"/>
                <w:shd w:val="clear" w:color="auto" w:fill="FCFCFC"/>
              </w:rPr>
            </w:rPrChange>
          </w:rPr>
          <w:delText>Crutzen, Paul and Euge</w:delText>
        </w:r>
        <w:r w:rsidR="002F2655" w:rsidRPr="005D01C9" w:rsidDel="005103C5">
          <w:rPr>
            <w:color w:val="000000" w:themeColor="text1"/>
            <w:sz w:val="22"/>
            <w:szCs w:val="22"/>
            <w:shd w:val="clear" w:color="auto" w:fill="FCFCFC"/>
            <w:rPrChange w:id="1257" w:author="Risa" w:date="2021-06-16T16:30:00Z">
              <w:rPr>
                <w:color w:val="000000" w:themeColor="text1"/>
                <w:sz w:val="20"/>
                <w:szCs w:val="20"/>
                <w:shd w:val="clear" w:color="auto" w:fill="FCFCFC"/>
              </w:rPr>
            </w:rPrChange>
          </w:rPr>
          <w:delText xml:space="preserve">ne </w:delText>
        </w:r>
        <w:r w:rsidRPr="005D01C9" w:rsidDel="005103C5">
          <w:rPr>
            <w:color w:val="000000" w:themeColor="text1"/>
            <w:sz w:val="22"/>
            <w:szCs w:val="22"/>
            <w:shd w:val="clear" w:color="auto" w:fill="FCFCFC"/>
            <w:rPrChange w:id="1258" w:author="Risa" w:date="2021-06-16T16:30:00Z">
              <w:rPr>
                <w:color w:val="000000" w:themeColor="text1"/>
                <w:sz w:val="20"/>
                <w:szCs w:val="20"/>
                <w:shd w:val="clear" w:color="auto" w:fill="FCFCFC"/>
              </w:rPr>
            </w:rPrChange>
          </w:rPr>
          <w:delText>Stoermer 2000. The “Anthropocene.” </w:delText>
        </w:r>
        <w:r w:rsidRPr="005D01C9" w:rsidDel="005103C5">
          <w:rPr>
            <w:i/>
            <w:iCs/>
            <w:color w:val="000000" w:themeColor="text1"/>
            <w:sz w:val="22"/>
            <w:szCs w:val="22"/>
            <w:shd w:val="clear" w:color="auto" w:fill="FCFCFC"/>
            <w:rPrChange w:id="1259" w:author="Risa" w:date="2021-06-16T16:30:00Z">
              <w:rPr>
                <w:i/>
                <w:iCs/>
                <w:color w:val="000000" w:themeColor="text1"/>
                <w:sz w:val="20"/>
                <w:szCs w:val="20"/>
                <w:shd w:val="clear" w:color="auto" w:fill="FCFCFC"/>
              </w:rPr>
            </w:rPrChange>
          </w:rPr>
          <w:delText>Global Change Newsletter</w:delText>
        </w:r>
        <w:r w:rsidRPr="005D01C9" w:rsidDel="005103C5">
          <w:rPr>
            <w:color w:val="000000" w:themeColor="text1"/>
            <w:sz w:val="22"/>
            <w:szCs w:val="22"/>
            <w:shd w:val="clear" w:color="auto" w:fill="FCFCFC"/>
            <w:rPrChange w:id="1260" w:author="Risa" w:date="2021-06-16T16:30:00Z">
              <w:rPr>
                <w:color w:val="000000" w:themeColor="text1"/>
                <w:sz w:val="20"/>
                <w:szCs w:val="20"/>
                <w:shd w:val="clear" w:color="auto" w:fill="FCFCFC"/>
              </w:rPr>
            </w:rPrChange>
          </w:rPr>
          <w:delText> (41): 17–18.</w:delText>
        </w:r>
      </w:del>
    </w:p>
    <w:p w14:paraId="011EEB2E" w14:textId="12A8B395" w:rsidR="003D250E" w:rsidRPr="005D01C9" w:rsidDel="005103C5" w:rsidRDefault="003D250E">
      <w:pPr>
        <w:tabs>
          <w:tab w:val="left" w:pos="450"/>
        </w:tabs>
        <w:spacing w:line="360" w:lineRule="auto"/>
        <w:ind w:left="350" w:hanging="350"/>
        <w:rPr>
          <w:del w:id="1261" w:author="Risa" w:date="2021-06-18T10:43:00Z"/>
          <w:color w:val="222222"/>
          <w:sz w:val="22"/>
          <w:szCs w:val="22"/>
          <w:shd w:val="clear" w:color="auto" w:fill="FFFFFF"/>
          <w:rPrChange w:id="1262" w:author="Risa" w:date="2021-06-16T16:30:00Z">
            <w:rPr>
              <w:del w:id="1263" w:author="Risa" w:date="2021-06-18T10:43:00Z"/>
              <w:color w:val="222222"/>
              <w:sz w:val="20"/>
              <w:szCs w:val="20"/>
              <w:shd w:val="clear" w:color="auto" w:fill="FFFFFF"/>
            </w:rPr>
          </w:rPrChange>
        </w:rPr>
        <w:pPrChange w:id="1264" w:author="Risa" w:date="2021-06-16T16:30:00Z">
          <w:pPr>
            <w:tabs>
              <w:tab w:val="left" w:pos="450"/>
            </w:tabs>
            <w:ind w:left="350" w:hanging="350"/>
          </w:pPr>
        </w:pPrChange>
      </w:pPr>
      <w:del w:id="1265" w:author="Risa" w:date="2021-06-18T10:43:00Z">
        <w:r w:rsidRPr="005D01C9" w:rsidDel="005103C5">
          <w:rPr>
            <w:color w:val="222222"/>
            <w:sz w:val="22"/>
            <w:szCs w:val="22"/>
            <w:shd w:val="clear" w:color="auto" w:fill="FFFFFF"/>
            <w:rPrChange w:id="1266" w:author="Risa" w:date="2021-06-16T16:30:00Z">
              <w:rPr>
                <w:color w:val="222222"/>
                <w:sz w:val="20"/>
                <w:szCs w:val="20"/>
                <w:shd w:val="clear" w:color="auto" w:fill="FFFFFF"/>
              </w:rPr>
            </w:rPrChange>
          </w:rPr>
          <w:delText>Cumming, J. R., &amp; Weinstein, L. H. (1990). Aluminum-mycorrhizal interactions in the physiology of pitch pine seedlings. </w:delText>
        </w:r>
        <w:r w:rsidRPr="005D01C9" w:rsidDel="005103C5">
          <w:rPr>
            <w:i/>
            <w:iCs/>
            <w:color w:val="222222"/>
            <w:sz w:val="22"/>
            <w:szCs w:val="22"/>
            <w:shd w:val="clear" w:color="auto" w:fill="FFFFFF"/>
            <w:rPrChange w:id="1267" w:author="Risa" w:date="2021-06-16T16:30:00Z">
              <w:rPr>
                <w:i/>
                <w:iCs/>
                <w:color w:val="222222"/>
                <w:sz w:val="20"/>
                <w:szCs w:val="20"/>
                <w:shd w:val="clear" w:color="auto" w:fill="FFFFFF"/>
              </w:rPr>
            </w:rPrChange>
          </w:rPr>
          <w:delText>Plant and Soil</w:delText>
        </w:r>
        <w:r w:rsidRPr="005D01C9" w:rsidDel="005103C5">
          <w:rPr>
            <w:color w:val="222222"/>
            <w:sz w:val="22"/>
            <w:szCs w:val="22"/>
            <w:shd w:val="clear" w:color="auto" w:fill="FFFFFF"/>
            <w:rPrChange w:id="1268" w:author="Risa" w:date="2021-06-16T16:30:00Z">
              <w:rPr>
                <w:color w:val="222222"/>
                <w:sz w:val="20"/>
                <w:szCs w:val="20"/>
                <w:shd w:val="clear" w:color="auto" w:fill="FFFFFF"/>
              </w:rPr>
            </w:rPrChange>
          </w:rPr>
          <w:delText>, </w:delText>
        </w:r>
        <w:r w:rsidRPr="005D01C9" w:rsidDel="005103C5">
          <w:rPr>
            <w:i/>
            <w:iCs/>
            <w:color w:val="222222"/>
            <w:sz w:val="22"/>
            <w:szCs w:val="22"/>
            <w:shd w:val="clear" w:color="auto" w:fill="FFFFFF"/>
            <w:rPrChange w:id="1269" w:author="Risa" w:date="2021-06-16T16:30:00Z">
              <w:rPr>
                <w:i/>
                <w:iCs/>
                <w:color w:val="222222"/>
                <w:sz w:val="20"/>
                <w:szCs w:val="20"/>
                <w:shd w:val="clear" w:color="auto" w:fill="FFFFFF"/>
              </w:rPr>
            </w:rPrChange>
          </w:rPr>
          <w:delText>125</w:delText>
        </w:r>
        <w:r w:rsidRPr="005D01C9" w:rsidDel="005103C5">
          <w:rPr>
            <w:color w:val="222222"/>
            <w:sz w:val="22"/>
            <w:szCs w:val="22"/>
            <w:shd w:val="clear" w:color="auto" w:fill="FFFFFF"/>
            <w:rPrChange w:id="1270" w:author="Risa" w:date="2021-06-16T16:30:00Z">
              <w:rPr>
                <w:color w:val="222222"/>
                <w:sz w:val="20"/>
                <w:szCs w:val="20"/>
                <w:shd w:val="clear" w:color="auto" w:fill="FFFFFF"/>
              </w:rPr>
            </w:rPrChange>
          </w:rPr>
          <w:delText>(1), 7-18.</w:delText>
        </w:r>
      </w:del>
    </w:p>
    <w:p w14:paraId="475A26F9" w14:textId="512075F3" w:rsidR="00AE173C" w:rsidRPr="005D01C9" w:rsidDel="005103C5" w:rsidRDefault="00AE173C">
      <w:pPr>
        <w:tabs>
          <w:tab w:val="left" w:pos="450"/>
        </w:tabs>
        <w:spacing w:line="360" w:lineRule="auto"/>
        <w:ind w:left="350" w:hanging="350"/>
        <w:rPr>
          <w:del w:id="1271" w:author="Risa" w:date="2021-06-18T10:43:00Z"/>
          <w:color w:val="000000" w:themeColor="text1"/>
          <w:sz w:val="22"/>
          <w:szCs w:val="22"/>
          <w:shd w:val="clear" w:color="auto" w:fill="FFFFFF"/>
          <w:rPrChange w:id="1272" w:author="Risa" w:date="2021-06-16T16:30:00Z">
            <w:rPr>
              <w:del w:id="1273" w:author="Risa" w:date="2021-06-18T10:43:00Z"/>
              <w:color w:val="000000" w:themeColor="text1"/>
              <w:sz w:val="20"/>
              <w:szCs w:val="20"/>
              <w:shd w:val="clear" w:color="auto" w:fill="FFFFFF"/>
            </w:rPr>
          </w:rPrChange>
        </w:rPr>
        <w:pPrChange w:id="1274" w:author="Risa" w:date="2021-06-16T16:30:00Z">
          <w:pPr>
            <w:tabs>
              <w:tab w:val="left" w:pos="450"/>
            </w:tabs>
            <w:ind w:left="350" w:hanging="350"/>
          </w:pPr>
        </w:pPrChange>
      </w:pPr>
      <w:del w:id="1275" w:author="Risa" w:date="2021-06-18T10:43:00Z">
        <w:r w:rsidRPr="005D01C9" w:rsidDel="005103C5">
          <w:rPr>
            <w:color w:val="000000" w:themeColor="text1"/>
            <w:sz w:val="22"/>
            <w:szCs w:val="22"/>
            <w:rPrChange w:id="1276" w:author="Risa" w:date="2021-06-16T16:30:00Z">
              <w:rPr>
                <w:color w:val="000000" w:themeColor="text1"/>
                <w:sz w:val="20"/>
                <w:szCs w:val="20"/>
              </w:rPr>
            </w:rPrChange>
          </w:rPr>
          <w:delText xml:space="preserve">Day, M., Schedlbauer, J., Livingston, Greenwood, M., White, M. </w:delText>
        </w:r>
        <w:r w:rsidRPr="005D01C9" w:rsidDel="005103C5">
          <w:rPr>
            <w:color w:val="000000" w:themeColor="text1"/>
            <w:sz w:val="22"/>
            <w:szCs w:val="22"/>
            <w:shd w:val="clear" w:color="auto" w:fill="FFFFFF"/>
            <w:rPrChange w:id="1277" w:author="Risa" w:date="2021-06-16T16:30:00Z">
              <w:rPr>
                <w:color w:val="000000" w:themeColor="text1"/>
                <w:sz w:val="20"/>
                <w:szCs w:val="20"/>
                <w:shd w:val="clear" w:color="auto" w:fill="FFFFFF"/>
              </w:rPr>
            </w:rPrChange>
          </w:rPr>
          <w:delText>and Brissette, J. (2005). Influence of seedbed, light environment, and elevated night temperature on growth and carbon allocation in pitch pine (</w:delText>
        </w:r>
        <w:r w:rsidRPr="005D01C9" w:rsidDel="005103C5">
          <w:rPr>
            <w:i/>
            <w:color w:val="000000" w:themeColor="text1"/>
            <w:sz w:val="22"/>
            <w:szCs w:val="22"/>
            <w:shd w:val="clear" w:color="auto" w:fill="FFFFFF"/>
            <w:rPrChange w:id="1278" w:author="Risa" w:date="2021-06-16T16:30:00Z">
              <w:rPr>
                <w:i/>
                <w:color w:val="000000" w:themeColor="text1"/>
                <w:sz w:val="20"/>
                <w:szCs w:val="20"/>
                <w:shd w:val="clear" w:color="auto" w:fill="FFFFFF"/>
              </w:rPr>
            </w:rPrChange>
          </w:rPr>
          <w:delText>Pinus rigida</w:delText>
        </w:r>
        <w:r w:rsidRPr="005D01C9" w:rsidDel="005103C5">
          <w:rPr>
            <w:color w:val="000000" w:themeColor="text1"/>
            <w:sz w:val="22"/>
            <w:szCs w:val="22"/>
            <w:shd w:val="clear" w:color="auto" w:fill="FFFFFF"/>
            <w:rPrChange w:id="1279" w:author="Risa" w:date="2021-06-16T16:30:00Z">
              <w:rPr>
                <w:color w:val="000000" w:themeColor="text1"/>
                <w:sz w:val="20"/>
                <w:szCs w:val="20"/>
                <w:shd w:val="clear" w:color="auto" w:fill="FFFFFF"/>
              </w:rPr>
            </w:rPrChange>
          </w:rPr>
          <w:delText>) and jack pine (</w:delText>
        </w:r>
        <w:r w:rsidRPr="005D01C9" w:rsidDel="005103C5">
          <w:rPr>
            <w:i/>
            <w:color w:val="000000" w:themeColor="text1"/>
            <w:sz w:val="22"/>
            <w:szCs w:val="22"/>
            <w:shd w:val="clear" w:color="auto" w:fill="FFFFFF"/>
            <w:rPrChange w:id="1280" w:author="Risa" w:date="2021-06-16T16:30:00Z">
              <w:rPr>
                <w:i/>
                <w:color w:val="000000" w:themeColor="text1"/>
                <w:sz w:val="20"/>
                <w:szCs w:val="20"/>
                <w:shd w:val="clear" w:color="auto" w:fill="FFFFFF"/>
              </w:rPr>
            </w:rPrChange>
          </w:rPr>
          <w:delText>Pinus banksiana</w:delText>
        </w:r>
        <w:r w:rsidRPr="005D01C9" w:rsidDel="005103C5">
          <w:rPr>
            <w:color w:val="000000" w:themeColor="text1"/>
            <w:sz w:val="22"/>
            <w:szCs w:val="22"/>
            <w:shd w:val="clear" w:color="auto" w:fill="FFFFFF"/>
            <w:rPrChange w:id="1281" w:author="Risa" w:date="2021-06-16T16:30:00Z">
              <w:rPr>
                <w:color w:val="000000" w:themeColor="text1"/>
                <w:sz w:val="20"/>
                <w:szCs w:val="20"/>
                <w:shd w:val="clear" w:color="auto" w:fill="FFFFFF"/>
              </w:rPr>
            </w:rPrChange>
          </w:rPr>
          <w:delText>) seedlings. </w:delText>
        </w:r>
        <w:r w:rsidRPr="005D01C9" w:rsidDel="005103C5">
          <w:rPr>
            <w:i/>
            <w:iCs/>
            <w:color w:val="000000" w:themeColor="text1"/>
            <w:sz w:val="22"/>
            <w:szCs w:val="22"/>
            <w:shd w:val="clear" w:color="auto" w:fill="FFFFFF"/>
            <w:rPrChange w:id="1282" w:author="Risa" w:date="2021-06-16T16:30:00Z">
              <w:rPr>
                <w:i/>
                <w:iCs/>
                <w:color w:val="000000" w:themeColor="text1"/>
                <w:sz w:val="20"/>
                <w:szCs w:val="20"/>
                <w:shd w:val="clear" w:color="auto" w:fill="FFFFFF"/>
              </w:rPr>
            </w:rPrChange>
          </w:rPr>
          <w:delText>For Ecol &amp; Manag</w:delText>
        </w:r>
        <w:r w:rsidRPr="005D01C9" w:rsidDel="005103C5">
          <w:rPr>
            <w:color w:val="000000" w:themeColor="text1"/>
            <w:sz w:val="22"/>
            <w:szCs w:val="22"/>
            <w:shd w:val="clear" w:color="auto" w:fill="FFFFFF"/>
            <w:rPrChange w:id="1283"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284" w:author="Risa" w:date="2021-06-16T16:30:00Z">
              <w:rPr>
                <w:i/>
                <w:iCs/>
                <w:color w:val="000000" w:themeColor="text1"/>
                <w:sz w:val="20"/>
                <w:szCs w:val="20"/>
                <w:shd w:val="clear" w:color="auto" w:fill="FFFFFF"/>
              </w:rPr>
            </w:rPrChange>
          </w:rPr>
          <w:delText>205</w:delText>
        </w:r>
        <w:r w:rsidRPr="005D01C9" w:rsidDel="005103C5">
          <w:rPr>
            <w:color w:val="000000" w:themeColor="text1"/>
            <w:sz w:val="22"/>
            <w:szCs w:val="22"/>
            <w:shd w:val="clear" w:color="auto" w:fill="FFFFFF"/>
            <w:rPrChange w:id="1285" w:author="Risa" w:date="2021-06-16T16:30:00Z">
              <w:rPr>
                <w:color w:val="000000" w:themeColor="text1"/>
                <w:sz w:val="20"/>
                <w:szCs w:val="20"/>
                <w:shd w:val="clear" w:color="auto" w:fill="FFFFFF"/>
              </w:rPr>
            </w:rPrChange>
          </w:rPr>
          <w:delText>(1), 59-71.</w:delText>
        </w:r>
      </w:del>
    </w:p>
    <w:p w14:paraId="25685CCF" w14:textId="2109A5B5" w:rsidR="004427E6" w:rsidRPr="005D01C9" w:rsidDel="005103C5" w:rsidRDefault="004427E6">
      <w:pPr>
        <w:pStyle w:val="ListParagraph"/>
        <w:autoSpaceDE w:val="0"/>
        <w:autoSpaceDN w:val="0"/>
        <w:adjustRightInd w:val="0"/>
        <w:spacing w:after="0" w:line="360" w:lineRule="auto"/>
        <w:ind w:left="360" w:hanging="360"/>
        <w:rPr>
          <w:del w:id="1286" w:author="Risa" w:date="2021-06-18T10:43:00Z"/>
          <w:color w:val="000000" w:themeColor="text1"/>
          <w:sz w:val="22"/>
          <w:szCs w:val="22"/>
          <w:shd w:val="clear" w:color="auto" w:fill="FFFFFF"/>
          <w:rPrChange w:id="1287" w:author="Risa" w:date="2021-06-16T16:30:00Z">
            <w:rPr>
              <w:del w:id="1288" w:author="Risa" w:date="2021-06-18T10:43:00Z"/>
              <w:color w:val="000000" w:themeColor="text1"/>
              <w:sz w:val="20"/>
              <w:szCs w:val="20"/>
              <w:shd w:val="clear" w:color="auto" w:fill="FFFFFF"/>
            </w:rPr>
          </w:rPrChange>
        </w:rPr>
        <w:pPrChange w:id="1289" w:author="Risa" w:date="2021-06-16T16:30:00Z">
          <w:pPr>
            <w:pStyle w:val="ListParagraph"/>
            <w:autoSpaceDE w:val="0"/>
            <w:autoSpaceDN w:val="0"/>
            <w:adjustRightInd w:val="0"/>
            <w:spacing w:line="240" w:lineRule="auto"/>
            <w:ind w:left="360" w:hanging="360"/>
            <w:jc w:val="both"/>
          </w:pPr>
        </w:pPrChange>
      </w:pPr>
      <w:del w:id="1290" w:author="Risa" w:date="2021-06-18T10:43:00Z">
        <w:r w:rsidRPr="005D01C9" w:rsidDel="005103C5">
          <w:rPr>
            <w:color w:val="000000" w:themeColor="text1"/>
            <w:sz w:val="22"/>
            <w:szCs w:val="22"/>
            <w:shd w:val="clear" w:color="auto" w:fill="FFFFFF"/>
            <w:rPrChange w:id="1291" w:author="Risa" w:date="2021-06-16T16:30:00Z">
              <w:rPr>
                <w:color w:val="000000" w:themeColor="text1"/>
                <w:sz w:val="20"/>
                <w:szCs w:val="20"/>
                <w:shd w:val="clear" w:color="auto" w:fill="FFFFFF"/>
              </w:rPr>
            </w:rPrChange>
          </w:rPr>
          <w:delText>Day, M., Greenwood, M. and White, A. (2001). Age-related changes in foliar morphology and physiology in red spruce and their influence on declining photosynthetic rates and productivity with tree age. </w:delText>
        </w:r>
        <w:r w:rsidRPr="005D01C9" w:rsidDel="005103C5">
          <w:rPr>
            <w:i/>
            <w:iCs/>
            <w:color w:val="000000" w:themeColor="text1"/>
            <w:sz w:val="22"/>
            <w:szCs w:val="22"/>
            <w:shd w:val="clear" w:color="auto" w:fill="FFFFFF"/>
            <w:rPrChange w:id="1292" w:author="Risa" w:date="2021-06-16T16:30:00Z">
              <w:rPr>
                <w:i/>
                <w:iCs/>
                <w:color w:val="000000" w:themeColor="text1"/>
                <w:sz w:val="20"/>
                <w:szCs w:val="20"/>
                <w:shd w:val="clear" w:color="auto" w:fill="FFFFFF"/>
              </w:rPr>
            </w:rPrChange>
          </w:rPr>
          <w:delText>Tree Physiology</w:delText>
        </w:r>
        <w:r w:rsidRPr="005D01C9" w:rsidDel="005103C5">
          <w:rPr>
            <w:color w:val="000000" w:themeColor="text1"/>
            <w:sz w:val="22"/>
            <w:szCs w:val="22"/>
            <w:shd w:val="clear" w:color="auto" w:fill="FFFFFF"/>
            <w:rPrChange w:id="1293"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294" w:author="Risa" w:date="2021-06-16T16:30:00Z">
              <w:rPr>
                <w:i/>
                <w:iCs/>
                <w:color w:val="000000" w:themeColor="text1"/>
                <w:sz w:val="20"/>
                <w:szCs w:val="20"/>
                <w:shd w:val="clear" w:color="auto" w:fill="FFFFFF"/>
              </w:rPr>
            </w:rPrChange>
          </w:rPr>
          <w:delText>21</w:delText>
        </w:r>
        <w:r w:rsidRPr="005D01C9" w:rsidDel="005103C5">
          <w:rPr>
            <w:color w:val="000000" w:themeColor="text1"/>
            <w:sz w:val="22"/>
            <w:szCs w:val="22"/>
            <w:shd w:val="clear" w:color="auto" w:fill="FFFFFF"/>
            <w:rPrChange w:id="1295" w:author="Risa" w:date="2021-06-16T16:30:00Z">
              <w:rPr>
                <w:color w:val="000000" w:themeColor="text1"/>
                <w:sz w:val="20"/>
                <w:szCs w:val="20"/>
                <w:shd w:val="clear" w:color="auto" w:fill="FFFFFF"/>
              </w:rPr>
            </w:rPrChange>
          </w:rPr>
          <w:delText>(16), 1195-1204.</w:delText>
        </w:r>
      </w:del>
    </w:p>
    <w:p w14:paraId="24574C21" w14:textId="67C6959C" w:rsidR="002F2655" w:rsidRPr="005D01C9" w:rsidDel="005103C5" w:rsidRDefault="002F2655">
      <w:pPr>
        <w:pStyle w:val="ListParagraph"/>
        <w:autoSpaceDE w:val="0"/>
        <w:autoSpaceDN w:val="0"/>
        <w:adjustRightInd w:val="0"/>
        <w:spacing w:after="0" w:line="360" w:lineRule="auto"/>
        <w:ind w:left="360" w:hanging="360"/>
        <w:rPr>
          <w:del w:id="1296" w:author="Risa" w:date="2021-06-18T10:43:00Z"/>
          <w:color w:val="000000" w:themeColor="text1"/>
          <w:sz w:val="22"/>
          <w:szCs w:val="22"/>
          <w:shd w:val="clear" w:color="auto" w:fill="FFFFFF"/>
          <w:rPrChange w:id="1297" w:author="Risa" w:date="2021-06-16T16:30:00Z">
            <w:rPr>
              <w:del w:id="1298" w:author="Risa" w:date="2021-06-18T10:43:00Z"/>
              <w:color w:val="000000" w:themeColor="text1"/>
              <w:sz w:val="20"/>
              <w:szCs w:val="20"/>
              <w:shd w:val="clear" w:color="auto" w:fill="FFFFFF"/>
            </w:rPr>
          </w:rPrChange>
        </w:rPr>
        <w:pPrChange w:id="1299" w:author="Risa" w:date="2021-06-16T16:30:00Z">
          <w:pPr>
            <w:pStyle w:val="ListParagraph"/>
            <w:autoSpaceDE w:val="0"/>
            <w:autoSpaceDN w:val="0"/>
            <w:adjustRightInd w:val="0"/>
            <w:spacing w:line="240" w:lineRule="auto"/>
            <w:ind w:left="360" w:hanging="360"/>
            <w:jc w:val="both"/>
          </w:pPr>
        </w:pPrChange>
      </w:pPr>
      <w:del w:id="1300" w:author="Risa" w:date="2021-06-18T10:43:00Z">
        <w:r w:rsidRPr="005D01C9" w:rsidDel="005103C5">
          <w:rPr>
            <w:color w:val="000000" w:themeColor="text1"/>
            <w:sz w:val="22"/>
            <w:szCs w:val="22"/>
            <w:shd w:val="clear" w:color="auto" w:fill="FFFFFF"/>
            <w:rPrChange w:id="1301" w:author="Risa" w:date="2021-06-16T16:30:00Z">
              <w:rPr>
                <w:color w:val="000000" w:themeColor="text1"/>
                <w:sz w:val="20"/>
                <w:szCs w:val="20"/>
                <w:shd w:val="clear" w:color="auto" w:fill="FFFFFF"/>
              </w:rPr>
            </w:rPrChange>
          </w:rPr>
          <w:delText>Day, M., and Greenwood, M. (2011). Regulation of ontogeny in temperate conifers. In </w:delText>
        </w:r>
        <w:r w:rsidRPr="005D01C9" w:rsidDel="005103C5">
          <w:rPr>
            <w:i/>
            <w:iCs/>
            <w:color w:val="000000" w:themeColor="text1"/>
            <w:sz w:val="22"/>
            <w:szCs w:val="22"/>
            <w:shd w:val="clear" w:color="auto" w:fill="FFFFFF"/>
            <w:rPrChange w:id="1302" w:author="Risa" w:date="2021-06-16T16:30:00Z">
              <w:rPr>
                <w:i/>
                <w:iCs/>
                <w:color w:val="000000" w:themeColor="text1"/>
                <w:sz w:val="20"/>
                <w:szCs w:val="20"/>
                <w:shd w:val="clear" w:color="auto" w:fill="FFFFFF"/>
              </w:rPr>
            </w:rPrChange>
          </w:rPr>
          <w:delText>Size-and age-related changes in tree structure and function</w:delText>
        </w:r>
        <w:r w:rsidRPr="005D01C9" w:rsidDel="005103C5">
          <w:rPr>
            <w:color w:val="000000" w:themeColor="text1"/>
            <w:sz w:val="22"/>
            <w:szCs w:val="22"/>
            <w:shd w:val="clear" w:color="auto" w:fill="FFFFFF"/>
            <w:rPrChange w:id="1303" w:author="Risa" w:date="2021-06-16T16:30:00Z">
              <w:rPr>
                <w:color w:val="000000" w:themeColor="text1"/>
                <w:sz w:val="20"/>
                <w:szCs w:val="20"/>
                <w:shd w:val="clear" w:color="auto" w:fill="FFFFFF"/>
              </w:rPr>
            </w:rPrChange>
          </w:rPr>
          <w:delText> (pp. 91-119). Springer, Dordrecht.</w:delText>
        </w:r>
      </w:del>
    </w:p>
    <w:p w14:paraId="3F1DDFC5" w14:textId="16E549AF" w:rsidR="000547B1" w:rsidRPr="005D01C9" w:rsidDel="005103C5" w:rsidRDefault="000547B1">
      <w:pPr>
        <w:pStyle w:val="ListParagraph"/>
        <w:autoSpaceDE w:val="0"/>
        <w:autoSpaceDN w:val="0"/>
        <w:adjustRightInd w:val="0"/>
        <w:spacing w:after="0" w:line="360" w:lineRule="auto"/>
        <w:ind w:left="360" w:hanging="360"/>
        <w:rPr>
          <w:del w:id="1304" w:author="Risa" w:date="2021-06-18T10:43:00Z"/>
          <w:color w:val="000000" w:themeColor="text1"/>
          <w:sz w:val="22"/>
          <w:szCs w:val="22"/>
          <w:shd w:val="clear" w:color="auto" w:fill="FFFFFF"/>
          <w:rPrChange w:id="1305" w:author="Risa" w:date="2021-06-16T16:30:00Z">
            <w:rPr>
              <w:del w:id="1306" w:author="Risa" w:date="2021-06-18T10:43:00Z"/>
              <w:color w:val="000000" w:themeColor="text1"/>
              <w:sz w:val="20"/>
              <w:szCs w:val="20"/>
              <w:shd w:val="clear" w:color="auto" w:fill="FFFFFF"/>
            </w:rPr>
          </w:rPrChange>
        </w:rPr>
        <w:pPrChange w:id="1307" w:author="Risa" w:date="2021-06-16T16:30:00Z">
          <w:pPr>
            <w:pStyle w:val="ListParagraph"/>
            <w:autoSpaceDE w:val="0"/>
            <w:autoSpaceDN w:val="0"/>
            <w:adjustRightInd w:val="0"/>
            <w:spacing w:line="240" w:lineRule="auto"/>
            <w:ind w:left="360" w:hanging="360"/>
            <w:jc w:val="both"/>
          </w:pPr>
        </w:pPrChange>
      </w:pPr>
      <w:del w:id="1308" w:author="Risa" w:date="2021-06-18T10:43:00Z">
        <w:r w:rsidRPr="005D01C9" w:rsidDel="005103C5">
          <w:rPr>
            <w:color w:val="000000" w:themeColor="text1"/>
            <w:sz w:val="22"/>
            <w:szCs w:val="22"/>
            <w:shd w:val="clear" w:color="auto" w:fill="FFFFFF"/>
            <w:rPrChange w:id="1309" w:author="Risa" w:date="2021-06-16T16:30:00Z">
              <w:rPr>
                <w:color w:val="000000" w:themeColor="text1"/>
                <w:sz w:val="20"/>
                <w:szCs w:val="20"/>
                <w:shd w:val="clear" w:color="auto" w:fill="FFFFFF"/>
              </w:rPr>
            </w:rPrChange>
          </w:rPr>
          <w:delText>Day, M., Zazzaro, S. and Perkins, L. (2014). Seedling ontogeny and environmental plasticity in two co‐occurring shade‐tolerant conifers and implications for environment–population interactions. </w:delText>
        </w:r>
        <w:r w:rsidRPr="005D01C9" w:rsidDel="005103C5">
          <w:rPr>
            <w:i/>
            <w:iCs/>
            <w:color w:val="000000" w:themeColor="text1"/>
            <w:sz w:val="22"/>
            <w:szCs w:val="22"/>
            <w:shd w:val="clear" w:color="auto" w:fill="FFFFFF"/>
            <w:rPrChange w:id="1310" w:author="Risa" w:date="2021-06-16T16:30:00Z">
              <w:rPr>
                <w:i/>
                <w:iCs/>
                <w:color w:val="000000" w:themeColor="text1"/>
                <w:sz w:val="20"/>
                <w:szCs w:val="20"/>
                <w:shd w:val="clear" w:color="auto" w:fill="FFFFFF"/>
              </w:rPr>
            </w:rPrChange>
          </w:rPr>
          <w:delText>American journal of botany</w:delText>
        </w:r>
        <w:r w:rsidRPr="005D01C9" w:rsidDel="005103C5">
          <w:rPr>
            <w:color w:val="000000" w:themeColor="text1"/>
            <w:sz w:val="22"/>
            <w:szCs w:val="22"/>
            <w:shd w:val="clear" w:color="auto" w:fill="FFFFFF"/>
            <w:rPrChange w:id="1311"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312" w:author="Risa" w:date="2021-06-16T16:30:00Z">
              <w:rPr>
                <w:i/>
                <w:iCs/>
                <w:color w:val="000000" w:themeColor="text1"/>
                <w:sz w:val="20"/>
                <w:szCs w:val="20"/>
                <w:shd w:val="clear" w:color="auto" w:fill="FFFFFF"/>
              </w:rPr>
            </w:rPrChange>
          </w:rPr>
          <w:delText>101</w:delText>
        </w:r>
        <w:r w:rsidRPr="005D01C9" w:rsidDel="005103C5">
          <w:rPr>
            <w:color w:val="000000" w:themeColor="text1"/>
            <w:sz w:val="22"/>
            <w:szCs w:val="22"/>
            <w:shd w:val="clear" w:color="auto" w:fill="FFFFFF"/>
            <w:rPrChange w:id="1313" w:author="Risa" w:date="2021-06-16T16:30:00Z">
              <w:rPr>
                <w:color w:val="000000" w:themeColor="text1"/>
                <w:sz w:val="20"/>
                <w:szCs w:val="20"/>
                <w:shd w:val="clear" w:color="auto" w:fill="FFFFFF"/>
              </w:rPr>
            </w:rPrChange>
          </w:rPr>
          <w:delText>(1), 45-55.</w:delText>
        </w:r>
      </w:del>
    </w:p>
    <w:p w14:paraId="756B765E" w14:textId="5D58EF2D" w:rsidR="002F775C" w:rsidRPr="005D01C9" w:rsidDel="005103C5" w:rsidRDefault="002F775C">
      <w:pPr>
        <w:pStyle w:val="ListParagraph"/>
        <w:autoSpaceDE w:val="0"/>
        <w:autoSpaceDN w:val="0"/>
        <w:adjustRightInd w:val="0"/>
        <w:spacing w:after="0" w:line="360" w:lineRule="auto"/>
        <w:ind w:left="360" w:hanging="360"/>
        <w:rPr>
          <w:del w:id="1314" w:author="Risa" w:date="2021-06-18T10:43:00Z"/>
          <w:color w:val="000000" w:themeColor="text1"/>
          <w:sz w:val="22"/>
          <w:szCs w:val="22"/>
          <w:shd w:val="clear" w:color="auto" w:fill="FFFFFF"/>
          <w:rPrChange w:id="1315" w:author="Risa" w:date="2021-06-16T16:30:00Z">
            <w:rPr>
              <w:del w:id="1316" w:author="Risa" w:date="2021-06-18T10:43:00Z"/>
              <w:color w:val="000000" w:themeColor="text1"/>
              <w:sz w:val="20"/>
              <w:szCs w:val="20"/>
              <w:shd w:val="clear" w:color="auto" w:fill="FFFFFF"/>
            </w:rPr>
          </w:rPrChange>
        </w:rPr>
        <w:pPrChange w:id="1317" w:author="Risa" w:date="2021-06-16T16:30:00Z">
          <w:pPr>
            <w:pStyle w:val="ListParagraph"/>
            <w:autoSpaceDE w:val="0"/>
            <w:autoSpaceDN w:val="0"/>
            <w:adjustRightInd w:val="0"/>
            <w:spacing w:line="240" w:lineRule="auto"/>
            <w:ind w:left="360" w:hanging="360"/>
            <w:jc w:val="both"/>
          </w:pPr>
        </w:pPrChange>
      </w:pPr>
      <w:del w:id="1318" w:author="Risa" w:date="2021-06-18T10:43:00Z">
        <w:r w:rsidRPr="005D01C9" w:rsidDel="005103C5">
          <w:rPr>
            <w:color w:val="222222"/>
            <w:sz w:val="22"/>
            <w:szCs w:val="22"/>
            <w:shd w:val="clear" w:color="auto" w:fill="FFFFFF"/>
            <w:rPrChange w:id="1319" w:author="Risa" w:date="2021-06-16T16:30:00Z">
              <w:rPr>
                <w:color w:val="222222"/>
                <w:sz w:val="20"/>
                <w:szCs w:val="20"/>
                <w:shd w:val="clear" w:color="auto" w:fill="FFFFFF"/>
              </w:rPr>
            </w:rPrChange>
          </w:rPr>
          <w:delText>Dodds, K., Aoki, C., Arango-Velez, A., Cancelliere, J., D’Amato, A., DiGirolomo, M., and Rabaglia, R. (2018). Expansion of southern pine beetle into northeastern forests: Management and impact of a primary bark beetle in a new region. </w:delText>
        </w:r>
        <w:r w:rsidRPr="005D01C9" w:rsidDel="005103C5">
          <w:rPr>
            <w:i/>
            <w:iCs/>
            <w:color w:val="222222"/>
            <w:sz w:val="22"/>
            <w:szCs w:val="22"/>
            <w:shd w:val="clear" w:color="auto" w:fill="FFFFFF"/>
            <w:rPrChange w:id="1320" w:author="Risa" w:date="2021-06-16T16:30:00Z">
              <w:rPr>
                <w:i/>
                <w:iCs/>
                <w:color w:val="222222"/>
                <w:sz w:val="20"/>
                <w:szCs w:val="20"/>
                <w:shd w:val="clear" w:color="auto" w:fill="FFFFFF"/>
              </w:rPr>
            </w:rPrChange>
          </w:rPr>
          <w:delText>Journal of Forestry</w:delText>
        </w:r>
        <w:r w:rsidRPr="005D01C9" w:rsidDel="005103C5">
          <w:rPr>
            <w:color w:val="222222"/>
            <w:sz w:val="22"/>
            <w:szCs w:val="22"/>
            <w:shd w:val="clear" w:color="auto" w:fill="FFFFFF"/>
            <w:rPrChange w:id="1321" w:author="Risa" w:date="2021-06-16T16:30:00Z">
              <w:rPr>
                <w:color w:val="222222"/>
                <w:sz w:val="20"/>
                <w:szCs w:val="20"/>
                <w:shd w:val="clear" w:color="auto" w:fill="FFFFFF"/>
              </w:rPr>
            </w:rPrChange>
          </w:rPr>
          <w:delText>, </w:delText>
        </w:r>
        <w:r w:rsidRPr="005D01C9" w:rsidDel="005103C5">
          <w:rPr>
            <w:i/>
            <w:iCs/>
            <w:color w:val="222222"/>
            <w:sz w:val="22"/>
            <w:szCs w:val="22"/>
            <w:shd w:val="clear" w:color="auto" w:fill="FFFFFF"/>
            <w:rPrChange w:id="1322" w:author="Risa" w:date="2021-06-16T16:30:00Z">
              <w:rPr>
                <w:i/>
                <w:iCs/>
                <w:color w:val="222222"/>
                <w:sz w:val="20"/>
                <w:szCs w:val="20"/>
                <w:shd w:val="clear" w:color="auto" w:fill="FFFFFF"/>
              </w:rPr>
            </w:rPrChange>
          </w:rPr>
          <w:delText>116</w:delText>
        </w:r>
        <w:r w:rsidRPr="005D01C9" w:rsidDel="005103C5">
          <w:rPr>
            <w:color w:val="222222"/>
            <w:sz w:val="22"/>
            <w:szCs w:val="22"/>
            <w:shd w:val="clear" w:color="auto" w:fill="FFFFFF"/>
            <w:rPrChange w:id="1323" w:author="Risa" w:date="2021-06-16T16:30:00Z">
              <w:rPr>
                <w:color w:val="222222"/>
                <w:sz w:val="20"/>
                <w:szCs w:val="20"/>
                <w:shd w:val="clear" w:color="auto" w:fill="FFFFFF"/>
              </w:rPr>
            </w:rPrChange>
          </w:rPr>
          <w:delText>(2), 178-191.</w:delText>
        </w:r>
      </w:del>
    </w:p>
    <w:p w14:paraId="5CDAE3F1" w14:textId="322115F0" w:rsidR="009147D5" w:rsidRPr="005D01C9" w:rsidDel="005103C5" w:rsidRDefault="00AE173C">
      <w:pPr>
        <w:pStyle w:val="ListParagraph"/>
        <w:autoSpaceDE w:val="0"/>
        <w:autoSpaceDN w:val="0"/>
        <w:adjustRightInd w:val="0"/>
        <w:spacing w:after="0" w:line="360" w:lineRule="auto"/>
        <w:ind w:left="360" w:hanging="360"/>
        <w:rPr>
          <w:del w:id="1324" w:author="Risa" w:date="2021-06-18T10:43:00Z"/>
          <w:color w:val="000000" w:themeColor="text1"/>
          <w:sz w:val="22"/>
          <w:szCs w:val="22"/>
          <w:rPrChange w:id="1325" w:author="Risa" w:date="2021-06-16T16:30:00Z">
            <w:rPr>
              <w:del w:id="1326" w:author="Risa" w:date="2021-06-18T10:43:00Z"/>
              <w:color w:val="000000" w:themeColor="text1"/>
              <w:sz w:val="20"/>
              <w:szCs w:val="20"/>
            </w:rPr>
          </w:rPrChange>
        </w:rPr>
        <w:pPrChange w:id="1327" w:author="Risa" w:date="2021-06-16T16:30:00Z">
          <w:pPr>
            <w:pStyle w:val="ListParagraph"/>
            <w:autoSpaceDE w:val="0"/>
            <w:autoSpaceDN w:val="0"/>
            <w:adjustRightInd w:val="0"/>
            <w:spacing w:line="240" w:lineRule="auto"/>
            <w:ind w:left="360" w:hanging="360"/>
            <w:jc w:val="both"/>
          </w:pPr>
        </w:pPrChange>
      </w:pPr>
      <w:del w:id="1328" w:author="Risa" w:date="2021-06-18T10:43:00Z">
        <w:r w:rsidRPr="005D01C9" w:rsidDel="005103C5">
          <w:rPr>
            <w:color w:val="000000" w:themeColor="text1"/>
            <w:sz w:val="22"/>
            <w:szCs w:val="22"/>
            <w:rPrChange w:id="1329" w:author="Risa" w:date="2021-06-16T16:30:00Z">
              <w:rPr>
                <w:color w:val="000000" w:themeColor="text1"/>
                <w:sz w:val="20"/>
                <w:szCs w:val="20"/>
              </w:rPr>
            </w:rPrChange>
          </w:rPr>
          <w:delText xml:space="preserve">Doerr, S., Santin, C., Merino, A., Belcher, C., </w:delText>
        </w:r>
        <w:r w:rsidR="00B238F5" w:rsidRPr="005D01C9" w:rsidDel="005103C5">
          <w:rPr>
            <w:color w:val="000000" w:themeColor="text1"/>
            <w:sz w:val="22"/>
            <w:szCs w:val="22"/>
            <w:rPrChange w:id="1330" w:author="Risa" w:date="2021-06-16T16:30:00Z">
              <w:rPr>
                <w:color w:val="000000" w:themeColor="text1"/>
                <w:sz w:val="20"/>
                <w:szCs w:val="20"/>
              </w:rPr>
            </w:rPrChange>
          </w:rPr>
          <w:delText>and</w:delText>
        </w:r>
        <w:r w:rsidRPr="005D01C9" w:rsidDel="005103C5">
          <w:rPr>
            <w:color w:val="000000" w:themeColor="text1"/>
            <w:sz w:val="22"/>
            <w:szCs w:val="22"/>
            <w:rPrChange w:id="1331" w:author="Risa" w:date="2021-06-16T16:30:00Z">
              <w:rPr>
                <w:color w:val="000000" w:themeColor="text1"/>
                <w:sz w:val="20"/>
                <w:szCs w:val="20"/>
              </w:rPr>
            </w:rPrChange>
          </w:rPr>
          <w:delText xml:space="preserve"> Baxter, G. (2018). Fire as a removal mechanism of pyrogenic carbon from the environment: effects of fire and pyrogenic carbon characteristics. </w:delText>
        </w:r>
        <w:r w:rsidRPr="005D01C9" w:rsidDel="005103C5">
          <w:rPr>
            <w:i/>
            <w:iCs/>
            <w:color w:val="000000" w:themeColor="text1"/>
            <w:sz w:val="22"/>
            <w:szCs w:val="22"/>
            <w:rPrChange w:id="1332" w:author="Risa" w:date="2021-06-16T16:30:00Z">
              <w:rPr>
                <w:i/>
                <w:iCs/>
                <w:color w:val="000000" w:themeColor="text1"/>
                <w:sz w:val="20"/>
                <w:szCs w:val="20"/>
              </w:rPr>
            </w:rPrChange>
          </w:rPr>
          <w:delText>Frontiers in Earth Science</w:delText>
        </w:r>
        <w:r w:rsidRPr="005D01C9" w:rsidDel="005103C5">
          <w:rPr>
            <w:color w:val="000000" w:themeColor="text1"/>
            <w:sz w:val="22"/>
            <w:szCs w:val="22"/>
            <w:rPrChange w:id="1333"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334" w:author="Risa" w:date="2021-06-16T16:30:00Z">
              <w:rPr>
                <w:i/>
                <w:iCs/>
                <w:color w:val="000000" w:themeColor="text1"/>
                <w:sz w:val="20"/>
                <w:szCs w:val="20"/>
              </w:rPr>
            </w:rPrChange>
          </w:rPr>
          <w:delText>6</w:delText>
        </w:r>
        <w:r w:rsidRPr="005D01C9" w:rsidDel="005103C5">
          <w:rPr>
            <w:color w:val="000000" w:themeColor="text1"/>
            <w:sz w:val="22"/>
            <w:szCs w:val="22"/>
            <w:rPrChange w:id="1335" w:author="Risa" w:date="2021-06-16T16:30:00Z">
              <w:rPr>
                <w:color w:val="000000" w:themeColor="text1"/>
                <w:sz w:val="20"/>
                <w:szCs w:val="20"/>
              </w:rPr>
            </w:rPrChange>
          </w:rPr>
          <w:delText>, 127.</w:delText>
        </w:r>
      </w:del>
    </w:p>
    <w:p w14:paraId="182CE62D" w14:textId="1AAB24E2" w:rsidR="00E66D51" w:rsidRPr="005D01C9" w:rsidDel="005103C5" w:rsidRDefault="00E66D51">
      <w:pPr>
        <w:pStyle w:val="ListParagraph"/>
        <w:autoSpaceDE w:val="0"/>
        <w:autoSpaceDN w:val="0"/>
        <w:adjustRightInd w:val="0"/>
        <w:spacing w:after="0" w:line="360" w:lineRule="auto"/>
        <w:ind w:left="360" w:hanging="360"/>
        <w:rPr>
          <w:del w:id="1336" w:author="Risa" w:date="2021-06-18T10:43:00Z"/>
          <w:color w:val="000000" w:themeColor="text1"/>
          <w:sz w:val="22"/>
          <w:szCs w:val="22"/>
          <w:shd w:val="clear" w:color="auto" w:fill="FFFFFF"/>
          <w:rPrChange w:id="1337" w:author="Risa" w:date="2021-06-16T16:30:00Z">
            <w:rPr>
              <w:del w:id="1338" w:author="Risa" w:date="2021-06-18T10:43:00Z"/>
              <w:color w:val="000000" w:themeColor="text1"/>
              <w:sz w:val="20"/>
              <w:szCs w:val="20"/>
              <w:shd w:val="clear" w:color="auto" w:fill="FFFFFF"/>
            </w:rPr>
          </w:rPrChange>
        </w:rPr>
        <w:pPrChange w:id="1339" w:author="Risa" w:date="2021-06-16T16:30:00Z">
          <w:pPr>
            <w:pStyle w:val="ListParagraph"/>
            <w:autoSpaceDE w:val="0"/>
            <w:autoSpaceDN w:val="0"/>
            <w:adjustRightInd w:val="0"/>
            <w:spacing w:line="240" w:lineRule="auto"/>
            <w:ind w:left="360" w:hanging="360"/>
            <w:jc w:val="both"/>
          </w:pPr>
        </w:pPrChange>
      </w:pPr>
      <w:del w:id="1340" w:author="Risa" w:date="2021-06-18T10:43:00Z">
        <w:r w:rsidRPr="005D01C9" w:rsidDel="005103C5">
          <w:rPr>
            <w:color w:val="000000" w:themeColor="text1"/>
            <w:sz w:val="22"/>
            <w:szCs w:val="22"/>
            <w:shd w:val="clear" w:color="auto" w:fill="FFFFFF"/>
            <w:rPrChange w:id="1341" w:author="Risa" w:date="2021-06-16T16:30:00Z">
              <w:rPr>
                <w:color w:val="000000" w:themeColor="text1"/>
                <w:sz w:val="20"/>
                <w:szCs w:val="20"/>
                <w:shd w:val="clear" w:color="auto" w:fill="FFFFFF"/>
              </w:rPr>
            </w:rPrChange>
          </w:rPr>
          <w:delText xml:space="preserve">Dunne, J., Saleska, S., Fischer, M. </w:delText>
        </w:r>
        <w:r w:rsidR="00311FF1" w:rsidRPr="005D01C9" w:rsidDel="005103C5">
          <w:rPr>
            <w:color w:val="000000" w:themeColor="text1"/>
            <w:sz w:val="22"/>
            <w:szCs w:val="22"/>
            <w:shd w:val="clear" w:color="auto" w:fill="FFFFFF"/>
            <w:rPrChange w:id="1342" w:author="Risa" w:date="2021-06-16T16:30:00Z">
              <w:rPr>
                <w:color w:val="000000" w:themeColor="text1"/>
                <w:sz w:val="20"/>
                <w:szCs w:val="20"/>
                <w:shd w:val="clear" w:color="auto" w:fill="FFFFFF"/>
              </w:rPr>
            </w:rPrChange>
          </w:rPr>
          <w:delText xml:space="preserve"> and </w:delText>
        </w:r>
        <w:r w:rsidRPr="005D01C9" w:rsidDel="005103C5">
          <w:rPr>
            <w:color w:val="000000" w:themeColor="text1"/>
            <w:sz w:val="22"/>
            <w:szCs w:val="22"/>
            <w:shd w:val="clear" w:color="auto" w:fill="FFFFFF"/>
            <w:rPrChange w:id="1343" w:author="Risa" w:date="2021-06-16T16:30:00Z">
              <w:rPr>
                <w:color w:val="000000" w:themeColor="text1"/>
                <w:sz w:val="20"/>
                <w:szCs w:val="20"/>
                <w:shd w:val="clear" w:color="auto" w:fill="FFFFFF"/>
              </w:rPr>
            </w:rPrChange>
          </w:rPr>
          <w:delText xml:space="preserve">Harte, J. (2004). Integrating experimental and gradient methods in ecological climate change research. </w:delText>
        </w:r>
        <w:r w:rsidRPr="005D01C9" w:rsidDel="005103C5">
          <w:rPr>
            <w:i/>
            <w:iCs/>
            <w:color w:val="000000" w:themeColor="text1"/>
            <w:sz w:val="22"/>
            <w:szCs w:val="22"/>
            <w:rPrChange w:id="1344" w:author="Risa" w:date="2021-06-16T16:30:00Z">
              <w:rPr>
                <w:i/>
                <w:iCs/>
                <w:color w:val="000000" w:themeColor="text1"/>
                <w:sz w:val="20"/>
                <w:szCs w:val="20"/>
              </w:rPr>
            </w:rPrChange>
          </w:rPr>
          <w:delText>Ecology</w:delText>
        </w:r>
        <w:r w:rsidRPr="005D01C9" w:rsidDel="005103C5">
          <w:rPr>
            <w:color w:val="000000" w:themeColor="text1"/>
            <w:sz w:val="22"/>
            <w:szCs w:val="22"/>
            <w:shd w:val="clear" w:color="auto" w:fill="FFFFFF"/>
            <w:rPrChange w:id="1345"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346" w:author="Risa" w:date="2021-06-16T16:30:00Z">
              <w:rPr>
                <w:i/>
                <w:iCs/>
                <w:color w:val="000000" w:themeColor="text1"/>
                <w:sz w:val="20"/>
                <w:szCs w:val="20"/>
              </w:rPr>
            </w:rPrChange>
          </w:rPr>
          <w:delText>85</w:delText>
        </w:r>
        <w:r w:rsidRPr="005D01C9" w:rsidDel="005103C5">
          <w:rPr>
            <w:color w:val="000000" w:themeColor="text1"/>
            <w:sz w:val="22"/>
            <w:szCs w:val="22"/>
            <w:shd w:val="clear" w:color="auto" w:fill="FFFFFF"/>
            <w:rPrChange w:id="1347" w:author="Risa" w:date="2021-06-16T16:30:00Z">
              <w:rPr>
                <w:color w:val="000000" w:themeColor="text1"/>
                <w:sz w:val="20"/>
                <w:szCs w:val="20"/>
                <w:shd w:val="clear" w:color="auto" w:fill="FFFFFF"/>
              </w:rPr>
            </w:rPrChange>
          </w:rPr>
          <w:delText>(4), 904-916.</w:delText>
        </w:r>
      </w:del>
    </w:p>
    <w:p w14:paraId="7491B99B" w14:textId="66F82BBA" w:rsidR="004D7553" w:rsidRPr="005D01C9" w:rsidDel="005103C5" w:rsidRDefault="00BB2EEA">
      <w:pPr>
        <w:pStyle w:val="ListParagraph"/>
        <w:autoSpaceDE w:val="0"/>
        <w:autoSpaceDN w:val="0"/>
        <w:adjustRightInd w:val="0"/>
        <w:spacing w:after="0" w:line="360" w:lineRule="auto"/>
        <w:ind w:left="360" w:hanging="360"/>
        <w:rPr>
          <w:del w:id="1348" w:author="Risa" w:date="2021-06-18T10:43:00Z"/>
          <w:color w:val="000000" w:themeColor="text1"/>
          <w:sz w:val="22"/>
          <w:szCs w:val="22"/>
          <w:shd w:val="clear" w:color="auto" w:fill="FFFFFF"/>
          <w:rPrChange w:id="1349" w:author="Risa" w:date="2021-06-16T16:30:00Z">
            <w:rPr>
              <w:del w:id="1350" w:author="Risa" w:date="2021-06-18T10:43:00Z"/>
              <w:color w:val="000000" w:themeColor="text1"/>
              <w:sz w:val="20"/>
              <w:szCs w:val="20"/>
              <w:shd w:val="clear" w:color="auto" w:fill="FFFFFF"/>
            </w:rPr>
          </w:rPrChange>
        </w:rPr>
        <w:pPrChange w:id="1351" w:author="Risa" w:date="2021-06-16T16:30:00Z">
          <w:pPr>
            <w:pStyle w:val="ListParagraph"/>
            <w:autoSpaceDE w:val="0"/>
            <w:autoSpaceDN w:val="0"/>
            <w:adjustRightInd w:val="0"/>
            <w:spacing w:line="240" w:lineRule="auto"/>
            <w:ind w:left="360" w:hanging="360"/>
            <w:jc w:val="both"/>
          </w:pPr>
        </w:pPrChange>
      </w:pPr>
      <w:del w:id="1352" w:author="Risa" w:date="2021-06-18T10:43:00Z">
        <w:r w:rsidRPr="005D01C9" w:rsidDel="005103C5">
          <w:rPr>
            <w:color w:val="000000" w:themeColor="text1"/>
            <w:sz w:val="22"/>
            <w:szCs w:val="22"/>
            <w:shd w:val="clear" w:color="auto" w:fill="FFFFFF"/>
            <w:rPrChange w:id="1353" w:author="Risa" w:date="2021-06-16T16:30:00Z">
              <w:rPr>
                <w:color w:val="000000" w:themeColor="text1"/>
                <w:sz w:val="20"/>
                <w:szCs w:val="20"/>
                <w:shd w:val="clear" w:color="auto" w:fill="FFFFFF"/>
              </w:rPr>
            </w:rPrChange>
          </w:rPr>
          <w:delText>Evans, S., Dueker, M., Logan, J.</w:delText>
        </w:r>
        <w:r w:rsidR="00311FF1" w:rsidRPr="005D01C9" w:rsidDel="005103C5">
          <w:rPr>
            <w:color w:val="000000" w:themeColor="text1"/>
            <w:sz w:val="22"/>
            <w:szCs w:val="22"/>
            <w:shd w:val="clear" w:color="auto" w:fill="FFFFFF"/>
            <w:rPrChange w:id="1354"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355" w:author="Risa" w:date="2021-06-16T16:30:00Z">
              <w:rPr>
                <w:color w:val="000000" w:themeColor="text1"/>
                <w:sz w:val="20"/>
                <w:szCs w:val="20"/>
                <w:shd w:val="clear" w:color="auto" w:fill="FFFFFF"/>
              </w:rPr>
            </w:rPrChange>
          </w:rPr>
          <w:delText xml:space="preserve"> Weathers, K. (2019). The biology of fog: results from coastal Maine and Namib Desert reveal common drivers of fog microbial composition. </w:delText>
        </w:r>
        <w:r w:rsidRPr="005D01C9" w:rsidDel="005103C5">
          <w:rPr>
            <w:i/>
            <w:iCs/>
            <w:color w:val="000000" w:themeColor="text1"/>
            <w:sz w:val="22"/>
            <w:szCs w:val="22"/>
            <w:shd w:val="clear" w:color="auto" w:fill="FFFFFF"/>
            <w:rPrChange w:id="1356" w:author="Risa" w:date="2021-06-16T16:30:00Z">
              <w:rPr>
                <w:i/>
                <w:iCs/>
                <w:color w:val="000000" w:themeColor="text1"/>
                <w:sz w:val="20"/>
                <w:szCs w:val="20"/>
                <w:shd w:val="clear" w:color="auto" w:fill="FFFFFF"/>
              </w:rPr>
            </w:rPrChange>
          </w:rPr>
          <w:delText>Science of the Total Environment</w:delText>
        </w:r>
        <w:r w:rsidRPr="005D01C9" w:rsidDel="005103C5">
          <w:rPr>
            <w:color w:val="000000" w:themeColor="text1"/>
            <w:sz w:val="22"/>
            <w:szCs w:val="22"/>
            <w:shd w:val="clear" w:color="auto" w:fill="FFFFFF"/>
            <w:rPrChange w:id="1357"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358" w:author="Risa" w:date="2021-06-16T16:30:00Z">
              <w:rPr>
                <w:i/>
                <w:iCs/>
                <w:color w:val="000000" w:themeColor="text1"/>
                <w:sz w:val="20"/>
                <w:szCs w:val="20"/>
                <w:shd w:val="clear" w:color="auto" w:fill="FFFFFF"/>
              </w:rPr>
            </w:rPrChange>
          </w:rPr>
          <w:delText>647</w:delText>
        </w:r>
        <w:r w:rsidRPr="005D01C9" w:rsidDel="005103C5">
          <w:rPr>
            <w:color w:val="000000" w:themeColor="text1"/>
            <w:sz w:val="22"/>
            <w:szCs w:val="22"/>
            <w:shd w:val="clear" w:color="auto" w:fill="FFFFFF"/>
            <w:rPrChange w:id="1359" w:author="Risa" w:date="2021-06-16T16:30:00Z">
              <w:rPr>
                <w:color w:val="000000" w:themeColor="text1"/>
                <w:sz w:val="20"/>
                <w:szCs w:val="20"/>
                <w:shd w:val="clear" w:color="auto" w:fill="FFFFFF"/>
              </w:rPr>
            </w:rPrChange>
          </w:rPr>
          <w:delText>, 1547-1556.</w:delText>
        </w:r>
      </w:del>
    </w:p>
    <w:p w14:paraId="1A3C1C1F" w14:textId="14FE321E" w:rsidR="004D7553" w:rsidRPr="005D01C9" w:rsidDel="005103C5" w:rsidRDefault="004D7553">
      <w:pPr>
        <w:pStyle w:val="ListParagraph"/>
        <w:autoSpaceDE w:val="0"/>
        <w:autoSpaceDN w:val="0"/>
        <w:adjustRightInd w:val="0"/>
        <w:spacing w:after="0" w:line="360" w:lineRule="auto"/>
        <w:ind w:left="360" w:hanging="360"/>
        <w:rPr>
          <w:del w:id="1360" w:author="Risa" w:date="2021-06-18T10:43:00Z"/>
          <w:color w:val="000000" w:themeColor="text1"/>
          <w:sz w:val="22"/>
          <w:szCs w:val="22"/>
          <w:rPrChange w:id="1361" w:author="Risa" w:date="2021-06-16T16:30:00Z">
            <w:rPr>
              <w:del w:id="1362" w:author="Risa" w:date="2021-06-18T10:43:00Z"/>
              <w:color w:val="000000" w:themeColor="text1"/>
              <w:sz w:val="20"/>
              <w:szCs w:val="20"/>
            </w:rPr>
          </w:rPrChange>
        </w:rPr>
        <w:pPrChange w:id="1363" w:author="Risa" w:date="2021-06-16T16:30:00Z">
          <w:pPr>
            <w:pStyle w:val="ListParagraph"/>
            <w:autoSpaceDE w:val="0"/>
            <w:autoSpaceDN w:val="0"/>
            <w:adjustRightInd w:val="0"/>
            <w:spacing w:line="240" w:lineRule="auto"/>
            <w:ind w:left="360" w:hanging="360"/>
            <w:jc w:val="both"/>
          </w:pPr>
        </w:pPrChange>
      </w:pPr>
      <w:del w:id="1364" w:author="Risa" w:date="2021-06-18T10:43:00Z">
        <w:r w:rsidRPr="005D01C9" w:rsidDel="005103C5">
          <w:rPr>
            <w:color w:val="000000" w:themeColor="text1"/>
            <w:sz w:val="22"/>
            <w:szCs w:val="22"/>
            <w:rPrChange w:id="1365" w:author="Risa" w:date="2021-06-16T16:30:00Z">
              <w:rPr>
                <w:color w:val="000000" w:themeColor="text1"/>
                <w:sz w:val="20"/>
                <w:szCs w:val="20"/>
              </w:rPr>
            </w:rPrChange>
          </w:rPr>
          <w:delText xml:space="preserve">Farquhar G., Ehleringer J. </w:delText>
        </w:r>
        <w:r w:rsidR="00970B6A" w:rsidRPr="005D01C9" w:rsidDel="005103C5">
          <w:rPr>
            <w:color w:val="000000" w:themeColor="text1"/>
            <w:sz w:val="22"/>
            <w:szCs w:val="22"/>
            <w:rPrChange w:id="1366" w:author="Risa" w:date="2021-06-16T16:30:00Z">
              <w:rPr>
                <w:color w:val="000000" w:themeColor="text1"/>
                <w:sz w:val="20"/>
                <w:szCs w:val="20"/>
              </w:rPr>
            </w:rPrChange>
          </w:rPr>
          <w:delText>and</w:delText>
        </w:r>
        <w:r w:rsidRPr="005D01C9" w:rsidDel="005103C5">
          <w:rPr>
            <w:color w:val="000000" w:themeColor="text1"/>
            <w:sz w:val="22"/>
            <w:szCs w:val="22"/>
            <w:rPrChange w:id="1367" w:author="Risa" w:date="2021-06-16T16:30:00Z">
              <w:rPr>
                <w:color w:val="000000" w:themeColor="text1"/>
                <w:sz w:val="20"/>
                <w:szCs w:val="20"/>
              </w:rPr>
            </w:rPrChange>
          </w:rPr>
          <w:delText xml:space="preserve"> Hubick K. (1989) Carbon Isotope Discrimination and Photosynthesis. </w:delText>
        </w:r>
        <w:r w:rsidRPr="005D01C9" w:rsidDel="005103C5">
          <w:rPr>
            <w:i/>
            <w:iCs/>
            <w:color w:val="000000" w:themeColor="text1"/>
            <w:sz w:val="22"/>
            <w:szCs w:val="22"/>
            <w:rPrChange w:id="1368" w:author="Risa" w:date="2021-06-16T16:30:00Z">
              <w:rPr>
                <w:i/>
                <w:iCs/>
                <w:color w:val="000000" w:themeColor="text1"/>
                <w:sz w:val="20"/>
                <w:szCs w:val="20"/>
              </w:rPr>
            </w:rPrChange>
          </w:rPr>
          <w:delText>Annual Review of Plant Physiology and Plant Molecular Biology</w:delText>
        </w:r>
        <w:r w:rsidRPr="005D01C9" w:rsidDel="005103C5">
          <w:rPr>
            <w:color w:val="000000" w:themeColor="text1"/>
            <w:sz w:val="22"/>
            <w:szCs w:val="22"/>
            <w:rPrChange w:id="1369" w:author="Risa" w:date="2021-06-16T16:30:00Z">
              <w:rPr>
                <w:color w:val="000000" w:themeColor="text1"/>
                <w:sz w:val="20"/>
                <w:szCs w:val="20"/>
              </w:rPr>
            </w:rPrChange>
          </w:rPr>
          <w:delText xml:space="preserve"> 40, 503–537.</w:delText>
        </w:r>
      </w:del>
    </w:p>
    <w:p w14:paraId="06EE356A" w14:textId="1F0B1971" w:rsidR="004427E6" w:rsidRPr="005D01C9" w:rsidDel="005103C5" w:rsidRDefault="004427E6">
      <w:pPr>
        <w:pStyle w:val="ListParagraph"/>
        <w:autoSpaceDE w:val="0"/>
        <w:autoSpaceDN w:val="0"/>
        <w:adjustRightInd w:val="0"/>
        <w:spacing w:after="0" w:line="360" w:lineRule="auto"/>
        <w:ind w:left="360" w:hanging="360"/>
        <w:rPr>
          <w:del w:id="1370" w:author="Risa" w:date="2021-06-18T10:43:00Z"/>
          <w:color w:val="000000" w:themeColor="text1"/>
          <w:sz w:val="22"/>
          <w:szCs w:val="22"/>
          <w:shd w:val="clear" w:color="auto" w:fill="FFFFFF"/>
          <w:rPrChange w:id="1371" w:author="Risa" w:date="2021-06-16T16:30:00Z">
            <w:rPr>
              <w:del w:id="1372" w:author="Risa" w:date="2021-06-18T10:43:00Z"/>
              <w:color w:val="000000" w:themeColor="text1"/>
              <w:sz w:val="20"/>
              <w:szCs w:val="20"/>
              <w:shd w:val="clear" w:color="auto" w:fill="FFFFFF"/>
            </w:rPr>
          </w:rPrChange>
        </w:rPr>
        <w:pPrChange w:id="1373" w:author="Risa" w:date="2021-06-16T16:30:00Z">
          <w:pPr>
            <w:pStyle w:val="ListParagraph"/>
            <w:autoSpaceDE w:val="0"/>
            <w:autoSpaceDN w:val="0"/>
            <w:adjustRightInd w:val="0"/>
            <w:spacing w:line="240" w:lineRule="auto"/>
            <w:ind w:left="360" w:hanging="360"/>
            <w:jc w:val="both"/>
          </w:pPr>
        </w:pPrChange>
      </w:pPr>
      <w:del w:id="1374" w:author="Risa" w:date="2021-06-18T10:43:00Z">
        <w:r w:rsidRPr="005D01C9" w:rsidDel="005103C5">
          <w:rPr>
            <w:color w:val="000000" w:themeColor="text1"/>
            <w:sz w:val="22"/>
            <w:szCs w:val="22"/>
            <w:rPrChange w:id="1375" w:author="Risa" w:date="2021-06-16T16:30:00Z">
              <w:rPr>
                <w:color w:val="000000" w:themeColor="text1"/>
                <w:sz w:val="20"/>
                <w:szCs w:val="20"/>
              </w:rPr>
            </w:rPrChange>
          </w:rPr>
          <w:delText>Fernandez</w:delText>
        </w:r>
        <w:r w:rsidRPr="005D01C9" w:rsidDel="005103C5">
          <w:rPr>
            <w:color w:val="000000" w:themeColor="text1"/>
            <w:sz w:val="22"/>
            <w:szCs w:val="22"/>
            <w:shd w:val="clear" w:color="auto" w:fill="FFFFFF"/>
            <w:rPrChange w:id="1376" w:author="Risa" w:date="2021-06-16T16:30:00Z">
              <w:rPr>
                <w:color w:val="000000" w:themeColor="text1"/>
                <w:sz w:val="20"/>
                <w:szCs w:val="20"/>
                <w:shd w:val="clear" w:color="auto" w:fill="FFFFFF"/>
              </w:rPr>
            </w:rPrChange>
          </w:rPr>
          <w:delText>, I. (2008). </w:delText>
        </w:r>
        <w:r w:rsidRPr="005D01C9" w:rsidDel="005103C5">
          <w:rPr>
            <w:i/>
            <w:iCs/>
            <w:color w:val="000000" w:themeColor="text1"/>
            <w:sz w:val="22"/>
            <w:szCs w:val="22"/>
            <w:shd w:val="clear" w:color="auto" w:fill="FFFFFF"/>
            <w:rPrChange w:id="1377" w:author="Risa" w:date="2021-06-16T16:30:00Z">
              <w:rPr>
                <w:i/>
                <w:iCs/>
                <w:color w:val="000000" w:themeColor="text1"/>
                <w:sz w:val="20"/>
                <w:szCs w:val="20"/>
                <w:shd w:val="clear" w:color="auto" w:fill="FFFFFF"/>
              </w:rPr>
            </w:rPrChange>
          </w:rPr>
          <w:delText>Carbon and nutrients in Maine forest soils</w:delText>
        </w:r>
        <w:r w:rsidRPr="005D01C9" w:rsidDel="005103C5">
          <w:rPr>
            <w:color w:val="000000" w:themeColor="text1"/>
            <w:sz w:val="22"/>
            <w:szCs w:val="22"/>
            <w:shd w:val="clear" w:color="auto" w:fill="FFFFFF"/>
            <w:rPrChange w:id="1378" w:author="Risa" w:date="2021-06-16T16:30:00Z">
              <w:rPr>
                <w:color w:val="000000" w:themeColor="text1"/>
                <w:sz w:val="20"/>
                <w:szCs w:val="20"/>
                <w:shd w:val="clear" w:color="auto" w:fill="FFFFFF"/>
              </w:rPr>
            </w:rPrChange>
          </w:rPr>
          <w:delText> (Vol. 200). Department of Plant, Soil &amp; Environmental Sciences.</w:delText>
        </w:r>
      </w:del>
    </w:p>
    <w:p w14:paraId="510B3D23" w14:textId="4FF18138" w:rsidR="00AE173C" w:rsidRPr="005D01C9" w:rsidDel="005103C5" w:rsidRDefault="00AE173C">
      <w:pPr>
        <w:pStyle w:val="ListParagraph"/>
        <w:autoSpaceDE w:val="0"/>
        <w:autoSpaceDN w:val="0"/>
        <w:adjustRightInd w:val="0"/>
        <w:spacing w:after="0" w:line="360" w:lineRule="auto"/>
        <w:ind w:left="360" w:hanging="360"/>
        <w:rPr>
          <w:del w:id="1379" w:author="Risa" w:date="2021-06-18T10:43:00Z"/>
          <w:rFonts w:eastAsiaTheme="minorEastAsia"/>
          <w:color w:val="000000" w:themeColor="text1"/>
          <w:sz w:val="22"/>
          <w:szCs w:val="22"/>
          <w:rPrChange w:id="1380" w:author="Risa" w:date="2021-06-16T16:30:00Z">
            <w:rPr>
              <w:del w:id="1381" w:author="Risa" w:date="2021-06-18T10:43:00Z"/>
              <w:rFonts w:eastAsiaTheme="minorEastAsia"/>
              <w:color w:val="000000" w:themeColor="text1"/>
              <w:sz w:val="20"/>
              <w:szCs w:val="20"/>
            </w:rPr>
          </w:rPrChange>
        </w:rPr>
        <w:pPrChange w:id="1382" w:author="Risa" w:date="2021-06-16T16:30:00Z">
          <w:pPr>
            <w:pStyle w:val="ListParagraph"/>
            <w:autoSpaceDE w:val="0"/>
            <w:autoSpaceDN w:val="0"/>
            <w:adjustRightInd w:val="0"/>
            <w:spacing w:line="240" w:lineRule="auto"/>
            <w:ind w:left="360" w:hanging="360"/>
            <w:jc w:val="both"/>
          </w:pPr>
        </w:pPrChange>
      </w:pPr>
      <w:del w:id="1383" w:author="Risa" w:date="2021-06-18T10:43:00Z">
        <w:r w:rsidRPr="005D01C9" w:rsidDel="005103C5">
          <w:rPr>
            <w:rFonts w:eastAsiaTheme="minorEastAsia"/>
            <w:color w:val="000000" w:themeColor="text1"/>
            <w:sz w:val="22"/>
            <w:szCs w:val="22"/>
            <w:rPrChange w:id="1384" w:author="Risa" w:date="2021-06-16T16:30:00Z">
              <w:rPr>
                <w:rFonts w:eastAsiaTheme="minorEastAsia"/>
                <w:color w:val="000000" w:themeColor="text1"/>
                <w:sz w:val="20"/>
                <w:szCs w:val="20"/>
              </w:rPr>
            </w:rPrChange>
          </w:rPr>
          <w:delText xml:space="preserve">Fernandez, I., Schmitt, C., Birkel, S., Stancioff, E., Pershing, A., Kelley, J., Runge, J., Jacobson, G. </w:delText>
        </w:r>
      </w:del>
      <w:del w:id="1385" w:author="Risa" w:date="2021-06-17T17:40:00Z">
        <w:r w:rsidRPr="005D01C9" w:rsidDel="006179D8">
          <w:rPr>
            <w:rFonts w:eastAsiaTheme="minorEastAsia"/>
            <w:i/>
            <w:color w:val="000000" w:themeColor="text1"/>
            <w:sz w:val="22"/>
            <w:szCs w:val="22"/>
            <w:rPrChange w:id="1386" w:author="Risa" w:date="2021-06-16T16:30:00Z">
              <w:rPr>
                <w:rFonts w:eastAsiaTheme="minorEastAsia"/>
                <w:i/>
                <w:color w:val="000000" w:themeColor="text1"/>
                <w:sz w:val="20"/>
                <w:szCs w:val="20"/>
              </w:rPr>
            </w:rPrChange>
          </w:rPr>
          <w:delText>et al</w:delText>
        </w:r>
        <w:r w:rsidRPr="005D01C9" w:rsidDel="006179D8">
          <w:rPr>
            <w:rFonts w:eastAsiaTheme="minorEastAsia"/>
            <w:color w:val="000000" w:themeColor="text1"/>
            <w:sz w:val="22"/>
            <w:szCs w:val="22"/>
            <w:rPrChange w:id="1387" w:author="Risa" w:date="2021-06-16T16:30:00Z">
              <w:rPr>
                <w:rFonts w:eastAsiaTheme="minorEastAsia"/>
                <w:color w:val="000000" w:themeColor="text1"/>
                <w:sz w:val="20"/>
                <w:szCs w:val="20"/>
              </w:rPr>
            </w:rPrChange>
          </w:rPr>
          <w:delText xml:space="preserve"> </w:delText>
        </w:r>
      </w:del>
      <w:del w:id="1388" w:author="Risa" w:date="2021-06-18T10:43:00Z">
        <w:r w:rsidRPr="005D01C9" w:rsidDel="005103C5">
          <w:rPr>
            <w:rFonts w:eastAsiaTheme="minorEastAsia"/>
            <w:color w:val="000000" w:themeColor="text1"/>
            <w:sz w:val="22"/>
            <w:szCs w:val="22"/>
            <w:rPrChange w:id="1389" w:author="Risa" w:date="2021-06-16T16:30:00Z">
              <w:rPr>
                <w:rFonts w:eastAsiaTheme="minorEastAsia"/>
                <w:color w:val="000000" w:themeColor="text1"/>
                <w:sz w:val="20"/>
                <w:szCs w:val="20"/>
              </w:rPr>
            </w:rPrChange>
          </w:rPr>
          <w:delText>(2015). Maine’s climate future: 2015 update. University of Maine, Orono, ME. 24 pp.</w:delText>
        </w:r>
      </w:del>
    </w:p>
    <w:p w14:paraId="37354C92" w14:textId="201B2C73" w:rsidR="00AE173C" w:rsidRPr="005D01C9" w:rsidDel="005103C5" w:rsidRDefault="00AE173C">
      <w:pPr>
        <w:pStyle w:val="ListParagraph"/>
        <w:autoSpaceDE w:val="0"/>
        <w:autoSpaceDN w:val="0"/>
        <w:adjustRightInd w:val="0"/>
        <w:spacing w:after="0" w:line="360" w:lineRule="auto"/>
        <w:ind w:left="360" w:hanging="360"/>
        <w:rPr>
          <w:del w:id="1390" w:author="Risa" w:date="2021-06-18T10:43:00Z"/>
          <w:color w:val="000000" w:themeColor="text1"/>
          <w:sz w:val="22"/>
          <w:szCs w:val="22"/>
          <w:shd w:val="clear" w:color="auto" w:fill="FFFFFF"/>
          <w:rPrChange w:id="1391" w:author="Risa" w:date="2021-06-16T16:30:00Z">
            <w:rPr>
              <w:del w:id="1392" w:author="Risa" w:date="2021-06-18T10:43:00Z"/>
              <w:color w:val="000000" w:themeColor="text1"/>
              <w:sz w:val="20"/>
              <w:szCs w:val="20"/>
              <w:shd w:val="clear" w:color="auto" w:fill="FFFFFF"/>
            </w:rPr>
          </w:rPrChange>
        </w:rPr>
        <w:pPrChange w:id="1393" w:author="Risa" w:date="2021-06-16T16:30:00Z">
          <w:pPr>
            <w:pStyle w:val="ListParagraph"/>
            <w:autoSpaceDE w:val="0"/>
            <w:autoSpaceDN w:val="0"/>
            <w:adjustRightInd w:val="0"/>
            <w:spacing w:line="240" w:lineRule="auto"/>
            <w:ind w:left="360" w:hanging="360"/>
            <w:jc w:val="both"/>
          </w:pPr>
        </w:pPrChange>
      </w:pPr>
      <w:del w:id="1394" w:author="Risa" w:date="2021-06-18T10:43:00Z">
        <w:r w:rsidRPr="005D01C9" w:rsidDel="005103C5">
          <w:rPr>
            <w:color w:val="000000" w:themeColor="text1"/>
            <w:sz w:val="22"/>
            <w:szCs w:val="22"/>
            <w:shd w:val="clear" w:color="auto" w:fill="FFFFFF"/>
            <w:rPrChange w:id="1395" w:author="Risa" w:date="2021-06-16T16:30:00Z">
              <w:rPr>
                <w:color w:val="000000" w:themeColor="text1"/>
                <w:sz w:val="20"/>
                <w:szCs w:val="20"/>
                <w:shd w:val="clear" w:color="auto" w:fill="FFFFFF"/>
              </w:rPr>
            </w:rPrChange>
          </w:rPr>
          <w:delText xml:space="preserve">Foereid, B., Lehmann, J., Wurster, C., and Bird, M. (2015). Presence of black carbon in soil due to forest fire in the New Jersey pine barrens. </w:delText>
        </w:r>
        <w:r w:rsidRPr="005D01C9" w:rsidDel="005103C5">
          <w:rPr>
            <w:i/>
            <w:iCs/>
            <w:color w:val="000000" w:themeColor="text1"/>
            <w:sz w:val="22"/>
            <w:szCs w:val="22"/>
            <w:rPrChange w:id="1396" w:author="Risa" w:date="2021-06-16T16:30:00Z">
              <w:rPr>
                <w:i/>
                <w:iCs/>
                <w:color w:val="000000" w:themeColor="text1"/>
                <w:sz w:val="20"/>
                <w:szCs w:val="20"/>
              </w:rPr>
            </w:rPrChange>
          </w:rPr>
          <w:delText>J. Earth Sci. Eng.</w:delText>
        </w:r>
        <w:r w:rsidRPr="005D01C9" w:rsidDel="005103C5">
          <w:rPr>
            <w:color w:val="000000" w:themeColor="text1"/>
            <w:sz w:val="22"/>
            <w:szCs w:val="22"/>
            <w:shd w:val="clear" w:color="auto" w:fill="FFFFFF"/>
            <w:rPrChange w:id="1397" w:author="Risa" w:date="2021-06-16T16:30:00Z">
              <w:rPr>
                <w:color w:val="000000" w:themeColor="text1"/>
                <w:sz w:val="20"/>
                <w:szCs w:val="20"/>
                <w:shd w:val="clear" w:color="auto" w:fill="FFFFFF"/>
              </w:rPr>
            </w:rPrChange>
          </w:rPr>
          <w:delText xml:space="preserve"> 5, 91–97. doi: 10.17265/2159</w:delText>
        </w:r>
      </w:del>
    </w:p>
    <w:p w14:paraId="3DFE51A3" w14:textId="5B662F33" w:rsidR="00C800F6" w:rsidRPr="005D01C9" w:rsidDel="005103C5" w:rsidRDefault="00C800F6">
      <w:pPr>
        <w:pStyle w:val="ListParagraph"/>
        <w:autoSpaceDE w:val="0"/>
        <w:autoSpaceDN w:val="0"/>
        <w:adjustRightInd w:val="0"/>
        <w:spacing w:after="0" w:line="360" w:lineRule="auto"/>
        <w:ind w:left="360" w:hanging="360"/>
        <w:rPr>
          <w:del w:id="1398" w:author="Risa" w:date="2021-06-18T10:43:00Z"/>
          <w:color w:val="000000" w:themeColor="text1"/>
          <w:sz w:val="22"/>
          <w:szCs w:val="22"/>
          <w:shd w:val="clear" w:color="auto" w:fill="FFFFFF"/>
          <w:rPrChange w:id="1399" w:author="Risa" w:date="2021-06-16T16:30:00Z">
            <w:rPr>
              <w:del w:id="1400" w:author="Risa" w:date="2021-06-18T10:43:00Z"/>
              <w:color w:val="000000" w:themeColor="text1"/>
              <w:sz w:val="20"/>
              <w:szCs w:val="20"/>
              <w:shd w:val="clear" w:color="auto" w:fill="FFFFFF"/>
            </w:rPr>
          </w:rPrChange>
        </w:rPr>
        <w:pPrChange w:id="1401" w:author="Risa" w:date="2021-06-16T16:30:00Z">
          <w:pPr>
            <w:pStyle w:val="ListParagraph"/>
            <w:autoSpaceDE w:val="0"/>
            <w:autoSpaceDN w:val="0"/>
            <w:adjustRightInd w:val="0"/>
            <w:spacing w:line="240" w:lineRule="auto"/>
            <w:ind w:left="360" w:hanging="360"/>
            <w:jc w:val="both"/>
          </w:pPr>
        </w:pPrChange>
      </w:pPr>
      <w:del w:id="1402" w:author="Risa" w:date="2021-06-18T10:43:00Z">
        <w:r w:rsidRPr="005D01C9" w:rsidDel="005103C5">
          <w:rPr>
            <w:color w:val="000000" w:themeColor="text1"/>
            <w:sz w:val="22"/>
            <w:szCs w:val="22"/>
            <w:shd w:val="clear" w:color="auto" w:fill="FFFFFF"/>
            <w:rPrChange w:id="1403" w:author="Risa" w:date="2021-06-16T16:30:00Z">
              <w:rPr>
                <w:color w:val="000000" w:themeColor="text1"/>
                <w:sz w:val="20"/>
                <w:szCs w:val="20"/>
                <w:shd w:val="clear" w:color="auto" w:fill="FFFFFF"/>
              </w:rPr>
            </w:rPrChange>
          </w:rPr>
          <w:delText>Fuller, L. and Quine, C. (2016). Resilience and tree health: a basis for implementation in sustainable forest management. </w:delText>
        </w:r>
        <w:r w:rsidRPr="005D01C9" w:rsidDel="005103C5">
          <w:rPr>
            <w:i/>
            <w:iCs/>
            <w:color w:val="000000" w:themeColor="text1"/>
            <w:sz w:val="22"/>
            <w:szCs w:val="22"/>
            <w:shd w:val="clear" w:color="auto" w:fill="FFFFFF"/>
            <w:rPrChange w:id="1404" w:author="Risa" w:date="2021-06-16T16:30:00Z">
              <w:rPr>
                <w:i/>
                <w:iCs/>
                <w:color w:val="000000" w:themeColor="text1"/>
                <w:sz w:val="20"/>
                <w:szCs w:val="20"/>
                <w:shd w:val="clear" w:color="auto" w:fill="FFFFFF"/>
              </w:rPr>
            </w:rPrChange>
          </w:rPr>
          <w:delText>Forestry: An International Journal of Forest Research</w:delText>
        </w:r>
        <w:r w:rsidRPr="005D01C9" w:rsidDel="005103C5">
          <w:rPr>
            <w:color w:val="000000" w:themeColor="text1"/>
            <w:sz w:val="22"/>
            <w:szCs w:val="22"/>
            <w:shd w:val="clear" w:color="auto" w:fill="FFFFFF"/>
            <w:rPrChange w:id="1405"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406" w:author="Risa" w:date="2021-06-16T16:30:00Z">
              <w:rPr>
                <w:i/>
                <w:iCs/>
                <w:color w:val="000000" w:themeColor="text1"/>
                <w:sz w:val="20"/>
                <w:szCs w:val="20"/>
                <w:shd w:val="clear" w:color="auto" w:fill="FFFFFF"/>
              </w:rPr>
            </w:rPrChange>
          </w:rPr>
          <w:delText>89</w:delText>
        </w:r>
        <w:r w:rsidRPr="005D01C9" w:rsidDel="005103C5">
          <w:rPr>
            <w:color w:val="000000" w:themeColor="text1"/>
            <w:sz w:val="22"/>
            <w:szCs w:val="22"/>
            <w:shd w:val="clear" w:color="auto" w:fill="FFFFFF"/>
            <w:rPrChange w:id="1407" w:author="Risa" w:date="2021-06-16T16:30:00Z">
              <w:rPr>
                <w:color w:val="000000" w:themeColor="text1"/>
                <w:sz w:val="20"/>
                <w:szCs w:val="20"/>
                <w:shd w:val="clear" w:color="auto" w:fill="FFFFFF"/>
              </w:rPr>
            </w:rPrChange>
          </w:rPr>
          <w:delText>(1), 7-19.</w:delText>
        </w:r>
      </w:del>
    </w:p>
    <w:p w14:paraId="1A4A812F" w14:textId="4E2DBD62" w:rsidR="00AE173C" w:rsidRPr="005D01C9" w:rsidDel="005103C5" w:rsidRDefault="00AE173C">
      <w:pPr>
        <w:pStyle w:val="ListParagraph"/>
        <w:autoSpaceDE w:val="0"/>
        <w:autoSpaceDN w:val="0"/>
        <w:adjustRightInd w:val="0"/>
        <w:spacing w:after="0" w:line="360" w:lineRule="auto"/>
        <w:ind w:left="360" w:hanging="360"/>
        <w:rPr>
          <w:del w:id="1408" w:author="Risa" w:date="2021-06-18T10:43:00Z"/>
          <w:color w:val="000000" w:themeColor="text1"/>
          <w:sz w:val="22"/>
          <w:szCs w:val="22"/>
          <w:rPrChange w:id="1409" w:author="Risa" w:date="2021-06-16T16:30:00Z">
            <w:rPr>
              <w:del w:id="1410" w:author="Risa" w:date="2021-06-18T10:43:00Z"/>
              <w:color w:val="000000" w:themeColor="text1"/>
              <w:sz w:val="20"/>
              <w:szCs w:val="20"/>
            </w:rPr>
          </w:rPrChange>
        </w:rPr>
        <w:pPrChange w:id="1411" w:author="Risa" w:date="2021-06-16T16:30:00Z">
          <w:pPr>
            <w:pStyle w:val="ListParagraph"/>
            <w:autoSpaceDE w:val="0"/>
            <w:autoSpaceDN w:val="0"/>
            <w:adjustRightInd w:val="0"/>
            <w:spacing w:line="240" w:lineRule="auto"/>
            <w:ind w:left="360" w:hanging="360"/>
            <w:jc w:val="both"/>
          </w:pPr>
        </w:pPrChange>
      </w:pPr>
      <w:del w:id="1412" w:author="Risa" w:date="2021-06-18T10:43:00Z">
        <w:r w:rsidRPr="005D01C9" w:rsidDel="005103C5">
          <w:rPr>
            <w:color w:val="000000" w:themeColor="text1"/>
            <w:sz w:val="22"/>
            <w:szCs w:val="22"/>
            <w:rPrChange w:id="1413" w:author="Risa" w:date="2021-06-16T16:30:00Z">
              <w:rPr>
                <w:color w:val="000000" w:themeColor="text1"/>
                <w:sz w:val="20"/>
                <w:szCs w:val="20"/>
              </w:rPr>
            </w:rPrChange>
          </w:rPr>
          <w:delText xml:space="preserve">Harris, T., Rajakaruna, N., Nelson, S. and P. Vaux. (2012). Stressors and threats to the flora of Acadia National Park, Maine: Current knowledge, information gaps, and future directions. </w:delText>
        </w:r>
        <w:r w:rsidRPr="005D01C9" w:rsidDel="005103C5">
          <w:rPr>
            <w:i/>
            <w:iCs/>
            <w:color w:val="000000" w:themeColor="text1"/>
            <w:sz w:val="22"/>
            <w:szCs w:val="22"/>
            <w:rPrChange w:id="1414" w:author="Risa" w:date="2021-06-16T16:30:00Z">
              <w:rPr>
                <w:i/>
                <w:iCs/>
                <w:color w:val="000000" w:themeColor="text1"/>
                <w:sz w:val="20"/>
                <w:szCs w:val="20"/>
              </w:rPr>
            </w:rPrChange>
          </w:rPr>
          <w:delText>Journal of the Torrey Botanical Society</w:delText>
        </w:r>
        <w:r w:rsidRPr="005D01C9" w:rsidDel="005103C5">
          <w:rPr>
            <w:color w:val="000000" w:themeColor="text1"/>
            <w:sz w:val="22"/>
            <w:szCs w:val="22"/>
            <w:rPrChange w:id="1415" w:author="Risa" w:date="2021-06-16T16:30:00Z">
              <w:rPr>
                <w:color w:val="000000" w:themeColor="text1"/>
                <w:sz w:val="20"/>
                <w:szCs w:val="20"/>
              </w:rPr>
            </w:rPrChange>
          </w:rPr>
          <w:delText>, 139 (3), 323-344.</w:delText>
        </w:r>
      </w:del>
    </w:p>
    <w:p w14:paraId="082763C5" w14:textId="7069CC8D" w:rsidR="0070579E" w:rsidRPr="005D01C9" w:rsidDel="005103C5" w:rsidRDefault="0070579E">
      <w:pPr>
        <w:pStyle w:val="ListParagraph"/>
        <w:autoSpaceDE w:val="0"/>
        <w:autoSpaceDN w:val="0"/>
        <w:adjustRightInd w:val="0"/>
        <w:spacing w:after="0" w:line="360" w:lineRule="auto"/>
        <w:ind w:left="360" w:hanging="360"/>
        <w:rPr>
          <w:del w:id="1416" w:author="Risa" w:date="2021-06-18T10:43:00Z"/>
          <w:color w:val="000000" w:themeColor="text1"/>
          <w:sz w:val="22"/>
          <w:szCs w:val="22"/>
          <w:shd w:val="clear" w:color="auto" w:fill="FFFFFF"/>
          <w:rPrChange w:id="1417" w:author="Risa" w:date="2021-06-16T16:30:00Z">
            <w:rPr>
              <w:del w:id="1418" w:author="Risa" w:date="2021-06-18T10:43:00Z"/>
              <w:color w:val="000000" w:themeColor="text1"/>
              <w:sz w:val="20"/>
              <w:szCs w:val="20"/>
              <w:shd w:val="clear" w:color="auto" w:fill="FFFFFF"/>
            </w:rPr>
          </w:rPrChange>
        </w:rPr>
        <w:pPrChange w:id="1419" w:author="Risa" w:date="2021-06-16T16:30:00Z">
          <w:pPr>
            <w:pStyle w:val="ListParagraph"/>
            <w:autoSpaceDE w:val="0"/>
            <w:autoSpaceDN w:val="0"/>
            <w:adjustRightInd w:val="0"/>
            <w:spacing w:line="240" w:lineRule="auto"/>
            <w:ind w:left="360" w:hanging="360"/>
            <w:jc w:val="both"/>
          </w:pPr>
        </w:pPrChange>
      </w:pPr>
      <w:del w:id="1420" w:author="Risa" w:date="2021-06-18T10:43:00Z">
        <w:r w:rsidRPr="005D01C9" w:rsidDel="005103C5">
          <w:rPr>
            <w:color w:val="000000" w:themeColor="text1"/>
            <w:sz w:val="22"/>
            <w:szCs w:val="22"/>
            <w:shd w:val="clear" w:color="auto" w:fill="FFFFFF"/>
            <w:rPrChange w:id="1421" w:author="Risa" w:date="2021-06-16T16:30:00Z">
              <w:rPr>
                <w:color w:val="000000" w:themeColor="text1"/>
                <w:sz w:val="20"/>
                <w:szCs w:val="20"/>
                <w:shd w:val="clear" w:color="auto" w:fill="FFFFFF"/>
              </w:rPr>
            </w:rPrChange>
          </w:rPr>
          <w:delText>Heuss, Molly (2018). Evaluating The Impacts Of Southern Pine Beetle On Pitch Pine Forest Dynamics In A Newly Invaded Region.</w:delText>
        </w:r>
        <w:r w:rsidR="000F799F" w:rsidRPr="005D01C9" w:rsidDel="005103C5">
          <w:rPr>
            <w:color w:val="000000" w:themeColor="text1"/>
            <w:sz w:val="22"/>
            <w:szCs w:val="22"/>
            <w:shd w:val="clear" w:color="auto" w:fill="FFFFFF"/>
            <w:rPrChange w:id="1422" w:author="Risa" w:date="2021-06-16T16:30:00Z">
              <w:rPr>
                <w:color w:val="000000" w:themeColor="text1"/>
                <w:sz w:val="20"/>
                <w:szCs w:val="20"/>
                <w:shd w:val="clear" w:color="auto" w:fill="FFFFFF"/>
              </w:rPr>
            </w:rPrChange>
          </w:rPr>
          <w:delText xml:space="preserve"> Masters thesis, University of Vermont, </w:delText>
        </w:r>
        <w:r w:rsidR="00BA1C72" w:rsidRPr="005D01C9" w:rsidDel="005103C5">
          <w:rPr>
            <w:color w:val="000000" w:themeColor="text1"/>
            <w:sz w:val="22"/>
            <w:szCs w:val="22"/>
            <w:shd w:val="clear" w:color="auto" w:fill="FFFFFF"/>
            <w:rPrChange w:id="1423" w:author="Risa" w:date="2021-06-16T16:30:00Z">
              <w:rPr>
                <w:color w:val="000000" w:themeColor="text1"/>
                <w:sz w:val="20"/>
                <w:szCs w:val="20"/>
                <w:shd w:val="clear" w:color="auto" w:fill="FFFFFF"/>
              </w:rPr>
            </w:rPrChange>
          </w:rPr>
          <w:delText>pp.67.</w:delText>
        </w:r>
      </w:del>
    </w:p>
    <w:p w14:paraId="7C31B565" w14:textId="30F3E1DE" w:rsidR="005767E6" w:rsidRPr="005D01C9" w:rsidDel="005103C5" w:rsidRDefault="005767E6">
      <w:pPr>
        <w:pStyle w:val="ListParagraph"/>
        <w:autoSpaceDE w:val="0"/>
        <w:autoSpaceDN w:val="0"/>
        <w:adjustRightInd w:val="0"/>
        <w:spacing w:after="0" w:line="360" w:lineRule="auto"/>
        <w:ind w:left="360" w:hanging="360"/>
        <w:rPr>
          <w:del w:id="1424" w:author="Risa" w:date="2021-06-18T10:43:00Z"/>
          <w:color w:val="000000" w:themeColor="text1"/>
          <w:sz w:val="22"/>
          <w:szCs w:val="22"/>
          <w:shd w:val="clear" w:color="auto" w:fill="FFFFFF"/>
          <w:rPrChange w:id="1425" w:author="Risa" w:date="2021-06-16T16:30:00Z">
            <w:rPr>
              <w:del w:id="1426" w:author="Risa" w:date="2021-06-18T10:43:00Z"/>
              <w:color w:val="000000" w:themeColor="text1"/>
              <w:sz w:val="20"/>
              <w:szCs w:val="20"/>
              <w:shd w:val="clear" w:color="auto" w:fill="FFFFFF"/>
            </w:rPr>
          </w:rPrChange>
        </w:rPr>
        <w:pPrChange w:id="1427" w:author="Risa" w:date="2021-06-16T16:30:00Z">
          <w:pPr>
            <w:pStyle w:val="ListParagraph"/>
            <w:autoSpaceDE w:val="0"/>
            <w:autoSpaceDN w:val="0"/>
            <w:adjustRightInd w:val="0"/>
            <w:spacing w:line="240" w:lineRule="auto"/>
            <w:ind w:left="360" w:hanging="360"/>
            <w:jc w:val="both"/>
          </w:pPr>
        </w:pPrChange>
      </w:pPr>
      <w:commentRangeStart w:id="1428"/>
      <w:del w:id="1429" w:author="Risa" w:date="2021-06-18T10:43:00Z">
        <w:r w:rsidRPr="005D01C9" w:rsidDel="005103C5">
          <w:rPr>
            <w:color w:val="000000" w:themeColor="text1"/>
            <w:sz w:val="22"/>
            <w:szCs w:val="22"/>
            <w:shd w:val="clear" w:color="auto" w:fill="FFFFFF"/>
            <w:rPrChange w:id="1430" w:author="Risa" w:date="2021-06-16T16:30:00Z">
              <w:rPr>
                <w:color w:val="000000" w:themeColor="text1"/>
                <w:sz w:val="20"/>
                <w:szCs w:val="20"/>
                <w:shd w:val="clear" w:color="auto" w:fill="FFFFFF"/>
              </w:rPr>
            </w:rPrChange>
          </w:rPr>
          <w:delText>Howard, L. (2010). Community composition and fire dynamics of high elevation pitch pine woodlands in northeastern West Virginia. </w:delText>
        </w:r>
        <w:r w:rsidRPr="005D01C9" w:rsidDel="005103C5">
          <w:rPr>
            <w:i/>
            <w:iCs/>
            <w:color w:val="000000" w:themeColor="text1"/>
            <w:sz w:val="22"/>
            <w:szCs w:val="22"/>
            <w:shd w:val="clear" w:color="auto" w:fill="FFFFFF"/>
            <w:rPrChange w:id="1431" w:author="Risa" w:date="2021-06-16T16:30:00Z">
              <w:rPr>
                <w:i/>
                <w:iCs/>
                <w:color w:val="000000" w:themeColor="text1"/>
                <w:sz w:val="20"/>
                <w:szCs w:val="20"/>
                <w:shd w:val="clear" w:color="auto" w:fill="FFFFFF"/>
              </w:rPr>
            </w:rPrChange>
          </w:rPr>
          <w:delText>WV Division of Natural Resources, Elkins, WV</w:delText>
        </w:r>
        <w:r w:rsidRPr="005D01C9" w:rsidDel="005103C5">
          <w:rPr>
            <w:color w:val="000000" w:themeColor="text1"/>
            <w:sz w:val="22"/>
            <w:szCs w:val="22"/>
            <w:shd w:val="clear" w:color="auto" w:fill="FFFFFF"/>
            <w:rPrChange w:id="1432" w:author="Risa" w:date="2021-06-16T16:30:00Z">
              <w:rPr>
                <w:color w:val="000000" w:themeColor="text1"/>
                <w:sz w:val="20"/>
                <w:szCs w:val="20"/>
                <w:shd w:val="clear" w:color="auto" w:fill="FFFFFF"/>
              </w:rPr>
            </w:rPrChange>
          </w:rPr>
          <w:delText>.</w:delText>
        </w:r>
        <w:commentRangeEnd w:id="1428"/>
        <w:r w:rsidR="00CB6BC2" w:rsidDel="005103C5">
          <w:rPr>
            <w:rStyle w:val="CommentReference"/>
          </w:rPr>
          <w:commentReference w:id="1428"/>
        </w:r>
      </w:del>
    </w:p>
    <w:p w14:paraId="450A6437" w14:textId="02F693CE" w:rsidR="00AE173C" w:rsidRPr="005D01C9" w:rsidDel="005103C5" w:rsidRDefault="00AE173C">
      <w:pPr>
        <w:pStyle w:val="ListParagraph"/>
        <w:autoSpaceDE w:val="0"/>
        <w:autoSpaceDN w:val="0"/>
        <w:adjustRightInd w:val="0"/>
        <w:spacing w:after="0" w:line="360" w:lineRule="auto"/>
        <w:ind w:left="360" w:hanging="360"/>
        <w:rPr>
          <w:del w:id="1433" w:author="Risa" w:date="2021-06-18T10:43:00Z"/>
          <w:color w:val="000000" w:themeColor="text1"/>
          <w:sz w:val="22"/>
          <w:szCs w:val="22"/>
          <w:shd w:val="clear" w:color="auto" w:fill="FFFFFF"/>
          <w:rPrChange w:id="1434" w:author="Risa" w:date="2021-06-16T16:30:00Z">
            <w:rPr>
              <w:del w:id="1435" w:author="Risa" w:date="2021-06-18T10:43:00Z"/>
              <w:color w:val="000000" w:themeColor="text1"/>
              <w:sz w:val="20"/>
              <w:szCs w:val="20"/>
              <w:shd w:val="clear" w:color="auto" w:fill="FFFFFF"/>
            </w:rPr>
          </w:rPrChange>
        </w:rPr>
        <w:pPrChange w:id="1436" w:author="Risa" w:date="2021-06-16T16:30:00Z">
          <w:pPr>
            <w:pStyle w:val="ListParagraph"/>
            <w:autoSpaceDE w:val="0"/>
            <w:autoSpaceDN w:val="0"/>
            <w:adjustRightInd w:val="0"/>
            <w:spacing w:line="240" w:lineRule="auto"/>
            <w:ind w:left="360" w:hanging="360"/>
            <w:jc w:val="both"/>
          </w:pPr>
        </w:pPrChange>
      </w:pPr>
      <w:del w:id="1437" w:author="Risa" w:date="2021-06-18T10:43:00Z">
        <w:r w:rsidRPr="005D01C9" w:rsidDel="005103C5">
          <w:rPr>
            <w:color w:val="000000" w:themeColor="text1"/>
            <w:sz w:val="22"/>
            <w:szCs w:val="22"/>
            <w:shd w:val="clear" w:color="auto" w:fill="FFFFFF"/>
            <w:rPrChange w:id="1438" w:author="Risa" w:date="2021-06-16T16:30:00Z">
              <w:rPr>
                <w:color w:val="000000" w:themeColor="text1"/>
                <w:sz w:val="20"/>
                <w:szCs w:val="20"/>
                <w:shd w:val="clear" w:color="auto" w:fill="FFFFFF"/>
              </w:rPr>
            </w:rPrChange>
          </w:rPr>
          <w:delText>Howard, L.</w:delText>
        </w:r>
        <w:r w:rsidR="004A6323" w:rsidRPr="005D01C9" w:rsidDel="005103C5">
          <w:rPr>
            <w:color w:val="000000" w:themeColor="text1"/>
            <w:sz w:val="22"/>
            <w:szCs w:val="22"/>
            <w:shd w:val="clear" w:color="auto" w:fill="FFFFFF"/>
            <w:rPrChange w:id="1439"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440" w:author="Risa" w:date="2021-06-16T16:30:00Z">
              <w:rPr>
                <w:color w:val="000000" w:themeColor="text1"/>
                <w:sz w:val="20"/>
                <w:szCs w:val="20"/>
                <w:shd w:val="clear" w:color="auto" w:fill="FFFFFF"/>
              </w:rPr>
            </w:rPrChange>
          </w:rPr>
          <w:delText xml:space="preserve"> Stelacio, M. (2011). Fire and the development of high-elevation pitch pine communities in northeastern West Virginia. </w:delText>
        </w:r>
        <w:r w:rsidRPr="005D01C9" w:rsidDel="005103C5">
          <w:rPr>
            <w:i/>
            <w:iCs/>
            <w:color w:val="000000" w:themeColor="text1"/>
            <w:sz w:val="22"/>
            <w:szCs w:val="22"/>
            <w:rPrChange w:id="1441" w:author="Risa" w:date="2021-06-16T16:30:00Z">
              <w:rPr>
                <w:i/>
                <w:iCs/>
                <w:color w:val="000000" w:themeColor="text1"/>
                <w:sz w:val="20"/>
                <w:szCs w:val="20"/>
              </w:rPr>
            </w:rPrChange>
          </w:rPr>
          <w:delText>Bulletin of the New Jersey Academy of Science</w:delText>
        </w:r>
        <w:r w:rsidRPr="005D01C9" w:rsidDel="005103C5">
          <w:rPr>
            <w:color w:val="000000" w:themeColor="text1"/>
            <w:sz w:val="22"/>
            <w:szCs w:val="22"/>
            <w:shd w:val="clear" w:color="auto" w:fill="FFFFFF"/>
            <w:rPrChange w:id="1442"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443" w:author="Risa" w:date="2021-06-16T16:30:00Z">
              <w:rPr>
                <w:i/>
                <w:iCs/>
                <w:color w:val="000000" w:themeColor="text1"/>
                <w:sz w:val="20"/>
                <w:szCs w:val="20"/>
              </w:rPr>
            </w:rPrChange>
          </w:rPr>
          <w:delText>56</w:delText>
        </w:r>
        <w:r w:rsidRPr="005D01C9" w:rsidDel="005103C5">
          <w:rPr>
            <w:color w:val="000000" w:themeColor="text1"/>
            <w:sz w:val="22"/>
            <w:szCs w:val="22"/>
            <w:shd w:val="clear" w:color="auto" w:fill="FFFFFF"/>
            <w:rPrChange w:id="1444" w:author="Risa" w:date="2021-06-16T16:30:00Z">
              <w:rPr>
                <w:color w:val="000000" w:themeColor="text1"/>
                <w:sz w:val="20"/>
                <w:szCs w:val="20"/>
                <w:shd w:val="clear" w:color="auto" w:fill="FFFFFF"/>
              </w:rPr>
            </w:rPrChange>
          </w:rPr>
          <w:delText>(2), 19-23.</w:delText>
        </w:r>
      </w:del>
    </w:p>
    <w:p w14:paraId="03110988" w14:textId="074E004A" w:rsidR="00380D11" w:rsidRPr="005D01C9" w:rsidDel="005103C5" w:rsidRDefault="00380D11">
      <w:pPr>
        <w:pStyle w:val="ListParagraph"/>
        <w:autoSpaceDE w:val="0"/>
        <w:autoSpaceDN w:val="0"/>
        <w:adjustRightInd w:val="0"/>
        <w:spacing w:after="0" w:line="360" w:lineRule="auto"/>
        <w:ind w:left="360" w:hanging="360"/>
        <w:rPr>
          <w:del w:id="1445" w:author="Risa" w:date="2021-06-18T10:43:00Z"/>
          <w:color w:val="000000" w:themeColor="text1"/>
          <w:sz w:val="22"/>
          <w:szCs w:val="22"/>
          <w:shd w:val="clear" w:color="auto" w:fill="FFFFFF"/>
          <w:rPrChange w:id="1446" w:author="Risa" w:date="2021-06-16T16:30:00Z">
            <w:rPr>
              <w:del w:id="1447" w:author="Risa" w:date="2021-06-18T10:43:00Z"/>
              <w:color w:val="000000" w:themeColor="text1"/>
              <w:sz w:val="20"/>
              <w:szCs w:val="20"/>
              <w:shd w:val="clear" w:color="auto" w:fill="FFFFFF"/>
            </w:rPr>
          </w:rPrChange>
        </w:rPr>
        <w:pPrChange w:id="1448" w:author="Risa" w:date="2021-06-16T16:30:00Z">
          <w:pPr>
            <w:pStyle w:val="ListParagraph"/>
            <w:autoSpaceDE w:val="0"/>
            <w:autoSpaceDN w:val="0"/>
            <w:adjustRightInd w:val="0"/>
            <w:spacing w:line="240" w:lineRule="auto"/>
            <w:ind w:left="360" w:hanging="360"/>
            <w:jc w:val="both"/>
          </w:pPr>
        </w:pPrChange>
      </w:pPr>
      <w:del w:id="1449" w:author="Risa" w:date="2021-06-18T10:43:00Z">
        <w:r w:rsidRPr="005D01C9" w:rsidDel="005103C5">
          <w:rPr>
            <w:color w:val="000000" w:themeColor="text1"/>
            <w:sz w:val="22"/>
            <w:szCs w:val="22"/>
            <w:shd w:val="clear" w:color="auto" w:fill="FFFFFF"/>
            <w:rPrChange w:id="1450" w:author="Risa" w:date="2021-06-16T16:30:00Z">
              <w:rPr>
                <w:color w:val="000000" w:themeColor="text1"/>
                <w:sz w:val="20"/>
                <w:szCs w:val="20"/>
                <w:shd w:val="clear" w:color="auto" w:fill="FFFFFF"/>
              </w:rPr>
            </w:rPrChange>
          </w:rPr>
          <w:delText>Ibáñez, I., Acharya, K., Juno, E., Karounos, C., Lee, B. R., McCollum, C., ... &amp; Tourville, J. (2019). Forest resilience under global environmental change: Do we have the information we need? A systematic review. </w:delText>
        </w:r>
        <w:r w:rsidRPr="005D01C9" w:rsidDel="005103C5">
          <w:rPr>
            <w:i/>
            <w:iCs/>
            <w:color w:val="000000" w:themeColor="text1"/>
            <w:sz w:val="22"/>
            <w:szCs w:val="22"/>
            <w:shd w:val="clear" w:color="auto" w:fill="FFFFFF"/>
            <w:rPrChange w:id="1451" w:author="Risa" w:date="2021-06-16T16:30:00Z">
              <w:rPr>
                <w:i/>
                <w:iCs/>
                <w:color w:val="000000" w:themeColor="text1"/>
                <w:sz w:val="20"/>
                <w:szCs w:val="20"/>
                <w:shd w:val="clear" w:color="auto" w:fill="FFFFFF"/>
              </w:rPr>
            </w:rPrChange>
          </w:rPr>
          <w:delText>PloS one</w:delText>
        </w:r>
        <w:r w:rsidRPr="005D01C9" w:rsidDel="005103C5">
          <w:rPr>
            <w:color w:val="000000" w:themeColor="text1"/>
            <w:sz w:val="22"/>
            <w:szCs w:val="22"/>
            <w:shd w:val="clear" w:color="auto" w:fill="FFFFFF"/>
            <w:rPrChange w:id="1452"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453" w:author="Risa" w:date="2021-06-16T16:30:00Z">
              <w:rPr>
                <w:i/>
                <w:iCs/>
                <w:color w:val="000000" w:themeColor="text1"/>
                <w:sz w:val="20"/>
                <w:szCs w:val="20"/>
                <w:shd w:val="clear" w:color="auto" w:fill="FFFFFF"/>
              </w:rPr>
            </w:rPrChange>
          </w:rPr>
          <w:delText>14</w:delText>
        </w:r>
        <w:r w:rsidRPr="005D01C9" w:rsidDel="005103C5">
          <w:rPr>
            <w:color w:val="000000" w:themeColor="text1"/>
            <w:sz w:val="22"/>
            <w:szCs w:val="22"/>
            <w:shd w:val="clear" w:color="auto" w:fill="FFFFFF"/>
            <w:rPrChange w:id="1454" w:author="Risa" w:date="2021-06-16T16:30:00Z">
              <w:rPr>
                <w:color w:val="000000" w:themeColor="text1"/>
                <w:sz w:val="20"/>
                <w:szCs w:val="20"/>
                <w:shd w:val="clear" w:color="auto" w:fill="FFFFFF"/>
              </w:rPr>
            </w:rPrChange>
          </w:rPr>
          <w:delText>(9), e0222207.</w:delText>
        </w:r>
      </w:del>
    </w:p>
    <w:p w14:paraId="27C48C7D" w14:textId="4D03B2D2" w:rsidR="0039319F" w:rsidRPr="005D01C9" w:rsidDel="005103C5" w:rsidRDefault="00AE173C">
      <w:pPr>
        <w:pStyle w:val="ListParagraph"/>
        <w:autoSpaceDE w:val="0"/>
        <w:autoSpaceDN w:val="0"/>
        <w:adjustRightInd w:val="0"/>
        <w:spacing w:after="0" w:line="360" w:lineRule="auto"/>
        <w:ind w:left="360" w:hanging="360"/>
        <w:rPr>
          <w:del w:id="1455" w:author="Risa" w:date="2021-06-18T10:43:00Z"/>
          <w:color w:val="000000" w:themeColor="text1"/>
          <w:sz w:val="22"/>
          <w:szCs w:val="22"/>
          <w:shd w:val="clear" w:color="auto" w:fill="FFFFFF"/>
          <w:rPrChange w:id="1456" w:author="Risa" w:date="2021-06-16T16:30:00Z">
            <w:rPr>
              <w:del w:id="1457" w:author="Risa" w:date="2021-06-18T10:43:00Z"/>
              <w:color w:val="000000" w:themeColor="text1"/>
              <w:sz w:val="20"/>
              <w:szCs w:val="20"/>
              <w:shd w:val="clear" w:color="auto" w:fill="FFFFFF"/>
            </w:rPr>
          </w:rPrChange>
        </w:rPr>
        <w:pPrChange w:id="1458" w:author="Risa" w:date="2021-06-16T16:30:00Z">
          <w:pPr>
            <w:pStyle w:val="ListParagraph"/>
            <w:autoSpaceDE w:val="0"/>
            <w:autoSpaceDN w:val="0"/>
            <w:adjustRightInd w:val="0"/>
            <w:spacing w:line="240" w:lineRule="auto"/>
            <w:ind w:left="360" w:hanging="360"/>
            <w:jc w:val="both"/>
          </w:pPr>
        </w:pPrChange>
      </w:pPr>
      <w:del w:id="1459" w:author="Risa" w:date="2021-06-18T10:43:00Z">
        <w:r w:rsidRPr="005D01C9" w:rsidDel="005103C5">
          <w:rPr>
            <w:color w:val="000000" w:themeColor="text1"/>
            <w:sz w:val="22"/>
            <w:szCs w:val="22"/>
            <w:shd w:val="clear" w:color="auto" w:fill="FFFFFF"/>
            <w:rPrChange w:id="1460" w:author="Risa" w:date="2021-06-16T16:30:00Z">
              <w:rPr>
                <w:color w:val="000000" w:themeColor="text1"/>
                <w:sz w:val="20"/>
                <w:szCs w:val="20"/>
                <w:shd w:val="clear" w:color="auto" w:fill="FFFFFF"/>
              </w:rPr>
            </w:rPrChange>
          </w:rPr>
          <w:delText xml:space="preserve">Inglett, P., Reddy, K., Newman, S., and Lorenzen, B. (2007). Increased soil stable nitrogen isotopic ratio following phosphorus enrichment: historical patterns and tests of two hypotheses in a phosphorus-limited wetland. </w:delText>
        </w:r>
        <w:r w:rsidRPr="005D01C9" w:rsidDel="005103C5">
          <w:rPr>
            <w:i/>
            <w:iCs/>
            <w:color w:val="000000" w:themeColor="text1"/>
            <w:sz w:val="22"/>
            <w:szCs w:val="22"/>
            <w:rPrChange w:id="1461" w:author="Risa" w:date="2021-06-16T16:30:00Z">
              <w:rPr>
                <w:i/>
                <w:iCs/>
                <w:color w:val="000000" w:themeColor="text1"/>
                <w:sz w:val="20"/>
                <w:szCs w:val="20"/>
              </w:rPr>
            </w:rPrChange>
          </w:rPr>
          <w:delText>Oecologia</w:delText>
        </w:r>
        <w:r w:rsidRPr="005D01C9" w:rsidDel="005103C5">
          <w:rPr>
            <w:color w:val="000000" w:themeColor="text1"/>
            <w:sz w:val="22"/>
            <w:szCs w:val="22"/>
            <w:shd w:val="clear" w:color="auto" w:fill="FFFFFF"/>
            <w:rPrChange w:id="1462"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463" w:author="Risa" w:date="2021-06-16T16:30:00Z">
              <w:rPr>
                <w:i/>
                <w:iCs/>
                <w:color w:val="000000" w:themeColor="text1"/>
                <w:sz w:val="20"/>
                <w:szCs w:val="20"/>
              </w:rPr>
            </w:rPrChange>
          </w:rPr>
          <w:delText>153</w:delText>
        </w:r>
        <w:r w:rsidRPr="005D01C9" w:rsidDel="005103C5">
          <w:rPr>
            <w:color w:val="000000" w:themeColor="text1"/>
            <w:sz w:val="22"/>
            <w:szCs w:val="22"/>
            <w:shd w:val="clear" w:color="auto" w:fill="FFFFFF"/>
            <w:rPrChange w:id="1464" w:author="Risa" w:date="2021-06-16T16:30:00Z">
              <w:rPr>
                <w:color w:val="000000" w:themeColor="text1"/>
                <w:sz w:val="20"/>
                <w:szCs w:val="20"/>
                <w:shd w:val="clear" w:color="auto" w:fill="FFFFFF"/>
              </w:rPr>
            </w:rPrChange>
          </w:rPr>
          <w:delText>(1), 99-109</w:delText>
        </w:r>
        <w:r w:rsidR="0039319F" w:rsidRPr="005D01C9" w:rsidDel="005103C5">
          <w:rPr>
            <w:color w:val="000000" w:themeColor="text1"/>
            <w:sz w:val="22"/>
            <w:szCs w:val="22"/>
            <w:shd w:val="clear" w:color="auto" w:fill="FFFFFF"/>
            <w:rPrChange w:id="1465" w:author="Risa" w:date="2021-06-16T16:30:00Z">
              <w:rPr>
                <w:color w:val="000000" w:themeColor="text1"/>
                <w:sz w:val="20"/>
                <w:szCs w:val="20"/>
                <w:shd w:val="clear" w:color="auto" w:fill="FFFFFF"/>
              </w:rPr>
            </w:rPrChange>
          </w:rPr>
          <w:delText>.</w:delText>
        </w:r>
      </w:del>
    </w:p>
    <w:p w14:paraId="30816A6D" w14:textId="11A50444" w:rsidR="0039319F" w:rsidRPr="005D01C9" w:rsidDel="005103C5" w:rsidRDefault="0039319F">
      <w:pPr>
        <w:pStyle w:val="ListParagraph"/>
        <w:autoSpaceDE w:val="0"/>
        <w:autoSpaceDN w:val="0"/>
        <w:adjustRightInd w:val="0"/>
        <w:spacing w:after="0" w:line="360" w:lineRule="auto"/>
        <w:ind w:left="360" w:hanging="360"/>
        <w:rPr>
          <w:del w:id="1466" w:author="Risa" w:date="2021-06-18T10:43:00Z"/>
          <w:color w:val="000000" w:themeColor="text1"/>
          <w:sz w:val="22"/>
          <w:szCs w:val="22"/>
          <w:shd w:val="clear" w:color="auto" w:fill="E5E6E7"/>
          <w:rPrChange w:id="1467" w:author="Risa" w:date="2021-06-16T16:30:00Z">
            <w:rPr>
              <w:del w:id="1468" w:author="Risa" w:date="2021-06-18T10:43:00Z"/>
              <w:color w:val="000000" w:themeColor="text1"/>
              <w:sz w:val="20"/>
              <w:szCs w:val="20"/>
              <w:shd w:val="clear" w:color="auto" w:fill="E5E6E7"/>
            </w:rPr>
          </w:rPrChange>
        </w:rPr>
        <w:pPrChange w:id="1469" w:author="Risa" w:date="2021-06-16T16:30:00Z">
          <w:pPr>
            <w:pStyle w:val="ListParagraph"/>
            <w:autoSpaceDE w:val="0"/>
            <w:autoSpaceDN w:val="0"/>
            <w:adjustRightInd w:val="0"/>
            <w:spacing w:line="240" w:lineRule="auto"/>
            <w:ind w:left="360" w:hanging="360"/>
            <w:jc w:val="both"/>
          </w:pPr>
        </w:pPrChange>
      </w:pPr>
      <w:del w:id="1470" w:author="Risa" w:date="2021-06-18T10:43:00Z">
        <w:r w:rsidRPr="005D01C9" w:rsidDel="005103C5">
          <w:rPr>
            <w:color w:val="000000" w:themeColor="text1"/>
            <w:sz w:val="22"/>
            <w:szCs w:val="22"/>
            <w:shd w:val="clear" w:color="auto" w:fill="FFFFFF"/>
            <w:rPrChange w:id="1471" w:author="Risa" w:date="2021-06-16T16:30:00Z">
              <w:rPr>
                <w:color w:val="000000" w:themeColor="text1"/>
                <w:sz w:val="20"/>
                <w:szCs w:val="20"/>
                <w:shd w:val="clear" w:color="auto" w:fill="FFFFFF"/>
              </w:rPr>
            </w:rPrChange>
          </w:rPr>
          <w:delText>Jagels, R., Jiang, M., Marden, S. and Carlisle, J. 2002. Red spruce canopy response to acid fog exposure. Atmos. Res 64: 169-178.</w:delText>
        </w:r>
      </w:del>
    </w:p>
    <w:p w14:paraId="00F40F15" w14:textId="7BE6791D" w:rsidR="00AE173C" w:rsidRPr="005D01C9" w:rsidDel="005103C5" w:rsidRDefault="00AE173C">
      <w:pPr>
        <w:pStyle w:val="ListParagraph"/>
        <w:autoSpaceDE w:val="0"/>
        <w:autoSpaceDN w:val="0"/>
        <w:adjustRightInd w:val="0"/>
        <w:spacing w:after="0" w:line="360" w:lineRule="auto"/>
        <w:ind w:left="360" w:hanging="360"/>
        <w:rPr>
          <w:del w:id="1472" w:author="Risa" w:date="2021-06-18T10:43:00Z"/>
          <w:color w:val="000000" w:themeColor="text1"/>
          <w:sz w:val="22"/>
          <w:szCs w:val="22"/>
          <w:shd w:val="clear" w:color="auto" w:fill="FFFFFF"/>
          <w:rPrChange w:id="1473" w:author="Risa" w:date="2021-06-16T16:30:00Z">
            <w:rPr>
              <w:del w:id="1474" w:author="Risa" w:date="2021-06-18T10:43:00Z"/>
              <w:color w:val="000000" w:themeColor="text1"/>
              <w:sz w:val="20"/>
              <w:szCs w:val="20"/>
              <w:shd w:val="clear" w:color="auto" w:fill="FFFFFF"/>
            </w:rPr>
          </w:rPrChange>
        </w:rPr>
        <w:pPrChange w:id="1475" w:author="Risa" w:date="2021-06-16T16:30:00Z">
          <w:pPr>
            <w:pStyle w:val="ListParagraph"/>
            <w:autoSpaceDE w:val="0"/>
            <w:autoSpaceDN w:val="0"/>
            <w:adjustRightInd w:val="0"/>
            <w:spacing w:line="240" w:lineRule="auto"/>
            <w:ind w:left="360" w:hanging="360"/>
            <w:jc w:val="both"/>
          </w:pPr>
        </w:pPrChange>
      </w:pPr>
      <w:del w:id="1476" w:author="Risa" w:date="2021-06-18T10:43:00Z">
        <w:r w:rsidRPr="005D01C9" w:rsidDel="005103C5">
          <w:rPr>
            <w:color w:val="000000" w:themeColor="text1"/>
            <w:sz w:val="22"/>
            <w:szCs w:val="22"/>
            <w:shd w:val="clear" w:color="auto" w:fill="FFFFFF"/>
            <w:rPrChange w:id="1477" w:author="Risa" w:date="2021-06-16T16:30:00Z">
              <w:rPr>
                <w:color w:val="000000" w:themeColor="text1"/>
                <w:sz w:val="20"/>
                <w:szCs w:val="20"/>
                <w:shd w:val="clear" w:color="auto" w:fill="FFFFFF"/>
              </w:rPr>
            </w:rPrChange>
          </w:rPr>
          <w:delText>Jingfang, Q., and Wenwei, L. (2018). A survey about characteristics of soil water retention curve. In </w:delText>
        </w:r>
        <w:r w:rsidRPr="005D01C9" w:rsidDel="005103C5">
          <w:rPr>
            <w:i/>
            <w:iCs/>
            <w:color w:val="000000" w:themeColor="text1"/>
            <w:sz w:val="22"/>
            <w:szCs w:val="22"/>
            <w:shd w:val="clear" w:color="auto" w:fill="FFFFFF"/>
            <w:rPrChange w:id="1478" w:author="Risa" w:date="2021-06-16T16:30:00Z">
              <w:rPr>
                <w:i/>
                <w:iCs/>
                <w:color w:val="000000" w:themeColor="text1"/>
                <w:sz w:val="20"/>
                <w:szCs w:val="20"/>
                <w:shd w:val="clear" w:color="auto" w:fill="FFFFFF"/>
              </w:rPr>
            </w:rPrChange>
          </w:rPr>
          <w:delText>IOP Conference Series: Earth and Environmental Science</w:delText>
        </w:r>
        <w:r w:rsidRPr="005D01C9" w:rsidDel="005103C5">
          <w:rPr>
            <w:color w:val="000000" w:themeColor="text1"/>
            <w:sz w:val="22"/>
            <w:szCs w:val="22"/>
            <w:shd w:val="clear" w:color="auto" w:fill="FFFFFF"/>
            <w:rPrChange w:id="1479" w:author="Risa" w:date="2021-06-16T16:30:00Z">
              <w:rPr>
                <w:color w:val="000000" w:themeColor="text1"/>
                <w:sz w:val="20"/>
                <w:szCs w:val="20"/>
                <w:shd w:val="clear" w:color="auto" w:fill="FFFFFF"/>
              </w:rPr>
            </w:rPrChange>
          </w:rPr>
          <w:delText xml:space="preserve"> (Vol. 153, No. 6, p. 062076). IOP Publishing. </w:delText>
        </w:r>
      </w:del>
    </w:p>
    <w:p w14:paraId="2DF35C24" w14:textId="5744DD4B" w:rsidR="00AE173C" w:rsidRPr="005D01C9" w:rsidDel="005103C5" w:rsidRDefault="00AE173C">
      <w:pPr>
        <w:pStyle w:val="ListParagraph"/>
        <w:autoSpaceDE w:val="0"/>
        <w:autoSpaceDN w:val="0"/>
        <w:adjustRightInd w:val="0"/>
        <w:spacing w:after="0" w:line="360" w:lineRule="auto"/>
        <w:ind w:left="360" w:hanging="360"/>
        <w:rPr>
          <w:del w:id="1480" w:author="Risa" w:date="2021-06-18T10:43:00Z"/>
          <w:color w:val="000000" w:themeColor="text1"/>
          <w:sz w:val="22"/>
          <w:szCs w:val="22"/>
          <w:shd w:val="clear" w:color="auto" w:fill="FFFFFF"/>
          <w:rPrChange w:id="1481" w:author="Risa" w:date="2021-06-16T16:30:00Z">
            <w:rPr>
              <w:del w:id="1482" w:author="Risa" w:date="2021-06-18T10:43:00Z"/>
              <w:color w:val="000000" w:themeColor="text1"/>
              <w:sz w:val="20"/>
              <w:szCs w:val="20"/>
              <w:shd w:val="clear" w:color="auto" w:fill="FFFFFF"/>
            </w:rPr>
          </w:rPrChange>
        </w:rPr>
        <w:pPrChange w:id="1483" w:author="Risa" w:date="2021-06-16T16:30:00Z">
          <w:pPr>
            <w:pStyle w:val="ListParagraph"/>
            <w:autoSpaceDE w:val="0"/>
            <w:autoSpaceDN w:val="0"/>
            <w:adjustRightInd w:val="0"/>
            <w:spacing w:line="240" w:lineRule="auto"/>
            <w:ind w:left="360" w:hanging="360"/>
            <w:jc w:val="both"/>
          </w:pPr>
        </w:pPrChange>
      </w:pPr>
      <w:del w:id="1484" w:author="Risa" w:date="2021-06-18T10:43:00Z">
        <w:r w:rsidRPr="005D01C9" w:rsidDel="005103C5">
          <w:rPr>
            <w:color w:val="000000" w:themeColor="text1"/>
            <w:sz w:val="22"/>
            <w:szCs w:val="22"/>
            <w:shd w:val="clear" w:color="auto" w:fill="FFFFFF"/>
            <w:rPrChange w:id="1485" w:author="Risa" w:date="2021-06-16T16:30:00Z">
              <w:rPr>
                <w:color w:val="000000" w:themeColor="text1"/>
                <w:sz w:val="20"/>
                <w:szCs w:val="20"/>
                <w:shd w:val="clear" w:color="auto" w:fill="FFFFFF"/>
              </w:rPr>
            </w:rPrChange>
          </w:rPr>
          <w:delText xml:space="preserve">Jordan, M., Patterson III, W. and Windisch, A. (2003). Conceptual ecological models for the Long Island pitch pine barrens: implications for managing rare plant communities. </w:delText>
        </w:r>
        <w:r w:rsidRPr="005D01C9" w:rsidDel="005103C5">
          <w:rPr>
            <w:i/>
            <w:iCs/>
            <w:color w:val="000000" w:themeColor="text1"/>
            <w:sz w:val="22"/>
            <w:szCs w:val="22"/>
            <w:rPrChange w:id="1486" w:author="Risa" w:date="2021-06-16T16:30:00Z">
              <w:rPr>
                <w:i/>
                <w:iCs/>
                <w:color w:val="000000" w:themeColor="text1"/>
                <w:sz w:val="20"/>
                <w:szCs w:val="20"/>
              </w:rPr>
            </w:rPrChange>
          </w:rPr>
          <w:delText>Forest Ecology and Management</w:delText>
        </w:r>
        <w:r w:rsidRPr="005D01C9" w:rsidDel="005103C5">
          <w:rPr>
            <w:color w:val="000000" w:themeColor="text1"/>
            <w:sz w:val="22"/>
            <w:szCs w:val="22"/>
            <w:shd w:val="clear" w:color="auto" w:fill="FFFFFF"/>
            <w:rPrChange w:id="1487"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488" w:author="Risa" w:date="2021-06-16T16:30:00Z">
              <w:rPr>
                <w:i/>
                <w:iCs/>
                <w:color w:val="000000" w:themeColor="text1"/>
                <w:sz w:val="20"/>
                <w:szCs w:val="20"/>
              </w:rPr>
            </w:rPrChange>
          </w:rPr>
          <w:delText>185</w:delText>
        </w:r>
        <w:r w:rsidRPr="005D01C9" w:rsidDel="005103C5">
          <w:rPr>
            <w:color w:val="000000" w:themeColor="text1"/>
            <w:sz w:val="22"/>
            <w:szCs w:val="22"/>
            <w:shd w:val="clear" w:color="auto" w:fill="FFFFFF"/>
            <w:rPrChange w:id="1489" w:author="Risa" w:date="2021-06-16T16:30:00Z">
              <w:rPr>
                <w:color w:val="000000" w:themeColor="text1"/>
                <w:sz w:val="20"/>
                <w:szCs w:val="20"/>
                <w:shd w:val="clear" w:color="auto" w:fill="FFFFFF"/>
              </w:rPr>
            </w:rPrChange>
          </w:rPr>
          <w:delText>(1-2), 151-168.</w:delText>
        </w:r>
      </w:del>
    </w:p>
    <w:p w14:paraId="0DC5E365" w14:textId="525031EB" w:rsidR="00AA4C12" w:rsidRPr="005D01C9" w:rsidDel="005103C5" w:rsidRDefault="00AA4C12">
      <w:pPr>
        <w:pStyle w:val="ListParagraph"/>
        <w:autoSpaceDE w:val="0"/>
        <w:autoSpaceDN w:val="0"/>
        <w:adjustRightInd w:val="0"/>
        <w:spacing w:after="0" w:line="360" w:lineRule="auto"/>
        <w:ind w:left="360" w:hanging="360"/>
        <w:rPr>
          <w:del w:id="1490" w:author="Risa" w:date="2021-06-18T10:43:00Z"/>
          <w:color w:val="000000" w:themeColor="text1"/>
          <w:sz w:val="22"/>
          <w:szCs w:val="22"/>
          <w:shd w:val="clear" w:color="auto" w:fill="FFFFFF"/>
          <w:rPrChange w:id="1491" w:author="Risa" w:date="2021-06-16T16:30:00Z">
            <w:rPr>
              <w:del w:id="1492" w:author="Risa" w:date="2021-06-18T10:43:00Z"/>
              <w:color w:val="000000" w:themeColor="text1"/>
              <w:sz w:val="20"/>
              <w:szCs w:val="20"/>
              <w:shd w:val="clear" w:color="auto" w:fill="FFFFFF"/>
            </w:rPr>
          </w:rPrChange>
        </w:rPr>
        <w:pPrChange w:id="1493" w:author="Risa" w:date="2021-06-16T16:30:00Z">
          <w:pPr>
            <w:pStyle w:val="ListParagraph"/>
            <w:autoSpaceDE w:val="0"/>
            <w:autoSpaceDN w:val="0"/>
            <w:adjustRightInd w:val="0"/>
            <w:spacing w:line="240" w:lineRule="auto"/>
            <w:ind w:left="360" w:hanging="360"/>
            <w:jc w:val="both"/>
          </w:pPr>
        </w:pPrChange>
      </w:pPr>
      <w:del w:id="1494" w:author="Risa" w:date="2021-06-18T10:43:00Z">
        <w:r w:rsidRPr="005D01C9" w:rsidDel="005103C5">
          <w:rPr>
            <w:rFonts w:eastAsiaTheme="minorHAnsi"/>
            <w:color w:val="000000" w:themeColor="text1"/>
            <w:sz w:val="22"/>
            <w:szCs w:val="22"/>
            <w:rPrChange w:id="1495" w:author="Risa" w:date="2021-06-16T16:30:00Z">
              <w:rPr>
                <w:rFonts w:eastAsiaTheme="minorHAnsi"/>
                <w:color w:val="000000" w:themeColor="text1"/>
                <w:sz w:val="20"/>
                <w:szCs w:val="20"/>
              </w:rPr>
            </w:rPrChange>
          </w:rPr>
          <w:delText xml:space="preserve">Kunkel, K., Stevens, </w:delText>
        </w:r>
        <w:r w:rsidR="00FE0C54" w:rsidRPr="005D01C9" w:rsidDel="005103C5">
          <w:rPr>
            <w:rFonts w:eastAsiaTheme="minorHAnsi"/>
            <w:color w:val="000000" w:themeColor="text1"/>
            <w:sz w:val="22"/>
            <w:szCs w:val="22"/>
            <w:rPrChange w:id="1496" w:author="Risa" w:date="2021-06-16T16:30:00Z">
              <w:rPr>
                <w:rFonts w:eastAsiaTheme="minorHAnsi"/>
                <w:color w:val="000000" w:themeColor="text1"/>
                <w:sz w:val="20"/>
                <w:szCs w:val="20"/>
              </w:rPr>
            </w:rPrChange>
          </w:rPr>
          <w:delText xml:space="preserve">L., </w:delText>
        </w:r>
        <w:r w:rsidRPr="005D01C9" w:rsidDel="005103C5">
          <w:rPr>
            <w:rFonts w:eastAsiaTheme="minorHAnsi"/>
            <w:color w:val="000000" w:themeColor="text1"/>
            <w:sz w:val="22"/>
            <w:szCs w:val="22"/>
            <w:rPrChange w:id="1497" w:author="Risa" w:date="2021-06-16T16:30:00Z">
              <w:rPr>
                <w:rFonts w:eastAsiaTheme="minorHAnsi"/>
                <w:color w:val="000000" w:themeColor="text1"/>
                <w:sz w:val="20"/>
                <w:szCs w:val="20"/>
              </w:rPr>
            </w:rPrChange>
          </w:rPr>
          <w:delText>Stevens, Sun,</w:delText>
        </w:r>
        <w:r w:rsidR="00915A4A" w:rsidRPr="005D01C9" w:rsidDel="005103C5">
          <w:rPr>
            <w:rFonts w:eastAsiaTheme="minorHAnsi"/>
            <w:color w:val="000000" w:themeColor="text1"/>
            <w:sz w:val="22"/>
            <w:szCs w:val="22"/>
            <w:rPrChange w:id="1498" w:author="Risa" w:date="2021-06-16T16:30:00Z">
              <w:rPr>
                <w:rFonts w:eastAsiaTheme="minorHAnsi"/>
                <w:color w:val="000000" w:themeColor="text1"/>
                <w:sz w:val="20"/>
                <w:szCs w:val="20"/>
              </w:rPr>
            </w:rPrChange>
          </w:rPr>
          <w:delText xml:space="preserve"> </w:delText>
        </w:r>
        <w:r w:rsidRPr="005D01C9" w:rsidDel="005103C5">
          <w:rPr>
            <w:rFonts w:eastAsiaTheme="minorHAnsi"/>
            <w:color w:val="000000" w:themeColor="text1"/>
            <w:sz w:val="22"/>
            <w:szCs w:val="22"/>
            <w:rPrChange w:id="1499" w:author="Risa" w:date="2021-06-16T16:30:00Z">
              <w:rPr>
                <w:rFonts w:eastAsiaTheme="minorHAnsi"/>
                <w:color w:val="000000" w:themeColor="text1"/>
                <w:sz w:val="20"/>
                <w:szCs w:val="20"/>
              </w:rPr>
            </w:rPrChange>
          </w:rPr>
          <w:delText xml:space="preserve">Janssen, </w:delText>
        </w:r>
        <w:r w:rsidR="00915A4A" w:rsidRPr="005D01C9" w:rsidDel="005103C5">
          <w:rPr>
            <w:rFonts w:eastAsiaTheme="minorHAnsi"/>
            <w:color w:val="000000" w:themeColor="text1"/>
            <w:sz w:val="22"/>
            <w:szCs w:val="22"/>
            <w:rPrChange w:id="1500" w:author="Risa" w:date="2021-06-16T16:30:00Z">
              <w:rPr>
                <w:rFonts w:eastAsiaTheme="minorHAnsi"/>
                <w:color w:val="000000" w:themeColor="text1"/>
                <w:sz w:val="20"/>
                <w:szCs w:val="20"/>
              </w:rPr>
            </w:rPrChange>
          </w:rPr>
          <w:delText>S.,</w:delText>
        </w:r>
        <w:r w:rsidRPr="005D01C9" w:rsidDel="005103C5">
          <w:rPr>
            <w:rFonts w:eastAsiaTheme="minorHAnsi"/>
            <w:color w:val="000000" w:themeColor="text1"/>
            <w:sz w:val="22"/>
            <w:szCs w:val="22"/>
            <w:rPrChange w:id="1501" w:author="Risa" w:date="2021-06-16T16:30:00Z">
              <w:rPr>
                <w:rFonts w:eastAsiaTheme="minorHAnsi"/>
                <w:color w:val="000000" w:themeColor="text1"/>
                <w:sz w:val="20"/>
                <w:szCs w:val="20"/>
              </w:rPr>
            </w:rPrChange>
          </w:rPr>
          <w:delText xml:space="preserve"> Wuebbles,</w:delText>
        </w:r>
        <w:r w:rsidR="00915A4A" w:rsidRPr="005D01C9" w:rsidDel="005103C5">
          <w:rPr>
            <w:rFonts w:eastAsiaTheme="minorHAnsi"/>
            <w:color w:val="000000" w:themeColor="text1"/>
            <w:sz w:val="22"/>
            <w:szCs w:val="22"/>
            <w:rPrChange w:id="1502" w:author="Risa" w:date="2021-06-16T16:30:00Z">
              <w:rPr>
                <w:rFonts w:eastAsiaTheme="minorHAnsi"/>
                <w:color w:val="000000" w:themeColor="text1"/>
                <w:sz w:val="20"/>
                <w:szCs w:val="20"/>
              </w:rPr>
            </w:rPrChange>
          </w:rPr>
          <w:delText xml:space="preserve"> D.</w:delText>
        </w:r>
        <w:r w:rsidRPr="005D01C9" w:rsidDel="005103C5">
          <w:rPr>
            <w:rFonts w:eastAsiaTheme="minorHAnsi"/>
            <w:color w:val="000000" w:themeColor="text1"/>
            <w:sz w:val="22"/>
            <w:szCs w:val="22"/>
            <w:rPrChange w:id="1503" w:author="Risa" w:date="2021-06-16T16:30:00Z">
              <w:rPr>
                <w:rFonts w:eastAsiaTheme="minorHAnsi"/>
                <w:color w:val="000000" w:themeColor="text1"/>
                <w:sz w:val="20"/>
                <w:szCs w:val="20"/>
              </w:rPr>
            </w:rPrChange>
          </w:rPr>
          <w:delText xml:space="preserve"> and Dobson</w:delText>
        </w:r>
        <w:r w:rsidR="00DB786C" w:rsidRPr="005D01C9" w:rsidDel="005103C5">
          <w:rPr>
            <w:rFonts w:eastAsiaTheme="minorHAnsi"/>
            <w:color w:val="000000" w:themeColor="text1"/>
            <w:sz w:val="22"/>
            <w:szCs w:val="22"/>
            <w:rPrChange w:id="1504" w:author="Risa" w:date="2021-06-16T16:30:00Z">
              <w:rPr>
                <w:rFonts w:eastAsiaTheme="minorHAnsi"/>
                <w:color w:val="000000" w:themeColor="text1"/>
                <w:sz w:val="20"/>
                <w:szCs w:val="20"/>
              </w:rPr>
            </w:rPrChange>
          </w:rPr>
          <w:delText>,</w:delText>
        </w:r>
        <w:r w:rsidRPr="005D01C9" w:rsidDel="005103C5">
          <w:rPr>
            <w:rFonts w:eastAsiaTheme="minorHAnsi"/>
            <w:color w:val="000000" w:themeColor="text1"/>
            <w:sz w:val="22"/>
            <w:szCs w:val="22"/>
            <w:rPrChange w:id="1505" w:author="Risa" w:date="2021-06-16T16:30:00Z">
              <w:rPr>
                <w:rFonts w:eastAsiaTheme="minorHAnsi"/>
                <w:color w:val="000000" w:themeColor="text1"/>
                <w:sz w:val="20"/>
                <w:szCs w:val="20"/>
              </w:rPr>
            </w:rPrChange>
          </w:rPr>
          <w:delText xml:space="preserve"> </w:delText>
        </w:r>
        <w:r w:rsidR="00DB786C" w:rsidRPr="005D01C9" w:rsidDel="005103C5">
          <w:rPr>
            <w:rFonts w:eastAsiaTheme="minorHAnsi"/>
            <w:color w:val="000000" w:themeColor="text1"/>
            <w:sz w:val="22"/>
            <w:szCs w:val="22"/>
            <w:rPrChange w:id="1506" w:author="Risa" w:date="2021-06-16T16:30:00Z">
              <w:rPr>
                <w:rFonts w:eastAsiaTheme="minorHAnsi"/>
                <w:color w:val="000000" w:themeColor="text1"/>
                <w:sz w:val="20"/>
                <w:szCs w:val="20"/>
              </w:rPr>
            </w:rPrChange>
          </w:rPr>
          <w:delText xml:space="preserve">J. </w:delText>
        </w:r>
        <w:r w:rsidRPr="005D01C9" w:rsidDel="005103C5">
          <w:rPr>
            <w:rFonts w:eastAsiaTheme="minorHAnsi"/>
            <w:color w:val="000000" w:themeColor="text1"/>
            <w:sz w:val="22"/>
            <w:szCs w:val="22"/>
            <w:rPrChange w:id="1507" w:author="Risa" w:date="2021-06-16T16:30:00Z">
              <w:rPr>
                <w:rFonts w:eastAsiaTheme="minorHAnsi"/>
                <w:color w:val="000000" w:themeColor="text1"/>
                <w:sz w:val="20"/>
                <w:szCs w:val="20"/>
              </w:rPr>
            </w:rPrChange>
          </w:rPr>
          <w:delText>(2013). Regional climate trends and scenarios for the US national climate assessment: Part 1. Climate of the Northeast United States. NOAA technical report NESDIS 142-1. Washington, DC. 87 pp.</w:delText>
        </w:r>
      </w:del>
    </w:p>
    <w:p w14:paraId="177AD8BB" w14:textId="44F7D690" w:rsidR="0039319F" w:rsidRPr="005D01C9" w:rsidDel="005103C5" w:rsidRDefault="0039319F">
      <w:pPr>
        <w:pStyle w:val="ListParagraph"/>
        <w:autoSpaceDE w:val="0"/>
        <w:autoSpaceDN w:val="0"/>
        <w:adjustRightInd w:val="0"/>
        <w:spacing w:after="0" w:line="360" w:lineRule="auto"/>
        <w:ind w:left="360" w:hanging="360"/>
        <w:rPr>
          <w:del w:id="1508" w:author="Risa" w:date="2021-06-18T10:43:00Z"/>
          <w:color w:val="000000" w:themeColor="text1"/>
          <w:sz w:val="22"/>
          <w:szCs w:val="22"/>
          <w:rPrChange w:id="1509" w:author="Risa" w:date="2021-06-16T16:30:00Z">
            <w:rPr>
              <w:del w:id="1510" w:author="Risa" w:date="2021-06-18T10:43:00Z"/>
              <w:color w:val="000000" w:themeColor="text1"/>
              <w:sz w:val="20"/>
              <w:szCs w:val="20"/>
            </w:rPr>
          </w:rPrChange>
        </w:rPr>
        <w:pPrChange w:id="1511" w:author="Risa" w:date="2021-06-16T16:30:00Z">
          <w:pPr>
            <w:pStyle w:val="ListParagraph"/>
            <w:autoSpaceDE w:val="0"/>
            <w:autoSpaceDN w:val="0"/>
            <w:adjustRightInd w:val="0"/>
            <w:spacing w:line="240" w:lineRule="auto"/>
            <w:ind w:left="360" w:hanging="360"/>
            <w:jc w:val="both"/>
          </w:pPr>
        </w:pPrChange>
      </w:pPr>
      <w:del w:id="1512" w:author="Risa" w:date="2021-06-18T10:43:00Z">
        <w:r w:rsidRPr="005D01C9" w:rsidDel="005103C5">
          <w:rPr>
            <w:color w:val="000000" w:themeColor="text1"/>
            <w:sz w:val="22"/>
            <w:szCs w:val="22"/>
            <w:shd w:val="clear" w:color="auto" w:fill="FFFFFF"/>
            <w:rPrChange w:id="1513" w:author="Risa" w:date="2021-06-16T16:30:00Z">
              <w:rPr>
                <w:color w:val="000000" w:themeColor="text1"/>
                <w:sz w:val="20"/>
                <w:szCs w:val="20"/>
                <w:shd w:val="clear" w:color="auto" w:fill="FFFFFF"/>
              </w:rPr>
            </w:rPrChange>
          </w:rPr>
          <w:delText>Lafon, C., Grissino-Mayer, H., Aldrich, S., DeWeese, G., Flatley, W., LaForest, L.</w:delText>
        </w:r>
        <w:r w:rsidR="00970B6A" w:rsidRPr="005D01C9" w:rsidDel="005103C5">
          <w:rPr>
            <w:color w:val="000000" w:themeColor="text1"/>
            <w:sz w:val="22"/>
            <w:szCs w:val="22"/>
            <w:shd w:val="clear" w:color="auto" w:fill="FFFFFF"/>
            <w:rPrChange w:id="1514"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515" w:author="Risa" w:date="2021-06-16T16:30:00Z">
              <w:rPr>
                <w:color w:val="000000" w:themeColor="text1"/>
                <w:sz w:val="20"/>
                <w:szCs w:val="20"/>
                <w:shd w:val="clear" w:color="auto" w:fill="FFFFFF"/>
              </w:rPr>
            </w:rPrChange>
          </w:rPr>
          <w:delText xml:space="preserve"> Hoss, J. (2014). Three centuries of Appalachian fire history from tree rings. </w:delText>
        </w:r>
        <w:r w:rsidRPr="005D01C9" w:rsidDel="005103C5">
          <w:rPr>
            <w:i/>
            <w:iCs/>
            <w:color w:val="000000" w:themeColor="text1"/>
            <w:sz w:val="22"/>
            <w:szCs w:val="22"/>
            <w:shd w:val="clear" w:color="auto" w:fill="FFFFFF"/>
            <w:rPrChange w:id="1516" w:author="Risa" w:date="2021-06-16T16:30:00Z">
              <w:rPr>
                <w:i/>
                <w:iCs/>
                <w:color w:val="000000" w:themeColor="text1"/>
                <w:sz w:val="20"/>
                <w:szCs w:val="20"/>
                <w:shd w:val="clear" w:color="auto" w:fill="FFFFFF"/>
              </w:rPr>
            </w:rPrChange>
          </w:rPr>
          <w:delText>Three centuries of Appalachian fire history from tree rings.</w:delText>
        </w:r>
        <w:r w:rsidRPr="005D01C9" w:rsidDel="005103C5">
          <w:rPr>
            <w:color w:val="000000" w:themeColor="text1"/>
            <w:sz w:val="22"/>
            <w:szCs w:val="22"/>
            <w:shd w:val="clear" w:color="auto" w:fill="FFFFFF"/>
            <w:rPrChange w:id="1517" w:author="Risa" w:date="2021-06-16T16:30:00Z">
              <w:rPr>
                <w:color w:val="000000" w:themeColor="text1"/>
                <w:sz w:val="20"/>
                <w:szCs w:val="20"/>
                <w:shd w:val="clear" w:color="auto" w:fill="FFFFFF"/>
              </w:rPr>
            </w:rPrChange>
          </w:rPr>
          <w:delText>, (SRS-199), 99-103.</w:delText>
        </w:r>
        <w:r w:rsidRPr="005D01C9" w:rsidDel="005103C5">
          <w:rPr>
            <w:color w:val="000000" w:themeColor="text1"/>
            <w:sz w:val="22"/>
            <w:szCs w:val="22"/>
            <w:rPrChange w:id="1518" w:author="Risa" w:date="2021-06-16T16:30:00Z">
              <w:rPr>
                <w:color w:val="000000" w:themeColor="text1"/>
                <w:sz w:val="20"/>
                <w:szCs w:val="20"/>
              </w:rPr>
            </w:rPrChange>
          </w:rPr>
          <w:delText xml:space="preserve"> </w:delText>
        </w:r>
      </w:del>
    </w:p>
    <w:p w14:paraId="070CCD2E" w14:textId="39C6B7F9" w:rsidR="00AE173C" w:rsidRPr="005D01C9" w:rsidDel="005103C5" w:rsidRDefault="00AE173C">
      <w:pPr>
        <w:pStyle w:val="ListParagraph"/>
        <w:autoSpaceDE w:val="0"/>
        <w:autoSpaceDN w:val="0"/>
        <w:adjustRightInd w:val="0"/>
        <w:spacing w:after="0" w:line="360" w:lineRule="auto"/>
        <w:ind w:left="360" w:hanging="360"/>
        <w:rPr>
          <w:del w:id="1519" w:author="Risa" w:date="2021-06-18T10:43:00Z"/>
          <w:color w:val="000000" w:themeColor="text1"/>
          <w:sz w:val="22"/>
          <w:szCs w:val="22"/>
          <w:rPrChange w:id="1520" w:author="Risa" w:date="2021-06-16T16:30:00Z">
            <w:rPr>
              <w:del w:id="1521" w:author="Risa" w:date="2021-06-18T10:43:00Z"/>
              <w:color w:val="000000" w:themeColor="text1"/>
              <w:sz w:val="20"/>
              <w:szCs w:val="20"/>
            </w:rPr>
          </w:rPrChange>
        </w:rPr>
        <w:pPrChange w:id="1522" w:author="Risa" w:date="2021-06-16T16:30:00Z">
          <w:pPr>
            <w:pStyle w:val="ListParagraph"/>
            <w:autoSpaceDE w:val="0"/>
            <w:autoSpaceDN w:val="0"/>
            <w:adjustRightInd w:val="0"/>
            <w:spacing w:line="240" w:lineRule="auto"/>
            <w:ind w:left="360" w:hanging="360"/>
            <w:jc w:val="both"/>
          </w:pPr>
        </w:pPrChange>
      </w:pPr>
      <w:commentRangeStart w:id="1523"/>
      <w:del w:id="1524" w:author="Risa" w:date="2021-06-18T10:43:00Z">
        <w:r w:rsidRPr="005D01C9" w:rsidDel="005103C5">
          <w:rPr>
            <w:color w:val="000000" w:themeColor="text1"/>
            <w:sz w:val="22"/>
            <w:szCs w:val="22"/>
            <w:rPrChange w:id="1525" w:author="Risa" w:date="2021-06-16T16:30:00Z">
              <w:rPr>
                <w:color w:val="000000" w:themeColor="text1"/>
                <w:sz w:val="20"/>
                <w:szCs w:val="20"/>
              </w:rPr>
            </w:rPrChange>
          </w:rPr>
          <w:delText>Lambers, H., Chapin, F. and Pons, T. (2006). Photosynthesis, respiration and long</w:delText>
        </w:r>
        <w:r w:rsidR="003352CD" w:rsidRPr="005D01C9" w:rsidDel="005103C5">
          <w:rPr>
            <w:color w:val="000000" w:themeColor="text1"/>
            <w:sz w:val="22"/>
            <w:szCs w:val="22"/>
            <w:rPrChange w:id="1526" w:author="Risa" w:date="2021-06-16T16:30:00Z">
              <w:rPr>
                <w:color w:val="000000" w:themeColor="text1"/>
                <w:sz w:val="20"/>
                <w:szCs w:val="20"/>
              </w:rPr>
            </w:rPrChange>
          </w:rPr>
          <w:delText xml:space="preserve"> </w:delText>
        </w:r>
        <w:r w:rsidRPr="005D01C9" w:rsidDel="005103C5">
          <w:rPr>
            <w:color w:val="000000" w:themeColor="text1"/>
            <w:sz w:val="22"/>
            <w:szCs w:val="22"/>
            <w:rPrChange w:id="1527" w:author="Risa" w:date="2021-06-16T16:30:00Z">
              <w:rPr>
                <w:color w:val="000000" w:themeColor="text1"/>
                <w:sz w:val="20"/>
                <w:szCs w:val="20"/>
              </w:rPr>
            </w:rPrChange>
          </w:rPr>
          <w:delText xml:space="preserve">distance transport. In </w:delText>
        </w:r>
        <w:r w:rsidRPr="005D01C9" w:rsidDel="005103C5">
          <w:rPr>
            <w:i/>
            <w:color w:val="000000" w:themeColor="text1"/>
            <w:sz w:val="22"/>
            <w:szCs w:val="22"/>
            <w:rPrChange w:id="1528" w:author="Risa" w:date="2021-06-16T16:30:00Z">
              <w:rPr>
                <w:i/>
                <w:color w:val="000000" w:themeColor="text1"/>
                <w:sz w:val="20"/>
                <w:szCs w:val="20"/>
              </w:rPr>
            </w:rPrChange>
          </w:rPr>
          <w:delText>Plant Physiology Ecology</w:delText>
        </w:r>
        <w:r w:rsidRPr="005D01C9" w:rsidDel="005103C5">
          <w:rPr>
            <w:color w:val="000000" w:themeColor="text1"/>
            <w:sz w:val="22"/>
            <w:szCs w:val="22"/>
            <w:rPrChange w:id="1529" w:author="Risa" w:date="2021-06-16T16:30:00Z">
              <w:rPr>
                <w:color w:val="000000" w:themeColor="text1"/>
                <w:sz w:val="20"/>
                <w:szCs w:val="20"/>
              </w:rPr>
            </w:rPrChange>
          </w:rPr>
          <w:delText>: 11-99, Springer, New York.</w:delText>
        </w:r>
        <w:commentRangeEnd w:id="1523"/>
        <w:r w:rsidR="00CB6BC2" w:rsidDel="005103C5">
          <w:rPr>
            <w:rStyle w:val="CommentReference"/>
          </w:rPr>
          <w:commentReference w:id="1523"/>
        </w:r>
      </w:del>
    </w:p>
    <w:p w14:paraId="65D859BC" w14:textId="45594CD9" w:rsidR="005D48CE" w:rsidRPr="005D01C9" w:rsidDel="005103C5" w:rsidRDefault="005D48CE">
      <w:pPr>
        <w:pStyle w:val="ListParagraph"/>
        <w:autoSpaceDE w:val="0"/>
        <w:autoSpaceDN w:val="0"/>
        <w:adjustRightInd w:val="0"/>
        <w:spacing w:after="0" w:line="360" w:lineRule="auto"/>
        <w:ind w:left="360" w:hanging="360"/>
        <w:rPr>
          <w:del w:id="1530" w:author="Risa" w:date="2021-06-18T10:43:00Z"/>
          <w:color w:val="000000" w:themeColor="text1"/>
          <w:sz w:val="22"/>
          <w:szCs w:val="22"/>
          <w:shd w:val="clear" w:color="auto" w:fill="FFFFFF"/>
          <w:rPrChange w:id="1531" w:author="Risa" w:date="2021-06-16T16:30:00Z">
            <w:rPr>
              <w:del w:id="1532" w:author="Risa" w:date="2021-06-18T10:43:00Z"/>
              <w:color w:val="000000" w:themeColor="text1"/>
              <w:sz w:val="20"/>
              <w:szCs w:val="20"/>
              <w:shd w:val="clear" w:color="auto" w:fill="FFFFFF"/>
            </w:rPr>
          </w:rPrChange>
        </w:rPr>
        <w:pPrChange w:id="1533" w:author="Risa" w:date="2021-06-16T16:30:00Z">
          <w:pPr>
            <w:pStyle w:val="ListParagraph"/>
            <w:autoSpaceDE w:val="0"/>
            <w:autoSpaceDN w:val="0"/>
            <w:adjustRightInd w:val="0"/>
            <w:spacing w:line="240" w:lineRule="auto"/>
            <w:ind w:left="360" w:hanging="360"/>
            <w:jc w:val="both"/>
          </w:pPr>
        </w:pPrChange>
      </w:pPr>
      <w:del w:id="1534" w:author="Risa" w:date="2021-06-18T10:43:00Z">
        <w:r w:rsidRPr="005D01C9" w:rsidDel="005103C5">
          <w:rPr>
            <w:color w:val="000000" w:themeColor="text1"/>
            <w:sz w:val="22"/>
            <w:szCs w:val="22"/>
            <w:shd w:val="clear" w:color="auto" w:fill="FFFFFF"/>
            <w:rPrChange w:id="1535" w:author="Risa" w:date="2021-06-16T16:30:00Z">
              <w:rPr>
                <w:color w:val="000000" w:themeColor="text1"/>
                <w:sz w:val="20"/>
                <w:szCs w:val="20"/>
                <w:shd w:val="clear" w:color="auto" w:fill="FFFFFF"/>
              </w:rPr>
            </w:rPrChange>
          </w:rPr>
          <w:delText>Ledig, F., Hom, J. and Smouse, P. (2013). The evolution of the New Jersey pine plains. </w:delText>
        </w:r>
        <w:r w:rsidRPr="005D01C9" w:rsidDel="005103C5">
          <w:rPr>
            <w:i/>
            <w:iCs/>
            <w:color w:val="000000" w:themeColor="text1"/>
            <w:sz w:val="22"/>
            <w:szCs w:val="22"/>
            <w:shd w:val="clear" w:color="auto" w:fill="FFFFFF"/>
            <w:rPrChange w:id="1536" w:author="Risa" w:date="2021-06-16T16:30:00Z">
              <w:rPr>
                <w:i/>
                <w:iCs/>
                <w:color w:val="000000" w:themeColor="text1"/>
                <w:sz w:val="20"/>
                <w:szCs w:val="20"/>
                <w:shd w:val="clear" w:color="auto" w:fill="FFFFFF"/>
              </w:rPr>
            </w:rPrChange>
          </w:rPr>
          <w:delText>American journal of botany</w:delText>
        </w:r>
        <w:r w:rsidRPr="005D01C9" w:rsidDel="005103C5">
          <w:rPr>
            <w:color w:val="000000" w:themeColor="text1"/>
            <w:sz w:val="22"/>
            <w:szCs w:val="22"/>
            <w:shd w:val="clear" w:color="auto" w:fill="FFFFFF"/>
            <w:rPrChange w:id="1537"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538" w:author="Risa" w:date="2021-06-16T16:30:00Z">
              <w:rPr>
                <w:i/>
                <w:iCs/>
                <w:color w:val="000000" w:themeColor="text1"/>
                <w:sz w:val="20"/>
                <w:szCs w:val="20"/>
                <w:shd w:val="clear" w:color="auto" w:fill="FFFFFF"/>
              </w:rPr>
            </w:rPrChange>
          </w:rPr>
          <w:delText>100</w:delText>
        </w:r>
        <w:r w:rsidRPr="005D01C9" w:rsidDel="005103C5">
          <w:rPr>
            <w:color w:val="000000" w:themeColor="text1"/>
            <w:sz w:val="22"/>
            <w:szCs w:val="22"/>
            <w:shd w:val="clear" w:color="auto" w:fill="FFFFFF"/>
            <w:rPrChange w:id="1539" w:author="Risa" w:date="2021-06-16T16:30:00Z">
              <w:rPr>
                <w:color w:val="000000" w:themeColor="text1"/>
                <w:sz w:val="20"/>
                <w:szCs w:val="20"/>
                <w:shd w:val="clear" w:color="auto" w:fill="FFFFFF"/>
              </w:rPr>
            </w:rPrChange>
          </w:rPr>
          <w:delText xml:space="preserve">(4), 778-791. </w:delText>
        </w:r>
      </w:del>
    </w:p>
    <w:p w14:paraId="112817C9" w14:textId="3D490A9C" w:rsidR="00AE173C" w:rsidRPr="005D01C9" w:rsidDel="005103C5" w:rsidRDefault="00AE173C">
      <w:pPr>
        <w:pStyle w:val="ListParagraph"/>
        <w:autoSpaceDE w:val="0"/>
        <w:autoSpaceDN w:val="0"/>
        <w:adjustRightInd w:val="0"/>
        <w:spacing w:after="0" w:line="360" w:lineRule="auto"/>
        <w:ind w:left="360" w:hanging="360"/>
        <w:rPr>
          <w:del w:id="1540" w:author="Risa" w:date="2021-06-18T10:43:00Z"/>
          <w:color w:val="000000" w:themeColor="text1"/>
          <w:sz w:val="22"/>
          <w:szCs w:val="22"/>
          <w:shd w:val="clear" w:color="auto" w:fill="FFFFFF"/>
          <w:rPrChange w:id="1541" w:author="Risa" w:date="2021-06-16T16:30:00Z">
            <w:rPr>
              <w:del w:id="1542" w:author="Risa" w:date="2021-06-18T10:43:00Z"/>
              <w:color w:val="000000" w:themeColor="text1"/>
              <w:sz w:val="20"/>
              <w:szCs w:val="20"/>
              <w:shd w:val="clear" w:color="auto" w:fill="FFFFFF"/>
            </w:rPr>
          </w:rPrChange>
        </w:rPr>
        <w:pPrChange w:id="1543" w:author="Risa" w:date="2021-06-16T16:30:00Z">
          <w:pPr>
            <w:pStyle w:val="ListParagraph"/>
            <w:autoSpaceDE w:val="0"/>
            <w:autoSpaceDN w:val="0"/>
            <w:adjustRightInd w:val="0"/>
            <w:spacing w:line="240" w:lineRule="auto"/>
            <w:ind w:left="360" w:hanging="360"/>
            <w:jc w:val="both"/>
          </w:pPr>
        </w:pPrChange>
      </w:pPr>
      <w:del w:id="1544" w:author="Risa" w:date="2021-06-18T10:43:00Z">
        <w:r w:rsidRPr="005D01C9" w:rsidDel="005103C5">
          <w:rPr>
            <w:color w:val="000000" w:themeColor="text1"/>
            <w:sz w:val="22"/>
            <w:szCs w:val="22"/>
            <w:shd w:val="clear" w:color="auto" w:fill="FFFFFF"/>
            <w:rPrChange w:id="1545" w:author="Risa" w:date="2021-06-16T16:30:00Z">
              <w:rPr>
                <w:color w:val="000000" w:themeColor="text1"/>
                <w:sz w:val="20"/>
                <w:szCs w:val="20"/>
                <w:shd w:val="clear" w:color="auto" w:fill="FFFFFF"/>
              </w:rPr>
            </w:rPrChange>
          </w:rPr>
          <w:delText>Ledig, F., Smouse, P. and Hom, J. (2015). Postglacial migration and adaptation for dispersal in pitch pine (Pinaceae). </w:delText>
        </w:r>
        <w:r w:rsidRPr="005D01C9" w:rsidDel="005103C5">
          <w:rPr>
            <w:i/>
            <w:iCs/>
            <w:color w:val="000000" w:themeColor="text1"/>
            <w:sz w:val="22"/>
            <w:szCs w:val="22"/>
            <w:shd w:val="clear" w:color="auto" w:fill="FFFFFF"/>
            <w:rPrChange w:id="1546" w:author="Risa" w:date="2021-06-16T16:30:00Z">
              <w:rPr>
                <w:i/>
                <w:iCs/>
                <w:color w:val="000000" w:themeColor="text1"/>
                <w:sz w:val="20"/>
                <w:szCs w:val="20"/>
                <w:shd w:val="clear" w:color="auto" w:fill="FFFFFF"/>
              </w:rPr>
            </w:rPrChange>
          </w:rPr>
          <w:delText>American journal of botany</w:delText>
        </w:r>
        <w:r w:rsidRPr="005D01C9" w:rsidDel="005103C5">
          <w:rPr>
            <w:color w:val="000000" w:themeColor="text1"/>
            <w:sz w:val="22"/>
            <w:szCs w:val="22"/>
            <w:shd w:val="clear" w:color="auto" w:fill="FFFFFF"/>
            <w:rPrChange w:id="1547"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548" w:author="Risa" w:date="2021-06-16T16:30:00Z">
              <w:rPr>
                <w:i/>
                <w:iCs/>
                <w:color w:val="000000" w:themeColor="text1"/>
                <w:sz w:val="20"/>
                <w:szCs w:val="20"/>
                <w:shd w:val="clear" w:color="auto" w:fill="FFFFFF"/>
              </w:rPr>
            </w:rPrChange>
          </w:rPr>
          <w:delText>102</w:delText>
        </w:r>
        <w:r w:rsidRPr="005D01C9" w:rsidDel="005103C5">
          <w:rPr>
            <w:color w:val="000000" w:themeColor="text1"/>
            <w:sz w:val="22"/>
            <w:szCs w:val="22"/>
            <w:shd w:val="clear" w:color="auto" w:fill="FFFFFF"/>
            <w:rPrChange w:id="1549" w:author="Risa" w:date="2021-06-16T16:30:00Z">
              <w:rPr>
                <w:color w:val="000000" w:themeColor="text1"/>
                <w:sz w:val="20"/>
                <w:szCs w:val="20"/>
                <w:shd w:val="clear" w:color="auto" w:fill="FFFFFF"/>
              </w:rPr>
            </w:rPrChange>
          </w:rPr>
          <w:delText>(12), 2074-2091.</w:delText>
        </w:r>
      </w:del>
    </w:p>
    <w:p w14:paraId="4A2524BA" w14:textId="6011A8F2" w:rsidR="00AE173C" w:rsidRPr="005D01C9" w:rsidDel="005103C5" w:rsidRDefault="00AE173C">
      <w:pPr>
        <w:pStyle w:val="ListParagraph"/>
        <w:autoSpaceDE w:val="0"/>
        <w:autoSpaceDN w:val="0"/>
        <w:adjustRightInd w:val="0"/>
        <w:spacing w:after="0" w:line="360" w:lineRule="auto"/>
        <w:ind w:left="450" w:hanging="450"/>
        <w:rPr>
          <w:del w:id="1550" w:author="Risa" w:date="2021-06-18T10:43:00Z"/>
          <w:color w:val="000000" w:themeColor="text1"/>
          <w:sz w:val="22"/>
          <w:szCs w:val="22"/>
          <w:shd w:val="clear" w:color="auto" w:fill="FFFFFF"/>
          <w:rPrChange w:id="1551" w:author="Risa" w:date="2021-06-16T16:30:00Z">
            <w:rPr>
              <w:del w:id="1552" w:author="Risa" w:date="2021-06-18T10:43:00Z"/>
              <w:color w:val="000000" w:themeColor="text1"/>
              <w:sz w:val="20"/>
              <w:szCs w:val="20"/>
              <w:shd w:val="clear" w:color="auto" w:fill="FFFFFF"/>
            </w:rPr>
          </w:rPrChange>
        </w:rPr>
        <w:pPrChange w:id="1553" w:author="Risa" w:date="2021-06-16T16:30:00Z">
          <w:pPr>
            <w:pStyle w:val="ListParagraph"/>
            <w:autoSpaceDE w:val="0"/>
            <w:autoSpaceDN w:val="0"/>
            <w:adjustRightInd w:val="0"/>
            <w:spacing w:line="240" w:lineRule="auto"/>
            <w:ind w:left="450" w:hanging="450"/>
            <w:jc w:val="both"/>
          </w:pPr>
        </w:pPrChange>
      </w:pPr>
      <w:del w:id="1554" w:author="Risa" w:date="2021-06-18T10:43:00Z">
        <w:r w:rsidRPr="005D01C9" w:rsidDel="005103C5">
          <w:rPr>
            <w:rFonts w:eastAsiaTheme="minorEastAsia"/>
            <w:color w:val="000000" w:themeColor="text1"/>
            <w:sz w:val="22"/>
            <w:szCs w:val="22"/>
            <w:rPrChange w:id="1555" w:author="Risa" w:date="2021-06-16T16:30:00Z">
              <w:rPr>
                <w:rFonts w:eastAsiaTheme="minorEastAsia"/>
                <w:color w:val="000000" w:themeColor="text1"/>
                <w:sz w:val="20"/>
                <w:szCs w:val="20"/>
              </w:rPr>
            </w:rPrChange>
          </w:rPr>
          <w:delText xml:space="preserve">Lee, C., Robinson, G., Robinson, I., and Lee, H. (2019). </w:delText>
        </w:r>
        <w:r w:rsidRPr="005D01C9" w:rsidDel="005103C5">
          <w:rPr>
            <w:color w:val="000000" w:themeColor="text1"/>
            <w:sz w:val="22"/>
            <w:szCs w:val="22"/>
            <w:shd w:val="clear" w:color="auto" w:fill="FFFFFF"/>
            <w:rPrChange w:id="1556" w:author="Risa" w:date="2021-06-16T16:30:00Z">
              <w:rPr>
                <w:color w:val="000000" w:themeColor="text1"/>
                <w:sz w:val="20"/>
                <w:szCs w:val="20"/>
                <w:shd w:val="clear" w:color="auto" w:fill="FFFFFF"/>
              </w:rPr>
            </w:rPrChange>
          </w:rPr>
          <w:delText xml:space="preserve">Regeneration of pitch pine (Pinus rigida) stands inhibited by fire suppression in Albany Pine Bush Preserve, New York. </w:delText>
        </w:r>
        <w:r w:rsidRPr="005D01C9" w:rsidDel="005103C5">
          <w:rPr>
            <w:i/>
            <w:iCs/>
            <w:color w:val="000000" w:themeColor="text1"/>
            <w:sz w:val="22"/>
            <w:szCs w:val="22"/>
            <w:rPrChange w:id="1557" w:author="Risa" w:date="2021-06-16T16:30:00Z">
              <w:rPr>
                <w:i/>
                <w:iCs/>
                <w:color w:val="000000" w:themeColor="text1"/>
                <w:sz w:val="20"/>
                <w:szCs w:val="20"/>
              </w:rPr>
            </w:rPrChange>
          </w:rPr>
          <w:delText>Journal of forestry research</w:delText>
        </w:r>
        <w:r w:rsidRPr="005D01C9" w:rsidDel="005103C5">
          <w:rPr>
            <w:color w:val="000000" w:themeColor="text1"/>
            <w:sz w:val="22"/>
            <w:szCs w:val="22"/>
            <w:shd w:val="clear" w:color="auto" w:fill="FFFFFF"/>
            <w:rPrChange w:id="1558"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559" w:author="Risa" w:date="2021-06-16T16:30:00Z">
              <w:rPr>
                <w:i/>
                <w:iCs/>
                <w:color w:val="000000" w:themeColor="text1"/>
                <w:sz w:val="20"/>
                <w:szCs w:val="20"/>
              </w:rPr>
            </w:rPrChange>
          </w:rPr>
          <w:delText>30</w:delText>
        </w:r>
        <w:r w:rsidRPr="005D01C9" w:rsidDel="005103C5">
          <w:rPr>
            <w:color w:val="000000" w:themeColor="text1"/>
            <w:sz w:val="22"/>
            <w:szCs w:val="22"/>
            <w:shd w:val="clear" w:color="auto" w:fill="FFFFFF"/>
            <w:rPrChange w:id="1560" w:author="Risa" w:date="2021-06-16T16:30:00Z">
              <w:rPr>
                <w:color w:val="000000" w:themeColor="text1"/>
                <w:sz w:val="20"/>
                <w:szCs w:val="20"/>
                <w:shd w:val="clear" w:color="auto" w:fill="FFFFFF"/>
              </w:rPr>
            </w:rPrChange>
          </w:rPr>
          <w:delText>(1), 233-242.</w:delText>
        </w:r>
      </w:del>
    </w:p>
    <w:p w14:paraId="0DFEE1F1" w14:textId="6081F5DF" w:rsidR="00AE173C" w:rsidRPr="005D01C9" w:rsidDel="005103C5" w:rsidRDefault="00AE173C">
      <w:pPr>
        <w:pStyle w:val="ListParagraph"/>
        <w:autoSpaceDE w:val="0"/>
        <w:autoSpaceDN w:val="0"/>
        <w:adjustRightInd w:val="0"/>
        <w:spacing w:after="0" w:line="360" w:lineRule="auto"/>
        <w:ind w:left="450" w:hanging="450"/>
        <w:rPr>
          <w:del w:id="1561" w:author="Risa" w:date="2021-06-18T10:43:00Z"/>
          <w:color w:val="000000" w:themeColor="text1"/>
          <w:sz w:val="22"/>
          <w:szCs w:val="22"/>
          <w:shd w:val="clear" w:color="auto" w:fill="FFFFFF"/>
          <w:rPrChange w:id="1562" w:author="Risa" w:date="2021-06-16T16:30:00Z">
            <w:rPr>
              <w:del w:id="1563" w:author="Risa" w:date="2021-06-18T10:43:00Z"/>
              <w:color w:val="000000" w:themeColor="text1"/>
              <w:sz w:val="20"/>
              <w:szCs w:val="20"/>
              <w:shd w:val="clear" w:color="auto" w:fill="FFFFFF"/>
            </w:rPr>
          </w:rPrChange>
        </w:rPr>
        <w:pPrChange w:id="1564" w:author="Risa" w:date="2021-06-16T16:30:00Z">
          <w:pPr>
            <w:pStyle w:val="ListParagraph"/>
            <w:autoSpaceDE w:val="0"/>
            <w:autoSpaceDN w:val="0"/>
            <w:adjustRightInd w:val="0"/>
            <w:spacing w:line="240" w:lineRule="auto"/>
            <w:ind w:left="450" w:hanging="450"/>
            <w:jc w:val="both"/>
          </w:pPr>
        </w:pPrChange>
      </w:pPr>
      <w:del w:id="1565" w:author="Risa" w:date="2021-06-18T10:43:00Z">
        <w:r w:rsidRPr="005D01C9" w:rsidDel="005103C5">
          <w:rPr>
            <w:color w:val="000000" w:themeColor="text1"/>
            <w:sz w:val="22"/>
            <w:szCs w:val="22"/>
            <w:shd w:val="clear" w:color="auto" w:fill="FFFFFF"/>
            <w:rPrChange w:id="1566" w:author="Risa" w:date="2021-06-16T16:30:00Z">
              <w:rPr>
                <w:color w:val="000000" w:themeColor="text1"/>
                <w:sz w:val="20"/>
                <w:szCs w:val="20"/>
                <w:shd w:val="clear" w:color="auto" w:fill="FFFFFF"/>
              </w:rPr>
            </w:rPrChange>
          </w:rPr>
          <w:delText xml:space="preserve">Lesk, C., Coffel, E., D'Amato, A., Dodds, K., and Horton, R. (2017). Threats to North American forests from southern pine beetle with warming winters. </w:delText>
        </w:r>
        <w:r w:rsidRPr="005D01C9" w:rsidDel="005103C5">
          <w:rPr>
            <w:i/>
            <w:iCs/>
            <w:color w:val="000000" w:themeColor="text1"/>
            <w:sz w:val="22"/>
            <w:szCs w:val="22"/>
            <w:rPrChange w:id="1567" w:author="Risa" w:date="2021-06-16T16:30:00Z">
              <w:rPr>
                <w:i/>
                <w:iCs/>
                <w:color w:val="000000" w:themeColor="text1"/>
                <w:sz w:val="20"/>
                <w:szCs w:val="20"/>
              </w:rPr>
            </w:rPrChange>
          </w:rPr>
          <w:delText>Nat. Clim. Change</w:delText>
        </w:r>
        <w:r w:rsidRPr="005D01C9" w:rsidDel="005103C5">
          <w:rPr>
            <w:color w:val="000000" w:themeColor="text1"/>
            <w:sz w:val="22"/>
            <w:szCs w:val="22"/>
            <w:shd w:val="clear" w:color="auto" w:fill="FFFFFF"/>
            <w:rPrChange w:id="1568" w:author="Risa" w:date="2021-06-16T16:30:00Z">
              <w:rPr>
                <w:color w:val="000000" w:themeColor="text1"/>
                <w:sz w:val="20"/>
                <w:szCs w:val="20"/>
                <w:shd w:val="clear" w:color="auto" w:fill="FFFFFF"/>
              </w:rPr>
            </w:rPrChange>
          </w:rPr>
          <w:delText xml:space="preserve"> 7, 713–717. doi: 10.1038/nclimate3375</w:delText>
        </w:r>
      </w:del>
    </w:p>
    <w:p w14:paraId="6DDA1E35" w14:textId="5C6EFC24" w:rsidR="00AE173C" w:rsidRPr="005D01C9" w:rsidDel="005103C5" w:rsidRDefault="00AE173C">
      <w:pPr>
        <w:pStyle w:val="ListParagraph"/>
        <w:autoSpaceDE w:val="0"/>
        <w:autoSpaceDN w:val="0"/>
        <w:adjustRightInd w:val="0"/>
        <w:spacing w:after="0" w:line="360" w:lineRule="auto"/>
        <w:ind w:left="360" w:hanging="360"/>
        <w:rPr>
          <w:del w:id="1569" w:author="Risa" w:date="2021-06-18T10:43:00Z"/>
          <w:color w:val="000000" w:themeColor="text1"/>
          <w:sz w:val="22"/>
          <w:szCs w:val="22"/>
          <w:shd w:val="clear" w:color="auto" w:fill="FFFFFF"/>
          <w:rPrChange w:id="1570" w:author="Risa" w:date="2021-06-16T16:30:00Z">
            <w:rPr>
              <w:del w:id="1571" w:author="Risa" w:date="2021-06-18T10:43:00Z"/>
              <w:color w:val="000000" w:themeColor="text1"/>
              <w:sz w:val="20"/>
              <w:szCs w:val="20"/>
              <w:shd w:val="clear" w:color="auto" w:fill="FFFFFF"/>
            </w:rPr>
          </w:rPrChange>
        </w:rPr>
        <w:pPrChange w:id="1572" w:author="Risa" w:date="2021-06-16T16:30:00Z">
          <w:pPr>
            <w:pStyle w:val="ListParagraph"/>
            <w:autoSpaceDE w:val="0"/>
            <w:autoSpaceDN w:val="0"/>
            <w:adjustRightInd w:val="0"/>
            <w:spacing w:line="240" w:lineRule="auto"/>
            <w:ind w:left="360" w:hanging="360"/>
            <w:jc w:val="both"/>
          </w:pPr>
        </w:pPrChange>
      </w:pPr>
      <w:del w:id="1573" w:author="Risa" w:date="2021-06-18T10:43:00Z">
        <w:r w:rsidRPr="005D01C9" w:rsidDel="005103C5">
          <w:rPr>
            <w:color w:val="000000" w:themeColor="text1"/>
            <w:sz w:val="22"/>
            <w:szCs w:val="22"/>
            <w:shd w:val="clear" w:color="auto" w:fill="FFFFFF"/>
            <w:rPrChange w:id="1574" w:author="Risa" w:date="2021-06-16T16:30:00Z">
              <w:rPr>
                <w:color w:val="000000" w:themeColor="text1"/>
                <w:sz w:val="20"/>
                <w:szCs w:val="20"/>
                <w:shd w:val="clear" w:color="auto" w:fill="FFFFFF"/>
              </w:rPr>
            </w:rPrChange>
          </w:rPr>
          <w:delText xml:space="preserve">Licht, J. </w:delText>
        </w:r>
        <w:r w:rsidR="005F3C86" w:rsidRPr="005D01C9" w:rsidDel="005103C5">
          <w:rPr>
            <w:color w:val="000000" w:themeColor="text1"/>
            <w:sz w:val="22"/>
            <w:szCs w:val="22"/>
            <w:shd w:val="clear" w:color="auto" w:fill="FFFFFF"/>
            <w:rPrChange w:id="1575" w:author="Risa" w:date="2021-06-16T16:30:00Z">
              <w:rPr>
                <w:color w:val="000000" w:themeColor="text1"/>
                <w:sz w:val="20"/>
                <w:szCs w:val="20"/>
                <w:shd w:val="clear" w:color="auto" w:fill="FFFFFF"/>
              </w:rPr>
            </w:rPrChange>
          </w:rPr>
          <w:delText xml:space="preserve">and </w:delText>
        </w:r>
        <w:r w:rsidRPr="005D01C9" w:rsidDel="005103C5">
          <w:rPr>
            <w:color w:val="000000" w:themeColor="text1"/>
            <w:sz w:val="22"/>
            <w:szCs w:val="22"/>
            <w:shd w:val="clear" w:color="auto" w:fill="FFFFFF"/>
            <w:rPrChange w:id="1576" w:author="Risa" w:date="2021-06-16T16:30:00Z">
              <w:rPr>
                <w:color w:val="000000" w:themeColor="text1"/>
                <w:sz w:val="20"/>
                <w:szCs w:val="20"/>
                <w:shd w:val="clear" w:color="auto" w:fill="FFFFFF"/>
              </w:rPr>
            </w:rPrChange>
          </w:rPr>
          <w:delText>Smith, N</w:delText>
        </w:r>
        <w:r w:rsidR="005F3C86" w:rsidRPr="005D01C9" w:rsidDel="005103C5">
          <w:rPr>
            <w:color w:val="000000" w:themeColor="text1"/>
            <w:sz w:val="22"/>
            <w:szCs w:val="22"/>
            <w:shd w:val="clear" w:color="auto" w:fill="FFFFFF"/>
            <w:rPrChange w:id="1577" w:author="Risa" w:date="2021-06-16T16:30:00Z">
              <w:rPr>
                <w:color w:val="000000" w:themeColor="text1"/>
                <w:sz w:val="20"/>
                <w:szCs w:val="20"/>
                <w:shd w:val="clear" w:color="auto" w:fill="FFFFFF"/>
              </w:rPr>
            </w:rPrChange>
          </w:rPr>
          <w:delText>.</w:delText>
        </w:r>
        <w:r w:rsidRPr="005D01C9" w:rsidDel="005103C5">
          <w:rPr>
            <w:color w:val="000000" w:themeColor="text1"/>
            <w:sz w:val="22"/>
            <w:szCs w:val="22"/>
            <w:shd w:val="clear" w:color="auto" w:fill="FFFFFF"/>
            <w:rPrChange w:id="1578" w:author="Risa" w:date="2021-06-16T16:30:00Z">
              <w:rPr>
                <w:color w:val="000000" w:themeColor="text1"/>
                <w:sz w:val="20"/>
                <w:szCs w:val="20"/>
                <w:shd w:val="clear" w:color="auto" w:fill="FFFFFF"/>
              </w:rPr>
            </w:rPrChange>
          </w:rPr>
          <w:delText xml:space="preserve"> (2018). The influence of lignocellulose and hemicellulose biochar on photosynthesis and water use efficiency in seedlings from a Northeastern US pine-oak ecosystem. </w:delText>
        </w:r>
        <w:r w:rsidRPr="005D01C9" w:rsidDel="005103C5">
          <w:rPr>
            <w:i/>
            <w:iCs/>
            <w:color w:val="000000" w:themeColor="text1"/>
            <w:sz w:val="22"/>
            <w:szCs w:val="22"/>
            <w:rPrChange w:id="1579" w:author="Risa" w:date="2021-06-16T16:30:00Z">
              <w:rPr>
                <w:i/>
                <w:iCs/>
                <w:color w:val="000000" w:themeColor="text1"/>
                <w:sz w:val="20"/>
                <w:szCs w:val="20"/>
              </w:rPr>
            </w:rPrChange>
          </w:rPr>
          <w:delText>Journal of Sustainable Forestry</w:delText>
        </w:r>
        <w:r w:rsidRPr="005D01C9" w:rsidDel="005103C5">
          <w:rPr>
            <w:color w:val="000000" w:themeColor="text1"/>
            <w:sz w:val="22"/>
            <w:szCs w:val="22"/>
            <w:shd w:val="clear" w:color="auto" w:fill="FFFFFF"/>
            <w:rPrChange w:id="1580"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581" w:author="Risa" w:date="2021-06-16T16:30:00Z">
              <w:rPr>
                <w:i/>
                <w:iCs/>
                <w:color w:val="000000" w:themeColor="text1"/>
                <w:sz w:val="20"/>
                <w:szCs w:val="20"/>
              </w:rPr>
            </w:rPrChange>
          </w:rPr>
          <w:delText>37</w:delText>
        </w:r>
        <w:r w:rsidRPr="005D01C9" w:rsidDel="005103C5">
          <w:rPr>
            <w:color w:val="000000" w:themeColor="text1"/>
            <w:sz w:val="22"/>
            <w:szCs w:val="22"/>
            <w:shd w:val="clear" w:color="auto" w:fill="FFFFFF"/>
            <w:rPrChange w:id="1582" w:author="Risa" w:date="2021-06-16T16:30:00Z">
              <w:rPr>
                <w:color w:val="000000" w:themeColor="text1"/>
                <w:sz w:val="20"/>
                <w:szCs w:val="20"/>
                <w:shd w:val="clear" w:color="auto" w:fill="FFFFFF"/>
              </w:rPr>
            </w:rPrChange>
          </w:rPr>
          <w:delText>(1), 25-37.</w:delText>
        </w:r>
      </w:del>
    </w:p>
    <w:p w14:paraId="60103DCB" w14:textId="45608498" w:rsidR="00081CA2" w:rsidRPr="005D01C9" w:rsidDel="005103C5" w:rsidRDefault="00081CA2">
      <w:pPr>
        <w:pStyle w:val="ListParagraph"/>
        <w:autoSpaceDE w:val="0"/>
        <w:autoSpaceDN w:val="0"/>
        <w:adjustRightInd w:val="0"/>
        <w:spacing w:after="0" w:line="360" w:lineRule="auto"/>
        <w:ind w:left="360" w:hanging="360"/>
        <w:rPr>
          <w:del w:id="1583" w:author="Risa" w:date="2021-06-18T10:43:00Z"/>
          <w:color w:val="000000" w:themeColor="text1"/>
          <w:sz w:val="22"/>
          <w:szCs w:val="22"/>
          <w:shd w:val="clear" w:color="auto" w:fill="FFFFFF"/>
          <w:rPrChange w:id="1584" w:author="Risa" w:date="2021-06-16T16:30:00Z">
            <w:rPr>
              <w:del w:id="1585" w:author="Risa" w:date="2021-06-18T10:43:00Z"/>
              <w:color w:val="000000" w:themeColor="text1"/>
              <w:sz w:val="20"/>
              <w:szCs w:val="20"/>
              <w:shd w:val="clear" w:color="auto" w:fill="FFFFFF"/>
            </w:rPr>
          </w:rPrChange>
        </w:rPr>
        <w:pPrChange w:id="1586" w:author="Risa" w:date="2021-06-16T16:30:00Z">
          <w:pPr>
            <w:pStyle w:val="ListParagraph"/>
            <w:autoSpaceDE w:val="0"/>
            <w:autoSpaceDN w:val="0"/>
            <w:adjustRightInd w:val="0"/>
            <w:spacing w:line="240" w:lineRule="auto"/>
            <w:ind w:left="360" w:hanging="360"/>
            <w:jc w:val="both"/>
          </w:pPr>
        </w:pPrChange>
      </w:pPr>
      <w:del w:id="1587" w:author="Risa" w:date="2021-06-18T10:43:00Z">
        <w:r w:rsidRPr="005D01C9" w:rsidDel="005103C5">
          <w:rPr>
            <w:color w:val="000000" w:themeColor="text1"/>
            <w:sz w:val="22"/>
            <w:szCs w:val="22"/>
            <w:shd w:val="clear" w:color="auto" w:fill="FFFFFF"/>
            <w:rPrChange w:id="1588" w:author="Risa" w:date="2021-06-16T16:30:00Z">
              <w:rPr>
                <w:color w:val="000000" w:themeColor="text1"/>
                <w:sz w:val="20"/>
                <w:szCs w:val="20"/>
                <w:shd w:val="clear" w:color="auto" w:fill="FFFFFF"/>
              </w:rPr>
            </w:rPrChange>
          </w:rPr>
          <w:delText xml:space="preserve">Licht, J. and Smith, N. (2020). Pyrogenic Carbon Increases Pitch Pine Seedling Growth, Soil Moisture Retention, and Photosynthetic Intrinsic Water Use Efficiency in the Field. </w:delText>
        </w:r>
        <w:r w:rsidRPr="005D01C9" w:rsidDel="005103C5">
          <w:rPr>
            <w:i/>
            <w:iCs/>
            <w:color w:val="000000" w:themeColor="text1"/>
            <w:sz w:val="22"/>
            <w:szCs w:val="22"/>
            <w:rPrChange w:id="1589" w:author="Risa" w:date="2021-06-16T16:30:00Z">
              <w:rPr>
                <w:i/>
                <w:iCs/>
                <w:color w:val="000000" w:themeColor="text1"/>
                <w:sz w:val="20"/>
                <w:szCs w:val="20"/>
              </w:rPr>
            </w:rPrChange>
          </w:rPr>
          <w:delText>Frontiers in Forests and Global Change</w:delText>
        </w:r>
        <w:r w:rsidRPr="005D01C9" w:rsidDel="005103C5">
          <w:rPr>
            <w:color w:val="000000" w:themeColor="text1"/>
            <w:sz w:val="22"/>
            <w:szCs w:val="22"/>
            <w:shd w:val="clear" w:color="auto" w:fill="FFFFFF"/>
            <w:rPrChange w:id="1590"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591" w:author="Risa" w:date="2021-06-16T16:30:00Z">
              <w:rPr>
                <w:i/>
                <w:iCs/>
                <w:color w:val="000000" w:themeColor="text1"/>
                <w:sz w:val="20"/>
                <w:szCs w:val="20"/>
              </w:rPr>
            </w:rPrChange>
          </w:rPr>
          <w:delText>3</w:delText>
        </w:r>
        <w:r w:rsidRPr="005D01C9" w:rsidDel="005103C5">
          <w:rPr>
            <w:color w:val="000000" w:themeColor="text1"/>
            <w:sz w:val="22"/>
            <w:szCs w:val="22"/>
            <w:shd w:val="clear" w:color="auto" w:fill="FFFFFF"/>
            <w:rPrChange w:id="1592" w:author="Risa" w:date="2021-06-16T16:30:00Z">
              <w:rPr>
                <w:color w:val="000000" w:themeColor="text1"/>
                <w:sz w:val="20"/>
                <w:szCs w:val="20"/>
                <w:shd w:val="clear" w:color="auto" w:fill="FFFFFF"/>
              </w:rPr>
            </w:rPrChange>
          </w:rPr>
          <w:delText>, 31.</w:delText>
        </w:r>
      </w:del>
    </w:p>
    <w:p w14:paraId="63C5C386" w14:textId="390A9A0D" w:rsidR="00AE173C" w:rsidRPr="005D01C9" w:rsidDel="005103C5" w:rsidRDefault="00AE173C">
      <w:pPr>
        <w:pStyle w:val="ListParagraph"/>
        <w:autoSpaceDE w:val="0"/>
        <w:autoSpaceDN w:val="0"/>
        <w:adjustRightInd w:val="0"/>
        <w:spacing w:after="0" w:line="360" w:lineRule="auto"/>
        <w:ind w:left="360" w:hanging="360"/>
        <w:rPr>
          <w:del w:id="1593" w:author="Risa" w:date="2021-06-18T10:43:00Z"/>
          <w:color w:val="000000" w:themeColor="text1"/>
          <w:sz w:val="22"/>
          <w:szCs w:val="22"/>
          <w:shd w:val="clear" w:color="auto" w:fill="FFFFFF"/>
          <w:rPrChange w:id="1594" w:author="Risa" w:date="2021-06-16T16:30:00Z">
            <w:rPr>
              <w:del w:id="1595" w:author="Risa" w:date="2021-06-18T10:43:00Z"/>
              <w:color w:val="000000" w:themeColor="text1"/>
              <w:sz w:val="20"/>
              <w:szCs w:val="20"/>
              <w:shd w:val="clear" w:color="auto" w:fill="FFFFFF"/>
            </w:rPr>
          </w:rPrChange>
        </w:rPr>
        <w:pPrChange w:id="1596" w:author="Risa" w:date="2021-06-16T16:30:00Z">
          <w:pPr>
            <w:pStyle w:val="ListParagraph"/>
            <w:autoSpaceDE w:val="0"/>
            <w:autoSpaceDN w:val="0"/>
            <w:adjustRightInd w:val="0"/>
            <w:spacing w:line="240" w:lineRule="auto"/>
            <w:ind w:left="360" w:hanging="360"/>
            <w:jc w:val="both"/>
          </w:pPr>
        </w:pPrChange>
      </w:pPr>
      <w:commentRangeStart w:id="1597"/>
      <w:del w:id="1598" w:author="Risa" w:date="2021-06-18T10:43:00Z">
        <w:r w:rsidRPr="005D01C9" w:rsidDel="005103C5">
          <w:rPr>
            <w:color w:val="000000" w:themeColor="text1"/>
            <w:sz w:val="22"/>
            <w:szCs w:val="22"/>
            <w:shd w:val="clear" w:color="auto" w:fill="FFFFFF"/>
            <w:rPrChange w:id="1599" w:author="Risa" w:date="2021-06-16T16:30:00Z">
              <w:rPr>
                <w:color w:val="000000" w:themeColor="text1"/>
                <w:sz w:val="20"/>
                <w:szCs w:val="20"/>
                <w:shd w:val="clear" w:color="auto" w:fill="FFFFFF"/>
              </w:rPr>
            </w:rPrChange>
          </w:rPr>
          <w:delText xml:space="preserve">Lubinski, S., Hop, K., &amp; Gawler, S. (2003). US Geological Survey-National Park Service Vegetation Mapping Program, Acadia National Park, Maine. </w:delText>
        </w:r>
        <w:r w:rsidRPr="005D01C9" w:rsidDel="005103C5">
          <w:rPr>
            <w:i/>
            <w:iCs/>
            <w:color w:val="000000" w:themeColor="text1"/>
            <w:sz w:val="22"/>
            <w:szCs w:val="22"/>
            <w:rPrChange w:id="1600" w:author="Risa" w:date="2021-06-16T16:30:00Z">
              <w:rPr>
                <w:i/>
                <w:iCs/>
                <w:color w:val="000000" w:themeColor="text1"/>
                <w:sz w:val="20"/>
                <w:szCs w:val="20"/>
              </w:rPr>
            </w:rPrChange>
          </w:rPr>
          <w:delText>Project Report</w:delText>
        </w:r>
        <w:r w:rsidRPr="005D01C9" w:rsidDel="005103C5">
          <w:rPr>
            <w:color w:val="000000" w:themeColor="text1"/>
            <w:sz w:val="22"/>
            <w:szCs w:val="22"/>
            <w:shd w:val="clear" w:color="auto" w:fill="FFFFFF"/>
            <w:rPrChange w:id="1601" w:author="Risa" w:date="2021-06-16T16:30:00Z">
              <w:rPr>
                <w:color w:val="000000" w:themeColor="text1"/>
                <w:sz w:val="20"/>
                <w:szCs w:val="20"/>
                <w:shd w:val="clear" w:color="auto" w:fill="FFFFFF"/>
              </w:rPr>
            </w:rPrChange>
          </w:rPr>
          <w:delText>.</w:delText>
        </w:r>
        <w:commentRangeEnd w:id="1597"/>
        <w:r w:rsidR="00CB6BC2" w:rsidDel="005103C5">
          <w:rPr>
            <w:rStyle w:val="CommentReference"/>
          </w:rPr>
          <w:commentReference w:id="1597"/>
        </w:r>
      </w:del>
    </w:p>
    <w:p w14:paraId="34EAD7A7" w14:textId="509282F6" w:rsidR="00AE173C" w:rsidRPr="005D01C9" w:rsidDel="005103C5" w:rsidRDefault="00AE173C">
      <w:pPr>
        <w:pStyle w:val="ListParagraph"/>
        <w:autoSpaceDE w:val="0"/>
        <w:autoSpaceDN w:val="0"/>
        <w:adjustRightInd w:val="0"/>
        <w:spacing w:after="0" w:line="360" w:lineRule="auto"/>
        <w:ind w:left="360" w:hanging="360"/>
        <w:rPr>
          <w:del w:id="1602" w:author="Risa" w:date="2021-06-18T10:43:00Z"/>
          <w:color w:val="000000" w:themeColor="text1"/>
          <w:sz w:val="22"/>
          <w:szCs w:val="22"/>
          <w:shd w:val="clear" w:color="auto" w:fill="FFFFFF"/>
          <w:rPrChange w:id="1603" w:author="Risa" w:date="2021-06-16T16:30:00Z">
            <w:rPr>
              <w:del w:id="1604" w:author="Risa" w:date="2021-06-18T10:43:00Z"/>
              <w:color w:val="000000" w:themeColor="text1"/>
              <w:sz w:val="20"/>
              <w:szCs w:val="20"/>
              <w:shd w:val="clear" w:color="auto" w:fill="FFFFFF"/>
            </w:rPr>
          </w:rPrChange>
        </w:rPr>
        <w:pPrChange w:id="1605" w:author="Risa" w:date="2021-06-16T16:30:00Z">
          <w:pPr>
            <w:pStyle w:val="ListParagraph"/>
            <w:autoSpaceDE w:val="0"/>
            <w:autoSpaceDN w:val="0"/>
            <w:adjustRightInd w:val="0"/>
            <w:spacing w:line="240" w:lineRule="auto"/>
            <w:ind w:left="360" w:hanging="360"/>
            <w:jc w:val="both"/>
          </w:pPr>
        </w:pPrChange>
      </w:pPr>
      <w:del w:id="1606" w:author="Risa" w:date="2021-06-18T10:43:00Z">
        <w:r w:rsidRPr="005D01C9" w:rsidDel="005103C5">
          <w:rPr>
            <w:rFonts w:eastAsiaTheme="minorEastAsia"/>
            <w:color w:val="000000" w:themeColor="text1"/>
            <w:sz w:val="22"/>
            <w:szCs w:val="22"/>
            <w:rPrChange w:id="1607" w:author="Risa" w:date="2021-06-16T16:30:00Z">
              <w:rPr>
                <w:rFonts w:eastAsiaTheme="minorEastAsia"/>
                <w:color w:val="000000" w:themeColor="text1"/>
                <w:sz w:val="20"/>
                <w:szCs w:val="20"/>
              </w:rPr>
            </w:rPrChange>
          </w:rPr>
          <w:delText>Luo, J., Walsh, E., Miller, S., Blystone, D., Dighton, J., and Zhang, N. (2017). Root endophytic fungal communities associated with pitch pine, switchgrass, and rosette grass in the pine barrens ecosystem. Fung. Biol. 121, 478–487. doi: 10.1016/j.funbio.2017.01.005</w:delText>
        </w:r>
      </w:del>
    </w:p>
    <w:p w14:paraId="305FF1B1" w14:textId="7A1FE643" w:rsidR="00AE173C" w:rsidRPr="005D01C9" w:rsidDel="005103C5" w:rsidRDefault="00AE173C">
      <w:pPr>
        <w:pStyle w:val="ListParagraph"/>
        <w:autoSpaceDE w:val="0"/>
        <w:autoSpaceDN w:val="0"/>
        <w:adjustRightInd w:val="0"/>
        <w:spacing w:after="0" w:line="360" w:lineRule="auto"/>
        <w:ind w:left="360" w:hanging="360"/>
        <w:rPr>
          <w:del w:id="1608" w:author="Risa" w:date="2021-06-18T10:43:00Z"/>
          <w:rStyle w:val="Hyperlink"/>
          <w:color w:val="000000" w:themeColor="text1"/>
          <w:sz w:val="22"/>
          <w:szCs w:val="22"/>
          <w:u w:val="none"/>
          <w:rPrChange w:id="1609" w:author="Risa" w:date="2021-06-16T16:30:00Z">
            <w:rPr>
              <w:del w:id="1610" w:author="Risa" w:date="2021-06-18T10:43:00Z"/>
              <w:rStyle w:val="Hyperlink"/>
              <w:color w:val="000000" w:themeColor="text1"/>
              <w:sz w:val="20"/>
              <w:szCs w:val="20"/>
              <w:u w:val="none"/>
            </w:rPr>
          </w:rPrChange>
        </w:rPr>
        <w:pPrChange w:id="1611" w:author="Risa" w:date="2021-06-16T16:30:00Z">
          <w:pPr>
            <w:pStyle w:val="ListParagraph"/>
            <w:autoSpaceDE w:val="0"/>
            <w:autoSpaceDN w:val="0"/>
            <w:adjustRightInd w:val="0"/>
            <w:spacing w:line="240" w:lineRule="auto"/>
            <w:ind w:left="360" w:hanging="360"/>
            <w:jc w:val="both"/>
          </w:pPr>
        </w:pPrChange>
      </w:pPr>
      <w:del w:id="1612" w:author="Risa" w:date="2021-06-18T10:43:00Z">
        <w:r w:rsidRPr="005D01C9" w:rsidDel="005103C5">
          <w:rPr>
            <w:color w:val="000000" w:themeColor="text1"/>
            <w:sz w:val="22"/>
            <w:szCs w:val="22"/>
            <w:rPrChange w:id="1613" w:author="Risa" w:date="2021-06-16T16:30:00Z">
              <w:rPr>
                <w:color w:val="000000" w:themeColor="text1"/>
                <w:sz w:val="20"/>
                <w:szCs w:val="20"/>
                <w:u w:val="single"/>
              </w:rPr>
            </w:rPrChange>
          </w:rPr>
          <w:delText xml:space="preserve">Miller, K., Mitchell, B., Curtin, P. and Wheeler, J. </w:delText>
        </w:r>
        <w:r w:rsidR="00970B6A" w:rsidRPr="005D01C9" w:rsidDel="005103C5">
          <w:rPr>
            <w:color w:val="000000" w:themeColor="text1"/>
            <w:sz w:val="22"/>
            <w:szCs w:val="22"/>
            <w:rPrChange w:id="1614" w:author="Risa" w:date="2021-06-16T16:30:00Z">
              <w:rPr>
                <w:color w:val="000000" w:themeColor="text1"/>
                <w:sz w:val="20"/>
                <w:szCs w:val="20"/>
              </w:rPr>
            </w:rPrChange>
          </w:rPr>
          <w:delText>(</w:delText>
        </w:r>
        <w:r w:rsidRPr="005D01C9" w:rsidDel="005103C5">
          <w:rPr>
            <w:color w:val="000000" w:themeColor="text1"/>
            <w:sz w:val="22"/>
            <w:szCs w:val="22"/>
            <w:rPrChange w:id="1615" w:author="Risa" w:date="2021-06-16T16:30:00Z">
              <w:rPr>
                <w:color w:val="000000" w:themeColor="text1"/>
                <w:sz w:val="20"/>
                <w:szCs w:val="20"/>
              </w:rPr>
            </w:rPrChange>
          </w:rPr>
          <w:delText>2014</w:delText>
        </w:r>
        <w:r w:rsidR="00970B6A" w:rsidRPr="005D01C9" w:rsidDel="005103C5">
          <w:rPr>
            <w:color w:val="000000" w:themeColor="text1"/>
            <w:sz w:val="22"/>
            <w:szCs w:val="22"/>
            <w:rPrChange w:id="1616" w:author="Risa" w:date="2021-06-16T16:30:00Z">
              <w:rPr>
                <w:color w:val="000000" w:themeColor="text1"/>
                <w:sz w:val="20"/>
                <w:szCs w:val="20"/>
              </w:rPr>
            </w:rPrChange>
          </w:rPr>
          <w:delText>)</w:delText>
        </w:r>
        <w:r w:rsidRPr="005D01C9" w:rsidDel="005103C5">
          <w:rPr>
            <w:color w:val="000000" w:themeColor="text1"/>
            <w:sz w:val="22"/>
            <w:szCs w:val="22"/>
            <w:rPrChange w:id="1617" w:author="Risa" w:date="2021-06-16T16:30:00Z">
              <w:rPr>
                <w:color w:val="000000" w:themeColor="text1"/>
                <w:sz w:val="20"/>
                <w:szCs w:val="20"/>
              </w:rPr>
            </w:rPrChange>
          </w:rPr>
          <w:delText xml:space="preserve">. Forest Health Monitoring, Northeast Temperate Report, 2006-2013 NPS/NETN. </w:delText>
        </w:r>
      </w:del>
      <w:del w:id="1618" w:author="Risa" w:date="2021-06-17T21:01:00Z">
        <w:r w:rsidR="00F31572" w:rsidRPr="005D01C9" w:rsidDel="00CB6BC2">
          <w:rPr>
            <w:sz w:val="22"/>
            <w:szCs w:val="22"/>
            <w:rPrChange w:id="1619" w:author="Risa" w:date="2021-06-16T16:30:00Z">
              <w:rPr/>
            </w:rPrChange>
          </w:rPr>
          <w:fldChar w:fldCharType="begin"/>
        </w:r>
        <w:r w:rsidR="00F31572" w:rsidRPr="005D01C9" w:rsidDel="00CB6BC2">
          <w:rPr>
            <w:sz w:val="22"/>
            <w:szCs w:val="22"/>
            <w:rPrChange w:id="1620" w:author="Risa" w:date="2021-06-16T16:30:00Z">
              <w:rPr/>
            </w:rPrChange>
          </w:rPr>
          <w:delInstrText xml:space="preserve"> HYPERLINK "https://www.amazon.com/stream" </w:delInstrText>
        </w:r>
        <w:r w:rsidR="00F31572" w:rsidRPr="005D01C9" w:rsidDel="00CB6BC2">
          <w:rPr>
            <w:sz w:val="22"/>
            <w:szCs w:val="22"/>
            <w:rPrChange w:id="1621" w:author="Risa" w:date="2021-06-16T16:30:00Z">
              <w:rPr>
                <w:rStyle w:val="Hyperlink"/>
                <w:color w:val="000000" w:themeColor="text1"/>
                <w:sz w:val="20"/>
                <w:szCs w:val="20"/>
                <w:u w:val="none"/>
              </w:rPr>
            </w:rPrChange>
          </w:rPr>
          <w:fldChar w:fldCharType="separate"/>
        </w:r>
        <w:r w:rsidRPr="005D01C9" w:rsidDel="00CB6BC2">
          <w:rPr>
            <w:rStyle w:val="Hyperlink"/>
            <w:color w:val="000000" w:themeColor="text1"/>
            <w:sz w:val="22"/>
            <w:szCs w:val="22"/>
            <w:u w:val="none"/>
            <w:rPrChange w:id="1622" w:author="Risa" w:date="2021-06-16T16:30:00Z">
              <w:rPr>
                <w:rStyle w:val="Hyperlink"/>
                <w:color w:val="000000" w:themeColor="text1"/>
                <w:sz w:val="20"/>
                <w:szCs w:val="20"/>
                <w:u w:val="none"/>
              </w:rPr>
            </w:rPrChange>
          </w:rPr>
          <w:delText>https://www.amazon.com/stream</w:delText>
        </w:r>
        <w:r w:rsidR="00F31572" w:rsidRPr="005D01C9" w:rsidDel="00CB6BC2">
          <w:rPr>
            <w:rStyle w:val="Hyperlink"/>
            <w:color w:val="000000" w:themeColor="text1"/>
            <w:sz w:val="22"/>
            <w:szCs w:val="22"/>
            <w:u w:val="none"/>
            <w:rPrChange w:id="1623" w:author="Risa" w:date="2021-06-16T16:30:00Z">
              <w:rPr>
                <w:rStyle w:val="Hyperlink"/>
                <w:color w:val="000000" w:themeColor="text1"/>
                <w:sz w:val="20"/>
                <w:szCs w:val="20"/>
                <w:u w:val="none"/>
              </w:rPr>
            </w:rPrChange>
          </w:rPr>
          <w:fldChar w:fldCharType="end"/>
        </w:r>
        <w:r w:rsidR="003352CD" w:rsidRPr="005D01C9" w:rsidDel="00CB6BC2">
          <w:rPr>
            <w:rStyle w:val="Hyperlink"/>
            <w:color w:val="000000" w:themeColor="text1"/>
            <w:sz w:val="22"/>
            <w:szCs w:val="22"/>
            <w:u w:val="none"/>
            <w:rPrChange w:id="1624" w:author="Risa" w:date="2021-06-16T16:30:00Z">
              <w:rPr>
                <w:rStyle w:val="Hyperlink"/>
                <w:color w:val="000000" w:themeColor="text1"/>
                <w:sz w:val="20"/>
                <w:szCs w:val="20"/>
                <w:u w:val="none"/>
              </w:rPr>
            </w:rPrChange>
          </w:rPr>
          <w:delText xml:space="preserve"> </w:delText>
        </w:r>
      </w:del>
    </w:p>
    <w:p w14:paraId="6BC7ECD6" w14:textId="76D41D59" w:rsidR="00AE173C" w:rsidRPr="005D01C9" w:rsidDel="005103C5" w:rsidRDefault="00AE173C">
      <w:pPr>
        <w:pStyle w:val="ListParagraph"/>
        <w:autoSpaceDE w:val="0"/>
        <w:autoSpaceDN w:val="0"/>
        <w:adjustRightInd w:val="0"/>
        <w:spacing w:after="0" w:line="360" w:lineRule="auto"/>
        <w:ind w:left="360" w:hanging="360"/>
        <w:rPr>
          <w:del w:id="1625" w:author="Risa" w:date="2021-06-18T10:43:00Z"/>
          <w:color w:val="000000" w:themeColor="text1"/>
          <w:sz w:val="22"/>
          <w:szCs w:val="22"/>
          <w:shd w:val="clear" w:color="auto" w:fill="FFFFFF"/>
          <w:rPrChange w:id="1626" w:author="Risa" w:date="2021-06-16T16:30:00Z">
            <w:rPr>
              <w:del w:id="1627" w:author="Risa" w:date="2021-06-18T10:43:00Z"/>
              <w:color w:val="000000" w:themeColor="text1"/>
              <w:sz w:val="20"/>
              <w:szCs w:val="20"/>
              <w:shd w:val="clear" w:color="auto" w:fill="FFFFFF"/>
            </w:rPr>
          </w:rPrChange>
        </w:rPr>
        <w:pPrChange w:id="1628" w:author="Risa" w:date="2021-06-16T16:30:00Z">
          <w:pPr>
            <w:pStyle w:val="ListParagraph"/>
            <w:autoSpaceDE w:val="0"/>
            <w:autoSpaceDN w:val="0"/>
            <w:adjustRightInd w:val="0"/>
            <w:spacing w:line="240" w:lineRule="auto"/>
            <w:ind w:left="360" w:hanging="360"/>
            <w:jc w:val="both"/>
          </w:pPr>
        </w:pPrChange>
      </w:pPr>
      <w:del w:id="1629" w:author="Risa" w:date="2021-06-18T10:43:00Z">
        <w:r w:rsidRPr="005D01C9" w:rsidDel="005103C5">
          <w:rPr>
            <w:color w:val="000000" w:themeColor="text1"/>
            <w:sz w:val="22"/>
            <w:szCs w:val="22"/>
            <w:shd w:val="clear" w:color="auto" w:fill="FFFFFF"/>
            <w:rPrChange w:id="1630" w:author="Risa" w:date="2021-06-16T16:30:00Z">
              <w:rPr>
                <w:color w:val="000000" w:themeColor="text1"/>
                <w:sz w:val="20"/>
                <w:szCs w:val="20"/>
                <w:shd w:val="clear" w:color="auto" w:fill="FFFFFF"/>
              </w:rPr>
            </w:rPrChange>
          </w:rPr>
          <w:delText>Miller, D., Castañeda, I., Bradley, R.</w:delText>
        </w:r>
        <w:r w:rsidR="008939D5" w:rsidRPr="005D01C9" w:rsidDel="005103C5">
          <w:rPr>
            <w:color w:val="000000" w:themeColor="text1"/>
            <w:sz w:val="22"/>
            <w:szCs w:val="22"/>
            <w:shd w:val="clear" w:color="auto" w:fill="FFFFFF"/>
            <w:rPrChange w:id="1631"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632" w:author="Risa" w:date="2021-06-16T16:30:00Z">
              <w:rPr>
                <w:color w:val="000000" w:themeColor="text1"/>
                <w:sz w:val="20"/>
                <w:szCs w:val="20"/>
                <w:shd w:val="clear" w:color="auto" w:fill="FFFFFF"/>
              </w:rPr>
            </w:rPrChange>
          </w:rPr>
          <w:delText xml:space="preserve"> MacDonald, D. (2017). Local and regional wildfire activity in central Maine (USA) during the past 900 years. </w:delText>
        </w:r>
        <w:r w:rsidRPr="005D01C9" w:rsidDel="005103C5">
          <w:rPr>
            <w:i/>
            <w:iCs/>
            <w:color w:val="000000" w:themeColor="text1"/>
            <w:sz w:val="22"/>
            <w:szCs w:val="22"/>
            <w:rPrChange w:id="1633" w:author="Risa" w:date="2021-06-16T16:30:00Z">
              <w:rPr>
                <w:i/>
                <w:iCs/>
                <w:color w:val="000000" w:themeColor="text1"/>
                <w:sz w:val="20"/>
                <w:szCs w:val="20"/>
              </w:rPr>
            </w:rPrChange>
          </w:rPr>
          <w:delText>Journal of Paleolimnology</w:delText>
        </w:r>
        <w:r w:rsidRPr="005D01C9" w:rsidDel="005103C5">
          <w:rPr>
            <w:color w:val="000000" w:themeColor="text1"/>
            <w:sz w:val="22"/>
            <w:szCs w:val="22"/>
            <w:shd w:val="clear" w:color="auto" w:fill="FFFFFF"/>
            <w:rPrChange w:id="1634"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635" w:author="Risa" w:date="2021-06-16T16:30:00Z">
              <w:rPr>
                <w:i/>
                <w:iCs/>
                <w:color w:val="000000" w:themeColor="text1"/>
                <w:sz w:val="20"/>
                <w:szCs w:val="20"/>
              </w:rPr>
            </w:rPrChange>
          </w:rPr>
          <w:delText>58</w:delText>
        </w:r>
        <w:r w:rsidRPr="005D01C9" w:rsidDel="005103C5">
          <w:rPr>
            <w:color w:val="000000" w:themeColor="text1"/>
            <w:sz w:val="22"/>
            <w:szCs w:val="22"/>
            <w:shd w:val="clear" w:color="auto" w:fill="FFFFFF"/>
            <w:rPrChange w:id="1636" w:author="Risa" w:date="2021-06-16T16:30:00Z">
              <w:rPr>
                <w:color w:val="000000" w:themeColor="text1"/>
                <w:sz w:val="20"/>
                <w:szCs w:val="20"/>
                <w:shd w:val="clear" w:color="auto" w:fill="FFFFFF"/>
              </w:rPr>
            </w:rPrChange>
          </w:rPr>
          <w:delText>(4), 455-466.</w:delText>
        </w:r>
      </w:del>
    </w:p>
    <w:p w14:paraId="460A6217" w14:textId="6D66D761" w:rsidR="00A75111" w:rsidRPr="005D01C9" w:rsidDel="005103C5" w:rsidRDefault="00A75111">
      <w:pPr>
        <w:pStyle w:val="ListParagraph"/>
        <w:autoSpaceDE w:val="0"/>
        <w:autoSpaceDN w:val="0"/>
        <w:adjustRightInd w:val="0"/>
        <w:spacing w:after="0" w:line="360" w:lineRule="auto"/>
        <w:ind w:left="360" w:hanging="360"/>
        <w:rPr>
          <w:del w:id="1637" w:author="Risa" w:date="2021-06-18T10:43:00Z"/>
          <w:color w:val="000000" w:themeColor="text1"/>
          <w:sz w:val="22"/>
          <w:szCs w:val="22"/>
          <w:shd w:val="clear" w:color="auto" w:fill="FFFFFF"/>
          <w:rPrChange w:id="1638" w:author="Risa" w:date="2021-06-16T16:30:00Z">
            <w:rPr>
              <w:del w:id="1639" w:author="Risa" w:date="2021-06-18T10:43:00Z"/>
              <w:color w:val="000000" w:themeColor="text1"/>
              <w:sz w:val="20"/>
              <w:szCs w:val="20"/>
              <w:shd w:val="clear" w:color="auto" w:fill="FFFFFF"/>
            </w:rPr>
          </w:rPrChange>
        </w:rPr>
        <w:pPrChange w:id="1640" w:author="Risa" w:date="2021-06-16T16:30:00Z">
          <w:pPr>
            <w:pStyle w:val="ListParagraph"/>
            <w:autoSpaceDE w:val="0"/>
            <w:autoSpaceDN w:val="0"/>
            <w:adjustRightInd w:val="0"/>
            <w:spacing w:line="240" w:lineRule="auto"/>
            <w:ind w:left="360" w:hanging="360"/>
            <w:jc w:val="both"/>
          </w:pPr>
        </w:pPrChange>
      </w:pPr>
      <w:del w:id="1641" w:author="Risa" w:date="2021-06-18T10:43:00Z">
        <w:r w:rsidRPr="005D01C9" w:rsidDel="005103C5">
          <w:rPr>
            <w:color w:val="000000" w:themeColor="text1"/>
            <w:sz w:val="22"/>
            <w:szCs w:val="22"/>
            <w:shd w:val="clear" w:color="auto" w:fill="FFFFFF"/>
            <w:rPrChange w:id="1642" w:author="Risa" w:date="2021-06-16T16:30:00Z">
              <w:rPr>
                <w:color w:val="000000" w:themeColor="text1"/>
                <w:sz w:val="20"/>
                <w:szCs w:val="20"/>
                <w:shd w:val="clear" w:color="auto" w:fill="FFFFFF"/>
              </w:rPr>
            </w:rPrChange>
          </w:rPr>
          <w:delText xml:space="preserve">Mosseler, A., Rajora, O. </w:delText>
        </w:r>
        <w:r w:rsidR="00E007EA" w:rsidRPr="005D01C9" w:rsidDel="005103C5">
          <w:rPr>
            <w:color w:val="000000" w:themeColor="text1"/>
            <w:sz w:val="22"/>
            <w:szCs w:val="22"/>
            <w:shd w:val="clear" w:color="auto" w:fill="FFFFFF"/>
            <w:rPrChange w:id="1643"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644" w:author="Risa" w:date="2021-06-16T16:30:00Z">
              <w:rPr>
                <w:color w:val="000000" w:themeColor="text1"/>
                <w:sz w:val="20"/>
                <w:szCs w:val="20"/>
                <w:shd w:val="clear" w:color="auto" w:fill="FFFFFF"/>
              </w:rPr>
            </w:rPrChange>
          </w:rPr>
          <w:delText xml:space="preserve"> Major, J. (2004). Reproductive and genetic characteristics of rare, disjunct pitch pine populations at the northern limits of its range in Canada. </w:delText>
        </w:r>
        <w:r w:rsidRPr="005D01C9" w:rsidDel="005103C5">
          <w:rPr>
            <w:i/>
            <w:iCs/>
            <w:color w:val="000000" w:themeColor="text1"/>
            <w:sz w:val="22"/>
            <w:szCs w:val="22"/>
            <w:shd w:val="clear" w:color="auto" w:fill="FFFFFF"/>
            <w:rPrChange w:id="1645" w:author="Risa" w:date="2021-06-16T16:30:00Z">
              <w:rPr>
                <w:i/>
                <w:iCs/>
                <w:color w:val="000000" w:themeColor="text1"/>
                <w:sz w:val="20"/>
                <w:szCs w:val="20"/>
                <w:shd w:val="clear" w:color="auto" w:fill="FFFFFF"/>
              </w:rPr>
            </w:rPrChange>
          </w:rPr>
          <w:delText>Conservation Genetics</w:delText>
        </w:r>
        <w:r w:rsidRPr="005D01C9" w:rsidDel="005103C5">
          <w:rPr>
            <w:color w:val="000000" w:themeColor="text1"/>
            <w:sz w:val="22"/>
            <w:szCs w:val="22"/>
            <w:shd w:val="clear" w:color="auto" w:fill="FFFFFF"/>
            <w:rPrChange w:id="1646"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647" w:author="Risa" w:date="2021-06-16T16:30:00Z">
              <w:rPr>
                <w:i/>
                <w:iCs/>
                <w:color w:val="000000" w:themeColor="text1"/>
                <w:sz w:val="20"/>
                <w:szCs w:val="20"/>
                <w:shd w:val="clear" w:color="auto" w:fill="FFFFFF"/>
              </w:rPr>
            </w:rPrChange>
          </w:rPr>
          <w:delText>5</w:delText>
        </w:r>
        <w:r w:rsidRPr="005D01C9" w:rsidDel="005103C5">
          <w:rPr>
            <w:color w:val="000000" w:themeColor="text1"/>
            <w:sz w:val="22"/>
            <w:szCs w:val="22"/>
            <w:shd w:val="clear" w:color="auto" w:fill="FFFFFF"/>
            <w:rPrChange w:id="1648" w:author="Risa" w:date="2021-06-16T16:30:00Z">
              <w:rPr>
                <w:color w:val="000000" w:themeColor="text1"/>
                <w:sz w:val="20"/>
                <w:szCs w:val="20"/>
                <w:shd w:val="clear" w:color="auto" w:fill="FFFFFF"/>
              </w:rPr>
            </w:rPrChange>
          </w:rPr>
          <w:delText>(5), 571-583.</w:delText>
        </w:r>
      </w:del>
    </w:p>
    <w:p w14:paraId="2301B4A6" w14:textId="14E16BA0" w:rsidR="004D7553" w:rsidRPr="005D01C9" w:rsidDel="005103C5" w:rsidRDefault="004D7553">
      <w:pPr>
        <w:pStyle w:val="ListParagraph"/>
        <w:autoSpaceDE w:val="0"/>
        <w:autoSpaceDN w:val="0"/>
        <w:adjustRightInd w:val="0"/>
        <w:spacing w:after="0" w:line="360" w:lineRule="auto"/>
        <w:ind w:left="360" w:hanging="360"/>
        <w:rPr>
          <w:del w:id="1649" w:author="Risa" w:date="2021-06-18T10:43:00Z"/>
          <w:color w:val="000000" w:themeColor="text1"/>
          <w:sz w:val="22"/>
          <w:szCs w:val="22"/>
          <w:shd w:val="clear" w:color="auto" w:fill="FFFFFF"/>
          <w:rPrChange w:id="1650" w:author="Risa" w:date="2021-06-16T16:30:00Z">
            <w:rPr>
              <w:del w:id="1651" w:author="Risa" w:date="2021-06-18T10:43:00Z"/>
              <w:color w:val="000000" w:themeColor="text1"/>
              <w:sz w:val="20"/>
              <w:szCs w:val="20"/>
              <w:shd w:val="clear" w:color="auto" w:fill="FFFFFF"/>
            </w:rPr>
          </w:rPrChange>
        </w:rPr>
        <w:pPrChange w:id="1652" w:author="Risa" w:date="2021-06-16T16:30:00Z">
          <w:pPr>
            <w:pStyle w:val="ListParagraph"/>
            <w:autoSpaceDE w:val="0"/>
            <w:autoSpaceDN w:val="0"/>
            <w:adjustRightInd w:val="0"/>
            <w:spacing w:line="240" w:lineRule="auto"/>
            <w:ind w:left="360" w:hanging="360"/>
            <w:jc w:val="both"/>
          </w:pPr>
        </w:pPrChange>
      </w:pPr>
      <w:del w:id="1653" w:author="Risa" w:date="2021-06-18T10:43:00Z">
        <w:r w:rsidRPr="005D01C9" w:rsidDel="005103C5">
          <w:rPr>
            <w:color w:val="000000" w:themeColor="text1"/>
            <w:sz w:val="22"/>
            <w:szCs w:val="22"/>
            <w:rPrChange w:id="1654" w:author="Risa" w:date="2021-06-16T16:30:00Z">
              <w:rPr>
                <w:color w:val="000000" w:themeColor="text1"/>
                <w:sz w:val="20"/>
                <w:szCs w:val="20"/>
              </w:rPr>
            </w:rPrChange>
          </w:rPr>
          <w:delText>Niinemets Ü., Keenan T.</w:delText>
        </w:r>
        <w:r w:rsidR="00DE09F2" w:rsidRPr="005D01C9" w:rsidDel="005103C5">
          <w:rPr>
            <w:color w:val="000000" w:themeColor="text1"/>
            <w:sz w:val="22"/>
            <w:szCs w:val="22"/>
            <w:rPrChange w:id="1655" w:author="Risa" w:date="2021-06-16T16:30:00Z">
              <w:rPr>
                <w:color w:val="000000" w:themeColor="text1"/>
                <w:sz w:val="20"/>
                <w:szCs w:val="20"/>
              </w:rPr>
            </w:rPrChange>
          </w:rPr>
          <w:delText xml:space="preserve"> and</w:delText>
        </w:r>
        <w:r w:rsidRPr="005D01C9" w:rsidDel="005103C5">
          <w:rPr>
            <w:color w:val="000000" w:themeColor="text1"/>
            <w:sz w:val="22"/>
            <w:szCs w:val="22"/>
            <w:rPrChange w:id="1656" w:author="Risa" w:date="2021-06-16T16:30:00Z">
              <w:rPr>
                <w:color w:val="000000" w:themeColor="text1"/>
                <w:sz w:val="20"/>
                <w:szCs w:val="20"/>
              </w:rPr>
            </w:rPrChange>
          </w:rPr>
          <w:delText xml:space="preserve"> Hallik L. (2015)</w:delText>
        </w:r>
        <w:r w:rsidR="004A6746" w:rsidRPr="005D01C9" w:rsidDel="005103C5">
          <w:rPr>
            <w:color w:val="000000" w:themeColor="text1"/>
            <w:sz w:val="22"/>
            <w:szCs w:val="22"/>
            <w:rPrChange w:id="1657" w:author="Risa" w:date="2021-06-16T16:30:00Z">
              <w:rPr>
                <w:color w:val="000000" w:themeColor="text1"/>
                <w:sz w:val="20"/>
                <w:szCs w:val="20"/>
              </w:rPr>
            </w:rPrChange>
          </w:rPr>
          <w:delText>.</w:delText>
        </w:r>
        <w:r w:rsidRPr="005D01C9" w:rsidDel="005103C5">
          <w:rPr>
            <w:color w:val="000000" w:themeColor="text1"/>
            <w:sz w:val="22"/>
            <w:szCs w:val="22"/>
            <w:rPrChange w:id="1658" w:author="Risa" w:date="2021-06-16T16:30:00Z">
              <w:rPr>
                <w:color w:val="000000" w:themeColor="text1"/>
                <w:sz w:val="20"/>
                <w:szCs w:val="20"/>
              </w:rPr>
            </w:rPrChange>
          </w:rPr>
          <w:delText xml:space="preserve"> A worldwide analysis of within-canopy variations in leaf structural, chemical and physiological traits across plant functional types. </w:delText>
        </w:r>
        <w:r w:rsidRPr="005D01C9" w:rsidDel="005103C5">
          <w:rPr>
            <w:i/>
            <w:iCs/>
            <w:color w:val="000000" w:themeColor="text1"/>
            <w:sz w:val="22"/>
            <w:szCs w:val="22"/>
            <w:rPrChange w:id="1659" w:author="Risa" w:date="2021-06-16T16:30:00Z">
              <w:rPr>
                <w:i/>
                <w:iCs/>
                <w:color w:val="000000" w:themeColor="text1"/>
                <w:sz w:val="20"/>
                <w:szCs w:val="20"/>
              </w:rPr>
            </w:rPrChange>
          </w:rPr>
          <w:delText>New Phytologist</w:delText>
        </w:r>
        <w:r w:rsidRPr="005D01C9" w:rsidDel="005103C5">
          <w:rPr>
            <w:color w:val="000000" w:themeColor="text1"/>
            <w:sz w:val="22"/>
            <w:szCs w:val="22"/>
            <w:rPrChange w:id="1660" w:author="Risa" w:date="2021-06-16T16:30:00Z">
              <w:rPr>
                <w:color w:val="000000" w:themeColor="text1"/>
                <w:sz w:val="20"/>
                <w:szCs w:val="20"/>
              </w:rPr>
            </w:rPrChange>
          </w:rPr>
          <w:delText xml:space="preserve"> </w:delText>
        </w:r>
        <w:r w:rsidRPr="005D01C9" w:rsidDel="005103C5">
          <w:rPr>
            <w:b/>
            <w:bCs/>
            <w:color w:val="000000" w:themeColor="text1"/>
            <w:sz w:val="22"/>
            <w:szCs w:val="22"/>
            <w:rPrChange w:id="1661" w:author="Risa" w:date="2021-06-16T16:30:00Z">
              <w:rPr>
                <w:b/>
                <w:bCs/>
                <w:color w:val="000000" w:themeColor="text1"/>
                <w:sz w:val="20"/>
                <w:szCs w:val="20"/>
              </w:rPr>
            </w:rPrChange>
          </w:rPr>
          <w:delText>205</w:delText>
        </w:r>
        <w:r w:rsidRPr="005D01C9" w:rsidDel="005103C5">
          <w:rPr>
            <w:color w:val="000000" w:themeColor="text1"/>
            <w:sz w:val="22"/>
            <w:szCs w:val="22"/>
            <w:rPrChange w:id="1662" w:author="Risa" w:date="2021-06-16T16:30:00Z">
              <w:rPr>
                <w:color w:val="000000" w:themeColor="text1"/>
                <w:sz w:val="20"/>
                <w:szCs w:val="20"/>
              </w:rPr>
            </w:rPrChange>
          </w:rPr>
          <w:delText>, 973–993.</w:delText>
        </w:r>
      </w:del>
    </w:p>
    <w:p w14:paraId="6FD5D044" w14:textId="424B5039" w:rsidR="00AE173C" w:rsidRPr="005D01C9" w:rsidDel="005103C5" w:rsidRDefault="00AE173C">
      <w:pPr>
        <w:pStyle w:val="ListParagraph"/>
        <w:autoSpaceDE w:val="0"/>
        <w:autoSpaceDN w:val="0"/>
        <w:adjustRightInd w:val="0"/>
        <w:spacing w:after="0" w:line="360" w:lineRule="auto"/>
        <w:ind w:left="360" w:hanging="360"/>
        <w:rPr>
          <w:del w:id="1663" w:author="Risa" w:date="2021-06-18T10:43:00Z"/>
          <w:color w:val="000000" w:themeColor="text1"/>
          <w:sz w:val="22"/>
          <w:szCs w:val="22"/>
          <w:shd w:val="clear" w:color="auto" w:fill="FFFFFF"/>
          <w:rPrChange w:id="1664" w:author="Risa" w:date="2021-06-16T16:30:00Z">
            <w:rPr>
              <w:del w:id="1665" w:author="Risa" w:date="2021-06-18T10:43:00Z"/>
              <w:color w:val="000000" w:themeColor="text1"/>
              <w:sz w:val="20"/>
              <w:szCs w:val="20"/>
              <w:shd w:val="clear" w:color="auto" w:fill="FFFFFF"/>
            </w:rPr>
          </w:rPrChange>
        </w:rPr>
        <w:pPrChange w:id="1666" w:author="Risa" w:date="2021-06-16T16:30:00Z">
          <w:pPr>
            <w:pStyle w:val="ListParagraph"/>
            <w:autoSpaceDE w:val="0"/>
            <w:autoSpaceDN w:val="0"/>
            <w:adjustRightInd w:val="0"/>
            <w:spacing w:line="240" w:lineRule="auto"/>
            <w:ind w:left="360" w:hanging="360"/>
            <w:jc w:val="both"/>
          </w:pPr>
        </w:pPrChange>
      </w:pPr>
      <w:del w:id="1667" w:author="Risa" w:date="2021-06-18T10:43:00Z">
        <w:r w:rsidRPr="005D01C9" w:rsidDel="005103C5">
          <w:rPr>
            <w:color w:val="000000" w:themeColor="text1"/>
            <w:sz w:val="22"/>
            <w:szCs w:val="22"/>
            <w:shd w:val="clear" w:color="auto" w:fill="FFFFFF"/>
            <w:rPrChange w:id="1668" w:author="Risa" w:date="2021-06-16T16:30:00Z">
              <w:rPr>
                <w:color w:val="000000" w:themeColor="text1"/>
                <w:sz w:val="20"/>
                <w:szCs w:val="20"/>
                <w:shd w:val="clear" w:color="auto" w:fill="FFFFFF"/>
              </w:rPr>
            </w:rPrChange>
          </w:rPr>
          <w:delText xml:space="preserve">Nowacki, G., and Abrams, M. (2008). The demise of fire and “mesophication” of forests in the eastern United States. </w:delText>
        </w:r>
        <w:r w:rsidRPr="005D01C9" w:rsidDel="005103C5">
          <w:rPr>
            <w:i/>
            <w:iCs/>
            <w:color w:val="000000" w:themeColor="text1"/>
            <w:sz w:val="22"/>
            <w:szCs w:val="22"/>
            <w:rPrChange w:id="1669" w:author="Risa" w:date="2021-06-16T16:30:00Z">
              <w:rPr>
                <w:i/>
                <w:iCs/>
                <w:color w:val="000000" w:themeColor="text1"/>
                <w:sz w:val="20"/>
                <w:szCs w:val="20"/>
              </w:rPr>
            </w:rPrChange>
          </w:rPr>
          <w:delText>Bioscience</w:delText>
        </w:r>
        <w:r w:rsidRPr="005D01C9" w:rsidDel="005103C5">
          <w:rPr>
            <w:color w:val="000000" w:themeColor="text1"/>
            <w:sz w:val="22"/>
            <w:szCs w:val="22"/>
            <w:shd w:val="clear" w:color="auto" w:fill="FFFFFF"/>
            <w:rPrChange w:id="1670" w:author="Risa" w:date="2021-06-16T16:30:00Z">
              <w:rPr>
                <w:color w:val="000000" w:themeColor="text1"/>
                <w:sz w:val="20"/>
                <w:szCs w:val="20"/>
                <w:shd w:val="clear" w:color="auto" w:fill="FFFFFF"/>
              </w:rPr>
            </w:rPrChange>
          </w:rPr>
          <w:delText xml:space="preserve"> 58, 123–138. </w:delText>
        </w:r>
      </w:del>
    </w:p>
    <w:p w14:paraId="78A3AAB9" w14:textId="07953C97" w:rsidR="00AE173C" w:rsidRPr="005D01C9" w:rsidDel="005103C5" w:rsidRDefault="00AE173C">
      <w:pPr>
        <w:pStyle w:val="ListParagraph"/>
        <w:autoSpaceDE w:val="0"/>
        <w:autoSpaceDN w:val="0"/>
        <w:adjustRightInd w:val="0"/>
        <w:spacing w:after="0" w:line="360" w:lineRule="auto"/>
        <w:ind w:left="360" w:hanging="360"/>
        <w:rPr>
          <w:del w:id="1671" w:author="Risa" w:date="2021-06-18T10:43:00Z"/>
          <w:color w:val="000000" w:themeColor="text1"/>
          <w:sz w:val="22"/>
          <w:szCs w:val="22"/>
          <w:shd w:val="clear" w:color="auto" w:fill="FFFFFF"/>
          <w:rPrChange w:id="1672" w:author="Risa" w:date="2021-06-16T16:30:00Z">
            <w:rPr>
              <w:del w:id="1673" w:author="Risa" w:date="2021-06-18T10:43:00Z"/>
              <w:color w:val="000000" w:themeColor="text1"/>
              <w:sz w:val="20"/>
              <w:szCs w:val="20"/>
              <w:shd w:val="clear" w:color="auto" w:fill="FFFFFF"/>
            </w:rPr>
          </w:rPrChange>
        </w:rPr>
        <w:pPrChange w:id="1674" w:author="Risa" w:date="2021-06-16T16:30:00Z">
          <w:pPr>
            <w:pStyle w:val="ListParagraph"/>
            <w:autoSpaceDE w:val="0"/>
            <w:autoSpaceDN w:val="0"/>
            <w:adjustRightInd w:val="0"/>
            <w:spacing w:line="240" w:lineRule="auto"/>
            <w:ind w:left="360" w:hanging="360"/>
            <w:jc w:val="both"/>
          </w:pPr>
        </w:pPrChange>
      </w:pPr>
      <w:del w:id="1675" w:author="Risa" w:date="2021-06-18T10:43:00Z">
        <w:r w:rsidRPr="005D01C9" w:rsidDel="005103C5">
          <w:rPr>
            <w:color w:val="000000" w:themeColor="text1"/>
            <w:sz w:val="22"/>
            <w:szCs w:val="22"/>
            <w:shd w:val="clear" w:color="auto" w:fill="FFFFFF"/>
            <w:rPrChange w:id="1676" w:author="Risa" w:date="2021-06-16T16:30:00Z">
              <w:rPr>
                <w:color w:val="000000" w:themeColor="text1"/>
                <w:sz w:val="20"/>
                <w:szCs w:val="20"/>
                <w:shd w:val="clear" w:color="auto" w:fill="FFFFFF"/>
              </w:rPr>
            </w:rPrChange>
          </w:rPr>
          <w:delText xml:space="preserve">Parker, J., Fernandez, I., Rustad, </w:delText>
        </w:r>
        <w:r w:rsidR="004A6323" w:rsidRPr="005D01C9" w:rsidDel="005103C5">
          <w:rPr>
            <w:color w:val="000000" w:themeColor="text1"/>
            <w:sz w:val="22"/>
            <w:szCs w:val="22"/>
            <w:shd w:val="clear" w:color="auto" w:fill="FFFFFF"/>
            <w:rPrChange w:id="1677" w:author="Risa" w:date="2021-06-16T16:30:00Z">
              <w:rPr>
                <w:color w:val="000000" w:themeColor="text1"/>
                <w:sz w:val="20"/>
                <w:szCs w:val="20"/>
                <w:shd w:val="clear" w:color="auto" w:fill="FFFFFF"/>
              </w:rPr>
            </w:rPrChange>
          </w:rPr>
          <w:delText>L</w:delText>
        </w:r>
        <w:r w:rsidRPr="005D01C9" w:rsidDel="005103C5">
          <w:rPr>
            <w:color w:val="000000" w:themeColor="text1"/>
            <w:sz w:val="22"/>
            <w:szCs w:val="22"/>
            <w:shd w:val="clear" w:color="auto" w:fill="FFFFFF"/>
            <w:rPrChange w:id="1678" w:author="Risa" w:date="2021-06-16T16:30:00Z">
              <w:rPr>
                <w:color w:val="000000" w:themeColor="text1"/>
                <w:sz w:val="20"/>
                <w:szCs w:val="20"/>
                <w:shd w:val="clear" w:color="auto" w:fill="FFFFFF"/>
              </w:rPr>
            </w:rPrChange>
          </w:rPr>
          <w:delText xml:space="preserve">., </w:delText>
        </w:r>
        <w:r w:rsidR="00B238F5" w:rsidRPr="005D01C9" w:rsidDel="005103C5">
          <w:rPr>
            <w:color w:val="000000" w:themeColor="text1"/>
            <w:sz w:val="22"/>
            <w:szCs w:val="22"/>
            <w:shd w:val="clear" w:color="auto" w:fill="FFFFFF"/>
            <w:rPrChange w:id="1679"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680" w:author="Risa" w:date="2021-06-16T16:30:00Z">
              <w:rPr>
                <w:color w:val="000000" w:themeColor="text1"/>
                <w:sz w:val="20"/>
                <w:szCs w:val="20"/>
                <w:shd w:val="clear" w:color="auto" w:fill="FFFFFF"/>
              </w:rPr>
            </w:rPrChange>
          </w:rPr>
          <w:delText xml:space="preserve"> Norton, S. (2001). Effects of nitrogen enrichment, wildfire, and harvesting on forest-soil carbon and nitrogen. </w:delText>
        </w:r>
        <w:r w:rsidRPr="005D01C9" w:rsidDel="005103C5">
          <w:rPr>
            <w:i/>
            <w:iCs/>
            <w:color w:val="000000" w:themeColor="text1"/>
            <w:sz w:val="22"/>
            <w:szCs w:val="22"/>
            <w:shd w:val="clear" w:color="auto" w:fill="FFFFFF"/>
            <w:rPrChange w:id="1681" w:author="Risa" w:date="2021-06-16T16:30:00Z">
              <w:rPr>
                <w:i/>
                <w:iCs/>
                <w:color w:val="000000" w:themeColor="text1"/>
                <w:sz w:val="20"/>
                <w:szCs w:val="20"/>
                <w:shd w:val="clear" w:color="auto" w:fill="FFFFFF"/>
              </w:rPr>
            </w:rPrChange>
          </w:rPr>
          <w:delText>Soil Science Society of America Journal</w:delText>
        </w:r>
        <w:r w:rsidRPr="005D01C9" w:rsidDel="005103C5">
          <w:rPr>
            <w:color w:val="000000" w:themeColor="text1"/>
            <w:sz w:val="22"/>
            <w:szCs w:val="22"/>
            <w:shd w:val="clear" w:color="auto" w:fill="FFFFFF"/>
            <w:rPrChange w:id="1682"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683" w:author="Risa" w:date="2021-06-16T16:30:00Z">
              <w:rPr>
                <w:i/>
                <w:iCs/>
                <w:color w:val="000000" w:themeColor="text1"/>
                <w:sz w:val="20"/>
                <w:szCs w:val="20"/>
                <w:shd w:val="clear" w:color="auto" w:fill="FFFFFF"/>
              </w:rPr>
            </w:rPrChange>
          </w:rPr>
          <w:delText>65</w:delText>
        </w:r>
        <w:r w:rsidRPr="005D01C9" w:rsidDel="005103C5">
          <w:rPr>
            <w:color w:val="000000" w:themeColor="text1"/>
            <w:sz w:val="22"/>
            <w:szCs w:val="22"/>
            <w:shd w:val="clear" w:color="auto" w:fill="FFFFFF"/>
            <w:rPrChange w:id="1684" w:author="Risa" w:date="2021-06-16T16:30:00Z">
              <w:rPr>
                <w:color w:val="000000" w:themeColor="text1"/>
                <w:sz w:val="20"/>
                <w:szCs w:val="20"/>
                <w:shd w:val="clear" w:color="auto" w:fill="FFFFFF"/>
              </w:rPr>
            </w:rPrChange>
          </w:rPr>
          <w:delText>(4), 1248-1255</w:delText>
        </w:r>
        <w:r w:rsidR="00A974EB" w:rsidRPr="005D01C9" w:rsidDel="005103C5">
          <w:rPr>
            <w:color w:val="000000" w:themeColor="text1"/>
            <w:sz w:val="22"/>
            <w:szCs w:val="22"/>
            <w:shd w:val="clear" w:color="auto" w:fill="FFFFFF"/>
            <w:rPrChange w:id="1685" w:author="Risa" w:date="2021-06-16T16:30:00Z">
              <w:rPr>
                <w:color w:val="000000" w:themeColor="text1"/>
                <w:sz w:val="20"/>
                <w:szCs w:val="20"/>
                <w:shd w:val="clear" w:color="auto" w:fill="FFFFFF"/>
              </w:rPr>
            </w:rPrChange>
          </w:rPr>
          <w:delText>.</w:delText>
        </w:r>
      </w:del>
    </w:p>
    <w:p w14:paraId="39D97C4F" w14:textId="1EEE6310" w:rsidR="00AE173C" w:rsidRPr="005D01C9" w:rsidDel="005103C5" w:rsidRDefault="00AE173C">
      <w:pPr>
        <w:pStyle w:val="ListParagraph"/>
        <w:autoSpaceDE w:val="0"/>
        <w:autoSpaceDN w:val="0"/>
        <w:adjustRightInd w:val="0"/>
        <w:spacing w:after="0" w:line="360" w:lineRule="auto"/>
        <w:ind w:left="360" w:hanging="360"/>
        <w:rPr>
          <w:del w:id="1686" w:author="Risa" w:date="2021-06-18T10:43:00Z"/>
          <w:strike/>
          <w:color w:val="000000" w:themeColor="text1"/>
          <w:sz w:val="22"/>
          <w:szCs w:val="22"/>
          <w:shd w:val="clear" w:color="auto" w:fill="FFFFFF"/>
          <w:rPrChange w:id="1687" w:author="Risa" w:date="2021-06-16T16:30:00Z">
            <w:rPr>
              <w:del w:id="1688" w:author="Risa" w:date="2021-06-18T10:43:00Z"/>
              <w:strike/>
              <w:color w:val="000000" w:themeColor="text1"/>
              <w:sz w:val="20"/>
              <w:szCs w:val="20"/>
              <w:shd w:val="clear" w:color="auto" w:fill="FFFFFF"/>
            </w:rPr>
          </w:rPrChange>
        </w:rPr>
        <w:pPrChange w:id="1689" w:author="Risa" w:date="2021-06-16T16:30:00Z">
          <w:pPr>
            <w:pStyle w:val="ListParagraph"/>
            <w:autoSpaceDE w:val="0"/>
            <w:autoSpaceDN w:val="0"/>
            <w:adjustRightInd w:val="0"/>
            <w:spacing w:line="240" w:lineRule="auto"/>
            <w:ind w:left="360" w:hanging="360"/>
            <w:jc w:val="both"/>
          </w:pPr>
        </w:pPrChange>
      </w:pPr>
      <w:del w:id="1690" w:author="Risa" w:date="2021-06-18T10:43:00Z">
        <w:r w:rsidRPr="005D01C9" w:rsidDel="005103C5">
          <w:rPr>
            <w:strike/>
            <w:color w:val="000000" w:themeColor="text1"/>
            <w:sz w:val="22"/>
            <w:szCs w:val="22"/>
            <w:shd w:val="clear" w:color="auto" w:fill="FFFFFF"/>
            <w:rPrChange w:id="1691" w:author="Risa" w:date="2021-06-16T16:30:00Z">
              <w:rPr>
                <w:strike/>
                <w:color w:val="000000" w:themeColor="text1"/>
                <w:sz w:val="20"/>
                <w:szCs w:val="20"/>
                <w:shd w:val="clear" w:color="auto" w:fill="FFFFFF"/>
              </w:rPr>
            </w:rPrChange>
          </w:rPr>
          <w:delText xml:space="preserve">Parshall, T., Foster, D., Faison, E., MacDonald, D., and Hansen, B. (2003). Long-term history of vegetation and fire in pitch pine–oak forests on </w:delText>
        </w:r>
        <w:r w:rsidR="00984432" w:rsidRPr="005D01C9" w:rsidDel="005103C5">
          <w:rPr>
            <w:strike/>
            <w:color w:val="000000" w:themeColor="text1"/>
            <w:sz w:val="22"/>
            <w:szCs w:val="22"/>
            <w:shd w:val="clear" w:color="auto" w:fill="FFFFFF"/>
            <w:rPrChange w:id="1692" w:author="Risa" w:date="2021-06-16T16:30:00Z">
              <w:rPr>
                <w:strike/>
                <w:color w:val="000000" w:themeColor="text1"/>
                <w:sz w:val="20"/>
                <w:szCs w:val="20"/>
                <w:shd w:val="clear" w:color="auto" w:fill="FFFFFF"/>
              </w:rPr>
            </w:rPrChange>
          </w:rPr>
          <w:delText>C</w:delText>
        </w:r>
        <w:r w:rsidRPr="005D01C9" w:rsidDel="005103C5">
          <w:rPr>
            <w:strike/>
            <w:color w:val="000000" w:themeColor="text1"/>
            <w:sz w:val="22"/>
            <w:szCs w:val="22"/>
            <w:shd w:val="clear" w:color="auto" w:fill="FFFFFF"/>
            <w:rPrChange w:id="1693" w:author="Risa" w:date="2021-06-16T16:30:00Z">
              <w:rPr>
                <w:strike/>
                <w:color w:val="000000" w:themeColor="text1"/>
                <w:sz w:val="20"/>
                <w:szCs w:val="20"/>
                <w:shd w:val="clear" w:color="auto" w:fill="FFFFFF"/>
              </w:rPr>
            </w:rPrChange>
          </w:rPr>
          <w:delText xml:space="preserve">ape </w:delText>
        </w:r>
        <w:r w:rsidR="00984432" w:rsidRPr="005D01C9" w:rsidDel="005103C5">
          <w:rPr>
            <w:strike/>
            <w:color w:val="000000" w:themeColor="text1"/>
            <w:sz w:val="22"/>
            <w:szCs w:val="22"/>
            <w:shd w:val="clear" w:color="auto" w:fill="FFFFFF"/>
            <w:rPrChange w:id="1694" w:author="Risa" w:date="2021-06-16T16:30:00Z">
              <w:rPr>
                <w:strike/>
                <w:color w:val="000000" w:themeColor="text1"/>
                <w:sz w:val="20"/>
                <w:szCs w:val="20"/>
                <w:shd w:val="clear" w:color="auto" w:fill="FFFFFF"/>
              </w:rPr>
            </w:rPrChange>
          </w:rPr>
          <w:delText>C</w:delText>
        </w:r>
        <w:r w:rsidRPr="005D01C9" w:rsidDel="005103C5">
          <w:rPr>
            <w:strike/>
            <w:color w:val="000000" w:themeColor="text1"/>
            <w:sz w:val="22"/>
            <w:szCs w:val="22"/>
            <w:shd w:val="clear" w:color="auto" w:fill="FFFFFF"/>
            <w:rPrChange w:id="1695" w:author="Risa" w:date="2021-06-16T16:30:00Z">
              <w:rPr>
                <w:strike/>
                <w:color w:val="000000" w:themeColor="text1"/>
                <w:sz w:val="20"/>
                <w:szCs w:val="20"/>
                <w:shd w:val="clear" w:color="auto" w:fill="FFFFFF"/>
              </w:rPr>
            </w:rPrChange>
          </w:rPr>
          <w:delText xml:space="preserve">od, </w:delText>
        </w:r>
        <w:r w:rsidR="00984432" w:rsidRPr="005D01C9" w:rsidDel="005103C5">
          <w:rPr>
            <w:strike/>
            <w:color w:val="000000" w:themeColor="text1"/>
            <w:sz w:val="22"/>
            <w:szCs w:val="22"/>
            <w:shd w:val="clear" w:color="auto" w:fill="FFFFFF"/>
            <w:rPrChange w:id="1696" w:author="Risa" w:date="2021-06-16T16:30:00Z">
              <w:rPr>
                <w:strike/>
                <w:color w:val="000000" w:themeColor="text1"/>
                <w:sz w:val="20"/>
                <w:szCs w:val="20"/>
                <w:shd w:val="clear" w:color="auto" w:fill="FFFFFF"/>
              </w:rPr>
            </w:rPrChange>
          </w:rPr>
          <w:delText>M</w:delText>
        </w:r>
        <w:r w:rsidRPr="005D01C9" w:rsidDel="005103C5">
          <w:rPr>
            <w:strike/>
            <w:color w:val="000000" w:themeColor="text1"/>
            <w:sz w:val="22"/>
            <w:szCs w:val="22"/>
            <w:shd w:val="clear" w:color="auto" w:fill="FFFFFF"/>
            <w:rPrChange w:id="1697" w:author="Risa" w:date="2021-06-16T16:30:00Z">
              <w:rPr>
                <w:strike/>
                <w:color w:val="000000" w:themeColor="text1"/>
                <w:sz w:val="20"/>
                <w:szCs w:val="20"/>
                <w:shd w:val="clear" w:color="auto" w:fill="FFFFFF"/>
              </w:rPr>
            </w:rPrChange>
          </w:rPr>
          <w:delText xml:space="preserve">assachusetts. </w:delText>
        </w:r>
        <w:r w:rsidRPr="005D01C9" w:rsidDel="005103C5">
          <w:rPr>
            <w:i/>
            <w:iCs/>
            <w:strike/>
            <w:color w:val="000000" w:themeColor="text1"/>
            <w:sz w:val="22"/>
            <w:szCs w:val="22"/>
            <w:rPrChange w:id="1698" w:author="Risa" w:date="2021-06-16T16:30:00Z">
              <w:rPr>
                <w:i/>
                <w:iCs/>
                <w:strike/>
                <w:color w:val="000000" w:themeColor="text1"/>
                <w:sz w:val="20"/>
                <w:szCs w:val="20"/>
              </w:rPr>
            </w:rPrChange>
          </w:rPr>
          <w:delText>Ecology</w:delText>
        </w:r>
        <w:r w:rsidRPr="005D01C9" w:rsidDel="005103C5">
          <w:rPr>
            <w:strike/>
            <w:color w:val="000000" w:themeColor="text1"/>
            <w:sz w:val="22"/>
            <w:szCs w:val="22"/>
            <w:shd w:val="clear" w:color="auto" w:fill="FFFFFF"/>
            <w:rPrChange w:id="1699" w:author="Risa" w:date="2021-06-16T16:30:00Z">
              <w:rPr>
                <w:strike/>
                <w:color w:val="000000" w:themeColor="text1"/>
                <w:sz w:val="20"/>
                <w:szCs w:val="20"/>
                <w:shd w:val="clear" w:color="auto" w:fill="FFFFFF"/>
              </w:rPr>
            </w:rPrChange>
          </w:rPr>
          <w:delText xml:space="preserve"> 84, 736–748. doi: 10.1890/0012-9658(2003)084</w:delText>
        </w:r>
      </w:del>
    </w:p>
    <w:p w14:paraId="27794A90" w14:textId="6428E823" w:rsidR="00AA4C12" w:rsidRPr="005D01C9" w:rsidDel="005103C5" w:rsidRDefault="00AA4C12">
      <w:pPr>
        <w:pStyle w:val="ListParagraph"/>
        <w:autoSpaceDE w:val="0"/>
        <w:autoSpaceDN w:val="0"/>
        <w:adjustRightInd w:val="0"/>
        <w:spacing w:after="0" w:line="360" w:lineRule="auto"/>
        <w:ind w:left="360" w:hanging="360"/>
        <w:rPr>
          <w:del w:id="1700" w:author="Risa" w:date="2021-06-18T10:43:00Z"/>
          <w:strike/>
          <w:color w:val="000000" w:themeColor="text1"/>
          <w:sz w:val="22"/>
          <w:szCs w:val="22"/>
          <w:shd w:val="clear" w:color="auto" w:fill="FFFFFF"/>
          <w:rPrChange w:id="1701" w:author="Risa" w:date="2021-06-16T16:30:00Z">
            <w:rPr>
              <w:del w:id="1702" w:author="Risa" w:date="2021-06-18T10:43:00Z"/>
              <w:strike/>
              <w:color w:val="000000" w:themeColor="text1"/>
              <w:sz w:val="20"/>
              <w:szCs w:val="20"/>
              <w:shd w:val="clear" w:color="auto" w:fill="FFFFFF"/>
            </w:rPr>
          </w:rPrChange>
        </w:rPr>
        <w:pPrChange w:id="1703" w:author="Risa" w:date="2021-06-16T16:30:00Z">
          <w:pPr>
            <w:pStyle w:val="ListParagraph"/>
            <w:autoSpaceDE w:val="0"/>
            <w:autoSpaceDN w:val="0"/>
            <w:adjustRightInd w:val="0"/>
            <w:spacing w:line="240" w:lineRule="auto"/>
            <w:ind w:left="360" w:hanging="360"/>
            <w:jc w:val="both"/>
          </w:pPr>
        </w:pPrChange>
      </w:pPr>
      <w:del w:id="1704" w:author="Risa" w:date="2021-06-18T10:43:00Z">
        <w:r w:rsidRPr="005D01C9" w:rsidDel="005103C5">
          <w:rPr>
            <w:strike/>
            <w:color w:val="000000" w:themeColor="text1"/>
            <w:sz w:val="22"/>
            <w:szCs w:val="22"/>
            <w:shd w:val="clear" w:color="auto" w:fill="FFFFFF"/>
            <w:rPrChange w:id="1705" w:author="Risa" w:date="2021-06-16T16:30:00Z">
              <w:rPr>
                <w:strike/>
                <w:color w:val="000000" w:themeColor="text1"/>
                <w:sz w:val="20"/>
                <w:szCs w:val="20"/>
                <w:shd w:val="clear" w:color="auto" w:fill="FFFFFF"/>
              </w:rPr>
            </w:rPrChange>
          </w:rPr>
          <w:delText xml:space="preserve">Patterson, T., Maxwell, R., Harley, G., Oliver, J., Speer, J., Collins, S., ... </w:delText>
        </w:r>
        <w:r w:rsidR="00970B6A" w:rsidRPr="005D01C9" w:rsidDel="005103C5">
          <w:rPr>
            <w:strike/>
            <w:color w:val="000000" w:themeColor="text1"/>
            <w:sz w:val="22"/>
            <w:szCs w:val="22"/>
            <w:shd w:val="clear" w:color="auto" w:fill="FFFFFF"/>
            <w:rPrChange w:id="1706" w:author="Risa" w:date="2021-06-16T16:30:00Z">
              <w:rPr>
                <w:strike/>
                <w:color w:val="000000" w:themeColor="text1"/>
                <w:sz w:val="20"/>
                <w:szCs w:val="20"/>
                <w:shd w:val="clear" w:color="auto" w:fill="FFFFFF"/>
              </w:rPr>
            </w:rPrChange>
          </w:rPr>
          <w:delText>and</w:delText>
        </w:r>
        <w:r w:rsidRPr="005D01C9" w:rsidDel="005103C5">
          <w:rPr>
            <w:strike/>
            <w:color w:val="000000" w:themeColor="text1"/>
            <w:sz w:val="22"/>
            <w:szCs w:val="22"/>
            <w:shd w:val="clear" w:color="auto" w:fill="FFFFFF"/>
            <w:rPrChange w:id="1707" w:author="Risa" w:date="2021-06-16T16:30:00Z">
              <w:rPr>
                <w:strike/>
                <w:color w:val="000000" w:themeColor="text1"/>
                <w:sz w:val="20"/>
                <w:szCs w:val="20"/>
                <w:shd w:val="clear" w:color="auto" w:fill="FFFFFF"/>
              </w:rPr>
            </w:rPrChange>
          </w:rPr>
          <w:delText xml:space="preserve"> Russell, C. (2016). Climate–Growth Relationships of Pinus rigida (Mill.) at the Species’ Northern Range Limit, Acadia National Park, ME. </w:delText>
        </w:r>
        <w:r w:rsidRPr="005D01C9" w:rsidDel="005103C5">
          <w:rPr>
            <w:i/>
            <w:iCs/>
            <w:strike/>
            <w:color w:val="000000" w:themeColor="text1"/>
            <w:sz w:val="22"/>
            <w:szCs w:val="22"/>
            <w:shd w:val="clear" w:color="auto" w:fill="FFFFFF"/>
            <w:rPrChange w:id="1708" w:author="Risa" w:date="2021-06-16T16:30:00Z">
              <w:rPr>
                <w:i/>
                <w:iCs/>
                <w:strike/>
                <w:color w:val="000000" w:themeColor="text1"/>
                <w:sz w:val="20"/>
                <w:szCs w:val="20"/>
                <w:shd w:val="clear" w:color="auto" w:fill="FFFFFF"/>
              </w:rPr>
            </w:rPrChange>
          </w:rPr>
          <w:delText>Northeastern naturalist</w:delText>
        </w:r>
        <w:r w:rsidRPr="005D01C9" w:rsidDel="005103C5">
          <w:rPr>
            <w:strike/>
            <w:color w:val="000000" w:themeColor="text1"/>
            <w:sz w:val="22"/>
            <w:szCs w:val="22"/>
            <w:shd w:val="clear" w:color="auto" w:fill="FFFFFF"/>
            <w:rPrChange w:id="1709" w:author="Risa" w:date="2021-06-16T16:30:00Z">
              <w:rPr>
                <w:strike/>
                <w:color w:val="000000" w:themeColor="text1"/>
                <w:sz w:val="20"/>
                <w:szCs w:val="20"/>
                <w:shd w:val="clear" w:color="auto" w:fill="FFFFFF"/>
              </w:rPr>
            </w:rPrChange>
          </w:rPr>
          <w:delText>, </w:delText>
        </w:r>
        <w:r w:rsidRPr="005D01C9" w:rsidDel="005103C5">
          <w:rPr>
            <w:i/>
            <w:iCs/>
            <w:strike/>
            <w:color w:val="000000" w:themeColor="text1"/>
            <w:sz w:val="22"/>
            <w:szCs w:val="22"/>
            <w:shd w:val="clear" w:color="auto" w:fill="FFFFFF"/>
            <w:rPrChange w:id="1710" w:author="Risa" w:date="2021-06-16T16:30:00Z">
              <w:rPr>
                <w:i/>
                <w:iCs/>
                <w:strike/>
                <w:color w:val="000000" w:themeColor="text1"/>
                <w:sz w:val="20"/>
                <w:szCs w:val="20"/>
                <w:shd w:val="clear" w:color="auto" w:fill="FFFFFF"/>
              </w:rPr>
            </w:rPrChange>
          </w:rPr>
          <w:delText>23</w:delText>
        </w:r>
        <w:r w:rsidRPr="005D01C9" w:rsidDel="005103C5">
          <w:rPr>
            <w:strike/>
            <w:color w:val="000000" w:themeColor="text1"/>
            <w:sz w:val="22"/>
            <w:szCs w:val="22"/>
            <w:shd w:val="clear" w:color="auto" w:fill="FFFFFF"/>
            <w:rPrChange w:id="1711" w:author="Risa" w:date="2021-06-16T16:30:00Z">
              <w:rPr>
                <w:strike/>
                <w:color w:val="000000" w:themeColor="text1"/>
                <w:sz w:val="20"/>
                <w:szCs w:val="20"/>
                <w:shd w:val="clear" w:color="auto" w:fill="FFFFFF"/>
              </w:rPr>
            </w:rPrChange>
          </w:rPr>
          <w:delText>(4), 490-500.</w:delText>
        </w:r>
      </w:del>
    </w:p>
    <w:p w14:paraId="1D59CDE0" w14:textId="2D58DDDC" w:rsidR="00AE173C" w:rsidRPr="005D01C9" w:rsidDel="005103C5" w:rsidRDefault="00AE173C">
      <w:pPr>
        <w:pStyle w:val="ListParagraph"/>
        <w:autoSpaceDE w:val="0"/>
        <w:autoSpaceDN w:val="0"/>
        <w:adjustRightInd w:val="0"/>
        <w:spacing w:after="0" w:line="360" w:lineRule="auto"/>
        <w:ind w:left="360" w:hanging="360"/>
        <w:rPr>
          <w:del w:id="1712" w:author="Risa" w:date="2021-06-18T10:43:00Z"/>
          <w:rFonts w:eastAsiaTheme="minorEastAsia"/>
          <w:color w:val="000000" w:themeColor="text1"/>
          <w:sz w:val="22"/>
          <w:szCs w:val="22"/>
          <w:rPrChange w:id="1713" w:author="Risa" w:date="2021-06-16T16:30:00Z">
            <w:rPr>
              <w:del w:id="1714" w:author="Risa" w:date="2021-06-18T10:43:00Z"/>
              <w:rFonts w:eastAsiaTheme="minorEastAsia"/>
              <w:color w:val="000000" w:themeColor="text1"/>
              <w:sz w:val="20"/>
              <w:szCs w:val="20"/>
            </w:rPr>
          </w:rPrChange>
        </w:rPr>
        <w:pPrChange w:id="1715" w:author="Risa" w:date="2021-06-16T16:30:00Z">
          <w:pPr>
            <w:pStyle w:val="ListParagraph"/>
            <w:autoSpaceDE w:val="0"/>
            <w:autoSpaceDN w:val="0"/>
            <w:adjustRightInd w:val="0"/>
            <w:spacing w:line="240" w:lineRule="auto"/>
            <w:ind w:left="360" w:hanging="360"/>
            <w:jc w:val="both"/>
          </w:pPr>
        </w:pPrChange>
      </w:pPr>
      <w:commentRangeStart w:id="1716"/>
      <w:del w:id="1717" w:author="Risa" w:date="2021-06-18T10:43:00Z">
        <w:r w:rsidRPr="005D01C9" w:rsidDel="005103C5">
          <w:rPr>
            <w:rFonts w:eastAsiaTheme="minorEastAsia"/>
            <w:color w:val="000000" w:themeColor="text1"/>
            <w:sz w:val="22"/>
            <w:szCs w:val="22"/>
            <w:rPrChange w:id="1718" w:author="Risa" w:date="2021-06-16T16:30:00Z">
              <w:rPr>
                <w:rFonts w:eastAsiaTheme="minorEastAsia"/>
                <w:color w:val="000000" w:themeColor="text1"/>
                <w:sz w:val="20"/>
                <w:szCs w:val="20"/>
              </w:rPr>
            </w:rPrChange>
          </w:rPr>
          <w:delText>Patterson, III, W., Saunders, K. and Horton, L. (1983). Fire regimes of the coastal Maine forests of Acadia National Park. U.S. Department of the Interior, National Park Service, North Atlantic Region, Office of Scientific Studies, Boston, Mass. Publ. OSS 83-3.</w:delText>
        </w:r>
        <w:commentRangeEnd w:id="1716"/>
        <w:r w:rsidR="003128ED" w:rsidDel="005103C5">
          <w:rPr>
            <w:rStyle w:val="CommentReference"/>
          </w:rPr>
          <w:commentReference w:id="1716"/>
        </w:r>
      </w:del>
    </w:p>
    <w:p w14:paraId="193BD8FA" w14:textId="6248B5FC" w:rsidR="00AE173C" w:rsidRPr="005D01C9" w:rsidDel="005103C5" w:rsidRDefault="00AE173C">
      <w:pPr>
        <w:pStyle w:val="ListParagraph"/>
        <w:autoSpaceDE w:val="0"/>
        <w:autoSpaceDN w:val="0"/>
        <w:adjustRightInd w:val="0"/>
        <w:spacing w:after="0" w:line="360" w:lineRule="auto"/>
        <w:ind w:left="360" w:hanging="360"/>
        <w:rPr>
          <w:del w:id="1719" w:author="Risa" w:date="2021-06-18T10:43:00Z"/>
          <w:color w:val="000000" w:themeColor="text1"/>
          <w:sz w:val="22"/>
          <w:szCs w:val="22"/>
          <w:shd w:val="clear" w:color="auto" w:fill="FFFFFF"/>
          <w:rPrChange w:id="1720" w:author="Risa" w:date="2021-06-16T16:30:00Z">
            <w:rPr>
              <w:del w:id="1721" w:author="Risa" w:date="2021-06-18T10:43:00Z"/>
              <w:color w:val="000000" w:themeColor="text1"/>
              <w:sz w:val="20"/>
              <w:szCs w:val="20"/>
              <w:shd w:val="clear" w:color="auto" w:fill="FFFFFF"/>
            </w:rPr>
          </w:rPrChange>
        </w:rPr>
        <w:pPrChange w:id="1722" w:author="Risa" w:date="2021-06-16T16:30:00Z">
          <w:pPr>
            <w:pStyle w:val="ListParagraph"/>
            <w:autoSpaceDE w:val="0"/>
            <w:autoSpaceDN w:val="0"/>
            <w:adjustRightInd w:val="0"/>
            <w:spacing w:line="240" w:lineRule="auto"/>
            <w:ind w:left="360" w:hanging="360"/>
            <w:jc w:val="both"/>
          </w:pPr>
        </w:pPrChange>
      </w:pPr>
      <w:del w:id="1723" w:author="Risa" w:date="2021-06-18T10:43:00Z">
        <w:r w:rsidRPr="005D01C9" w:rsidDel="005103C5">
          <w:rPr>
            <w:color w:val="000000" w:themeColor="text1"/>
            <w:sz w:val="22"/>
            <w:szCs w:val="22"/>
            <w:shd w:val="clear" w:color="auto" w:fill="FFFFFF"/>
            <w:rPrChange w:id="1724" w:author="Risa" w:date="2021-06-16T16:30:00Z">
              <w:rPr>
                <w:color w:val="000000" w:themeColor="text1"/>
                <w:sz w:val="20"/>
                <w:szCs w:val="20"/>
                <w:shd w:val="clear" w:color="auto" w:fill="FFFFFF"/>
              </w:rPr>
            </w:rPrChange>
          </w:rPr>
          <w:delText>Patterson</w:delText>
        </w:r>
        <w:r w:rsidR="003779A6" w:rsidRPr="005D01C9" w:rsidDel="005103C5">
          <w:rPr>
            <w:color w:val="000000" w:themeColor="text1"/>
            <w:sz w:val="22"/>
            <w:szCs w:val="22"/>
            <w:shd w:val="clear" w:color="auto" w:fill="FFFFFF"/>
            <w:rPrChange w:id="1725" w:author="Risa" w:date="2021-06-16T16:30:00Z">
              <w:rPr>
                <w:color w:val="000000" w:themeColor="text1"/>
                <w:sz w:val="20"/>
                <w:szCs w:val="20"/>
                <w:shd w:val="clear" w:color="auto" w:fill="FFFFFF"/>
              </w:rPr>
            </w:rPrChange>
          </w:rPr>
          <w:delText>,</w:delText>
        </w:r>
        <w:r w:rsidRPr="005D01C9" w:rsidDel="005103C5">
          <w:rPr>
            <w:color w:val="000000" w:themeColor="text1"/>
            <w:sz w:val="22"/>
            <w:szCs w:val="22"/>
            <w:shd w:val="clear" w:color="auto" w:fill="FFFFFF"/>
            <w:rPrChange w:id="1726" w:author="Risa" w:date="2021-06-16T16:30:00Z">
              <w:rPr>
                <w:color w:val="000000" w:themeColor="text1"/>
                <w:sz w:val="20"/>
                <w:szCs w:val="20"/>
                <w:shd w:val="clear" w:color="auto" w:fill="FFFFFF"/>
              </w:rPr>
            </w:rPrChange>
          </w:rPr>
          <w:delText xml:space="preserve"> III, W., Edwards, K. and Maguire, D. (1987). Microscopic charcoal as a fossil indicator of fire. </w:delText>
        </w:r>
        <w:r w:rsidRPr="005D01C9" w:rsidDel="005103C5">
          <w:rPr>
            <w:i/>
            <w:iCs/>
            <w:color w:val="000000" w:themeColor="text1"/>
            <w:sz w:val="22"/>
            <w:szCs w:val="22"/>
            <w:rPrChange w:id="1727" w:author="Risa" w:date="2021-06-16T16:30:00Z">
              <w:rPr>
                <w:i/>
                <w:iCs/>
                <w:color w:val="000000" w:themeColor="text1"/>
                <w:sz w:val="20"/>
                <w:szCs w:val="20"/>
              </w:rPr>
            </w:rPrChange>
          </w:rPr>
          <w:delText>Quaternary Science Reviews</w:delText>
        </w:r>
        <w:r w:rsidRPr="005D01C9" w:rsidDel="005103C5">
          <w:rPr>
            <w:color w:val="000000" w:themeColor="text1"/>
            <w:sz w:val="22"/>
            <w:szCs w:val="22"/>
            <w:shd w:val="clear" w:color="auto" w:fill="FFFFFF"/>
            <w:rPrChange w:id="1728"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729" w:author="Risa" w:date="2021-06-16T16:30:00Z">
              <w:rPr>
                <w:i/>
                <w:iCs/>
                <w:color w:val="000000" w:themeColor="text1"/>
                <w:sz w:val="20"/>
                <w:szCs w:val="20"/>
              </w:rPr>
            </w:rPrChange>
          </w:rPr>
          <w:delText>6</w:delText>
        </w:r>
        <w:r w:rsidRPr="005D01C9" w:rsidDel="005103C5">
          <w:rPr>
            <w:color w:val="000000" w:themeColor="text1"/>
            <w:sz w:val="22"/>
            <w:szCs w:val="22"/>
            <w:shd w:val="clear" w:color="auto" w:fill="FFFFFF"/>
            <w:rPrChange w:id="1730" w:author="Risa" w:date="2021-06-16T16:30:00Z">
              <w:rPr>
                <w:color w:val="000000" w:themeColor="text1"/>
                <w:sz w:val="20"/>
                <w:szCs w:val="20"/>
                <w:shd w:val="clear" w:color="auto" w:fill="FFFFFF"/>
              </w:rPr>
            </w:rPrChange>
          </w:rPr>
          <w:delText>(1), 3-23.</w:delText>
        </w:r>
      </w:del>
    </w:p>
    <w:p w14:paraId="27FFB70E" w14:textId="3FD8C501" w:rsidR="00AE173C" w:rsidRPr="005D01C9" w:rsidDel="005103C5" w:rsidRDefault="00AE173C">
      <w:pPr>
        <w:pStyle w:val="ListParagraph"/>
        <w:autoSpaceDE w:val="0"/>
        <w:autoSpaceDN w:val="0"/>
        <w:adjustRightInd w:val="0"/>
        <w:spacing w:after="0" w:line="360" w:lineRule="auto"/>
        <w:ind w:left="360" w:hanging="360"/>
        <w:rPr>
          <w:del w:id="1731" w:author="Risa" w:date="2021-06-18T10:43:00Z"/>
          <w:color w:val="000000" w:themeColor="text1"/>
          <w:sz w:val="22"/>
          <w:szCs w:val="22"/>
          <w:rPrChange w:id="1732" w:author="Risa" w:date="2021-06-16T16:30:00Z">
            <w:rPr>
              <w:del w:id="1733" w:author="Risa" w:date="2021-06-18T10:43:00Z"/>
              <w:color w:val="000000" w:themeColor="text1"/>
              <w:sz w:val="20"/>
              <w:szCs w:val="20"/>
            </w:rPr>
          </w:rPrChange>
        </w:rPr>
        <w:pPrChange w:id="1734" w:author="Risa" w:date="2021-06-16T16:30:00Z">
          <w:pPr>
            <w:pStyle w:val="ListParagraph"/>
            <w:autoSpaceDE w:val="0"/>
            <w:autoSpaceDN w:val="0"/>
            <w:adjustRightInd w:val="0"/>
            <w:spacing w:line="240" w:lineRule="auto"/>
            <w:ind w:left="360" w:hanging="360"/>
            <w:jc w:val="both"/>
          </w:pPr>
        </w:pPrChange>
      </w:pPr>
      <w:del w:id="1735" w:author="Risa" w:date="2021-06-18T10:43:00Z">
        <w:r w:rsidRPr="005D01C9" w:rsidDel="005103C5">
          <w:rPr>
            <w:color w:val="000000" w:themeColor="text1"/>
            <w:sz w:val="22"/>
            <w:szCs w:val="22"/>
            <w:rPrChange w:id="1736" w:author="Risa" w:date="2021-06-16T16:30:00Z">
              <w:rPr>
                <w:color w:val="000000" w:themeColor="text1"/>
                <w:sz w:val="20"/>
                <w:szCs w:val="20"/>
              </w:rPr>
            </w:rPrChange>
          </w:rPr>
          <w:delText>Pingree, M. and DeLuca, T.</w:delText>
        </w:r>
        <w:r w:rsidR="008B09F6" w:rsidRPr="005D01C9" w:rsidDel="005103C5">
          <w:rPr>
            <w:color w:val="000000" w:themeColor="text1"/>
            <w:sz w:val="22"/>
            <w:szCs w:val="22"/>
            <w:rPrChange w:id="1737" w:author="Risa" w:date="2021-06-16T16:30:00Z">
              <w:rPr>
                <w:color w:val="000000" w:themeColor="text1"/>
                <w:sz w:val="20"/>
                <w:szCs w:val="20"/>
              </w:rPr>
            </w:rPrChange>
          </w:rPr>
          <w:delText xml:space="preserve"> </w:delText>
        </w:r>
        <w:r w:rsidRPr="005D01C9" w:rsidDel="005103C5">
          <w:rPr>
            <w:color w:val="000000" w:themeColor="text1"/>
            <w:sz w:val="22"/>
            <w:szCs w:val="22"/>
            <w:rPrChange w:id="1738" w:author="Risa" w:date="2021-06-16T16:30:00Z">
              <w:rPr>
                <w:color w:val="000000" w:themeColor="text1"/>
                <w:sz w:val="20"/>
                <w:szCs w:val="20"/>
              </w:rPr>
            </w:rPrChange>
          </w:rPr>
          <w:delText xml:space="preserve">(2017). Function of wildfire-deposited pyrogenic carbon in terrestrial ecosystems. </w:delText>
        </w:r>
        <w:r w:rsidRPr="005D01C9" w:rsidDel="005103C5">
          <w:rPr>
            <w:i/>
            <w:iCs/>
            <w:color w:val="000000" w:themeColor="text1"/>
            <w:sz w:val="22"/>
            <w:szCs w:val="22"/>
            <w:rPrChange w:id="1739" w:author="Risa" w:date="2021-06-16T16:30:00Z">
              <w:rPr>
                <w:i/>
                <w:iCs/>
                <w:color w:val="000000" w:themeColor="text1"/>
                <w:sz w:val="20"/>
                <w:szCs w:val="20"/>
              </w:rPr>
            </w:rPrChange>
          </w:rPr>
          <w:delText>Frontiers in Environmental Science</w:delText>
        </w:r>
        <w:r w:rsidRPr="005D01C9" w:rsidDel="005103C5">
          <w:rPr>
            <w:color w:val="000000" w:themeColor="text1"/>
            <w:sz w:val="22"/>
            <w:szCs w:val="22"/>
            <w:rPrChange w:id="1740"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741" w:author="Risa" w:date="2021-06-16T16:30:00Z">
              <w:rPr>
                <w:i/>
                <w:iCs/>
                <w:color w:val="000000" w:themeColor="text1"/>
                <w:sz w:val="20"/>
                <w:szCs w:val="20"/>
              </w:rPr>
            </w:rPrChange>
          </w:rPr>
          <w:delText>5</w:delText>
        </w:r>
        <w:r w:rsidRPr="005D01C9" w:rsidDel="005103C5">
          <w:rPr>
            <w:color w:val="000000" w:themeColor="text1"/>
            <w:sz w:val="22"/>
            <w:szCs w:val="22"/>
            <w:rPrChange w:id="1742" w:author="Risa" w:date="2021-06-16T16:30:00Z">
              <w:rPr>
                <w:color w:val="000000" w:themeColor="text1"/>
                <w:sz w:val="20"/>
                <w:szCs w:val="20"/>
              </w:rPr>
            </w:rPrChange>
          </w:rPr>
          <w:delText>, 53.</w:delText>
        </w:r>
      </w:del>
    </w:p>
    <w:p w14:paraId="3B2D8F40" w14:textId="3EFE917C" w:rsidR="00AE173C" w:rsidRPr="005D01C9" w:rsidDel="005103C5" w:rsidRDefault="00AE173C">
      <w:pPr>
        <w:pStyle w:val="ListParagraph"/>
        <w:autoSpaceDE w:val="0"/>
        <w:autoSpaceDN w:val="0"/>
        <w:adjustRightInd w:val="0"/>
        <w:spacing w:after="0" w:line="360" w:lineRule="auto"/>
        <w:ind w:left="360" w:hanging="360"/>
        <w:rPr>
          <w:del w:id="1743" w:author="Risa" w:date="2021-06-18T10:43:00Z"/>
          <w:color w:val="000000" w:themeColor="text1"/>
          <w:sz w:val="22"/>
          <w:szCs w:val="22"/>
          <w:shd w:val="clear" w:color="auto" w:fill="FFFFFF"/>
          <w:rPrChange w:id="1744" w:author="Risa" w:date="2021-06-16T16:30:00Z">
            <w:rPr>
              <w:del w:id="1745" w:author="Risa" w:date="2021-06-18T10:43:00Z"/>
              <w:color w:val="000000" w:themeColor="text1"/>
              <w:sz w:val="20"/>
              <w:szCs w:val="20"/>
              <w:shd w:val="clear" w:color="auto" w:fill="FFFFFF"/>
            </w:rPr>
          </w:rPrChange>
        </w:rPr>
        <w:pPrChange w:id="1746" w:author="Risa" w:date="2021-06-16T16:30:00Z">
          <w:pPr>
            <w:pStyle w:val="ListParagraph"/>
            <w:autoSpaceDE w:val="0"/>
            <w:autoSpaceDN w:val="0"/>
            <w:adjustRightInd w:val="0"/>
            <w:spacing w:line="240" w:lineRule="auto"/>
            <w:ind w:left="360" w:hanging="360"/>
            <w:jc w:val="both"/>
          </w:pPr>
        </w:pPrChange>
      </w:pPr>
      <w:del w:id="1747" w:author="Risa" w:date="2021-06-18T10:43:00Z">
        <w:r w:rsidRPr="005D01C9" w:rsidDel="005103C5">
          <w:rPr>
            <w:color w:val="000000" w:themeColor="text1"/>
            <w:sz w:val="22"/>
            <w:szCs w:val="22"/>
            <w:shd w:val="clear" w:color="auto" w:fill="FFFFFF"/>
            <w:rPrChange w:id="1748" w:author="Risa" w:date="2021-06-16T16:30:00Z">
              <w:rPr>
                <w:color w:val="000000" w:themeColor="text1"/>
                <w:sz w:val="20"/>
                <w:szCs w:val="20"/>
                <w:shd w:val="clear" w:color="auto" w:fill="FFFFFF"/>
              </w:rPr>
            </w:rPrChange>
          </w:rPr>
          <w:delText xml:space="preserve">Renninger, H., Clark, K., Skowronski, N. and Schäfer, K. (2013). Effects of a prescribed fire on water use and photosynthetic capacity of pitch pines. </w:delText>
        </w:r>
        <w:r w:rsidRPr="005D01C9" w:rsidDel="005103C5">
          <w:rPr>
            <w:i/>
            <w:iCs/>
            <w:color w:val="000000" w:themeColor="text1"/>
            <w:sz w:val="22"/>
            <w:szCs w:val="22"/>
            <w:rPrChange w:id="1749" w:author="Risa" w:date="2021-06-16T16:30:00Z">
              <w:rPr>
                <w:i/>
                <w:iCs/>
                <w:color w:val="000000" w:themeColor="text1"/>
                <w:sz w:val="20"/>
                <w:szCs w:val="20"/>
              </w:rPr>
            </w:rPrChange>
          </w:rPr>
          <w:delText>Trees</w:delText>
        </w:r>
        <w:r w:rsidRPr="005D01C9" w:rsidDel="005103C5">
          <w:rPr>
            <w:color w:val="000000" w:themeColor="text1"/>
            <w:sz w:val="22"/>
            <w:szCs w:val="22"/>
            <w:shd w:val="clear" w:color="auto" w:fill="FFFFFF"/>
            <w:rPrChange w:id="1750"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751" w:author="Risa" w:date="2021-06-16T16:30:00Z">
              <w:rPr>
                <w:i/>
                <w:iCs/>
                <w:color w:val="000000" w:themeColor="text1"/>
                <w:sz w:val="20"/>
                <w:szCs w:val="20"/>
              </w:rPr>
            </w:rPrChange>
          </w:rPr>
          <w:delText>27</w:delText>
        </w:r>
        <w:r w:rsidRPr="005D01C9" w:rsidDel="005103C5">
          <w:rPr>
            <w:color w:val="000000" w:themeColor="text1"/>
            <w:sz w:val="22"/>
            <w:szCs w:val="22"/>
            <w:shd w:val="clear" w:color="auto" w:fill="FFFFFF"/>
            <w:rPrChange w:id="1752" w:author="Risa" w:date="2021-06-16T16:30:00Z">
              <w:rPr>
                <w:color w:val="000000" w:themeColor="text1"/>
                <w:sz w:val="20"/>
                <w:szCs w:val="20"/>
                <w:shd w:val="clear" w:color="auto" w:fill="FFFFFF"/>
              </w:rPr>
            </w:rPrChange>
          </w:rPr>
          <w:delText>(4), 1115-1127.</w:delText>
        </w:r>
      </w:del>
    </w:p>
    <w:p w14:paraId="12836A74" w14:textId="5E5E4AF4" w:rsidR="00AE173C" w:rsidRPr="005D01C9" w:rsidDel="005103C5" w:rsidRDefault="00AE173C">
      <w:pPr>
        <w:pStyle w:val="ListParagraph"/>
        <w:autoSpaceDE w:val="0"/>
        <w:autoSpaceDN w:val="0"/>
        <w:adjustRightInd w:val="0"/>
        <w:spacing w:after="0" w:line="360" w:lineRule="auto"/>
        <w:ind w:left="360" w:hanging="360"/>
        <w:rPr>
          <w:del w:id="1753" w:author="Risa" w:date="2021-06-18T10:43:00Z"/>
          <w:color w:val="000000" w:themeColor="text1"/>
          <w:sz w:val="22"/>
          <w:szCs w:val="22"/>
          <w:rPrChange w:id="1754" w:author="Risa" w:date="2021-06-16T16:30:00Z">
            <w:rPr>
              <w:del w:id="1755" w:author="Risa" w:date="2021-06-18T10:43:00Z"/>
              <w:color w:val="000000" w:themeColor="text1"/>
              <w:sz w:val="20"/>
              <w:szCs w:val="20"/>
            </w:rPr>
          </w:rPrChange>
        </w:rPr>
        <w:pPrChange w:id="1756" w:author="Risa" w:date="2021-06-16T16:30:00Z">
          <w:pPr>
            <w:pStyle w:val="ListParagraph"/>
            <w:autoSpaceDE w:val="0"/>
            <w:autoSpaceDN w:val="0"/>
            <w:adjustRightInd w:val="0"/>
            <w:spacing w:line="240" w:lineRule="auto"/>
            <w:ind w:left="360" w:hanging="360"/>
            <w:jc w:val="both"/>
          </w:pPr>
        </w:pPrChange>
      </w:pPr>
      <w:del w:id="1757" w:author="Risa" w:date="2021-06-18T10:43:00Z">
        <w:r w:rsidRPr="005D01C9" w:rsidDel="005103C5">
          <w:rPr>
            <w:color w:val="000000" w:themeColor="text1"/>
            <w:sz w:val="22"/>
            <w:szCs w:val="22"/>
            <w:rPrChange w:id="1758" w:author="Risa" w:date="2021-06-16T16:30:00Z">
              <w:rPr>
                <w:color w:val="000000" w:themeColor="text1"/>
                <w:sz w:val="20"/>
                <w:szCs w:val="20"/>
              </w:rPr>
            </w:rPrChange>
          </w:rPr>
          <w:delText xml:space="preserve">Shakesby, R. and Doerr, S. (2006). Wildfire as a hydrological and geomorphological agent. </w:delText>
        </w:r>
        <w:r w:rsidRPr="005D01C9" w:rsidDel="005103C5">
          <w:rPr>
            <w:i/>
            <w:iCs/>
            <w:color w:val="000000" w:themeColor="text1"/>
            <w:sz w:val="22"/>
            <w:szCs w:val="22"/>
            <w:rPrChange w:id="1759" w:author="Risa" w:date="2021-06-16T16:30:00Z">
              <w:rPr>
                <w:i/>
                <w:iCs/>
                <w:color w:val="000000" w:themeColor="text1"/>
                <w:sz w:val="20"/>
                <w:szCs w:val="20"/>
              </w:rPr>
            </w:rPrChange>
          </w:rPr>
          <w:delText>Earth-Science Reviews</w:delText>
        </w:r>
        <w:r w:rsidRPr="005D01C9" w:rsidDel="005103C5">
          <w:rPr>
            <w:color w:val="000000" w:themeColor="text1"/>
            <w:sz w:val="22"/>
            <w:szCs w:val="22"/>
            <w:rPrChange w:id="1760"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761" w:author="Risa" w:date="2021-06-16T16:30:00Z">
              <w:rPr>
                <w:i/>
                <w:iCs/>
                <w:color w:val="000000" w:themeColor="text1"/>
                <w:sz w:val="20"/>
                <w:szCs w:val="20"/>
              </w:rPr>
            </w:rPrChange>
          </w:rPr>
          <w:delText>74</w:delText>
        </w:r>
        <w:r w:rsidRPr="005D01C9" w:rsidDel="005103C5">
          <w:rPr>
            <w:color w:val="000000" w:themeColor="text1"/>
            <w:sz w:val="22"/>
            <w:szCs w:val="22"/>
            <w:rPrChange w:id="1762" w:author="Risa" w:date="2021-06-16T16:30:00Z">
              <w:rPr>
                <w:color w:val="000000" w:themeColor="text1"/>
                <w:sz w:val="20"/>
                <w:szCs w:val="20"/>
              </w:rPr>
            </w:rPrChange>
          </w:rPr>
          <w:delText>(3-4), 269-307.</w:delText>
        </w:r>
      </w:del>
    </w:p>
    <w:p w14:paraId="075D4303" w14:textId="1D47DE6B" w:rsidR="00B3056D" w:rsidRPr="005D01C9" w:rsidDel="005103C5" w:rsidRDefault="00B3056D">
      <w:pPr>
        <w:pStyle w:val="ListParagraph"/>
        <w:autoSpaceDE w:val="0"/>
        <w:autoSpaceDN w:val="0"/>
        <w:adjustRightInd w:val="0"/>
        <w:spacing w:after="0" w:line="360" w:lineRule="auto"/>
        <w:ind w:left="360" w:hanging="360"/>
        <w:rPr>
          <w:del w:id="1763" w:author="Risa" w:date="2021-06-18T10:43:00Z"/>
          <w:color w:val="000000" w:themeColor="text1"/>
          <w:sz w:val="22"/>
          <w:szCs w:val="22"/>
          <w:rPrChange w:id="1764" w:author="Risa" w:date="2021-06-16T16:30:00Z">
            <w:rPr>
              <w:del w:id="1765" w:author="Risa" w:date="2021-06-18T10:43:00Z"/>
              <w:color w:val="000000" w:themeColor="text1"/>
              <w:sz w:val="20"/>
              <w:szCs w:val="20"/>
            </w:rPr>
          </w:rPrChange>
        </w:rPr>
        <w:pPrChange w:id="1766" w:author="Risa" w:date="2021-06-16T16:30:00Z">
          <w:pPr>
            <w:pStyle w:val="ListParagraph"/>
            <w:autoSpaceDE w:val="0"/>
            <w:autoSpaceDN w:val="0"/>
            <w:adjustRightInd w:val="0"/>
            <w:spacing w:line="240" w:lineRule="auto"/>
            <w:ind w:left="360" w:hanging="360"/>
            <w:jc w:val="both"/>
          </w:pPr>
        </w:pPrChange>
      </w:pPr>
      <w:commentRangeStart w:id="1767"/>
      <w:del w:id="1768" w:author="Risa" w:date="2021-06-18T10:43:00Z">
        <w:r w:rsidRPr="005D01C9" w:rsidDel="005103C5">
          <w:rPr>
            <w:color w:val="000000" w:themeColor="text1"/>
            <w:sz w:val="22"/>
            <w:szCs w:val="22"/>
            <w:shd w:val="clear" w:color="auto" w:fill="FFFFFF"/>
            <w:rPrChange w:id="1769" w:author="Risa" w:date="2021-06-16T16:30:00Z">
              <w:rPr>
                <w:color w:val="000000" w:themeColor="text1"/>
                <w:sz w:val="20"/>
                <w:szCs w:val="20"/>
                <w:shd w:val="clear" w:color="auto" w:fill="FFFFFF"/>
              </w:rPr>
            </w:rPrChange>
          </w:rPr>
          <w:delText>Schier, G. and McQuattie, C. (1996). Response of ectomycorrhizal and nonmycorrhizal pitch pine (Pinus rigida) seedlings to nutrient supply and aluminum: growth and mineral nutrition. </w:delText>
        </w:r>
        <w:r w:rsidRPr="005D01C9" w:rsidDel="005103C5">
          <w:rPr>
            <w:i/>
            <w:iCs/>
            <w:color w:val="000000" w:themeColor="text1"/>
            <w:sz w:val="22"/>
            <w:szCs w:val="22"/>
            <w:shd w:val="clear" w:color="auto" w:fill="FFFFFF"/>
            <w:rPrChange w:id="1770" w:author="Risa" w:date="2021-06-16T16:30:00Z">
              <w:rPr>
                <w:i/>
                <w:iCs/>
                <w:color w:val="000000" w:themeColor="text1"/>
                <w:sz w:val="20"/>
                <w:szCs w:val="20"/>
                <w:shd w:val="clear" w:color="auto" w:fill="FFFFFF"/>
              </w:rPr>
            </w:rPrChange>
          </w:rPr>
          <w:delText>Canadian journal of forest research</w:delText>
        </w:r>
        <w:r w:rsidRPr="005D01C9" w:rsidDel="005103C5">
          <w:rPr>
            <w:color w:val="000000" w:themeColor="text1"/>
            <w:sz w:val="22"/>
            <w:szCs w:val="22"/>
            <w:shd w:val="clear" w:color="auto" w:fill="FFFFFF"/>
            <w:rPrChange w:id="1771"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772" w:author="Risa" w:date="2021-06-16T16:30:00Z">
              <w:rPr>
                <w:i/>
                <w:iCs/>
                <w:color w:val="000000" w:themeColor="text1"/>
                <w:sz w:val="20"/>
                <w:szCs w:val="20"/>
                <w:shd w:val="clear" w:color="auto" w:fill="FFFFFF"/>
              </w:rPr>
            </w:rPrChange>
          </w:rPr>
          <w:delText>26</w:delText>
        </w:r>
        <w:r w:rsidRPr="005D01C9" w:rsidDel="005103C5">
          <w:rPr>
            <w:color w:val="000000" w:themeColor="text1"/>
            <w:sz w:val="22"/>
            <w:szCs w:val="22"/>
            <w:shd w:val="clear" w:color="auto" w:fill="FFFFFF"/>
            <w:rPrChange w:id="1773" w:author="Risa" w:date="2021-06-16T16:30:00Z">
              <w:rPr>
                <w:color w:val="000000" w:themeColor="text1"/>
                <w:sz w:val="20"/>
                <w:szCs w:val="20"/>
                <w:shd w:val="clear" w:color="auto" w:fill="FFFFFF"/>
              </w:rPr>
            </w:rPrChange>
          </w:rPr>
          <w:delText>(12), 2145-2152.</w:delText>
        </w:r>
        <w:r w:rsidR="00D031DC" w:rsidRPr="005D01C9" w:rsidDel="005103C5">
          <w:rPr>
            <w:color w:val="000000" w:themeColor="text1"/>
            <w:sz w:val="22"/>
            <w:szCs w:val="22"/>
            <w:shd w:val="clear" w:color="auto" w:fill="FFFFFF"/>
            <w:rPrChange w:id="1774" w:author="Risa" w:date="2021-06-16T16:30:00Z">
              <w:rPr>
                <w:color w:val="000000" w:themeColor="text1"/>
                <w:sz w:val="20"/>
                <w:szCs w:val="20"/>
                <w:shd w:val="clear" w:color="auto" w:fill="FFFFFF"/>
              </w:rPr>
            </w:rPrChange>
          </w:rPr>
          <w:delText xml:space="preserve"> </w:delText>
        </w:r>
        <w:commentRangeEnd w:id="1767"/>
        <w:r w:rsidR="003128ED" w:rsidDel="005103C5">
          <w:rPr>
            <w:rStyle w:val="CommentReference"/>
          </w:rPr>
          <w:commentReference w:id="1767"/>
        </w:r>
      </w:del>
    </w:p>
    <w:p w14:paraId="65C4DF15" w14:textId="5961001D" w:rsidR="00970B6A" w:rsidRPr="005D01C9" w:rsidDel="005103C5" w:rsidRDefault="00970B6A">
      <w:pPr>
        <w:pStyle w:val="ListParagraph"/>
        <w:autoSpaceDE w:val="0"/>
        <w:autoSpaceDN w:val="0"/>
        <w:adjustRightInd w:val="0"/>
        <w:spacing w:after="0" w:line="360" w:lineRule="auto"/>
        <w:ind w:left="360" w:hanging="360"/>
        <w:rPr>
          <w:del w:id="1775" w:author="Risa" w:date="2021-06-18T10:43:00Z"/>
          <w:color w:val="000000" w:themeColor="text1"/>
          <w:sz w:val="22"/>
          <w:szCs w:val="22"/>
          <w:shd w:val="clear" w:color="auto" w:fill="FFFFFF"/>
          <w:rPrChange w:id="1776" w:author="Risa" w:date="2021-06-16T16:30:00Z">
            <w:rPr>
              <w:del w:id="1777" w:author="Risa" w:date="2021-06-18T10:43:00Z"/>
              <w:color w:val="000000" w:themeColor="text1"/>
              <w:sz w:val="20"/>
              <w:szCs w:val="20"/>
              <w:shd w:val="clear" w:color="auto" w:fill="FFFFFF"/>
            </w:rPr>
          </w:rPrChange>
        </w:rPr>
        <w:pPrChange w:id="1778" w:author="Risa" w:date="2021-06-16T16:30:00Z">
          <w:pPr>
            <w:pStyle w:val="ListParagraph"/>
            <w:autoSpaceDE w:val="0"/>
            <w:autoSpaceDN w:val="0"/>
            <w:adjustRightInd w:val="0"/>
            <w:spacing w:line="240" w:lineRule="auto"/>
            <w:ind w:left="360" w:hanging="360"/>
            <w:jc w:val="both"/>
          </w:pPr>
        </w:pPrChange>
      </w:pPr>
      <w:del w:id="1779" w:author="Risa" w:date="2021-06-18T10:43:00Z">
        <w:r w:rsidRPr="005D01C9" w:rsidDel="005103C5">
          <w:rPr>
            <w:color w:val="000000" w:themeColor="text1"/>
            <w:sz w:val="22"/>
            <w:szCs w:val="22"/>
            <w:shd w:val="clear" w:color="auto" w:fill="FFFFFF"/>
            <w:rPrChange w:id="1780" w:author="Risa" w:date="2021-06-16T16:30:00Z">
              <w:rPr>
                <w:color w:val="000000" w:themeColor="text1"/>
                <w:sz w:val="20"/>
                <w:szCs w:val="20"/>
                <w:shd w:val="clear" w:color="auto" w:fill="FFFFFF"/>
              </w:rPr>
            </w:rPrChange>
          </w:rPr>
          <w:delText>Stambaugh, M., Varner, J., Noss, R., Dey, D., Christensen, N., Baldwin, R., ... and Waldrop, T. (2015). Clarifying the role of fire in the deciduous forests of eastern North America: reply to Matlack. </w:delText>
        </w:r>
        <w:r w:rsidRPr="005D01C9" w:rsidDel="005103C5">
          <w:rPr>
            <w:i/>
            <w:iCs/>
            <w:color w:val="000000" w:themeColor="text1"/>
            <w:sz w:val="22"/>
            <w:szCs w:val="22"/>
            <w:shd w:val="clear" w:color="auto" w:fill="FFFFFF"/>
            <w:rPrChange w:id="1781" w:author="Risa" w:date="2021-06-16T16:30:00Z">
              <w:rPr>
                <w:i/>
                <w:iCs/>
                <w:color w:val="000000" w:themeColor="text1"/>
                <w:sz w:val="20"/>
                <w:szCs w:val="20"/>
                <w:shd w:val="clear" w:color="auto" w:fill="FFFFFF"/>
              </w:rPr>
            </w:rPrChange>
          </w:rPr>
          <w:delText>Conservation Biology</w:delText>
        </w:r>
        <w:r w:rsidRPr="005D01C9" w:rsidDel="005103C5">
          <w:rPr>
            <w:color w:val="000000" w:themeColor="text1"/>
            <w:sz w:val="22"/>
            <w:szCs w:val="22"/>
            <w:shd w:val="clear" w:color="auto" w:fill="FFFFFF"/>
            <w:rPrChange w:id="1782"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783" w:author="Risa" w:date="2021-06-16T16:30:00Z">
              <w:rPr>
                <w:i/>
                <w:iCs/>
                <w:color w:val="000000" w:themeColor="text1"/>
                <w:sz w:val="20"/>
                <w:szCs w:val="20"/>
                <w:shd w:val="clear" w:color="auto" w:fill="FFFFFF"/>
              </w:rPr>
            </w:rPrChange>
          </w:rPr>
          <w:delText>29</w:delText>
        </w:r>
        <w:r w:rsidRPr="005D01C9" w:rsidDel="005103C5">
          <w:rPr>
            <w:color w:val="000000" w:themeColor="text1"/>
            <w:sz w:val="22"/>
            <w:szCs w:val="22"/>
            <w:shd w:val="clear" w:color="auto" w:fill="FFFFFF"/>
            <w:rPrChange w:id="1784" w:author="Risa" w:date="2021-06-16T16:30:00Z">
              <w:rPr>
                <w:color w:val="000000" w:themeColor="text1"/>
                <w:sz w:val="20"/>
                <w:szCs w:val="20"/>
                <w:shd w:val="clear" w:color="auto" w:fill="FFFFFF"/>
              </w:rPr>
            </w:rPrChange>
          </w:rPr>
          <w:delText xml:space="preserve">(3), 942-946. </w:delText>
        </w:r>
      </w:del>
    </w:p>
    <w:p w14:paraId="054FEA61" w14:textId="1563F847" w:rsidR="006615BA" w:rsidRPr="005D01C9" w:rsidDel="005103C5" w:rsidRDefault="006615BA">
      <w:pPr>
        <w:pStyle w:val="ListParagraph"/>
        <w:autoSpaceDE w:val="0"/>
        <w:autoSpaceDN w:val="0"/>
        <w:adjustRightInd w:val="0"/>
        <w:spacing w:after="0" w:line="360" w:lineRule="auto"/>
        <w:ind w:left="360" w:hanging="360"/>
        <w:rPr>
          <w:del w:id="1785" w:author="Risa" w:date="2021-06-18T10:43:00Z"/>
          <w:color w:val="000000" w:themeColor="text1"/>
          <w:sz w:val="22"/>
          <w:szCs w:val="22"/>
          <w:rPrChange w:id="1786" w:author="Risa" w:date="2021-06-16T16:30:00Z">
            <w:rPr>
              <w:del w:id="1787" w:author="Risa" w:date="2021-06-18T10:43:00Z"/>
              <w:color w:val="000000" w:themeColor="text1"/>
              <w:sz w:val="20"/>
              <w:szCs w:val="20"/>
            </w:rPr>
          </w:rPrChange>
        </w:rPr>
        <w:pPrChange w:id="1788" w:author="Risa" w:date="2021-06-16T16:30:00Z">
          <w:pPr>
            <w:pStyle w:val="ListParagraph"/>
            <w:autoSpaceDE w:val="0"/>
            <w:autoSpaceDN w:val="0"/>
            <w:adjustRightInd w:val="0"/>
            <w:spacing w:line="240" w:lineRule="auto"/>
            <w:ind w:left="360" w:hanging="360"/>
            <w:jc w:val="both"/>
          </w:pPr>
        </w:pPrChange>
      </w:pPr>
      <w:del w:id="1789" w:author="Risa" w:date="2021-06-18T10:43:00Z">
        <w:r w:rsidRPr="005D01C9" w:rsidDel="005103C5">
          <w:rPr>
            <w:color w:val="000000" w:themeColor="text1"/>
            <w:sz w:val="22"/>
            <w:szCs w:val="22"/>
            <w:shd w:val="clear" w:color="auto" w:fill="FFFFFF"/>
            <w:rPrChange w:id="1790" w:author="Risa" w:date="2021-06-16T16:30:00Z">
              <w:rPr>
                <w:color w:val="000000" w:themeColor="text1"/>
                <w:sz w:val="20"/>
                <w:szCs w:val="20"/>
                <w:shd w:val="clear" w:color="auto" w:fill="FFFFFF"/>
              </w:rPr>
            </w:rPrChange>
          </w:rPr>
          <w:delText>Swanston, C., Brandt, L., Janowiak, M., Handler, S., Butler-Leopold, P., Iverson, L., et al. (2018). Vulnerability of forests of the Midwest and Northeast United States to climate change. </w:delText>
        </w:r>
        <w:r w:rsidRPr="005D01C9" w:rsidDel="005103C5">
          <w:rPr>
            <w:i/>
            <w:iCs/>
            <w:color w:val="000000" w:themeColor="text1"/>
            <w:sz w:val="22"/>
            <w:szCs w:val="22"/>
            <w:shd w:val="clear" w:color="auto" w:fill="FFFFFF"/>
            <w:rPrChange w:id="1791" w:author="Risa" w:date="2021-06-16T16:30:00Z">
              <w:rPr>
                <w:i/>
                <w:iCs/>
                <w:color w:val="000000" w:themeColor="text1"/>
                <w:sz w:val="20"/>
                <w:szCs w:val="20"/>
                <w:shd w:val="clear" w:color="auto" w:fill="FFFFFF"/>
              </w:rPr>
            </w:rPrChange>
          </w:rPr>
          <w:delText>Clim. Change</w:delText>
        </w:r>
        <w:r w:rsidRPr="005D01C9" w:rsidDel="005103C5">
          <w:rPr>
            <w:color w:val="000000" w:themeColor="text1"/>
            <w:sz w:val="22"/>
            <w:szCs w:val="22"/>
            <w:shd w:val="clear" w:color="auto" w:fill="FFFFFF"/>
            <w:rPrChange w:id="1792" w:author="Risa" w:date="2021-06-16T16:30:00Z">
              <w:rPr>
                <w:color w:val="000000" w:themeColor="text1"/>
                <w:sz w:val="20"/>
                <w:szCs w:val="20"/>
                <w:shd w:val="clear" w:color="auto" w:fill="FFFFFF"/>
              </w:rPr>
            </w:rPrChange>
          </w:rPr>
          <w:delText> 146, 103–116. doi: 10.1007/s10584-017-2065-2</w:delText>
        </w:r>
      </w:del>
    </w:p>
    <w:p w14:paraId="0EF40D58" w14:textId="0594B368" w:rsidR="00AE173C" w:rsidRPr="005D01C9" w:rsidDel="005103C5" w:rsidRDefault="00AE173C">
      <w:pPr>
        <w:pStyle w:val="ListParagraph"/>
        <w:autoSpaceDE w:val="0"/>
        <w:autoSpaceDN w:val="0"/>
        <w:adjustRightInd w:val="0"/>
        <w:spacing w:after="0" w:line="360" w:lineRule="auto"/>
        <w:ind w:left="360" w:hanging="360"/>
        <w:rPr>
          <w:del w:id="1793" w:author="Risa" w:date="2021-06-18T10:43:00Z"/>
          <w:color w:val="000000" w:themeColor="text1"/>
          <w:sz w:val="22"/>
          <w:szCs w:val="22"/>
          <w:shd w:val="clear" w:color="auto" w:fill="FFFFFF"/>
          <w:rPrChange w:id="1794" w:author="Risa" w:date="2021-06-16T16:30:00Z">
            <w:rPr>
              <w:del w:id="1795" w:author="Risa" w:date="2021-06-18T10:43:00Z"/>
              <w:color w:val="000000" w:themeColor="text1"/>
              <w:sz w:val="20"/>
              <w:szCs w:val="20"/>
              <w:shd w:val="clear" w:color="auto" w:fill="FFFFFF"/>
            </w:rPr>
          </w:rPrChange>
        </w:rPr>
        <w:pPrChange w:id="1796" w:author="Risa" w:date="2021-06-16T16:30:00Z">
          <w:pPr>
            <w:pStyle w:val="ListParagraph"/>
            <w:autoSpaceDE w:val="0"/>
            <w:autoSpaceDN w:val="0"/>
            <w:adjustRightInd w:val="0"/>
            <w:spacing w:line="240" w:lineRule="auto"/>
            <w:ind w:left="360" w:hanging="360"/>
            <w:jc w:val="both"/>
          </w:pPr>
        </w:pPrChange>
      </w:pPr>
      <w:del w:id="1797" w:author="Risa" w:date="2021-06-18T10:43:00Z">
        <w:r w:rsidRPr="005D01C9" w:rsidDel="005103C5">
          <w:rPr>
            <w:color w:val="000000" w:themeColor="text1"/>
            <w:sz w:val="22"/>
            <w:szCs w:val="22"/>
            <w:shd w:val="clear" w:color="auto" w:fill="FFFFFF"/>
            <w:rPrChange w:id="1798" w:author="Risa" w:date="2021-06-16T16:30:00Z">
              <w:rPr>
                <w:color w:val="000000" w:themeColor="text1"/>
                <w:sz w:val="20"/>
                <w:szCs w:val="20"/>
                <w:shd w:val="clear" w:color="auto" w:fill="FFFFFF"/>
              </w:rPr>
            </w:rPrChange>
          </w:rPr>
          <w:delText>Szpakowski, D.</w:delText>
        </w:r>
        <w:r w:rsidR="00B238F5" w:rsidRPr="005D01C9" w:rsidDel="005103C5">
          <w:rPr>
            <w:color w:val="000000" w:themeColor="text1"/>
            <w:sz w:val="22"/>
            <w:szCs w:val="22"/>
            <w:shd w:val="clear" w:color="auto" w:fill="FFFFFF"/>
            <w:rPrChange w:id="1799"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800" w:author="Risa" w:date="2021-06-16T16:30:00Z">
              <w:rPr>
                <w:color w:val="000000" w:themeColor="text1"/>
                <w:sz w:val="20"/>
                <w:szCs w:val="20"/>
                <w:shd w:val="clear" w:color="auto" w:fill="FFFFFF"/>
              </w:rPr>
            </w:rPrChange>
          </w:rPr>
          <w:delText xml:space="preserve"> Jensen, J. (2019). A review of the applications of remote sensing in fire ecology. </w:delText>
        </w:r>
        <w:r w:rsidRPr="005D01C9" w:rsidDel="005103C5">
          <w:rPr>
            <w:i/>
            <w:iCs/>
            <w:color w:val="000000" w:themeColor="text1"/>
            <w:sz w:val="22"/>
            <w:szCs w:val="22"/>
            <w:rPrChange w:id="1801" w:author="Risa" w:date="2021-06-16T16:30:00Z">
              <w:rPr>
                <w:i/>
                <w:iCs/>
                <w:color w:val="000000" w:themeColor="text1"/>
                <w:sz w:val="20"/>
                <w:szCs w:val="20"/>
              </w:rPr>
            </w:rPrChange>
          </w:rPr>
          <w:delText>Remote Sensing</w:delText>
        </w:r>
        <w:r w:rsidRPr="005D01C9" w:rsidDel="005103C5">
          <w:rPr>
            <w:color w:val="000000" w:themeColor="text1"/>
            <w:sz w:val="22"/>
            <w:szCs w:val="22"/>
            <w:shd w:val="clear" w:color="auto" w:fill="FFFFFF"/>
            <w:rPrChange w:id="1802"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803" w:author="Risa" w:date="2021-06-16T16:30:00Z">
              <w:rPr>
                <w:i/>
                <w:iCs/>
                <w:color w:val="000000" w:themeColor="text1"/>
                <w:sz w:val="20"/>
                <w:szCs w:val="20"/>
              </w:rPr>
            </w:rPrChange>
          </w:rPr>
          <w:delText>11</w:delText>
        </w:r>
        <w:r w:rsidRPr="005D01C9" w:rsidDel="005103C5">
          <w:rPr>
            <w:color w:val="000000" w:themeColor="text1"/>
            <w:sz w:val="22"/>
            <w:szCs w:val="22"/>
            <w:shd w:val="clear" w:color="auto" w:fill="FFFFFF"/>
            <w:rPrChange w:id="1804" w:author="Risa" w:date="2021-06-16T16:30:00Z">
              <w:rPr>
                <w:color w:val="000000" w:themeColor="text1"/>
                <w:sz w:val="20"/>
                <w:szCs w:val="20"/>
                <w:shd w:val="clear" w:color="auto" w:fill="FFFFFF"/>
              </w:rPr>
            </w:rPrChange>
          </w:rPr>
          <w:delText>(22), 2638.</w:delText>
        </w:r>
      </w:del>
    </w:p>
    <w:p w14:paraId="43B09C38" w14:textId="59A93970" w:rsidR="00AE173C" w:rsidRPr="005D01C9" w:rsidDel="005103C5" w:rsidRDefault="00AE173C">
      <w:pPr>
        <w:pStyle w:val="ListParagraph"/>
        <w:autoSpaceDE w:val="0"/>
        <w:autoSpaceDN w:val="0"/>
        <w:adjustRightInd w:val="0"/>
        <w:spacing w:after="0" w:line="360" w:lineRule="auto"/>
        <w:ind w:left="360" w:hanging="360"/>
        <w:rPr>
          <w:del w:id="1805" w:author="Risa" w:date="2021-06-18T10:43:00Z"/>
          <w:color w:val="000000" w:themeColor="text1"/>
          <w:sz w:val="22"/>
          <w:szCs w:val="22"/>
          <w:rPrChange w:id="1806" w:author="Risa" w:date="2021-06-16T16:30:00Z">
            <w:rPr>
              <w:del w:id="1807" w:author="Risa" w:date="2021-06-18T10:43:00Z"/>
              <w:color w:val="000000" w:themeColor="text1"/>
              <w:sz w:val="20"/>
              <w:szCs w:val="20"/>
            </w:rPr>
          </w:rPrChange>
        </w:rPr>
        <w:pPrChange w:id="1808" w:author="Risa" w:date="2021-06-16T16:30:00Z">
          <w:pPr>
            <w:pStyle w:val="ListParagraph"/>
            <w:autoSpaceDE w:val="0"/>
            <w:autoSpaceDN w:val="0"/>
            <w:adjustRightInd w:val="0"/>
            <w:spacing w:line="240" w:lineRule="auto"/>
            <w:ind w:left="360" w:hanging="360"/>
            <w:jc w:val="both"/>
          </w:pPr>
        </w:pPrChange>
      </w:pPr>
      <w:del w:id="1809" w:author="Risa" w:date="2021-06-18T10:43:00Z">
        <w:r w:rsidRPr="005D01C9" w:rsidDel="005103C5">
          <w:rPr>
            <w:color w:val="000000" w:themeColor="text1"/>
            <w:sz w:val="22"/>
            <w:szCs w:val="22"/>
            <w:rPrChange w:id="1810" w:author="Risa" w:date="2021-06-16T16:30:00Z">
              <w:rPr>
                <w:color w:val="000000" w:themeColor="text1"/>
                <w:sz w:val="20"/>
                <w:szCs w:val="20"/>
              </w:rPr>
            </w:rPrChange>
          </w:rPr>
          <w:delText>Verma, S.</w:delText>
        </w:r>
        <w:r w:rsidR="00970B6A" w:rsidRPr="005D01C9" w:rsidDel="005103C5">
          <w:rPr>
            <w:color w:val="000000" w:themeColor="text1"/>
            <w:sz w:val="22"/>
            <w:szCs w:val="22"/>
            <w:rPrChange w:id="1811" w:author="Risa" w:date="2021-06-16T16:30:00Z">
              <w:rPr>
                <w:color w:val="000000" w:themeColor="text1"/>
                <w:sz w:val="20"/>
                <w:szCs w:val="20"/>
              </w:rPr>
            </w:rPrChange>
          </w:rPr>
          <w:delText xml:space="preserve"> and</w:delText>
        </w:r>
        <w:r w:rsidRPr="005D01C9" w:rsidDel="005103C5">
          <w:rPr>
            <w:color w:val="000000" w:themeColor="text1"/>
            <w:sz w:val="22"/>
            <w:szCs w:val="22"/>
            <w:rPrChange w:id="1812" w:author="Risa" w:date="2021-06-16T16:30:00Z">
              <w:rPr>
                <w:color w:val="000000" w:themeColor="text1"/>
                <w:sz w:val="20"/>
                <w:szCs w:val="20"/>
              </w:rPr>
            </w:rPrChange>
          </w:rPr>
          <w:delText xml:space="preserve"> Jayakumar, S. (2012). Impact of forest fire on physical, chemical and biological properties of soil: A review. </w:delText>
        </w:r>
        <w:r w:rsidRPr="005D01C9" w:rsidDel="005103C5">
          <w:rPr>
            <w:i/>
            <w:iCs/>
            <w:color w:val="000000" w:themeColor="text1"/>
            <w:sz w:val="22"/>
            <w:szCs w:val="22"/>
            <w:rPrChange w:id="1813" w:author="Risa" w:date="2021-06-16T16:30:00Z">
              <w:rPr>
                <w:i/>
                <w:iCs/>
                <w:color w:val="000000" w:themeColor="text1"/>
                <w:sz w:val="20"/>
                <w:szCs w:val="20"/>
              </w:rPr>
            </w:rPrChange>
          </w:rPr>
          <w:delText>Proceedings of the International Academy of Ecology and Environmental Sciences</w:delText>
        </w:r>
        <w:r w:rsidRPr="005D01C9" w:rsidDel="005103C5">
          <w:rPr>
            <w:color w:val="000000" w:themeColor="text1"/>
            <w:sz w:val="22"/>
            <w:szCs w:val="22"/>
            <w:rPrChange w:id="1814"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815" w:author="Risa" w:date="2021-06-16T16:30:00Z">
              <w:rPr>
                <w:i/>
                <w:iCs/>
                <w:color w:val="000000" w:themeColor="text1"/>
                <w:sz w:val="20"/>
                <w:szCs w:val="20"/>
              </w:rPr>
            </w:rPrChange>
          </w:rPr>
          <w:delText xml:space="preserve">2 </w:delText>
        </w:r>
        <w:r w:rsidRPr="005D01C9" w:rsidDel="005103C5">
          <w:rPr>
            <w:color w:val="000000" w:themeColor="text1"/>
            <w:sz w:val="22"/>
            <w:szCs w:val="22"/>
            <w:rPrChange w:id="1816" w:author="Risa" w:date="2021-06-16T16:30:00Z">
              <w:rPr>
                <w:color w:val="000000" w:themeColor="text1"/>
                <w:sz w:val="20"/>
                <w:szCs w:val="20"/>
              </w:rPr>
            </w:rPrChange>
          </w:rPr>
          <w:delText>(3), 168.</w:delText>
        </w:r>
      </w:del>
    </w:p>
    <w:p w14:paraId="07D479D0" w14:textId="19854C7D" w:rsidR="00380E89" w:rsidRPr="005D01C9" w:rsidDel="005103C5" w:rsidRDefault="00AE173C">
      <w:pPr>
        <w:pStyle w:val="ListParagraph"/>
        <w:autoSpaceDE w:val="0"/>
        <w:autoSpaceDN w:val="0"/>
        <w:adjustRightInd w:val="0"/>
        <w:spacing w:after="0" w:line="360" w:lineRule="auto"/>
        <w:ind w:left="360" w:hanging="360"/>
        <w:rPr>
          <w:del w:id="1817" w:author="Risa" w:date="2021-06-18T10:43:00Z"/>
          <w:color w:val="000000" w:themeColor="text1"/>
          <w:sz w:val="22"/>
          <w:szCs w:val="22"/>
          <w:rPrChange w:id="1818" w:author="Risa" w:date="2021-06-16T16:30:00Z">
            <w:rPr>
              <w:del w:id="1819" w:author="Risa" w:date="2021-06-18T10:43:00Z"/>
              <w:color w:val="000000" w:themeColor="text1"/>
              <w:sz w:val="20"/>
              <w:szCs w:val="20"/>
            </w:rPr>
          </w:rPrChange>
        </w:rPr>
        <w:pPrChange w:id="1820" w:author="Risa" w:date="2021-06-16T16:30:00Z">
          <w:pPr>
            <w:pStyle w:val="ListParagraph"/>
            <w:autoSpaceDE w:val="0"/>
            <w:autoSpaceDN w:val="0"/>
            <w:adjustRightInd w:val="0"/>
            <w:spacing w:line="240" w:lineRule="auto"/>
            <w:ind w:left="360" w:hanging="360"/>
            <w:jc w:val="both"/>
          </w:pPr>
        </w:pPrChange>
      </w:pPr>
      <w:del w:id="1821" w:author="Risa" w:date="2021-06-18T10:43:00Z">
        <w:r w:rsidRPr="005D01C9" w:rsidDel="005103C5">
          <w:rPr>
            <w:color w:val="000000" w:themeColor="text1"/>
            <w:sz w:val="22"/>
            <w:szCs w:val="22"/>
            <w:rPrChange w:id="1822" w:author="Risa" w:date="2021-06-16T16:30:00Z">
              <w:rPr>
                <w:color w:val="000000" w:themeColor="text1"/>
                <w:sz w:val="20"/>
                <w:szCs w:val="20"/>
              </w:rPr>
            </w:rPrChange>
          </w:rPr>
          <w:delText>Wang</w:delText>
        </w:r>
        <w:r w:rsidR="00B238F5" w:rsidRPr="005D01C9" w:rsidDel="005103C5">
          <w:rPr>
            <w:color w:val="000000" w:themeColor="text1"/>
            <w:sz w:val="22"/>
            <w:szCs w:val="22"/>
            <w:rPrChange w:id="1823" w:author="Risa" w:date="2021-06-16T16:30:00Z">
              <w:rPr>
                <w:color w:val="000000" w:themeColor="text1"/>
                <w:sz w:val="20"/>
                <w:szCs w:val="20"/>
              </w:rPr>
            </w:rPrChange>
          </w:rPr>
          <w:delText>,</w:delText>
        </w:r>
        <w:r w:rsidRPr="005D01C9" w:rsidDel="005103C5">
          <w:rPr>
            <w:color w:val="000000" w:themeColor="text1"/>
            <w:sz w:val="22"/>
            <w:szCs w:val="22"/>
            <w:rPrChange w:id="1824" w:author="Risa" w:date="2021-06-16T16:30:00Z">
              <w:rPr>
                <w:color w:val="000000" w:themeColor="text1"/>
                <w:sz w:val="20"/>
                <w:szCs w:val="20"/>
              </w:rPr>
            </w:rPrChange>
          </w:rPr>
          <w:delText xml:space="preserve"> H, Prentice</w:delText>
        </w:r>
        <w:r w:rsidR="00B238F5" w:rsidRPr="005D01C9" w:rsidDel="005103C5">
          <w:rPr>
            <w:color w:val="000000" w:themeColor="text1"/>
            <w:sz w:val="22"/>
            <w:szCs w:val="22"/>
            <w:rPrChange w:id="1825" w:author="Risa" w:date="2021-06-16T16:30:00Z">
              <w:rPr>
                <w:color w:val="000000" w:themeColor="text1"/>
                <w:sz w:val="20"/>
                <w:szCs w:val="20"/>
              </w:rPr>
            </w:rPrChange>
          </w:rPr>
          <w:delText>,</w:delText>
        </w:r>
        <w:r w:rsidRPr="005D01C9" w:rsidDel="005103C5">
          <w:rPr>
            <w:color w:val="000000" w:themeColor="text1"/>
            <w:sz w:val="22"/>
            <w:szCs w:val="22"/>
            <w:rPrChange w:id="1826" w:author="Risa" w:date="2021-06-16T16:30:00Z">
              <w:rPr>
                <w:color w:val="000000" w:themeColor="text1"/>
                <w:sz w:val="20"/>
                <w:szCs w:val="20"/>
              </w:rPr>
            </w:rPrChange>
          </w:rPr>
          <w:delText xml:space="preserve"> I</w:delText>
        </w:r>
        <w:r w:rsidR="00B238F5" w:rsidRPr="005D01C9" w:rsidDel="005103C5">
          <w:rPr>
            <w:color w:val="000000" w:themeColor="text1"/>
            <w:sz w:val="22"/>
            <w:szCs w:val="22"/>
            <w:rPrChange w:id="1827" w:author="Risa" w:date="2021-06-16T16:30:00Z">
              <w:rPr>
                <w:color w:val="000000" w:themeColor="text1"/>
                <w:sz w:val="20"/>
                <w:szCs w:val="20"/>
              </w:rPr>
            </w:rPrChange>
          </w:rPr>
          <w:delText>.</w:delText>
        </w:r>
        <w:r w:rsidRPr="005D01C9" w:rsidDel="005103C5">
          <w:rPr>
            <w:color w:val="000000" w:themeColor="text1"/>
            <w:sz w:val="22"/>
            <w:szCs w:val="22"/>
            <w:rPrChange w:id="1828" w:author="Risa" w:date="2021-06-16T16:30:00Z">
              <w:rPr>
                <w:color w:val="000000" w:themeColor="text1"/>
                <w:sz w:val="20"/>
                <w:szCs w:val="20"/>
              </w:rPr>
            </w:rPrChange>
          </w:rPr>
          <w:delText>, Davis</w:delText>
        </w:r>
        <w:r w:rsidR="00B238F5" w:rsidRPr="005D01C9" w:rsidDel="005103C5">
          <w:rPr>
            <w:color w:val="000000" w:themeColor="text1"/>
            <w:sz w:val="22"/>
            <w:szCs w:val="22"/>
            <w:rPrChange w:id="1829" w:author="Risa" w:date="2021-06-16T16:30:00Z">
              <w:rPr>
                <w:color w:val="000000" w:themeColor="text1"/>
                <w:sz w:val="20"/>
                <w:szCs w:val="20"/>
              </w:rPr>
            </w:rPrChange>
          </w:rPr>
          <w:delText>,</w:delText>
        </w:r>
        <w:r w:rsidRPr="005D01C9" w:rsidDel="005103C5">
          <w:rPr>
            <w:color w:val="000000" w:themeColor="text1"/>
            <w:sz w:val="22"/>
            <w:szCs w:val="22"/>
            <w:rPrChange w:id="1830" w:author="Risa" w:date="2021-06-16T16:30:00Z">
              <w:rPr>
                <w:color w:val="000000" w:themeColor="text1"/>
                <w:sz w:val="20"/>
                <w:szCs w:val="20"/>
              </w:rPr>
            </w:rPrChange>
          </w:rPr>
          <w:delText xml:space="preserve"> T</w:delText>
        </w:r>
        <w:r w:rsidR="00B238F5" w:rsidRPr="005D01C9" w:rsidDel="005103C5">
          <w:rPr>
            <w:color w:val="000000" w:themeColor="text1"/>
            <w:sz w:val="22"/>
            <w:szCs w:val="22"/>
            <w:rPrChange w:id="1831" w:author="Risa" w:date="2021-06-16T16:30:00Z">
              <w:rPr>
                <w:color w:val="000000" w:themeColor="text1"/>
                <w:sz w:val="20"/>
                <w:szCs w:val="20"/>
              </w:rPr>
            </w:rPrChange>
          </w:rPr>
          <w:delText>.</w:delText>
        </w:r>
        <w:r w:rsidRPr="005D01C9" w:rsidDel="005103C5">
          <w:rPr>
            <w:color w:val="000000" w:themeColor="text1"/>
            <w:sz w:val="22"/>
            <w:szCs w:val="22"/>
            <w:rPrChange w:id="1832" w:author="Risa" w:date="2021-06-16T16:30:00Z">
              <w:rPr>
                <w:color w:val="000000" w:themeColor="text1"/>
                <w:sz w:val="20"/>
                <w:szCs w:val="20"/>
              </w:rPr>
            </w:rPrChange>
          </w:rPr>
          <w:delText>, Keenan</w:delText>
        </w:r>
        <w:r w:rsidR="00B238F5" w:rsidRPr="005D01C9" w:rsidDel="005103C5">
          <w:rPr>
            <w:color w:val="000000" w:themeColor="text1"/>
            <w:sz w:val="22"/>
            <w:szCs w:val="22"/>
            <w:rPrChange w:id="1833" w:author="Risa" w:date="2021-06-16T16:30:00Z">
              <w:rPr>
                <w:color w:val="000000" w:themeColor="text1"/>
                <w:sz w:val="20"/>
                <w:szCs w:val="20"/>
              </w:rPr>
            </w:rPrChange>
          </w:rPr>
          <w:delText>,</w:delText>
        </w:r>
        <w:r w:rsidRPr="005D01C9" w:rsidDel="005103C5">
          <w:rPr>
            <w:color w:val="000000" w:themeColor="text1"/>
            <w:sz w:val="22"/>
            <w:szCs w:val="22"/>
            <w:rPrChange w:id="1834" w:author="Risa" w:date="2021-06-16T16:30:00Z">
              <w:rPr>
                <w:color w:val="000000" w:themeColor="text1"/>
                <w:sz w:val="20"/>
                <w:szCs w:val="20"/>
              </w:rPr>
            </w:rPrChange>
          </w:rPr>
          <w:delText xml:space="preserve"> T</w:delText>
        </w:r>
        <w:r w:rsidR="00B238F5" w:rsidRPr="005D01C9" w:rsidDel="005103C5">
          <w:rPr>
            <w:color w:val="000000" w:themeColor="text1"/>
            <w:sz w:val="22"/>
            <w:szCs w:val="22"/>
            <w:rPrChange w:id="1835" w:author="Risa" w:date="2021-06-16T16:30:00Z">
              <w:rPr>
                <w:color w:val="000000" w:themeColor="text1"/>
                <w:sz w:val="20"/>
                <w:szCs w:val="20"/>
              </w:rPr>
            </w:rPrChange>
          </w:rPr>
          <w:delText>.</w:delText>
        </w:r>
        <w:r w:rsidRPr="005D01C9" w:rsidDel="005103C5">
          <w:rPr>
            <w:color w:val="000000" w:themeColor="text1"/>
            <w:sz w:val="22"/>
            <w:szCs w:val="22"/>
            <w:rPrChange w:id="1836" w:author="Risa" w:date="2021-06-16T16:30:00Z">
              <w:rPr>
                <w:color w:val="000000" w:themeColor="text1"/>
                <w:sz w:val="20"/>
                <w:szCs w:val="20"/>
              </w:rPr>
            </w:rPrChange>
          </w:rPr>
          <w:delText>, Wright</w:delText>
        </w:r>
        <w:r w:rsidR="00B238F5" w:rsidRPr="005D01C9" w:rsidDel="005103C5">
          <w:rPr>
            <w:color w:val="000000" w:themeColor="text1"/>
            <w:sz w:val="22"/>
            <w:szCs w:val="22"/>
            <w:rPrChange w:id="1837" w:author="Risa" w:date="2021-06-16T16:30:00Z">
              <w:rPr>
                <w:color w:val="000000" w:themeColor="text1"/>
                <w:sz w:val="20"/>
                <w:szCs w:val="20"/>
              </w:rPr>
            </w:rPrChange>
          </w:rPr>
          <w:delText>,</w:delText>
        </w:r>
        <w:r w:rsidRPr="005D01C9" w:rsidDel="005103C5">
          <w:rPr>
            <w:color w:val="000000" w:themeColor="text1"/>
            <w:sz w:val="22"/>
            <w:szCs w:val="22"/>
            <w:rPrChange w:id="1838" w:author="Risa" w:date="2021-06-16T16:30:00Z">
              <w:rPr>
                <w:color w:val="000000" w:themeColor="text1"/>
                <w:sz w:val="20"/>
                <w:szCs w:val="20"/>
              </w:rPr>
            </w:rPrChange>
          </w:rPr>
          <w:delText xml:space="preserve"> I</w:delText>
        </w:r>
        <w:r w:rsidR="00B238F5" w:rsidRPr="005D01C9" w:rsidDel="005103C5">
          <w:rPr>
            <w:color w:val="000000" w:themeColor="text1"/>
            <w:sz w:val="22"/>
            <w:szCs w:val="22"/>
            <w:rPrChange w:id="1839" w:author="Risa" w:date="2021-06-16T16:30:00Z">
              <w:rPr>
                <w:color w:val="000000" w:themeColor="text1"/>
                <w:sz w:val="20"/>
                <w:szCs w:val="20"/>
              </w:rPr>
            </w:rPrChange>
          </w:rPr>
          <w:delText>. and</w:delText>
        </w:r>
        <w:r w:rsidRPr="005D01C9" w:rsidDel="005103C5">
          <w:rPr>
            <w:color w:val="000000" w:themeColor="text1"/>
            <w:sz w:val="22"/>
            <w:szCs w:val="22"/>
            <w:rPrChange w:id="1840" w:author="Risa" w:date="2021-06-16T16:30:00Z">
              <w:rPr>
                <w:color w:val="000000" w:themeColor="text1"/>
                <w:sz w:val="20"/>
                <w:szCs w:val="20"/>
              </w:rPr>
            </w:rPrChange>
          </w:rPr>
          <w:delText xml:space="preserve"> Peng</w:delText>
        </w:r>
        <w:r w:rsidR="00B238F5" w:rsidRPr="005D01C9" w:rsidDel="005103C5">
          <w:rPr>
            <w:color w:val="000000" w:themeColor="text1"/>
            <w:sz w:val="22"/>
            <w:szCs w:val="22"/>
            <w:rPrChange w:id="1841" w:author="Risa" w:date="2021-06-16T16:30:00Z">
              <w:rPr>
                <w:color w:val="000000" w:themeColor="text1"/>
                <w:sz w:val="20"/>
                <w:szCs w:val="20"/>
              </w:rPr>
            </w:rPrChange>
          </w:rPr>
          <w:delText>,</w:delText>
        </w:r>
        <w:r w:rsidRPr="005D01C9" w:rsidDel="005103C5">
          <w:rPr>
            <w:color w:val="000000" w:themeColor="text1"/>
            <w:sz w:val="22"/>
            <w:szCs w:val="22"/>
            <w:rPrChange w:id="1842" w:author="Risa" w:date="2021-06-16T16:30:00Z">
              <w:rPr>
                <w:color w:val="000000" w:themeColor="text1"/>
                <w:sz w:val="20"/>
                <w:szCs w:val="20"/>
              </w:rPr>
            </w:rPrChange>
          </w:rPr>
          <w:delText xml:space="preserve"> C</w:delText>
        </w:r>
        <w:r w:rsidR="00B238F5" w:rsidRPr="005D01C9" w:rsidDel="005103C5">
          <w:rPr>
            <w:color w:val="000000" w:themeColor="text1"/>
            <w:sz w:val="22"/>
            <w:szCs w:val="22"/>
            <w:rPrChange w:id="1843" w:author="Risa" w:date="2021-06-16T16:30:00Z">
              <w:rPr>
                <w:color w:val="000000" w:themeColor="text1"/>
                <w:sz w:val="20"/>
                <w:szCs w:val="20"/>
              </w:rPr>
            </w:rPrChange>
          </w:rPr>
          <w:delText xml:space="preserve">. </w:delText>
        </w:r>
        <w:r w:rsidRPr="005D01C9" w:rsidDel="005103C5">
          <w:rPr>
            <w:color w:val="000000" w:themeColor="text1"/>
            <w:sz w:val="22"/>
            <w:szCs w:val="22"/>
            <w:rPrChange w:id="1844" w:author="Risa" w:date="2021-06-16T16:30:00Z">
              <w:rPr>
                <w:color w:val="000000" w:themeColor="text1"/>
                <w:sz w:val="20"/>
                <w:szCs w:val="20"/>
              </w:rPr>
            </w:rPrChange>
          </w:rPr>
          <w:delText xml:space="preserve">(2017) Photosynthetic responses to altitude: an explanation based on optimality principles. </w:delText>
        </w:r>
        <w:r w:rsidRPr="005D01C9" w:rsidDel="005103C5">
          <w:rPr>
            <w:i/>
            <w:iCs/>
            <w:color w:val="000000" w:themeColor="text1"/>
            <w:sz w:val="22"/>
            <w:szCs w:val="22"/>
            <w:rPrChange w:id="1845" w:author="Risa" w:date="2021-06-16T16:30:00Z">
              <w:rPr>
                <w:i/>
                <w:iCs/>
                <w:color w:val="000000" w:themeColor="text1"/>
                <w:sz w:val="20"/>
                <w:szCs w:val="20"/>
              </w:rPr>
            </w:rPrChange>
          </w:rPr>
          <w:delText>New Phytologist</w:delText>
        </w:r>
        <w:r w:rsidRPr="005D01C9" w:rsidDel="005103C5">
          <w:rPr>
            <w:color w:val="000000" w:themeColor="text1"/>
            <w:sz w:val="22"/>
            <w:szCs w:val="22"/>
            <w:rPrChange w:id="1846" w:author="Risa" w:date="2021-06-16T16:30:00Z">
              <w:rPr>
                <w:color w:val="000000" w:themeColor="text1"/>
                <w:sz w:val="20"/>
                <w:szCs w:val="20"/>
              </w:rPr>
            </w:rPrChange>
          </w:rPr>
          <w:delText xml:space="preserve">, </w:delText>
        </w:r>
        <w:r w:rsidRPr="005D01C9" w:rsidDel="005103C5">
          <w:rPr>
            <w:b/>
            <w:bCs/>
            <w:color w:val="000000" w:themeColor="text1"/>
            <w:sz w:val="22"/>
            <w:szCs w:val="22"/>
            <w:rPrChange w:id="1847" w:author="Risa" w:date="2021-06-16T16:30:00Z">
              <w:rPr>
                <w:b/>
                <w:bCs/>
                <w:color w:val="000000" w:themeColor="text1"/>
                <w:sz w:val="20"/>
                <w:szCs w:val="20"/>
              </w:rPr>
            </w:rPrChange>
          </w:rPr>
          <w:delText>213</w:delText>
        </w:r>
        <w:r w:rsidRPr="005D01C9" w:rsidDel="005103C5">
          <w:rPr>
            <w:color w:val="000000" w:themeColor="text1"/>
            <w:sz w:val="22"/>
            <w:szCs w:val="22"/>
            <w:rPrChange w:id="1848" w:author="Risa" w:date="2021-06-16T16:30:00Z">
              <w:rPr>
                <w:color w:val="000000" w:themeColor="text1"/>
                <w:sz w:val="20"/>
                <w:szCs w:val="20"/>
              </w:rPr>
            </w:rPrChange>
          </w:rPr>
          <w:delText>, 976–982.</w:delText>
        </w:r>
      </w:del>
    </w:p>
    <w:p w14:paraId="79E3256E" w14:textId="45DC43D0" w:rsidR="00A038E1" w:rsidRDefault="00380E89">
      <w:pPr>
        <w:tabs>
          <w:tab w:val="left" w:pos="360"/>
        </w:tabs>
        <w:spacing w:line="360" w:lineRule="auto"/>
        <w:ind w:left="360" w:hanging="360"/>
        <w:rPr>
          <w:ins w:id="1849" w:author="Risa" w:date="2021-06-18T08:38:00Z"/>
          <w:rFonts w:eastAsiaTheme="minorHAnsi"/>
        </w:rPr>
        <w:pPrChange w:id="1850" w:author="Risa" w:date="2021-06-18T10:43:00Z">
          <w:pPr>
            <w:pStyle w:val="ListParagraph"/>
            <w:autoSpaceDE w:val="0"/>
            <w:autoSpaceDN w:val="0"/>
            <w:adjustRightInd w:val="0"/>
            <w:spacing w:after="0" w:line="360" w:lineRule="auto"/>
            <w:ind w:left="360" w:hanging="360"/>
          </w:pPr>
        </w:pPrChange>
      </w:pPr>
      <w:del w:id="1851" w:author="Risa" w:date="2021-06-18T10:43:00Z">
        <w:r w:rsidRPr="005D01C9" w:rsidDel="005103C5">
          <w:rPr>
            <w:rPrChange w:id="1852" w:author="Risa" w:date="2021-06-16T16:30:00Z">
              <w:rPr>
                <w:color w:val="000000" w:themeColor="text1"/>
                <w:sz w:val="20"/>
                <w:szCs w:val="20"/>
              </w:rPr>
            </w:rPrChange>
          </w:rPr>
          <w:delText>Wat</w:delText>
        </w:r>
        <w:r w:rsidR="00DB4993" w:rsidRPr="005D01C9" w:rsidDel="005103C5">
          <w:rPr>
            <w:rPrChange w:id="1853" w:author="Risa" w:date="2021-06-16T16:30:00Z">
              <w:rPr>
                <w:color w:val="000000" w:themeColor="text1"/>
                <w:sz w:val="20"/>
                <w:szCs w:val="20"/>
              </w:rPr>
            </w:rPrChange>
          </w:rPr>
          <w:delText>so</w:delText>
        </w:r>
        <w:r w:rsidRPr="005D01C9" w:rsidDel="005103C5">
          <w:rPr>
            <w:rPrChange w:id="1854" w:author="Risa" w:date="2021-06-16T16:30:00Z">
              <w:rPr>
                <w:color w:val="000000" w:themeColor="text1"/>
                <w:sz w:val="20"/>
                <w:szCs w:val="20"/>
              </w:rPr>
            </w:rPrChange>
          </w:rPr>
          <w:delText xml:space="preserve">n, G. </w:delText>
        </w:r>
        <w:r w:rsidRPr="005D01C9" w:rsidDel="005103C5">
          <w:rPr>
            <w:rFonts w:eastAsiaTheme="minorHAnsi"/>
            <w:rPrChange w:id="1855" w:author="Risa" w:date="2021-06-16T16:30:00Z">
              <w:rPr>
                <w:rFonts w:eastAsiaTheme="minorHAnsi"/>
                <w:color w:val="000000" w:themeColor="text1"/>
                <w:sz w:val="20"/>
                <w:szCs w:val="20"/>
              </w:rPr>
            </w:rPrChange>
          </w:rPr>
          <w:delText>Goodness of fit tests on a circle. II.</w:delText>
        </w:r>
        <w:r w:rsidR="00DB4993" w:rsidRPr="005D01C9" w:rsidDel="005103C5">
          <w:rPr>
            <w:rFonts w:eastAsiaTheme="minorHAnsi"/>
            <w:rPrChange w:id="1856" w:author="Risa" w:date="2021-06-16T16:30:00Z">
              <w:rPr>
                <w:rFonts w:eastAsiaTheme="minorHAnsi"/>
                <w:color w:val="000000" w:themeColor="text1"/>
                <w:sz w:val="20"/>
                <w:szCs w:val="20"/>
              </w:rPr>
            </w:rPrChange>
          </w:rPr>
          <w:delText xml:space="preserve"> </w:delText>
        </w:r>
        <w:r w:rsidRPr="005D01C9" w:rsidDel="005103C5">
          <w:rPr>
            <w:rFonts w:eastAsiaTheme="minorHAnsi"/>
            <w:i/>
            <w:iCs/>
            <w:rPrChange w:id="1857" w:author="Risa" w:date="2021-06-16T16:30:00Z">
              <w:rPr>
                <w:rFonts w:eastAsiaTheme="minorHAnsi"/>
                <w:i/>
                <w:iCs/>
                <w:color w:val="000000" w:themeColor="text1"/>
                <w:sz w:val="20"/>
                <w:szCs w:val="20"/>
              </w:rPr>
            </w:rPrChange>
          </w:rPr>
          <w:delText>Biometrika</w:delText>
        </w:r>
        <w:r w:rsidR="00970B6A" w:rsidRPr="005D01C9" w:rsidDel="005103C5">
          <w:rPr>
            <w:rFonts w:eastAsiaTheme="minorHAnsi"/>
            <w:i/>
            <w:iCs/>
            <w:rPrChange w:id="1858" w:author="Risa" w:date="2021-06-16T16:30:00Z">
              <w:rPr>
                <w:rFonts w:eastAsiaTheme="minorHAnsi"/>
                <w:i/>
                <w:iCs/>
                <w:color w:val="000000" w:themeColor="text1"/>
                <w:sz w:val="20"/>
                <w:szCs w:val="20"/>
              </w:rPr>
            </w:rPrChange>
          </w:rPr>
          <w:delText xml:space="preserve"> </w:delText>
        </w:r>
        <w:r w:rsidR="00970B6A" w:rsidRPr="005D01C9" w:rsidDel="005103C5">
          <w:rPr>
            <w:rFonts w:eastAsiaTheme="minorHAnsi"/>
            <w:rPrChange w:id="1859" w:author="Risa" w:date="2021-06-16T16:30:00Z">
              <w:rPr>
                <w:rFonts w:eastAsiaTheme="minorHAnsi"/>
                <w:color w:val="000000" w:themeColor="text1"/>
                <w:sz w:val="20"/>
                <w:szCs w:val="20"/>
              </w:rPr>
            </w:rPrChange>
          </w:rPr>
          <w:delText>(19</w:delText>
        </w:r>
        <w:r w:rsidRPr="005D01C9" w:rsidDel="005103C5">
          <w:rPr>
            <w:rFonts w:eastAsiaTheme="minorHAnsi"/>
            <w:rPrChange w:id="1860" w:author="Risa" w:date="2021-06-16T16:30:00Z">
              <w:rPr>
                <w:rFonts w:eastAsiaTheme="minorHAnsi"/>
                <w:color w:val="000000" w:themeColor="text1"/>
                <w:sz w:val="20"/>
                <w:szCs w:val="20"/>
              </w:rPr>
            </w:rPrChange>
          </w:rPr>
          <w:delText>62</w:delText>
        </w:r>
        <w:r w:rsidR="00970B6A" w:rsidRPr="005D01C9" w:rsidDel="005103C5">
          <w:rPr>
            <w:rFonts w:eastAsiaTheme="minorHAnsi"/>
            <w:rPrChange w:id="1861" w:author="Risa" w:date="2021-06-16T16:30:00Z">
              <w:rPr>
                <w:rFonts w:eastAsiaTheme="minorHAnsi"/>
                <w:color w:val="000000" w:themeColor="text1"/>
                <w:sz w:val="20"/>
                <w:szCs w:val="20"/>
              </w:rPr>
            </w:rPrChange>
          </w:rPr>
          <w:delText>)</w:delText>
        </w:r>
        <w:r w:rsidRPr="005D01C9" w:rsidDel="005103C5">
          <w:rPr>
            <w:rFonts w:eastAsiaTheme="minorHAnsi"/>
            <w:rPrChange w:id="1862" w:author="Risa" w:date="2021-06-16T16:30:00Z">
              <w:rPr>
                <w:rFonts w:eastAsiaTheme="minorHAnsi"/>
                <w:color w:val="000000" w:themeColor="text1"/>
                <w:sz w:val="20"/>
                <w:szCs w:val="20"/>
              </w:rPr>
            </w:rPrChange>
          </w:rPr>
          <w:delText>, 49, 57-63.</w:delText>
        </w:r>
      </w:del>
    </w:p>
    <w:p w14:paraId="1563E9B5" w14:textId="44BC1552" w:rsidR="00AA7749" w:rsidRPr="00AA7749" w:rsidRDefault="00A038E1" w:rsidP="00AA7749">
      <w:pPr>
        <w:widowControl w:val="0"/>
        <w:autoSpaceDE w:val="0"/>
        <w:autoSpaceDN w:val="0"/>
        <w:adjustRightInd w:val="0"/>
        <w:spacing w:line="360" w:lineRule="auto"/>
        <w:ind w:left="480" w:hanging="480"/>
        <w:rPr>
          <w:noProof/>
          <w:sz w:val="22"/>
        </w:rPr>
      </w:pPr>
      <w:ins w:id="1863" w:author="Risa" w:date="2021-06-18T08:38:00Z">
        <w:r>
          <w:rPr>
            <w:color w:val="000000" w:themeColor="text1"/>
            <w:sz w:val="22"/>
            <w:szCs w:val="22"/>
          </w:rPr>
          <w:fldChar w:fldCharType="begin" w:fldLock="1"/>
        </w:r>
        <w:r>
          <w:rPr>
            <w:color w:val="000000" w:themeColor="text1"/>
            <w:sz w:val="22"/>
            <w:szCs w:val="22"/>
          </w:rPr>
          <w:instrText xml:space="preserve">ADDIN Mendeley Bibliography CSL_BIBLIOGRAPHY </w:instrText>
        </w:r>
      </w:ins>
      <w:r>
        <w:rPr>
          <w:color w:val="000000" w:themeColor="text1"/>
          <w:sz w:val="22"/>
          <w:szCs w:val="22"/>
        </w:rPr>
        <w:fldChar w:fldCharType="separate"/>
      </w:r>
      <w:r w:rsidR="00AA7749" w:rsidRPr="00AA7749">
        <w:rPr>
          <w:noProof/>
          <w:sz w:val="22"/>
        </w:rPr>
        <w:t>Bresson, C.C., Kowalski, A.S., Kremer, A., Delzon, S., 2009. Evidence of altitudinal increase in photosynthetic capacity: gas exchange measurements at ambient and constant CO2 partial pressures. Ann. For. Sci. 66, 505–505. https://doi.org/10.1051/forest/2009027</w:t>
      </w:r>
    </w:p>
    <w:p w14:paraId="3509911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hen, Z., Wang, G., Jia, Y., 2017. Foliar δ13C Showed No Altitudinal Trend in an Arid Region and Atmospheric Pressure Exerted a Negative Effect on Plant δ13C. Front. Plant Sci. 8, 1–9. https://doi.org/10.3389/fpls.2017.01070</w:t>
      </w:r>
    </w:p>
    <w:p w14:paraId="4B10962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hurchill, D.J., Larson, A.J., Dahlgreen, M.C., Franklin, J.F., Hessburg, P.F., Lutz, J.A., 2013. Restoring forest resilience: From reference spatial patterns to silvicultural prescriptions and monitoring. For. Ecol. Manage. 291, 442–457. https://doi.org/10.1016/j.foreco.2012.11.007</w:t>
      </w:r>
    </w:p>
    <w:p w14:paraId="565DD5E6"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onkey, L.E., Keifer, M., Lloyd, A.H., 1995. Disjunct jack pine (Pinus banksiana Lamb.) structure and dynamics, Acadia National Park, Maine. Ecoscience 2, 168–176.</w:t>
      </w:r>
    </w:p>
    <w:p w14:paraId="68E3B012"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onnell, J.H., Slatyer, R.O., 1977. Mechanisms of Succession in Natural Communities and Their Role in Community Stability and Organization. Am. Nat. 111, 1119–1144. https://doi.org/10.1086/283241</w:t>
      </w:r>
    </w:p>
    <w:p w14:paraId="01E68260"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oulson, R.N., Klepzig, K.D., 2011. Southern pine beetle II General Technical Report SRS-140, U.S. Department of Agriculture Forest Service, Southern Research Station. Asheville, NC.</w:t>
      </w:r>
    </w:p>
    <w:p w14:paraId="03245C91"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Day, M.E., Greenwood, M.S., White, A.S., 2001. Age-related changes in foliar morphology and physiology in red spruce and their influence on declining photosynthetic rates and productivity with tree age. Tree Physiol. 21, 1195–1204. https://doi.org/10.1093/treephys/21.16.1195</w:t>
      </w:r>
    </w:p>
    <w:p w14:paraId="24FFE94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Day, M.E., Schedlbauer, J.L., Livingston, W.H., Greenwood, M.S., White, A.S., Brissette, J.C., 2005. Influence of seedbed, light environment, and elevated night temperature on growth and carbon allocation in pitch pine (Pinus rigida) and jack pine (Pinus banksiana) seedlings. For. Ecol. Manage. 205, 59–71. https://doi.org/10.1016/j.foreco.2004.10.004</w:t>
      </w:r>
    </w:p>
    <w:p w14:paraId="08A598B8"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Dodds, K.J., Aoki, C.F., Arango-Velez, A., Cancelliere, J., D’Amato, A.W., DiGirolomo, M.F., Rabaglia, R.J., 2018. Expansion of Southern Pine Beetle into Northeastern Forests: Management and Impact of a Primary Bark Beetle in a New Region. J. For. 116, 178–191. https://doi.org/10.1093/jofore/fvx009</w:t>
      </w:r>
    </w:p>
    <w:p w14:paraId="53E078B3"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Farquhar, G.D., Ehleringer, J.R., Hubick, K.T., 1989. CARBON ISOTOPE DISCRIMINATION AND PHOTOSYNTHESIS. Annu. Rev. Plant Physiol. Plant Mol. Biol. 40, 503–537.</w:t>
      </w:r>
    </w:p>
    <w:p w14:paraId="65834B29"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Fernandez, I.J., Birkel, S., Simonson, J., Lyon, B., Pershing, A., Stancioff, E., Jacobson, G.L., Mayewski, P.A., 2020. Maine’s Climate Future: 2020 Update. Orono, ME.</w:t>
      </w:r>
    </w:p>
    <w:p w14:paraId="78E73F74" w14:textId="77777777" w:rsidR="00AA7749" w:rsidRPr="0061587E" w:rsidRDefault="00AA7749" w:rsidP="00AA7749">
      <w:pPr>
        <w:widowControl w:val="0"/>
        <w:autoSpaceDE w:val="0"/>
        <w:autoSpaceDN w:val="0"/>
        <w:adjustRightInd w:val="0"/>
        <w:spacing w:line="360" w:lineRule="auto"/>
        <w:ind w:left="480" w:hanging="480"/>
        <w:rPr>
          <w:noProof/>
          <w:sz w:val="22"/>
          <w:lang w:val="es-ES"/>
          <w:rPrChange w:id="1864" w:author="Risa" w:date="2021-06-23T15:42:00Z">
            <w:rPr>
              <w:noProof/>
              <w:sz w:val="22"/>
            </w:rPr>
          </w:rPrChange>
        </w:rPr>
      </w:pPr>
      <w:r w:rsidRPr="00AA7749">
        <w:rPr>
          <w:noProof/>
          <w:sz w:val="22"/>
        </w:rPr>
        <w:t xml:space="preserve">Friend, A.D., Woodward, F.I., Switsur, V.R., 1989. Field Measurements of Photosynthesis, Stomatal Conductance, Leaf Nitrogen and δ 13 C Along Altitudinal Gradients in Scotland. </w:t>
      </w:r>
      <w:r w:rsidRPr="0061587E">
        <w:rPr>
          <w:noProof/>
          <w:sz w:val="22"/>
          <w:lang w:val="es-ES"/>
          <w:rPrChange w:id="1865" w:author="Risa" w:date="2021-06-23T15:42:00Z">
            <w:rPr>
              <w:noProof/>
              <w:sz w:val="22"/>
            </w:rPr>
          </w:rPrChange>
        </w:rPr>
        <w:t>Funct. Ecol. 3, 117. https://doi.org/10.2307/2389682</w:t>
      </w:r>
    </w:p>
    <w:p w14:paraId="5A7A43FE" w14:textId="77777777" w:rsidR="00AA7749" w:rsidRPr="00AA7749" w:rsidRDefault="00AA7749" w:rsidP="00AA7749">
      <w:pPr>
        <w:widowControl w:val="0"/>
        <w:autoSpaceDE w:val="0"/>
        <w:autoSpaceDN w:val="0"/>
        <w:adjustRightInd w:val="0"/>
        <w:spacing w:line="360" w:lineRule="auto"/>
        <w:ind w:left="480" w:hanging="480"/>
        <w:rPr>
          <w:noProof/>
          <w:sz w:val="22"/>
        </w:rPr>
      </w:pPr>
      <w:r w:rsidRPr="0061587E">
        <w:rPr>
          <w:noProof/>
          <w:sz w:val="22"/>
          <w:lang w:val="es-ES"/>
          <w:rPrChange w:id="1866" w:author="Risa" w:date="2021-06-23T15:42:00Z">
            <w:rPr>
              <w:noProof/>
              <w:sz w:val="22"/>
            </w:rPr>
          </w:rPrChange>
        </w:rPr>
        <w:lastRenderedPageBreak/>
        <w:t xml:space="preserve">Fuller, L., Quine, C.P., 2016. </w:t>
      </w:r>
      <w:r w:rsidRPr="00AA7749">
        <w:rPr>
          <w:noProof/>
          <w:sz w:val="22"/>
        </w:rPr>
        <w:t>Resilience and tree health: a basis for implementation in sustainable forest management. Forestry 89, 7–19. https://doi.org/10.1093/forestry/cpv046</w:t>
      </w:r>
    </w:p>
    <w:p w14:paraId="1F8F550C"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Givnish, T.J., 1981. Serotiny, Geography, and Fire in the Pine Barrens of New Jersey. Evolution (N. Y). 35, 101–123.</w:t>
      </w:r>
    </w:p>
    <w:p w14:paraId="58BE64CE"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Hanberry, B.B., Dey, D.C., He, H.S., 2012. Regime Shifts and Weakened Environmental Gradients in Open Oak and Pine Ecosystems. PLoS One 7, e41337. https://doi.org/10.1371/journal.pone.0041337</w:t>
      </w:r>
    </w:p>
    <w:p w14:paraId="1B2E1C90"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Hanson, A.A., 2017. Distribution Patterns in Appalachian Table Mountain Pine and Pitch Pine Stands. J. Chem. Inf. Model.</w:t>
      </w:r>
    </w:p>
    <w:p w14:paraId="530A7F1A"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Howard, L.F., Stelacio, M.A., 2011. Fire and the Development of High-Elevation Pitch Pine Communities in Northeastern West Virginia. Bull. New Jersey Acad. Sci. 56, 19–22.</w:t>
      </w:r>
    </w:p>
    <w:p w14:paraId="54BAEA87"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Jordan, M.J., Patterson, W.A., Windisch, A.G., 2003. Conceptual ecological models for the Long Island pitch pine barrens: implications for managing rare plant communities. For. Ecol. Manage. 185, 151–168. https://doi.org/10.1016/S0378-1127(03)00252-4</w:t>
      </w:r>
    </w:p>
    <w:p w14:paraId="21C40DF8"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Körner, C., Bannister, P., Mark, A.F., 1986. Altitudinal variation in stomatal conductance, nitrogen content and leaf anatomy in different plant life forms in New Zealand. Oecologia 69, 577–588.</w:t>
      </w:r>
    </w:p>
    <w:p w14:paraId="79589D29"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Körner, C., Diemer, M., 1987. In situ Photosynthetic Responses to Light, Temperature and Carbon Dioxide in Herbaceous Plants from Low and High Altitude. Funct. Ecol. 1, 179. https://doi.org/10.2307/2389420</w:t>
      </w:r>
    </w:p>
    <w:p w14:paraId="57922554"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Körner, C., Farquhar, G.D., Wong, S.C., 1991. Carbon isotope discrimination by plants follows latitudinal and altitudinal trends. Oecologia 88, 30–40.</w:t>
      </w:r>
    </w:p>
    <w:p w14:paraId="1CAEF60A"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dig, F.T., Hom, J.L., Smouse, P.E., 2013. The evolution of the New Jersey Pine Plains. Am. J. Bot. 100, 778–791. https://doi.org/10.3732/ajb.1200581</w:t>
      </w:r>
    </w:p>
    <w:p w14:paraId="7F218E08"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dig, F.T., Smouse, P.E., Hom, J.L., 2015. Postglacial migration and adaptation for dispersal in pitch pine (Pinaceae). Am. J. Bot. 102, 2074–2091. https://doi.org/10.3732/ajb.1500009</w:t>
      </w:r>
    </w:p>
    <w:p w14:paraId="4552D625"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e, C.-S., Robinson, G.R., Robinson, I.P., Lee, H., 2019. Regeneration of pitch pine (Pinus rigida) stands inhibited by fire suppression in Albany Pine Bush Preserve, New York. J. For. Res. 30, 233–242. https://doi.org/10.1007/s11676-018-0644-3</w:t>
      </w:r>
    </w:p>
    <w:p w14:paraId="15EE326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sk, C., Coffel, E., D’Amato, A.W., Dodds, K., Horton, R., 2017. Threats to North American forests from southern pine beetle with warming winters. Nat. Clim. Chang. 7, 713–717. https://doi.org/10.1038/nclimate3375</w:t>
      </w:r>
    </w:p>
    <w:p w14:paraId="6E10F8B4"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icht, J., Smith, N.G., 2020. Pyrogenic Carbon Increases Pitch Pine Seedling Growth, Soil Moisture Retention, and Photosynthetic Intrinsic Water Use Efficiency in the Field. Front. For. Glob. Chang. 3, 1–10. https://doi.org/10.3389/ffgc.2020.00031</w:t>
      </w:r>
    </w:p>
    <w:p w14:paraId="1C21F652"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 xml:space="preserve">Miller, D.R., Castañeda, I.S., Bradley, R.S., MacDonald, D., 2017. Local and regional wildfire activity in </w:t>
      </w:r>
      <w:r w:rsidRPr="00AA7749">
        <w:rPr>
          <w:noProof/>
          <w:sz w:val="22"/>
        </w:rPr>
        <w:lastRenderedPageBreak/>
        <w:t>central Maine (USA) during the past 900 years. J. Paleolimnol. 58, 455–466. https://doi.org/10.1007/s10933-017-0002-z</w:t>
      </w:r>
    </w:p>
    <w:p w14:paraId="5DF3750A"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Mosseler, A., Rajora, O.P., Major, J.E., Kim, K.H., 2004. Reproductive and genetic characteristics of rare, disjunct pitch pine populations at the northern limits of its range in Canada. Conserv. Genet. 5, 571–583. https://doi.org/10.1007/s10592-004-1850-4</w:t>
      </w:r>
    </w:p>
    <w:p w14:paraId="5FDDE4E3"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Noss, R.F., Franklin, J.F., Baker, W.L., Schoennagel, T., Moyle, P.B., 2006. Ecology and Management of Fire-prone Forests of the Western United States. Soc. Conserv. Biol. Sci. Panel Fire West. U.S. For. 1, 1–72.</w:t>
      </w:r>
    </w:p>
    <w:p w14:paraId="5EA2B3A7"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Nowacki, G.J., Abrams, M.D., 2008. The Demise of Fire and “Mesophication” of Forests in the Eastern United States. Bioscience 58, 123–138. https://doi.org/10.1641/B580207</w:t>
      </w:r>
    </w:p>
    <w:p w14:paraId="22D2E9AF"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Plotkin, J.B., Chave, J., Ashton, P.S., 2002. Cluster Analysis of Spatial Patterns in Malaysian Tree Species. Am. Nat. 160, 629–644. https://doi.org/10.1086/342823</w:t>
      </w:r>
    </w:p>
    <w:p w14:paraId="105B9427"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Qi, Z., Jingfang, S., Wenwei, L., 2018. A survey about characteristics of soil water retention curve. IOP Conf. Ser. Earth Environ. Sci. 153, 062076. https://doi.org/10.1088/1755-1315/153/6/062076</w:t>
      </w:r>
    </w:p>
    <w:p w14:paraId="244F4AC6"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Renninger, H.J., Clark, K.L., Skowronski, N., Schäfer, K.V.R., 2013. Effects of a prescribed fire on water use and photosynthetic capacity of pitch pines. Trees 27, 1115–1127. https://doi.org/10.1007/s00468-013-0861-5</w:t>
      </w:r>
    </w:p>
    <w:p w14:paraId="10F46706"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Schafer, K., Bohrer, G., 2016. Effects of Disturbance on Carbon Sequestration in the New Jersey Pine Barrens. Argonne, IL (United States). https://doi.org/10.2172/1329523</w:t>
      </w:r>
    </w:p>
    <w:p w14:paraId="0B210389"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Schwartz, N.B., Urban, D.L., White, P.S., Moody, A., Klein, R.N., 2016. Vegetation dynamics vary across topographic and fire severity gradients following prescribed burning in Great Smoky Mountains National Park. For. Ecol. Manage. 365, 1–11. https://doi.org/10.1016/j.foreco.2016.01.027</w:t>
      </w:r>
    </w:p>
    <w:p w14:paraId="0C9154A5"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Swanston, C., Brandt, L.A., Janowiak, M.K., Handler, S.D., Butler-Leopold, P., Iverson, L., Thompson III, F.R., Ontl, T.A., Shannon, P.D., 2018. Vulnerability of forests of the Midwest and Northeast United States to climate change. Clim. Change 146, 103–116. https://doi.org/10.1007/s10584-017-2065-2</w:t>
      </w:r>
    </w:p>
    <w:p w14:paraId="3E69086C"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Zhu, Y., Siegwolf, R.T.W., Durka, W., Körner, C., 2010. Phylogenetically balanced evidence for structural and carbon isotope responses in plants along elevational gradients. Oecologia 162, 853–863. https://doi.org/10.1007/s00442-009-1515-6</w:t>
      </w:r>
    </w:p>
    <w:p w14:paraId="47893B74" w14:textId="5E74DFD7" w:rsidR="00A038E1" w:rsidRPr="005D01C9" w:rsidRDefault="00A038E1">
      <w:pPr>
        <w:widowControl w:val="0"/>
        <w:autoSpaceDE w:val="0"/>
        <w:autoSpaceDN w:val="0"/>
        <w:adjustRightInd w:val="0"/>
        <w:spacing w:line="360" w:lineRule="auto"/>
        <w:ind w:left="480" w:hanging="480"/>
        <w:rPr>
          <w:color w:val="000000" w:themeColor="text1"/>
          <w:sz w:val="22"/>
          <w:szCs w:val="22"/>
          <w:rPrChange w:id="1867" w:author="Risa" w:date="2021-06-16T16:30:00Z">
            <w:rPr>
              <w:color w:val="000000" w:themeColor="text1"/>
              <w:sz w:val="20"/>
              <w:szCs w:val="20"/>
            </w:rPr>
          </w:rPrChange>
        </w:rPr>
        <w:pPrChange w:id="1868" w:author="Risa" w:date="2021-06-16T16:30:00Z">
          <w:pPr>
            <w:pStyle w:val="ListParagraph"/>
            <w:autoSpaceDE w:val="0"/>
            <w:autoSpaceDN w:val="0"/>
            <w:adjustRightInd w:val="0"/>
            <w:spacing w:line="240" w:lineRule="auto"/>
            <w:ind w:left="360" w:hanging="360"/>
            <w:jc w:val="both"/>
          </w:pPr>
        </w:pPrChange>
      </w:pPr>
      <w:ins w:id="1869" w:author="Risa" w:date="2021-06-18T08:38:00Z">
        <w:r>
          <w:rPr>
            <w:color w:val="000000" w:themeColor="text1"/>
            <w:sz w:val="22"/>
            <w:szCs w:val="22"/>
          </w:rPr>
          <w:fldChar w:fldCharType="end"/>
        </w:r>
      </w:ins>
    </w:p>
    <w:sectPr w:rsidR="00A038E1" w:rsidRPr="005D01C9" w:rsidSect="006C73FC">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Risa" w:date="2021-06-17T20:42:00Z" w:initials="RM">
    <w:p w14:paraId="0D97B032" w14:textId="56ABF99F" w:rsidR="0067001C" w:rsidRDefault="0067001C">
      <w:pPr>
        <w:pStyle w:val="CommentText"/>
      </w:pPr>
      <w:r>
        <w:rPr>
          <w:rStyle w:val="CommentReference"/>
        </w:rPr>
        <w:annotationRef/>
      </w:r>
      <w:r>
        <w:t xml:space="preserve">I think if we’re going to keep claiming that we’re looking at the influence of elevation </w:t>
      </w:r>
      <w:r w:rsidRPr="00677E2C">
        <w:rPr>
          <w:b/>
          <w:bCs/>
        </w:rPr>
        <w:t>and</w:t>
      </w:r>
      <w:r>
        <w:t xml:space="preserve"> topography then </w:t>
      </w:r>
      <w:proofErr w:type="gramStart"/>
      <w:r>
        <w:t>slope</w:t>
      </w:r>
      <w:proofErr w:type="gramEnd"/>
      <w:r>
        <w:t xml:space="preserve"> and aspect should be included as dependent variables in the analyses. If not, we should reframe for just elevation.</w:t>
      </w:r>
    </w:p>
  </w:comment>
  <w:comment w:id="148" w:author="Risa" w:date="2021-06-16T15:18:00Z" w:initials="RM">
    <w:p w14:paraId="02E75E4B" w14:textId="6954660C" w:rsidR="00C75DC0" w:rsidRDefault="00C75DC0">
      <w:pPr>
        <w:pStyle w:val="CommentText"/>
      </w:pPr>
      <w:r>
        <w:rPr>
          <w:rStyle w:val="CommentReference"/>
        </w:rPr>
        <w:annotationRef/>
      </w:r>
      <w:r>
        <w:t>Needs a citation</w:t>
      </w:r>
    </w:p>
  </w:comment>
  <w:comment w:id="165" w:author="Jeff" w:date="2021-06-16T14:29:00Z" w:initials="J">
    <w:p w14:paraId="6CF899BB" w14:textId="68A49D20" w:rsidR="00481020" w:rsidRDefault="00481020">
      <w:pPr>
        <w:pStyle w:val="CommentText"/>
      </w:pPr>
      <w:r>
        <w:rPr>
          <w:rStyle w:val="CommentReference"/>
        </w:rPr>
        <w:annotationRef/>
      </w:r>
      <w:r>
        <w:t>Not sure this is the right ref</w:t>
      </w:r>
    </w:p>
  </w:comment>
  <w:comment w:id="198" w:author="Risa" w:date="2021-06-17T14:58:00Z" w:initials="RM">
    <w:p w14:paraId="6F633BF4" w14:textId="38792D3B" w:rsidR="00C941A1" w:rsidRDefault="00C941A1">
      <w:pPr>
        <w:pStyle w:val="CommentText"/>
      </w:pPr>
      <w:r>
        <w:rPr>
          <w:rStyle w:val="CommentReference"/>
        </w:rPr>
        <w:annotationRef/>
      </w:r>
      <w:r w:rsidR="00CB0515">
        <w:t>N</w:t>
      </w:r>
      <w:r>
        <w:t>eeds citation</w:t>
      </w:r>
    </w:p>
  </w:comment>
  <w:comment w:id="230" w:author="Risa" w:date="2021-06-17T14:58:00Z" w:initials="RM">
    <w:p w14:paraId="6D1120AA" w14:textId="6AF47256" w:rsidR="00094292" w:rsidRDefault="00094292">
      <w:pPr>
        <w:pStyle w:val="CommentText"/>
      </w:pPr>
      <w:r>
        <w:rPr>
          <w:rStyle w:val="CommentReference"/>
        </w:rPr>
        <w:annotationRef/>
      </w:r>
      <w:r>
        <w:rPr>
          <w:rStyle w:val="CommentReference"/>
        </w:rPr>
        <w:annotationRef/>
      </w:r>
      <w:r w:rsidR="005D13C3">
        <w:t>Needs citation/n</w:t>
      </w:r>
      <w:r>
        <w:t>ot sure this is true. Fire-adapted species are typically able to withstand high heat and droughts, which are more likely to occur with climate change.</w:t>
      </w:r>
    </w:p>
    <w:p w14:paraId="2325D252" w14:textId="77777777" w:rsidR="00094292" w:rsidRPr="008F71F7" w:rsidRDefault="00094292" w:rsidP="00094292">
      <w:pPr>
        <w:pStyle w:val="ListParagraph"/>
        <w:autoSpaceDE w:val="0"/>
        <w:autoSpaceDN w:val="0"/>
        <w:adjustRightInd w:val="0"/>
        <w:spacing w:after="0" w:line="360" w:lineRule="auto"/>
        <w:ind w:left="360" w:hanging="360"/>
        <w:rPr>
          <w:color w:val="000000" w:themeColor="text1"/>
          <w:sz w:val="22"/>
          <w:szCs w:val="22"/>
        </w:rPr>
      </w:pPr>
      <w:r>
        <w:t xml:space="preserve">See: </w:t>
      </w:r>
      <w:r w:rsidRPr="008F71F7">
        <w:rPr>
          <w:color w:val="000000" w:themeColor="text1"/>
          <w:sz w:val="22"/>
          <w:szCs w:val="22"/>
          <w:shd w:val="clear" w:color="auto" w:fill="FFFFFF"/>
        </w:rPr>
        <w:t xml:space="preserve">Swanston, C., Brandt, L., </w:t>
      </w:r>
      <w:proofErr w:type="spellStart"/>
      <w:r w:rsidRPr="008F71F7">
        <w:rPr>
          <w:color w:val="000000" w:themeColor="text1"/>
          <w:sz w:val="22"/>
          <w:szCs w:val="22"/>
          <w:shd w:val="clear" w:color="auto" w:fill="FFFFFF"/>
        </w:rPr>
        <w:t>Janowiak</w:t>
      </w:r>
      <w:proofErr w:type="spellEnd"/>
      <w:r w:rsidRPr="008F71F7">
        <w:rPr>
          <w:color w:val="000000" w:themeColor="text1"/>
          <w:sz w:val="22"/>
          <w:szCs w:val="22"/>
          <w:shd w:val="clear" w:color="auto" w:fill="FFFFFF"/>
        </w:rPr>
        <w:t>, M., Handler, S., Butler-Leopold, P., Iverson, L., et al. (2018). Vulnerability of forests of the Midwest and Northeast United States to climate change. </w:t>
      </w:r>
      <w:proofErr w:type="spellStart"/>
      <w:r w:rsidRPr="008F71F7">
        <w:rPr>
          <w:i/>
          <w:iCs/>
          <w:color w:val="000000" w:themeColor="text1"/>
          <w:sz w:val="22"/>
          <w:szCs w:val="22"/>
          <w:shd w:val="clear" w:color="auto" w:fill="FFFFFF"/>
        </w:rPr>
        <w:t>Clim</w:t>
      </w:r>
      <w:proofErr w:type="spellEnd"/>
      <w:r w:rsidRPr="008F71F7">
        <w:rPr>
          <w:i/>
          <w:iCs/>
          <w:color w:val="000000" w:themeColor="text1"/>
          <w:sz w:val="22"/>
          <w:szCs w:val="22"/>
          <w:shd w:val="clear" w:color="auto" w:fill="FFFFFF"/>
        </w:rPr>
        <w:t>. Change</w:t>
      </w:r>
      <w:r w:rsidRPr="008F71F7">
        <w:rPr>
          <w:color w:val="000000" w:themeColor="text1"/>
          <w:sz w:val="22"/>
          <w:szCs w:val="22"/>
          <w:shd w:val="clear" w:color="auto" w:fill="FFFFFF"/>
        </w:rPr>
        <w:t xml:space="preserve"> 146, 103–116. </w:t>
      </w:r>
      <w:proofErr w:type="spellStart"/>
      <w:r w:rsidRPr="008F71F7">
        <w:rPr>
          <w:color w:val="000000" w:themeColor="text1"/>
          <w:sz w:val="22"/>
          <w:szCs w:val="22"/>
          <w:shd w:val="clear" w:color="auto" w:fill="FFFFFF"/>
        </w:rPr>
        <w:t>doi</w:t>
      </w:r>
      <w:proofErr w:type="spellEnd"/>
      <w:r w:rsidRPr="008F71F7">
        <w:rPr>
          <w:color w:val="000000" w:themeColor="text1"/>
          <w:sz w:val="22"/>
          <w:szCs w:val="22"/>
          <w:shd w:val="clear" w:color="auto" w:fill="FFFFFF"/>
        </w:rPr>
        <w:t>: 10.1007/s10584-017-2065-2</w:t>
      </w:r>
    </w:p>
    <w:p w14:paraId="28FE9D9B" w14:textId="7D0266BB" w:rsidR="00094292" w:rsidRDefault="00094292">
      <w:pPr>
        <w:pStyle w:val="CommentText"/>
      </w:pPr>
    </w:p>
  </w:comment>
  <w:comment w:id="274" w:author="Risa" w:date="2021-06-16T15:28:00Z" w:initials="RM">
    <w:p w14:paraId="34AD1080" w14:textId="10A2D839" w:rsidR="00F97F26" w:rsidRDefault="00F97F26">
      <w:pPr>
        <w:pStyle w:val="CommentText"/>
      </w:pPr>
      <w:r>
        <w:rPr>
          <w:rStyle w:val="CommentReference"/>
        </w:rPr>
        <w:annotationRef/>
      </w:r>
      <w:r>
        <w:t xml:space="preserve">This is interesting, but I think </w:t>
      </w:r>
      <w:proofErr w:type="gramStart"/>
      <w:r>
        <w:t>ultimately unrelated</w:t>
      </w:r>
      <w:proofErr w:type="gramEnd"/>
      <w:r>
        <w:t xml:space="preserve"> to the question of fire adaption vs topographic adaption</w:t>
      </w:r>
    </w:p>
  </w:comment>
  <w:comment w:id="411" w:author="Risa" w:date="2021-06-17T10:20:00Z" w:initials="RM">
    <w:p w14:paraId="48D47A9D" w14:textId="39FF4158" w:rsidR="00DF6EEA" w:rsidRDefault="00DF6EEA">
      <w:pPr>
        <w:pStyle w:val="CommentText"/>
      </w:pPr>
      <w:r>
        <w:rPr>
          <w:rStyle w:val="CommentReference"/>
        </w:rPr>
        <w:annotationRef/>
      </w:r>
      <w:r>
        <w:t>Not publicly available and not peer-reviewed</w:t>
      </w:r>
    </w:p>
  </w:comment>
  <w:comment w:id="463" w:author="Risa" w:date="2021-06-17T09:56:00Z" w:initials="RM">
    <w:p w14:paraId="2D820C88" w14:textId="77777777" w:rsidR="000C2C4E" w:rsidRDefault="000C2C4E">
      <w:pPr>
        <w:pStyle w:val="CommentText"/>
      </w:pPr>
      <w:r>
        <w:rPr>
          <w:rStyle w:val="CommentReference"/>
        </w:rPr>
        <w:annotationRef/>
      </w:r>
      <w:r w:rsidRPr="000C2C4E">
        <w:t>https://www.nps.gov/acad/learn/historyculture/fireof1947.htm</w:t>
      </w:r>
    </w:p>
    <w:p w14:paraId="190D5AA3" w14:textId="64A78E83" w:rsidR="000C2C4E" w:rsidRDefault="000C2C4E">
      <w:pPr>
        <w:pStyle w:val="CommentText"/>
      </w:pPr>
      <w:r w:rsidRPr="000C2C4E">
        <w:t>https://www.maine.gov/dacf/mfs/forest_protection/1947_fire.html</w:t>
      </w:r>
    </w:p>
  </w:comment>
  <w:comment w:id="475" w:author="Risa" w:date="2021-06-17T14:45:00Z" w:initials="RM">
    <w:p w14:paraId="26E2D390" w14:textId="093362BA" w:rsidR="004706FA" w:rsidRDefault="004706FA">
      <w:pPr>
        <w:pStyle w:val="CommentText"/>
      </w:pPr>
      <w:r>
        <w:rPr>
          <w:rStyle w:val="CommentReference"/>
        </w:rPr>
        <w:annotationRef/>
      </w:r>
      <w:r w:rsidR="005D13C3">
        <w:t>N</w:t>
      </w:r>
      <w:r>
        <w:t>eeds citation</w:t>
      </w:r>
    </w:p>
  </w:comment>
  <w:comment w:id="534" w:author="Risa" w:date="2021-06-18T10:08:00Z" w:initials="RM">
    <w:p w14:paraId="311A137C" w14:textId="3A48BE30" w:rsidR="005D13C3" w:rsidRDefault="005D13C3">
      <w:pPr>
        <w:pStyle w:val="CommentText"/>
      </w:pPr>
      <w:r>
        <w:rPr>
          <w:rStyle w:val="CommentReference"/>
        </w:rPr>
        <w:annotationRef/>
      </w:r>
      <w:r>
        <w:t>Needs citation</w:t>
      </w:r>
    </w:p>
  </w:comment>
  <w:comment w:id="555" w:author="Risa" w:date="2021-06-18T09:48:00Z" w:initials="RM">
    <w:p w14:paraId="670F6A39" w14:textId="3371F9AC" w:rsidR="00292519" w:rsidRDefault="00292519">
      <w:pPr>
        <w:pStyle w:val="CommentText"/>
      </w:pPr>
      <w:r>
        <w:rPr>
          <w:rStyle w:val="CommentReference"/>
        </w:rPr>
        <w:annotationRef/>
      </w:r>
      <w:proofErr w:type="gramStart"/>
      <w:r>
        <w:t>Can’t</w:t>
      </w:r>
      <w:proofErr w:type="gramEnd"/>
      <w:r>
        <w:t xml:space="preserve"> find</w:t>
      </w:r>
    </w:p>
    <w:p w14:paraId="36841660" w14:textId="77777777" w:rsidR="003F5447" w:rsidRDefault="003F5447">
      <w:pPr>
        <w:pStyle w:val="CommentText"/>
      </w:pPr>
    </w:p>
    <w:p w14:paraId="24EBCEDB" w14:textId="4C54149D" w:rsidR="003F5447" w:rsidRPr="003F5447" w:rsidRDefault="003F5447" w:rsidP="003F5447">
      <w:pPr>
        <w:pStyle w:val="ListParagraph"/>
        <w:autoSpaceDE w:val="0"/>
        <w:autoSpaceDN w:val="0"/>
        <w:adjustRightInd w:val="0"/>
        <w:spacing w:after="0"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Lubinski</w:t>
      </w:r>
      <w:proofErr w:type="spellEnd"/>
      <w:r w:rsidRPr="008F71F7">
        <w:rPr>
          <w:color w:val="000000" w:themeColor="text1"/>
          <w:sz w:val="22"/>
          <w:szCs w:val="22"/>
          <w:shd w:val="clear" w:color="auto" w:fill="FFFFFF"/>
        </w:rPr>
        <w:t xml:space="preserve">, S., Hop, K., &amp; </w:t>
      </w:r>
      <w:proofErr w:type="spellStart"/>
      <w:r w:rsidRPr="008F71F7">
        <w:rPr>
          <w:color w:val="000000" w:themeColor="text1"/>
          <w:sz w:val="22"/>
          <w:szCs w:val="22"/>
          <w:shd w:val="clear" w:color="auto" w:fill="FFFFFF"/>
        </w:rPr>
        <w:t>Gawler</w:t>
      </w:r>
      <w:proofErr w:type="spellEnd"/>
      <w:r w:rsidRPr="008F71F7">
        <w:rPr>
          <w:color w:val="000000" w:themeColor="text1"/>
          <w:sz w:val="22"/>
          <w:szCs w:val="22"/>
          <w:shd w:val="clear" w:color="auto" w:fill="FFFFFF"/>
        </w:rPr>
        <w:t xml:space="preserve">, S. (2003). US Geological Survey-National Park Service Vegetation Mapping Program, Acadia National Park, Maine. </w:t>
      </w:r>
      <w:r w:rsidRPr="008F71F7">
        <w:rPr>
          <w:i/>
          <w:iCs/>
          <w:color w:val="000000" w:themeColor="text1"/>
          <w:sz w:val="22"/>
          <w:szCs w:val="22"/>
        </w:rPr>
        <w:t>Project Report</w:t>
      </w:r>
      <w:r w:rsidRPr="008F71F7">
        <w:rPr>
          <w:color w:val="000000" w:themeColor="text1"/>
          <w:sz w:val="22"/>
          <w:szCs w:val="22"/>
          <w:shd w:val="clear" w:color="auto" w:fill="FFFFFF"/>
        </w:rPr>
        <w:t>.</w:t>
      </w:r>
      <w:r>
        <w:rPr>
          <w:rStyle w:val="CommentReference"/>
        </w:rPr>
        <w:annotationRef/>
      </w:r>
    </w:p>
  </w:comment>
  <w:comment w:id="722" w:author="Risa" w:date="2021-06-18T10:13:00Z" w:initials="RM">
    <w:p w14:paraId="456577C3" w14:textId="5C44FE05" w:rsidR="005735C2" w:rsidRDefault="005735C2">
      <w:pPr>
        <w:pStyle w:val="CommentText"/>
      </w:pPr>
      <w:r>
        <w:rPr>
          <w:rStyle w:val="CommentReference"/>
        </w:rPr>
        <w:annotationRef/>
      </w:r>
      <w:r>
        <w:t xml:space="preserve">I took a first pass, but I think I need to talk to Nick about whether </w:t>
      </w:r>
      <w:proofErr w:type="gramStart"/>
      <w:r>
        <w:t>we’re</w:t>
      </w:r>
      <w:proofErr w:type="gramEnd"/>
      <w:r>
        <w:t xml:space="preserve"> redoing/reassessing the results before we really dive into the discussion</w:t>
      </w:r>
    </w:p>
  </w:comment>
  <w:comment w:id="783" w:author="Risa" w:date="2021-06-18T09:07:00Z" w:initials="RM">
    <w:p w14:paraId="48F443EF" w14:textId="403E4BD1" w:rsidR="00BE6C0F" w:rsidRDefault="00BE6C0F">
      <w:pPr>
        <w:pStyle w:val="CommentText"/>
      </w:pPr>
      <w:r>
        <w:rPr>
          <w:rStyle w:val="CommentReference"/>
        </w:rPr>
        <w:annotationRef/>
      </w:r>
      <w:r>
        <w:t>As measured by what?</w:t>
      </w:r>
    </w:p>
  </w:comment>
  <w:comment w:id="784" w:author="Risa" w:date="2021-06-18T09:08:00Z" w:initials="RM">
    <w:p w14:paraId="20AACB00" w14:textId="243B51F6" w:rsidR="00820BDA" w:rsidRDefault="00820BDA">
      <w:pPr>
        <w:pStyle w:val="CommentText"/>
      </w:pPr>
      <w:r>
        <w:rPr>
          <w:rStyle w:val="CommentReference"/>
        </w:rPr>
        <w:annotationRef/>
      </w:r>
      <w:r>
        <w:t>Isn’t this a benefit since pitch pine prefer an open canopy?</w:t>
      </w:r>
    </w:p>
  </w:comment>
  <w:comment w:id="785" w:author="Risa" w:date="2021-06-18T09:09:00Z" w:initials="RM">
    <w:p w14:paraId="4EE0F80C" w14:textId="6AF698A7" w:rsidR="00820BDA" w:rsidRDefault="00820BDA">
      <w:pPr>
        <w:pStyle w:val="CommentText"/>
      </w:pPr>
      <w:r>
        <w:rPr>
          <w:rStyle w:val="CommentReference"/>
        </w:rPr>
        <w:annotationRef/>
      </w:r>
      <w:proofErr w:type="gramStart"/>
      <w:r>
        <w:t>Didn’t</w:t>
      </w:r>
      <w:proofErr w:type="gramEnd"/>
      <w:r>
        <w:t xml:space="preserve"> test this</w:t>
      </w:r>
    </w:p>
  </w:comment>
  <w:comment w:id="787" w:author="Risa" w:date="2021-06-18T09:12:00Z" w:initials="RM">
    <w:p w14:paraId="3A7F23B2" w14:textId="290BFB73" w:rsidR="00A60D59" w:rsidRDefault="00A60D59">
      <w:pPr>
        <w:pStyle w:val="CommentText"/>
      </w:pPr>
      <w:r>
        <w:rPr>
          <w:rStyle w:val="CommentReference"/>
        </w:rPr>
        <w:annotationRef/>
      </w:r>
      <w:r>
        <w:t>Probably because the trees are older there</w:t>
      </w:r>
    </w:p>
  </w:comment>
  <w:comment w:id="800" w:author="Risa" w:date="2021-06-18T09:24:00Z" w:initials="RM">
    <w:p w14:paraId="08CA2070" w14:textId="518F68A4" w:rsidR="003508E4" w:rsidRDefault="003508E4">
      <w:pPr>
        <w:pStyle w:val="CommentText"/>
      </w:pPr>
      <w:r>
        <w:rPr>
          <w:rStyle w:val="CommentReference"/>
        </w:rPr>
        <w:annotationRef/>
      </w:r>
      <w:proofErr w:type="gramStart"/>
      <w:r w:rsidR="00CB0515">
        <w:t>D</w:t>
      </w:r>
      <w:r>
        <w:t>idn’t</w:t>
      </w:r>
      <w:proofErr w:type="gramEnd"/>
      <w:r>
        <w:t xml:space="preserve"> measure this</w:t>
      </w:r>
      <w:r w:rsidR="005D13C3">
        <w:t xml:space="preserve"> - needs citation</w:t>
      </w:r>
    </w:p>
  </w:comment>
  <w:comment w:id="804" w:author="Risa" w:date="2021-06-18T09:13:00Z" w:initials="RM">
    <w:p w14:paraId="71CFCF32" w14:textId="7EE92547" w:rsidR="00753CC8" w:rsidRDefault="00753CC8">
      <w:pPr>
        <w:pStyle w:val="CommentText"/>
      </w:pPr>
      <w:r>
        <w:rPr>
          <w:rStyle w:val="CommentReference"/>
        </w:rPr>
        <w:annotationRef/>
      </w:r>
      <w:r w:rsidR="00CB0515">
        <w:t>N</w:t>
      </w:r>
      <w:r>
        <w:t>eeds citation</w:t>
      </w:r>
    </w:p>
  </w:comment>
  <w:comment w:id="806" w:author="Risa" w:date="2021-06-18T09:18:00Z" w:initials="RM">
    <w:p w14:paraId="1AD13B9C" w14:textId="2A58ADB2" w:rsidR="00753CC8" w:rsidRDefault="00753CC8">
      <w:pPr>
        <w:pStyle w:val="CommentText"/>
      </w:pPr>
      <w:r>
        <w:rPr>
          <w:rStyle w:val="CommentReference"/>
        </w:rPr>
        <w:annotationRef/>
      </w:r>
      <w:r>
        <w:t>Current climate projections suggest the opposite - more drought and fires (</w:t>
      </w:r>
      <w:r w:rsidRPr="00753CC8">
        <w:t>Maine's Climate Future: 2020 Update</w:t>
      </w:r>
      <w:r>
        <w:t>)</w:t>
      </w:r>
    </w:p>
  </w:comment>
  <w:comment w:id="835" w:author="Risa" w:date="2021-06-18T09:41:00Z" w:initials="RM">
    <w:p w14:paraId="60CE35A9" w14:textId="671D508F" w:rsidR="00FB4E3D" w:rsidRDefault="00FB4E3D">
      <w:pPr>
        <w:pStyle w:val="CommentText"/>
      </w:pPr>
      <w:r>
        <w:rPr>
          <w:rStyle w:val="CommentReference"/>
        </w:rPr>
        <w:annotationRef/>
      </w:r>
      <w:r>
        <w:t xml:space="preserve">Not sure any of these citations are </w:t>
      </w:r>
      <w:r w:rsidR="005D13C3">
        <w:t>supporting these claims</w:t>
      </w:r>
    </w:p>
  </w:comment>
  <w:comment w:id="841" w:author="Risa" w:date="2021-06-17T10:23:00Z" w:initials="RM">
    <w:p w14:paraId="4B141097" w14:textId="77777777" w:rsidR="00DF6EEA" w:rsidRDefault="00DF6EEA">
      <w:pPr>
        <w:pStyle w:val="CommentText"/>
      </w:pPr>
      <w:r>
        <w:rPr>
          <w:rStyle w:val="CommentReference"/>
        </w:rPr>
        <w:annotationRef/>
      </w:r>
      <w:r>
        <w:rPr>
          <w:rStyle w:val="CommentReference"/>
        </w:rPr>
        <w:annotationRef/>
      </w:r>
      <w:r>
        <w:t>Not publicly available</w:t>
      </w:r>
    </w:p>
    <w:p w14:paraId="78BA4DBC" w14:textId="77777777" w:rsidR="003F5447" w:rsidRDefault="003F5447">
      <w:pPr>
        <w:pStyle w:val="CommentText"/>
      </w:pPr>
    </w:p>
    <w:p w14:paraId="08FF584B" w14:textId="39FA7399" w:rsidR="003F5447" w:rsidRPr="003F5447" w:rsidRDefault="003F5447" w:rsidP="003F5447">
      <w:pPr>
        <w:tabs>
          <w:tab w:val="left" w:pos="360"/>
        </w:tabs>
        <w:spacing w:line="360" w:lineRule="auto"/>
        <w:ind w:left="360" w:hanging="360"/>
        <w:rPr>
          <w:color w:val="000000" w:themeColor="text1"/>
          <w:sz w:val="22"/>
          <w:szCs w:val="22"/>
          <w:shd w:val="clear" w:color="auto" w:fill="FFFFFF"/>
        </w:rPr>
      </w:pPr>
      <w:proofErr w:type="spellStart"/>
      <w:r w:rsidRPr="008F71F7">
        <w:rPr>
          <w:color w:val="000000" w:themeColor="text1"/>
          <w:sz w:val="22"/>
          <w:szCs w:val="22"/>
          <w:shd w:val="clear" w:color="auto" w:fill="FFFFFF"/>
        </w:rPr>
        <w:t>Butak</w:t>
      </w:r>
      <w:proofErr w:type="spellEnd"/>
      <w:r w:rsidRPr="008F71F7">
        <w:rPr>
          <w:color w:val="000000" w:themeColor="text1"/>
          <w:sz w:val="22"/>
          <w:szCs w:val="22"/>
          <w:shd w:val="clear" w:color="auto" w:fill="FFFFFF"/>
        </w:rPr>
        <w:t>, A. (2014). Vegetation Composition, Structure, and Ecophysiology of Maritime Ledge Ecosystems, University of Maine, Orono (</w:t>
      </w:r>
      <w:hyperlink r:id="rId1" w:history="1">
        <w:r w:rsidRPr="008F71F7">
          <w:rPr>
            <w:rStyle w:val="Hyperlink"/>
            <w:color w:val="000000" w:themeColor="text1"/>
            <w:sz w:val="22"/>
            <w:szCs w:val="22"/>
            <w:u w:val="none"/>
            <w:shd w:val="clear" w:color="auto" w:fill="FFFFFF"/>
          </w:rPr>
          <w:t>http://digitalcommons.library.umaine.edu/etd/2212</w:t>
        </w:r>
      </w:hyperlink>
      <w:r w:rsidRPr="008F71F7">
        <w:rPr>
          <w:color w:val="000000" w:themeColor="text1"/>
          <w:sz w:val="22"/>
          <w:szCs w:val="22"/>
          <w:shd w:val="clear" w:color="auto" w:fill="FFFFFF"/>
        </w:rPr>
        <w:t>).</w:t>
      </w:r>
    </w:p>
  </w:comment>
  <w:comment w:id="844" w:author="Risa" w:date="2021-06-18T09:47:00Z" w:initials="RM">
    <w:p w14:paraId="3334F1D1" w14:textId="77777777" w:rsidR="00292519" w:rsidRDefault="00292519">
      <w:pPr>
        <w:pStyle w:val="CommentText"/>
      </w:pPr>
      <w:r>
        <w:rPr>
          <w:rStyle w:val="CommentReference"/>
        </w:rPr>
        <w:annotationRef/>
      </w:r>
      <w:proofErr w:type="gramStart"/>
      <w:r>
        <w:t>Can’t</w:t>
      </w:r>
      <w:proofErr w:type="gramEnd"/>
      <w:r>
        <w:t xml:space="preserve"> find</w:t>
      </w:r>
    </w:p>
    <w:p w14:paraId="2AFA786A" w14:textId="77777777" w:rsidR="003F5447" w:rsidRDefault="003F5447">
      <w:pPr>
        <w:pStyle w:val="CommentText"/>
      </w:pPr>
    </w:p>
    <w:p w14:paraId="292CAD1F" w14:textId="4CB540D4" w:rsidR="003F5447" w:rsidRPr="003F5447" w:rsidRDefault="003F5447" w:rsidP="003F5447">
      <w:pPr>
        <w:pStyle w:val="ListParagraph"/>
        <w:autoSpaceDE w:val="0"/>
        <w:autoSpaceDN w:val="0"/>
        <w:adjustRightInd w:val="0"/>
        <w:spacing w:after="0" w:line="360" w:lineRule="auto"/>
        <w:ind w:left="360" w:hanging="360"/>
        <w:rPr>
          <w:color w:val="000000" w:themeColor="text1"/>
          <w:sz w:val="22"/>
          <w:szCs w:val="22"/>
          <w:shd w:val="clear" w:color="auto" w:fill="FFFFFF"/>
        </w:rPr>
      </w:pPr>
      <w:r w:rsidRPr="008F71F7">
        <w:rPr>
          <w:color w:val="000000" w:themeColor="text1"/>
          <w:sz w:val="22"/>
          <w:szCs w:val="22"/>
          <w:shd w:val="clear" w:color="auto" w:fill="FFFFFF"/>
        </w:rPr>
        <w:t>Howard, L. (2010). Community composition and fire dynamics of high elevation pitch pine woodlands in northeastern West Virginia. </w:t>
      </w:r>
      <w:r w:rsidRPr="008F71F7">
        <w:rPr>
          <w:i/>
          <w:iCs/>
          <w:color w:val="000000" w:themeColor="text1"/>
          <w:sz w:val="22"/>
          <w:szCs w:val="22"/>
          <w:shd w:val="clear" w:color="auto" w:fill="FFFFFF"/>
        </w:rPr>
        <w:t>WV Division of Natural Resources, Elkins, WV</w:t>
      </w:r>
      <w:r w:rsidRPr="008F71F7">
        <w:rPr>
          <w:color w:val="000000" w:themeColor="text1"/>
          <w:sz w:val="22"/>
          <w:szCs w:val="22"/>
          <w:shd w:val="clear" w:color="auto" w:fill="FFFFFF"/>
        </w:rPr>
        <w:t>.</w:t>
      </w:r>
      <w:r>
        <w:rPr>
          <w:rStyle w:val="CommentReference"/>
        </w:rPr>
        <w:annotationRef/>
      </w:r>
    </w:p>
  </w:comment>
  <w:comment w:id="862" w:author="Risa" w:date="2021-06-18T09:54:00Z" w:initials="RM">
    <w:p w14:paraId="60B5B464" w14:textId="07B58ACA" w:rsidR="00917C83" w:rsidRDefault="00917C83">
      <w:pPr>
        <w:pStyle w:val="CommentText"/>
      </w:pPr>
      <w:r>
        <w:rPr>
          <w:rStyle w:val="CommentReference"/>
        </w:rPr>
        <w:annotationRef/>
      </w:r>
      <w:proofErr w:type="gramStart"/>
      <w:r>
        <w:t>Can’t</w:t>
      </w:r>
      <w:proofErr w:type="gramEnd"/>
      <w:r>
        <w:t xml:space="preserve"> find</w:t>
      </w:r>
    </w:p>
  </w:comment>
  <w:comment w:id="885" w:author="Risa" w:date="2021-06-18T09:54:00Z" w:initials="RM">
    <w:p w14:paraId="0C10BC65" w14:textId="51216127" w:rsidR="00917C83" w:rsidRDefault="00917C83">
      <w:pPr>
        <w:pStyle w:val="CommentText"/>
      </w:pPr>
      <w:r>
        <w:rPr>
          <w:rStyle w:val="CommentReference"/>
        </w:rPr>
        <w:annotationRef/>
      </w:r>
      <w:proofErr w:type="gramStart"/>
      <w:r>
        <w:t>Can’t</w:t>
      </w:r>
      <w:proofErr w:type="gramEnd"/>
      <w:r>
        <w:t xml:space="preserve"> find</w:t>
      </w:r>
    </w:p>
  </w:comment>
  <w:comment w:id="888" w:author="Risa" w:date="2021-06-18T09:55:00Z" w:initials="RM">
    <w:p w14:paraId="19170A35" w14:textId="027ABA1F" w:rsidR="00917C83" w:rsidRDefault="00917C83">
      <w:pPr>
        <w:pStyle w:val="CommentText"/>
      </w:pPr>
      <w:r>
        <w:rPr>
          <w:rStyle w:val="CommentReference"/>
        </w:rPr>
        <w:annotationRef/>
      </w:r>
      <w:r>
        <w:t>?</w:t>
      </w:r>
    </w:p>
  </w:comment>
  <w:comment w:id="904" w:author="Risa" w:date="2021-06-18T10:05:00Z" w:initials="RM">
    <w:p w14:paraId="17BBD18A" w14:textId="26263EA6" w:rsidR="00F84006" w:rsidRDefault="00F84006">
      <w:pPr>
        <w:pStyle w:val="CommentText"/>
      </w:pPr>
      <w:r>
        <w:rPr>
          <w:rStyle w:val="CommentReference"/>
        </w:rPr>
        <w:annotationRef/>
      </w:r>
      <w:r>
        <w:t xml:space="preserve">More recent: </w:t>
      </w:r>
      <w:r w:rsidRPr="00F84006">
        <w:t xml:space="preserve">Fernandez, I., S. </w:t>
      </w:r>
      <w:proofErr w:type="spellStart"/>
      <w:r w:rsidRPr="00F84006">
        <w:t>Birkel</w:t>
      </w:r>
      <w:proofErr w:type="spellEnd"/>
      <w:r w:rsidRPr="00F84006">
        <w:t xml:space="preserve">, C. Schmitt, J. Simonson, B. Lyon, A. Pershing, E. </w:t>
      </w:r>
      <w:proofErr w:type="spellStart"/>
      <w:r w:rsidRPr="00F84006">
        <w:t>Stancioff</w:t>
      </w:r>
      <w:proofErr w:type="spellEnd"/>
      <w:r w:rsidRPr="00F84006">
        <w:t xml:space="preserve">, G. Jacobson, and P. </w:t>
      </w:r>
      <w:proofErr w:type="spellStart"/>
      <w:r w:rsidRPr="00F84006">
        <w:t>Mayewski</w:t>
      </w:r>
      <w:proofErr w:type="spellEnd"/>
      <w:r w:rsidRPr="00F84006">
        <w:t xml:space="preserve">. 2020. Maine’s Climate Future 2020 Update. Orono, ME: University of Maine. climatechange.umaine.edu/climate-matters/ </w:t>
      </w:r>
      <w:proofErr w:type="spellStart"/>
      <w:r w:rsidRPr="00F84006">
        <w:t>maines</w:t>
      </w:r>
      <w:proofErr w:type="spellEnd"/>
      <w:r w:rsidRPr="00F84006">
        <w:t>-climate-future/</w:t>
      </w:r>
    </w:p>
  </w:comment>
  <w:comment w:id="932" w:author="Risa" w:date="2021-06-18T10:14:00Z" w:initials="RM">
    <w:p w14:paraId="7ED9470E" w14:textId="49E07C0A" w:rsidR="00191FF0" w:rsidRDefault="00191FF0">
      <w:pPr>
        <w:pStyle w:val="CommentText"/>
      </w:pPr>
      <w:r>
        <w:rPr>
          <w:rStyle w:val="CommentReference"/>
        </w:rPr>
        <w:annotationRef/>
      </w:r>
      <w:r>
        <w:t>?</w:t>
      </w:r>
    </w:p>
  </w:comment>
  <w:comment w:id="961" w:author="Risa" w:date="2021-06-18T10:25:00Z" w:initials="RM">
    <w:p w14:paraId="248E5537" w14:textId="1F4064C4" w:rsidR="00E44840" w:rsidRDefault="00E44840">
      <w:pPr>
        <w:pStyle w:val="CommentText"/>
      </w:pPr>
      <w:r>
        <w:rPr>
          <w:rStyle w:val="CommentReference"/>
        </w:rPr>
        <w:annotationRef/>
      </w:r>
      <w:proofErr w:type="gramStart"/>
      <w:r>
        <w:t>Can’t</w:t>
      </w:r>
      <w:proofErr w:type="gramEnd"/>
      <w:r>
        <w:t xml:space="preserve"> find</w:t>
      </w:r>
    </w:p>
  </w:comment>
  <w:comment w:id="945" w:author="Risa" w:date="2021-06-18T10:18:00Z" w:initials="RM">
    <w:p w14:paraId="2049BE4A" w14:textId="11814B03" w:rsidR="00191FF0" w:rsidRDefault="00191FF0">
      <w:pPr>
        <w:pStyle w:val="CommentText"/>
      </w:pPr>
      <w:r>
        <w:rPr>
          <w:rStyle w:val="CommentReference"/>
        </w:rPr>
        <w:annotationRef/>
      </w:r>
      <w:r>
        <w:t>Double check all citations</w:t>
      </w:r>
    </w:p>
  </w:comment>
  <w:comment w:id="964" w:author="Risa" w:date="2021-06-18T10:24:00Z" w:initials="RM">
    <w:p w14:paraId="4698DDFB" w14:textId="013238E1" w:rsidR="00E44840" w:rsidRDefault="00E44840">
      <w:pPr>
        <w:pStyle w:val="CommentText"/>
      </w:pPr>
      <w:r>
        <w:rPr>
          <w:rStyle w:val="CommentReference"/>
        </w:rPr>
        <w:annotationRef/>
      </w:r>
      <w:proofErr w:type="gramStart"/>
      <w:r>
        <w:t>Can’t</w:t>
      </w:r>
      <w:proofErr w:type="gramEnd"/>
      <w:r>
        <w:t xml:space="preserve"> find</w:t>
      </w:r>
    </w:p>
  </w:comment>
  <w:comment w:id="1040" w:author="Risa" w:date="2021-06-18T10:06:00Z" w:initials="RM">
    <w:p w14:paraId="36D9B185" w14:textId="7482D656" w:rsidR="00D601D1" w:rsidRDefault="00D601D1">
      <w:pPr>
        <w:pStyle w:val="CommentText"/>
      </w:pPr>
      <w:r>
        <w:rPr>
          <w:rStyle w:val="CommentReference"/>
        </w:rPr>
        <w:annotationRef/>
      </w:r>
      <w:r w:rsidR="00CB0515">
        <w:t>N</w:t>
      </w:r>
      <w:r>
        <w:t>eeds citation</w:t>
      </w:r>
    </w:p>
  </w:comment>
  <w:comment w:id="1428" w:author="Risa" w:date="2021-06-17T20:54:00Z" w:initials="RM">
    <w:p w14:paraId="0FF9E10F" w14:textId="58170056" w:rsidR="00CB6BC2" w:rsidRDefault="00CB6BC2">
      <w:pPr>
        <w:pStyle w:val="CommentText"/>
      </w:pPr>
      <w:r>
        <w:rPr>
          <w:rStyle w:val="CommentReference"/>
        </w:rPr>
        <w:annotationRef/>
      </w:r>
      <w:proofErr w:type="gramStart"/>
      <w:r>
        <w:t>can’t</w:t>
      </w:r>
      <w:proofErr w:type="gramEnd"/>
      <w:r>
        <w:t xml:space="preserve"> find</w:t>
      </w:r>
    </w:p>
  </w:comment>
  <w:comment w:id="1523" w:author="Risa" w:date="2021-06-17T20:58:00Z" w:initials="RM">
    <w:p w14:paraId="7152C386" w14:textId="6635D173" w:rsidR="00CB6BC2" w:rsidRDefault="00CB6BC2">
      <w:pPr>
        <w:pStyle w:val="CommentText"/>
      </w:pPr>
      <w:r>
        <w:rPr>
          <w:rStyle w:val="CommentReference"/>
        </w:rPr>
        <w:annotationRef/>
      </w:r>
      <w:r>
        <w:t>Check citation</w:t>
      </w:r>
    </w:p>
  </w:comment>
  <w:comment w:id="1597" w:author="Risa" w:date="2021-06-17T21:00:00Z" w:initials="RM">
    <w:p w14:paraId="22FD795A" w14:textId="4631FED0" w:rsidR="00CB6BC2" w:rsidRDefault="00CB6BC2">
      <w:pPr>
        <w:pStyle w:val="CommentText"/>
      </w:pPr>
      <w:r>
        <w:rPr>
          <w:rStyle w:val="CommentReference"/>
        </w:rPr>
        <w:annotationRef/>
      </w:r>
      <w:proofErr w:type="gramStart"/>
      <w:r>
        <w:t>can’t</w:t>
      </w:r>
      <w:proofErr w:type="gramEnd"/>
      <w:r>
        <w:t xml:space="preserve"> find</w:t>
      </w:r>
    </w:p>
  </w:comment>
  <w:comment w:id="1716" w:author="Risa" w:date="2021-06-17T21:17:00Z" w:initials="RM">
    <w:p w14:paraId="2063226D" w14:textId="3A2A2D03" w:rsidR="003128ED" w:rsidRDefault="003128ED">
      <w:pPr>
        <w:pStyle w:val="CommentText"/>
      </w:pPr>
      <w:r>
        <w:rPr>
          <w:rStyle w:val="CommentReference"/>
        </w:rPr>
        <w:annotationRef/>
      </w:r>
      <w:proofErr w:type="gramStart"/>
      <w:r>
        <w:t>can’t</w:t>
      </w:r>
      <w:proofErr w:type="gramEnd"/>
      <w:r>
        <w:t xml:space="preserve"> find</w:t>
      </w:r>
    </w:p>
  </w:comment>
  <w:comment w:id="1767" w:author="Risa" w:date="2021-06-17T21:20:00Z" w:initials="RM">
    <w:p w14:paraId="486E34CC" w14:textId="019CFA49" w:rsidR="003128ED" w:rsidRDefault="003128ED">
      <w:pPr>
        <w:pStyle w:val="CommentText"/>
      </w:pPr>
      <w:r>
        <w:rPr>
          <w:rStyle w:val="CommentReference"/>
        </w:rPr>
        <w:annotationRef/>
      </w:r>
      <w:r>
        <w:t>no acc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97B032" w15:done="0"/>
  <w15:commentEx w15:paraId="02E75E4B" w15:done="0"/>
  <w15:commentEx w15:paraId="6CF899BB" w15:done="0"/>
  <w15:commentEx w15:paraId="6F633BF4" w15:done="0"/>
  <w15:commentEx w15:paraId="28FE9D9B" w15:done="0"/>
  <w15:commentEx w15:paraId="34AD1080" w15:done="0"/>
  <w15:commentEx w15:paraId="48D47A9D" w15:done="0"/>
  <w15:commentEx w15:paraId="190D5AA3" w15:done="0"/>
  <w15:commentEx w15:paraId="26E2D390" w15:done="0"/>
  <w15:commentEx w15:paraId="311A137C" w15:done="0"/>
  <w15:commentEx w15:paraId="24EBCEDB" w15:done="0"/>
  <w15:commentEx w15:paraId="456577C3" w15:done="0"/>
  <w15:commentEx w15:paraId="48F443EF" w15:done="0"/>
  <w15:commentEx w15:paraId="20AACB00" w15:done="0"/>
  <w15:commentEx w15:paraId="4EE0F80C" w15:done="0"/>
  <w15:commentEx w15:paraId="3A7F23B2" w15:done="0"/>
  <w15:commentEx w15:paraId="08CA2070" w15:done="0"/>
  <w15:commentEx w15:paraId="71CFCF32" w15:done="0"/>
  <w15:commentEx w15:paraId="1AD13B9C" w15:done="0"/>
  <w15:commentEx w15:paraId="60CE35A9" w15:done="0"/>
  <w15:commentEx w15:paraId="08FF584B" w15:done="0"/>
  <w15:commentEx w15:paraId="292CAD1F" w15:done="0"/>
  <w15:commentEx w15:paraId="60B5B464" w15:done="0"/>
  <w15:commentEx w15:paraId="0C10BC65" w15:done="0"/>
  <w15:commentEx w15:paraId="19170A35" w15:done="0"/>
  <w15:commentEx w15:paraId="17BBD18A" w15:done="0"/>
  <w15:commentEx w15:paraId="7ED9470E" w15:done="0"/>
  <w15:commentEx w15:paraId="248E5537" w15:done="0"/>
  <w15:commentEx w15:paraId="2049BE4A" w15:done="0"/>
  <w15:commentEx w15:paraId="4698DDFB" w15:done="0"/>
  <w15:commentEx w15:paraId="36D9B185" w15:done="0"/>
  <w15:commentEx w15:paraId="0FF9E10F" w15:done="0"/>
  <w15:commentEx w15:paraId="7152C386" w15:done="0"/>
  <w15:commentEx w15:paraId="22FD795A" w15:done="0"/>
  <w15:commentEx w15:paraId="2063226D" w15:done="0"/>
  <w15:commentEx w15:paraId="486E3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63220" w16cex:dateUtc="2021-06-18T00:42:00Z"/>
  <w16cex:commentExtensible w16cex:durableId="247494CF" w16cex:dateUtc="2021-06-16T19:18:00Z"/>
  <w16cex:commentExtensible w16cex:durableId="24748961" w16cex:dateUtc="2021-06-16T18:29:00Z"/>
  <w16cex:commentExtensible w16cex:durableId="2475E187" w16cex:dateUtc="2021-06-17T18:58:00Z"/>
  <w16cex:commentExtensible w16cex:durableId="2475E19F" w16cex:dateUtc="2021-06-17T18:58:00Z"/>
  <w16cex:commentExtensible w16cex:durableId="2474971D" w16cex:dateUtc="2021-06-16T19:28:00Z"/>
  <w16cex:commentExtensible w16cex:durableId="2475A08A" w16cex:dateUtc="2021-06-17T14:20:00Z"/>
  <w16cex:commentExtensible w16cex:durableId="24759AB3" w16cex:dateUtc="2021-06-17T13:56:00Z"/>
  <w16cex:commentExtensible w16cex:durableId="2475DE78" w16cex:dateUtc="2021-06-17T18:45:00Z"/>
  <w16cex:commentExtensible w16cex:durableId="2476EF1F" w16cex:dateUtc="2021-06-18T14:08:00Z"/>
  <w16cex:commentExtensible w16cex:durableId="2476EA77" w16cex:dateUtc="2021-06-18T13:48:00Z"/>
  <w16cex:commentExtensible w16cex:durableId="2476F030" w16cex:dateUtc="2021-06-18T14:13:00Z"/>
  <w16cex:commentExtensible w16cex:durableId="2476E0BB" w16cex:dateUtc="2021-06-18T13:07:00Z"/>
  <w16cex:commentExtensible w16cex:durableId="2476E118" w16cex:dateUtc="2021-06-18T13:08:00Z"/>
  <w16cex:commentExtensible w16cex:durableId="2476E145" w16cex:dateUtc="2021-06-18T13:09:00Z"/>
  <w16cex:commentExtensible w16cex:durableId="2476E20D" w16cex:dateUtc="2021-06-18T13:12:00Z"/>
  <w16cex:commentExtensible w16cex:durableId="2476E4CD" w16cex:dateUtc="2021-06-18T13:24:00Z"/>
  <w16cex:commentExtensible w16cex:durableId="2476E24E" w16cex:dateUtc="2021-06-18T13:13:00Z"/>
  <w16cex:commentExtensible w16cex:durableId="2476E378" w16cex:dateUtc="2021-06-18T13:18:00Z"/>
  <w16cex:commentExtensible w16cex:durableId="2476E8C5" w16cex:dateUtc="2021-06-18T13:41:00Z"/>
  <w16cex:commentExtensible w16cex:durableId="2475A131" w16cex:dateUtc="2021-06-17T14:23:00Z"/>
  <w16cex:commentExtensible w16cex:durableId="2476EA38" w16cex:dateUtc="2021-06-18T13:47:00Z"/>
  <w16cex:commentExtensible w16cex:durableId="2476EBD8" w16cex:dateUtc="2021-06-18T13:54:00Z"/>
  <w16cex:commentExtensible w16cex:durableId="2476EBF0" w16cex:dateUtc="2021-06-18T13:54:00Z"/>
  <w16cex:commentExtensible w16cex:durableId="2476EC2C" w16cex:dateUtc="2021-06-18T13:55:00Z"/>
  <w16cex:commentExtensible w16cex:durableId="2476EE55" w16cex:dateUtc="2021-06-18T14:05:00Z"/>
  <w16cex:commentExtensible w16cex:durableId="2476F096" w16cex:dateUtc="2021-06-18T14:14:00Z"/>
  <w16cex:commentExtensible w16cex:durableId="2476F300" w16cex:dateUtc="2021-06-18T14:25:00Z"/>
  <w16cex:commentExtensible w16cex:durableId="2476F183" w16cex:dateUtc="2021-06-18T14:18:00Z"/>
  <w16cex:commentExtensible w16cex:durableId="2476F2F6" w16cex:dateUtc="2021-06-18T14:24:00Z"/>
  <w16cex:commentExtensible w16cex:durableId="2476EEA9" w16cex:dateUtc="2021-06-18T14:06:00Z"/>
  <w16cex:commentExtensible w16cex:durableId="247634E9" w16cex:dateUtc="2021-06-18T00:54:00Z"/>
  <w16cex:commentExtensible w16cex:durableId="247635DD" w16cex:dateUtc="2021-06-18T00:58:00Z"/>
  <w16cex:commentExtensible w16cex:durableId="24763659" w16cex:dateUtc="2021-06-18T01:00:00Z"/>
  <w16cex:commentExtensible w16cex:durableId="24763A5D" w16cex:dateUtc="2021-06-18T01:17:00Z"/>
  <w16cex:commentExtensible w16cex:durableId="24763B25" w16cex:dateUtc="2021-06-18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97B032" w16cid:durableId="24763220"/>
  <w16cid:commentId w16cid:paraId="02E75E4B" w16cid:durableId="247494CF"/>
  <w16cid:commentId w16cid:paraId="6CF899BB" w16cid:durableId="24748961"/>
  <w16cid:commentId w16cid:paraId="6F633BF4" w16cid:durableId="2475E187"/>
  <w16cid:commentId w16cid:paraId="28FE9D9B" w16cid:durableId="2475E19F"/>
  <w16cid:commentId w16cid:paraId="34AD1080" w16cid:durableId="2474971D"/>
  <w16cid:commentId w16cid:paraId="48D47A9D" w16cid:durableId="2475A08A"/>
  <w16cid:commentId w16cid:paraId="190D5AA3" w16cid:durableId="24759AB3"/>
  <w16cid:commentId w16cid:paraId="26E2D390" w16cid:durableId="2475DE78"/>
  <w16cid:commentId w16cid:paraId="311A137C" w16cid:durableId="2476EF1F"/>
  <w16cid:commentId w16cid:paraId="24EBCEDB" w16cid:durableId="2476EA77"/>
  <w16cid:commentId w16cid:paraId="456577C3" w16cid:durableId="2476F030"/>
  <w16cid:commentId w16cid:paraId="48F443EF" w16cid:durableId="2476E0BB"/>
  <w16cid:commentId w16cid:paraId="20AACB00" w16cid:durableId="2476E118"/>
  <w16cid:commentId w16cid:paraId="4EE0F80C" w16cid:durableId="2476E145"/>
  <w16cid:commentId w16cid:paraId="3A7F23B2" w16cid:durableId="2476E20D"/>
  <w16cid:commentId w16cid:paraId="08CA2070" w16cid:durableId="2476E4CD"/>
  <w16cid:commentId w16cid:paraId="71CFCF32" w16cid:durableId="2476E24E"/>
  <w16cid:commentId w16cid:paraId="1AD13B9C" w16cid:durableId="2476E378"/>
  <w16cid:commentId w16cid:paraId="60CE35A9" w16cid:durableId="2476E8C5"/>
  <w16cid:commentId w16cid:paraId="08FF584B" w16cid:durableId="2475A131"/>
  <w16cid:commentId w16cid:paraId="292CAD1F" w16cid:durableId="2476EA38"/>
  <w16cid:commentId w16cid:paraId="60B5B464" w16cid:durableId="2476EBD8"/>
  <w16cid:commentId w16cid:paraId="0C10BC65" w16cid:durableId="2476EBF0"/>
  <w16cid:commentId w16cid:paraId="19170A35" w16cid:durableId="2476EC2C"/>
  <w16cid:commentId w16cid:paraId="17BBD18A" w16cid:durableId="2476EE55"/>
  <w16cid:commentId w16cid:paraId="7ED9470E" w16cid:durableId="2476F096"/>
  <w16cid:commentId w16cid:paraId="248E5537" w16cid:durableId="2476F300"/>
  <w16cid:commentId w16cid:paraId="2049BE4A" w16cid:durableId="2476F183"/>
  <w16cid:commentId w16cid:paraId="4698DDFB" w16cid:durableId="2476F2F6"/>
  <w16cid:commentId w16cid:paraId="36D9B185" w16cid:durableId="2476EEA9"/>
  <w16cid:commentId w16cid:paraId="0FF9E10F" w16cid:durableId="247634E9"/>
  <w16cid:commentId w16cid:paraId="7152C386" w16cid:durableId="247635DD"/>
  <w16cid:commentId w16cid:paraId="22FD795A" w16cid:durableId="24763659"/>
  <w16cid:commentId w16cid:paraId="2063226D" w16cid:durableId="24763A5D"/>
  <w16cid:commentId w16cid:paraId="486E34CC" w16cid:durableId="24763B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38B3DD" w14:textId="77777777" w:rsidR="00EA3F72" w:rsidRDefault="00EA3F72" w:rsidP="00EC160A">
      <w:r>
        <w:separator/>
      </w:r>
    </w:p>
  </w:endnote>
  <w:endnote w:type="continuationSeparator" w:id="0">
    <w:p w14:paraId="32F071F6" w14:textId="77777777" w:rsidR="00EA3F72" w:rsidRDefault="00EA3F72"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48C9B50E"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51D9AA" w14:textId="77777777" w:rsidR="00EA3F72" w:rsidRDefault="00EA3F72" w:rsidP="00EC160A">
      <w:r>
        <w:separator/>
      </w:r>
    </w:p>
  </w:footnote>
  <w:footnote w:type="continuationSeparator" w:id="0">
    <w:p w14:paraId="102503E5" w14:textId="77777777" w:rsidR="00EA3F72" w:rsidRDefault="00EA3F72" w:rsidP="00EC1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8457D2"/>
    <w:multiLevelType w:val="hybridMultilevel"/>
    <w:tmpl w:val="A3A47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B57901"/>
    <w:multiLevelType w:val="hybridMultilevel"/>
    <w:tmpl w:val="DB920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082362"/>
    <w:multiLevelType w:val="hybridMultilevel"/>
    <w:tmpl w:val="62642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693F5C"/>
    <w:multiLevelType w:val="hybridMultilevel"/>
    <w:tmpl w:val="C3A2A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7DAF75B3"/>
    <w:multiLevelType w:val="hybridMultilevel"/>
    <w:tmpl w:val="3604B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ff">
    <w15:presenceInfo w15:providerId="None" w15:userId="J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1E65"/>
    <w:rsid w:val="00002044"/>
    <w:rsid w:val="00003199"/>
    <w:rsid w:val="000032A1"/>
    <w:rsid w:val="0000560C"/>
    <w:rsid w:val="000101AA"/>
    <w:rsid w:val="00011D99"/>
    <w:rsid w:val="00012641"/>
    <w:rsid w:val="00012C3B"/>
    <w:rsid w:val="000158EF"/>
    <w:rsid w:val="00015CAB"/>
    <w:rsid w:val="00016154"/>
    <w:rsid w:val="00021B9D"/>
    <w:rsid w:val="000234B9"/>
    <w:rsid w:val="00024201"/>
    <w:rsid w:val="00024B6F"/>
    <w:rsid w:val="00025B4B"/>
    <w:rsid w:val="00025EED"/>
    <w:rsid w:val="000272DA"/>
    <w:rsid w:val="00030BA0"/>
    <w:rsid w:val="00031576"/>
    <w:rsid w:val="000324C8"/>
    <w:rsid w:val="000326B5"/>
    <w:rsid w:val="0003297E"/>
    <w:rsid w:val="0003327A"/>
    <w:rsid w:val="000343FC"/>
    <w:rsid w:val="000348CB"/>
    <w:rsid w:val="00035111"/>
    <w:rsid w:val="000351EE"/>
    <w:rsid w:val="000367F6"/>
    <w:rsid w:val="00040F12"/>
    <w:rsid w:val="00041BE2"/>
    <w:rsid w:val="00041C23"/>
    <w:rsid w:val="0004421F"/>
    <w:rsid w:val="00044E51"/>
    <w:rsid w:val="00045949"/>
    <w:rsid w:val="000476A0"/>
    <w:rsid w:val="0005006F"/>
    <w:rsid w:val="00052E88"/>
    <w:rsid w:val="00053587"/>
    <w:rsid w:val="000542CE"/>
    <w:rsid w:val="000547B1"/>
    <w:rsid w:val="000569A7"/>
    <w:rsid w:val="00056D57"/>
    <w:rsid w:val="00056D5B"/>
    <w:rsid w:val="00056FB2"/>
    <w:rsid w:val="000570E8"/>
    <w:rsid w:val="00057585"/>
    <w:rsid w:val="00061D59"/>
    <w:rsid w:val="00062520"/>
    <w:rsid w:val="00063708"/>
    <w:rsid w:val="00063993"/>
    <w:rsid w:val="000662E0"/>
    <w:rsid w:val="00066485"/>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292"/>
    <w:rsid w:val="00094CD7"/>
    <w:rsid w:val="00096C06"/>
    <w:rsid w:val="0009779B"/>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0D6"/>
    <w:rsid w:val="000C2131"/>
    <w:rsid w:val="000C2C4E"/>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4D2"/>
    <w:rsid w:val="000E6992"/>
    <w:rsid w:val="000E7EFC"/>
    <w:rsid w:val="000E7F29"/>
    <w:rsid w:val="000F0666"/>
    <w:rsid w:val="000F0D50"/>
    <w:rsid w:val="000F0EDB"/>
    <w:rsid w:val="000F28F9"/>
    <w:rsid w:val="000F2CCD"/>
    <w:rsid w:val="000F3979"/>
    <w:rsid w:val="000F5FC4"/>
    <w:rsid w:val="000F799F"/>
    <w:rsid w:val="000F7B0F"/>
    <w:rsid w:val="00101C3E"/>
    <w:rsid w:val="00102251"/>
    <w:rsid w:val="0010654A"/>
    <w:rsid w:val="001069C1"/>
    <w:rsid w:val="001104FC"/>
    <w:rsid w:val="001105D4"/>
    <w:rsid w:val="001119F8"/>
    <w:rsid w:val="00111CF3"/>
    <w:rsid w:val="00114804"/>
    <w:rsid w:val="001149B7"/>
    <w:rsid w:val="0011779E"/>
    <w:rsid w:val="00120CEB"/>
    <w:rsid w:val="00121C55"/>
    <w:rsid w:val="00122015"/>
    <w:rsid w:val="00123FFC"/>
    <w:rsid w:val="00124730"/>
    <w:rsid w:val="00125645"/>
    <w:rsid w:val="00125CD8"/>
    <w:rsid w:val="00127012"/>
    <w:rsid w:val="00130D3A"/>
    <w:rsid w:val="001324FB"/>
    <w:rsid w:val="0013544B"/>
    <w:rsid w:val="001411B2"/>
    <w:rsid w:val="00141F88"/>
    <w:rsid w:val="001427E6"/>
    <w:rsid w:val="001444A0"/>
    <w:rsid w:val="0014502B"/>
    <w:rsid w:val="001452D9"/>
    <w:rsid w:val="00151D2D"/>
    <w:rsid w:val="00151F78"/>
    <w:rsid w:val="001524D8"/>
    <w:rsid w:val="001525A3"/>
    <w:rsid w:val="0015307D"/>
    <w:rsid w:val="00155322"/>
    <w:rsid w:val="001553B9"/>
    <w:rsid w:val="001559D8"/>
    <w:rsid w:val="00155D8B"/>
    <w:rsid w:val="001569B3"/>
    <w:rsid w:val="001569CF"/>
    <w:rsid w:val="0015720D"/>
    <w:rsid w:val="00157D58"/>
    <w:rsid w:val="00157F29"/>
    <w:rsid w:val="00161D43"/>
    <w:rsid w:val="00163D14"/>
    <w:rsid w:val="00164053"/>
    <w:rsid w:val="00164458"/>
    <w:rsid w:val="00164999"/>
    <w:rsid w:val="00167ACC"/>
    <w:rsid w:val="00170156"/>
    <w:rsid w:val="00173A5D"/>
    <w:rsid w:val="00174550"/>
    <w:rsid w:val="001747D8"/>
    <w:rsid w:val="00176B6F"/>
    <w:rsid w:val="001772B4"/>
    <w:rsid w:val="00181407"/>
    <w:rsid w:val="00181CFB"/>
    <w:rsid w:val="00182DA0"/>
    <w:rsid w:val="00184523"/>
    <w:rsid w:val="001852E8"/>
    <w:rsid w:val="00185B4B"/>
    <w:rsid w:val="00186229"/>
    <w:rsid w:val="00187774"/>
    <w:rsid w:val="00187A6B"/>
    <w:rsid w:val="00187B65"/>
    <w:rsid w:val="00187F89"/>
    <w:rsid w:val="001905BF"/>
    <w:rsid w:val="00190C2B"/>
    <w:rsid w:val="00191FF0"/>
    <w:rsid w:val="0019206F"/>
    <w:rsid w:val="00193235"/>
    <w:rsid w:val="001936C3"/>
    <w:rsid w:val="00194BF4"/>
    <w:rsid w:val="00195146"/>
    <w:rsid w:val="00196095"/>
    <w:rsid w:val="001A0465"/>
    <w:rsid w:val="001A0F29"/>
    <w:rsid w:val="001A2F05"/>
    <w:rsid w:val="001A4EA6"/>
    <w:rsid w:val="001B0B1C"/>
    <w:rsid w:val="001B2146"/>
    <w:rsid w:val="001B2A74"/>
    <w:rsid w:val="001B2BC5"/>
    <w:rsid w:val="001B3ABB"/>
    <w:rsid w:val="001B4EDE"/>
    <w:rsid w:val="001B70D2"/>
    <w:rsid w:val="001B71C5"/>
    <w:rsid w:val="001B7427"/>
    <w:rsid w:val="001B759A"/>
    <w:rsid w:val="001B7758"/>
    <w:rsid w:val="001B7C28"/>
    <w:rsid w:val="001C07B8"/>
    <w:rsid w:val="001C1679"/>
    <w:rsid w:val="001C5321"/>
    <w:rsid w:val="001C5FD6"/>
    <w:rsid w:val="001C67D3"/>
    <w:rsid w:val="001D0E61"/>
    <w:rsid w:val="001D1FBE"/>
    <w:rsid w:val="001D2506"/>
    <w:rsid w:val="001D2617"/>
    <w:rsid w:val="001D32DF"/>
    <w:rsid w:val="001D3727"/>
    <w:rsid w:val="001D3A0F"/>
    <w:rsid w:val="001D3AF6"/>
    <w:rsid w:val="001D4045"/>
    <w:rsid w:val="001D4352"/>
    <w:rsid w:val="001D515C"/>
    <w:rsid w:val="001D65B4"/>
    <w:rsid w:val="001D7040"/>
    <w:rsid w:val="001E024A"/>
    <w:rsid w:val="001E13A9"/>
    <w:rsid w:val="001E28D9"/>
    <w:rsid w:val="001E3258"/>
    <w:rsid w:val="001E3A1A"/>
    <w:rsid w:val="001E4602"/>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6778"/>
    <w:rsid w:val="00207472"/>
    <w:rsid w:val="002100EB"/>
    <w:rsid w:val="00211492"/>
    <w:rsid w:val="002148C6"/>
    <w:rsid w:val="0021512B"/>
    <w:rsid w:val="002157D6"/>
    <w:rsid w:val="00215F78"/>
    <w:rsid w:val="002168A4"/>
    <w:rsid w:val="00221F2A"/>
    <w:rsid w:val="00223702"/>
    <w:rsid w:val="00224CE3"/>
    <w:rsid w:val="00226F42"/>
    <w:rsid w:val="00230881"/>
    <w:rsid w:val="002338E2"/>
    <w:rsid w:val="00235484"/>
    <w:rsid w:val="00237190"/>
    <w:rsid w:val="0023756A"/>
    <w:rsid w:val="00237CB8"/>
    <w:rsid w:val="002427C3"/>
    <w:rsid w:val="00245517"/>
    <w:rsid w:val="002455F5"/>
    <w:rsid w:val="00245897"/>
    <w:rsid w:val="00245995"/>
    <w:rsid w:val="00247137"/>
    <w:rsid w:val="00247856"/>
    <w:rsid w:val="002478CF"/>
    <w:rsid w:val="00247D4D"/>
    <w:rsid w:val="002501C5"/>
    <w:rsid w:val="002526C4"/>
    <w:rsid w:val="00253697"/>
    <w:rsid w:val="00253B94"/>
    <w:rsid w:val="0025481A"/>
    <w:rsid w:val="002565AC"/>
    <w:rsid w:val="002567D2"/>
    <w:rsid w:val="00261DFA"/>
    <w:rsid w:val="0026275C"/>
    <w:rsid w:val="0026423B"/>
    <w:rsid w:val="00264EF2"/>
    <w:rsid w:val="00265958"/>
    <w:rsid w:val="00265E0D"/>
    <w:rsid w:val="00266879"/>
    <w:rsid w:val="00271E0F"/>
    <w:rsid w:val="002734C8"/>
    <w:rsid w:val="002763C8"/>
    <w:rsid w:val="00277031"/>
    <w:rsid w:val="00277C84"/>
    <w:rsid w:val="00277E7C"/>
    <w:rsid w:val="0028059F"/>
    <w:rsid w:val="0028189B"/>
    <w:rsid w:val="002819DA"/>
    <w:rsid w:val="00281C3F"/>
    <w:rsid w:val="00282B54"/>
    <w:rsid w:val="0028304D"/>
    <w:rsid w:val="00284723"/>
    <w:rsid w:val="00284B57"/>
    <w:rsid w:val="0028518A"/>
    <w:rsid w:val="00285E1B"/>
    <w:rsid w:val="002921D6"/>
    <w:rsid w:val="002922B1"/>
    <w:rsid w:val="00292519"/>
    <w:rsid w:val="00293A51"/>
    <w:rsid w:val="00294D08"/>
    <w:rsid w:val="00295869"/>
    <w:rsid w:val="00295C1E"/>
    <w:rsid w:val="00296CCA"/>
    <w:rsid w:val="002971A9"/>
    <w:rsid w:val="0029724F"/>
    <w:rsid w:val="002972F4"/>
    <w:rsid w:val="002979BE"/>
    <w:rsid w:val="002979E7"/>
    <w:rsid w:val="002A15F0"/>
    <w:rsid w:val="002A22A1"/>
    <w:rsid w:val="002A26A1"/>
    <w:rsid w:val="002A4835"/>
    <w:rsid w:val="002A4A2D"/>
    <w:rsid w:val="002B0724"/>
    <w:rsid w:val="002B1F6D"/>
    <w:rsid w:val="002B2B48"/>
    <w:rsid w:val="002B3D51"/>
    <w:rsid w:val="002C13CB"/>
    <w:rsid w:val="002C3430"/>
    <w:rsid w:val="002C4C24"/>
    <w:rsid w:val="002C61B9"/>
    <w:rsid w:val="002D02A0"/>
    <w:rsid w:val="002D0340"/>
    <w:rsid w:val="002D07E5"/>
    <w:rsid w:val="002D24C3"/>
    <w:rsid w:val="002D49AB"/>
    <w:rsid w:val="002D5089"/>
    <w:rsid w:val="002D5AA9"/>
    <w:rsid w:val="002D5C9E"/>
    <w:rsid w:val="002E1AA8"/>
    <w:rsid w:val="002E1D87"/>
    <w:rsid w:val="002E31AF"/>
    <w:rsid w:val="002E3702"/>
    <w:rsid w:val="002E5C1B"/>
    <w:rsid w:val="002E61AE"/>
    <w:rsid w:val="002F0E15"/>
    <w:rsid w:val="002F2655"/>
    <w:rsid w:val="002F26D3"/>
    <w:rsid w:val="002F29C4"/>
    <w:rsid w:val="002F5049"/>
    <w:rsid w:val="002F6976"/>
    <w:rsid w:val="002F6E7F"/>
    <w:rsid w:val="002F775C"/>
    <w:rsid w:val="002F7CC2"/>
    <w:rsid w:val="00300800"/>
    <w:rsid w:val="0030175E"/>
    <w:rsid w:val="00302F9C"/>
    <w:rsid w:val="003051FB"/>
    <w:rsid w:val="00306151"/>
    <w:rsid w:val="003066AB"/>
    <w:rsid w:val="00306F07"/>
    <w:rsid w:val="00307BAB"/>
    <w:rsid w:val="003103EC"/>
    <w:rsid w:val="003115E9"/>
    <w:rsid w:val="00311EF8"/>
    <w:rsid w:val="00311FF1"/>
    <w:rsid w:val="003124F9"/>
    <w:rsid w:val="003128ED"/>
    <w:rsid w:val="0031295D"/>
    <w:rsid w:val="003130EE"/>
    <w:rsid w:val="003144F8"/>
    <w:rsid w:val="00315B1D"/>
    <w:rsid w:val="003217E4"/>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31F4"/>
    <w:rsid w:val="00344343"/>
    <w:rsid w:val="0034484E"/>
    <w:rsid w:val="00345813"/>
    <w:rsid w:val="003468A9"/>
    <w:rsid w:val="00347DE6"/>
    <w:rsid w:val="003504ED"/>
    <w:rsid w:val="003508E4"/>
    <w:rsid w:val="00353535"/>
    <w:rsid w:val="00353645"/>
    <w:rsid w:val="00353E41"/>
    <w:rsid w:val="00354974"/>
    <w:rsid w:val="0035539C"/>
    <w:rsid w:val="00356083"/>
    <w:rsid w:val="003575AE"/>
    <w:rsid w:val="00360A30"/>
    <w:rsid w:val="00363ADD"/>
    <w:rsid w:val="00363B1D"/>
    <w:rsid w:val="00364178"/>
    <w:rsid w:val="00364F21"/>
    <w:rsid w:val="003655A3"/>
    <w:rsid w:val="00366960"/>
    <w:rsid w:val="00370338"/>
    <w:rsid w:val="00371E9D"/>
    <w:rsid w:val="00373278"/>
    <w:rsid w:val="00374AFA"/>
    <w:rsid w:val="00374E72"/>
    <w:rsid w:val="003756FD"/>
    <w:rsid w:val="0037704A"/>
    <w:rsid w:val="003779A6"/>
    <w:rsid w:val="00380D11"/>
    <w:rsid w:val="00380E89"/>
    <w:rsid w:val="00381554"/>
    <w:rsid w:val="00382805"/>
    <w:rsid w:val="00383B88"/>
    <w:rsid w:val="00385CFA"/>
    <w:rsid w:val="00385F3C"/>
    <w:rsid w:val="0038634F"/>
    <w:rsid w:val="003911BC"/>
    <w:rsid w:val="0039319F"/>
    <w:rsid w:val="0039350C"/>
    <w:rsid w:val="00393E3C"/>
    <w:rsid w:val="00394F3A"/>
    <w:rsid w:val="00395039"/>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5ED5"/>
    <w:rsid w:val="003A7027"/>
    <w:rsid w:val="003A77F1"/>
    <w:rsid w:val="003B0B31"/>
    <w:rsid w:val="003B2385"/>
    <w:rsid w:val="003B2BF7"/>
    <w:rsid w:val="003B3DCF"/>
    <w:rsid w:val="003B5002"/>
    <w:rsid w:val="003B5BAD"/>
    <w:rsid w:val="003B5E2A"/>
    <w:rsid w:val="003B6822"/>
    <w:rsid w:val="003B6AF0"/>
    <w:rsid w:val="003B6E67"/>
    <w:rsid w:val="003B77C9"/>
    <w:rsid w:val="003B7E4A"/>
    <w:rsid w:val="003C10F8"/>
    <w:rsid w:val="003C23C3"/>
    <w:rsid w:val="003C23F2"/>
    <w:rsid w:val="003C29D7"/>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1B18"/>
    <w:rsid w:val="003E582F"/>
    <w:rsid w:val="003E70DA"/>
    <w:rsid w:val="003E72AF"/>
    <w:rsid w:val="003F15E4"/>
    <w:rsid w:val="003F3FB8"/>
    <w:rsid w:val="003F5447"/>
    <w:rsid w:val="00400804"/>
    <w:rsid w:val="0040100B"/>
    <w:rsid w:val="004011ED"/>
    <w:rsid w:val="00402FCA"/>
    <w:rsid w:val="00403881"/>
    <w:rsid w:val="0040541A"/>
    <w:rsid w:val="004056CE"/>
    <w:rsid w:val="004068B3"/>
    <w:rsid w:val="004068CF"/>
    <w:rsid w:val="00407D7F"/>
    <w:rsid w:val="00410071"/>
    <w:rsid w:val="0041165E"/>
    <w:rsid w:val="00415048"/>
    <w:rsid w:val="00415D82"/>
    <w:rsid w:val="004203FD"/>
    <w:rsid w:val="00420BB3"/>
    <w:rsid w:val="00421329"/>
    <w:rsid w:val="00422A25"/>
    <w:rsid w:val="00423013"/>
    <w:rsid w:val="00423D14"/>
    <w:rsid w:val="004253C1"/>
    <w:rsid w:val="00425469"/>
    <w:rsid w:val="00431129"/>
    <w:rsid w:val="004320E4"/>
    <w:rsid w:val="00433C19"/>
    <w:rsid w:val="00434944"/>
    <w:rsid w:val="00435372"/>
    <w:rsid w:val="0043548B"/>
    <w:rsid w:val="00435725"/>
    <w:rsid w:val="004358A6"/>
    <w:rsid w:val="00435DC4"/>
    <w:rsid w:val="004372A8"/>
    <w:rsid w:val="004378C3"/>
    <w:rsid w:val="004403BF"/>
    <w:rsid w:val="004418D8"/>
    <w:rsid w:val="004427E6"/>
    <w:rsid w:val="00444193"/>
    <w:rsid w:val="0044600E"/>
    <w:rsid w:val="00446766"/>
    <w:rsid w:val="00446ABA"/>
    <w:rsid w:val="004519D0"/>
    <w:rsid w:val="004534F8"/>
    <w:rsid w:val="004548C9"/>
    <w:rsid w:val="004548DA"/>
    <w:rsid w:val="0045514C"/>
    <w:rsid w:val="0045760E"/>
    <w:rsid w:val="00460095"/>
    <w:rsid w:val="004603CF"/>
    <w:rsid w:val="004607DF"/>
    <w:rsid w:val="00464BC6"/>
    <w:rsid w:val="00464E7D"/>
    <w:rsid w:val="004700EB"/>
    <w:rsid w:val="004706FA"/>
    <w:rsid w:val="00470A6B"/>
    <w:rsid w:val="00470C61"/>
    <w:rsid w:val="00470D88"/>
    <w:rsid w:val="00470E92"/>
    <w:rsid w:val="00471003"/>
    <w:rsid w:val="00474734"/>
    <w:rsid w:val="00475B71"/>
    <w:rsid w:val="004763CB"/>
    <w:rsid w:val="004778E2"/>
    <w:rsid w:val="0048064E"/>
    <w:rsid w:val="00480B46"/>
    <w:rsid w:val="00481020"/>
    <w:rsid w:val="004831E0"/>
    <w:rsid w:val="004832CE"/>
    <w:rsid w:val="00483536"/>
    <w:rsid w:val="00484159"/>
    <w:rsid w:val="004844CA"/>
    <w:rsid w:val="00487C71"/>
    <w:rsid w:val="00487D46"/>
    <w:rsid w:val="004913D6"/>
    <w:rsid w:val="004917E3"/>
    <w:rsid w:val="004924E4"/>
    <w:rsid w:val="004946EA"/>
    <w:rsid w:val="004972B8"/>
    <w:rsid w:val="004A0694"/>
    <w:rsid w:val="004A4B6F"/>
    <w:rsid w:val="004A4C17"/>
    <w:rsid w:val="004A60B4"/>
    <w:rsid w:val="004A6323"/>
    <w:rsid w:val="004A6746"/>
    <w:rsid w:val="004A6CD4"/>
    <w:rsid w:val="004B3192"/>
    <w:rsid w:val="004B5B95"/>
    <w:rsid w:val="004B60B6"/>
    <w:rsid w:val="004B64B2"/>
    <w:rsid w:val="004C01F0"/>
    <w:rsid w:val="004C0524"/>
    <w:rsid w:val="004C1E54"/>
    <w:rsid w:val="004C2F71"/>
    <w:rsid w:val="004C30A9"/>
    <w:rsid w:val="004C4BF4"/>
    <w:rsid w:val="004C672D"/>
    <w:rsid w:val="004C6AE8"/>
    <w:rsid w:val="004D12BF"/>
    <w:rsid w:val="004D1523"/>
    <w:rsid w:val="004D17FF"/>
    <w:rsid w:val="004D2CBC"/>
    <w:rsid w:val="004D3D54"/>
    <w:rsid w:val="004D4587"/>
    <w:rsid w:val="004D4C0F"/>
    <w:rsid w:val="004D4E2F"/>
    <w:rsid w:val="004D7553"/>
    <w:rsid w:val="004E002F"/>
    <w:rsid w:val="004E2050"/>
    <w:rsid w:val="004E20E7"/>
    <w:rsid w:val="004E2F39"/>
    <w:rsid w:val="004E336C"/>
    <w:rsid w:val="004E3960"/>
    <w:rsid w:val="004E3B1A"/>
    <w:rsid w:val="004E6109"/>
    <w:rsid w:val="004E67E9"/>
    <w:rsid w:val="004E7F16"/>
    <w:rsid w:val="004F06DA"/>
    <w:rsid w:val="004F1D1E"/>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103C5"/>
    <w:rsid w:val="005122C8"/>
    <w:rsid w:val="00512A9A"/>
    <w:rsid w:val="00514667"/>
    <w:rsid w:val="0051571D"/>
    <w:rsid w:val="00517001"/>
    <w:rsid w:val="00520DF0"/>
    <w:rsid w:val="00521022"/>
    <w:rsid w:val="005223F8"/>
    <w:rsid w:val="00522BA7"/>
    <w:rsid w:val="00522CC4"/>
    <w:rsid w:val="005233B3"/>
    <w:rsid w:val="00523B6C"/>
    <w:rsid w:val="00523DFA"/>
    <w:rsid w:val="005246D7"/>
    <w:rsid w:val="0052758A"/>
    <w:rsid w:val="005278F2"/>
    <w:rsid w:val="00527D40"/>
    <w:rsid w:val="0053002F"/>
    <w:rsid w:val="005321F8"/>
    <w:rsid w:val="00532B1F"/>
    <w:rsid w:val="0053405F"/>
    <w:rsid w:val="00536912"/>
    <w:rsid w:val="00537BB9"/>
    <w:rsid w:val="00541B90"/>
    <w:rsid w:val="005445D9"/>
    <w:rsid w:val="00544C4E"/>
    <w:rsid w:val="00544EC1"/>
    <w:rsid w:val="00545961"/>
    <w:rsid w:val="005463EF"/>
    <w:rsid w:val="0054641D"/>
    <w:rsid w:val="00547289"/>
    <w:rsid w:val="005514AE"/>
    <w:rsid w:val="00551A29"/>
    <w:rsid w:val="00551ED5"/>
    <w:rsid w:val="0055446A"/>
    <w:rsid w:val="00554FDC"/>
    <w:rsid w:val="005551E2"/>
    <w:rsid w:val="00556B7F"/>
    <w:rsid w:val="00556B80"/>
    <w:rsid w:val="00561063"/>
    <w:rsid w:val="00561A07"/>
    <w:rsid w:val="00563913"/>
    <w:rsid w:val="00564B6D"/>
    <w:rsid w:val="00570FBD"/>
    <w:rsid w:val="005713A1"/>
    <w:rsid w:val="00572048"/>
    <w:rsid w:val="005722FE"/>
    <w:rsid w:val="005723E3"/>
    <w:rsid w:val="005735C2"/>
    <w:rsid w:val="00573EC9"/>
    <w:rsid w:val="005754BF"/>
    <w:rsid w:val="005760BA"/>
    <w:rsid w:val="005765B5"/>
    <w:rsid w:val="00576788"/>
    <w:rsid w:val="005767E6"/>
    <w:rsid w:val="00577581"/>
    <w:rsid w:val="00577942"/>
    <w:rsid w:val="00580317"/>
    <w:rsid w:val="00580472"/>
    <w:rsid w:val="0058270C"/>
    <w:rsid w:val="0058300D"/>
    <w:rsid w:val="005830FD"/>
    <w:rsid w:val="00583DD3"/>
    <w:rsid w:val="00584090"/>
    <w:rsid w:val="00586EF6"/>
    <w:rsid w:val="00590E3E"/>
    <w:rsid w:val="005911E1"/>
    <w:rsid w:val="005925AF"/>
    <w:rsid w:val="00593875"/>
    <w:rsid w:val="0059470D"/>
    <w:rsid w:val="00594D09"/>
    <w:rsid w:val="00596A9F"/>
    <w:rsid w:val="00597628"/>
    <w:rsid w:val="00597FCE"/>
    <w:rsid w:val="005A0589"/>
    <w:rsid w:val="005A07CA"/>
    <w:rsid w:val="005A0EF1"/>
    <w:rsid w:val="005A0F44"/>
    <w:rsid w:val="005A2365"/>
    <w:rsid w:val="005A25FA"/>
    <w:rsid w:val="005A271F"/>
    <w:rsid w:val="005A3806"/>
    <w:rsid w:val="005A5948"/>
    <w:rsid w:val="005A77EA"/>
    <w:rsid w:val="005B1435"/>
    <w:rsid w:val="005B2003"/>
    <w:rsid w:val="005B207C"/>
    <w:rsid w:val="005B27E9"/>
    <w:rsid w:val="005B2F88"/>
    <w:rsid w:val="005B39A4"/>
    <w:rsid w:val="005B417F"/>
    <w:rsid w:val="005B59F0"/>
    <w:rsid w:val="005B70B6"/>
    <w:rsid w:val="005C0417"/>
    <w:rsid w:val="005C064D"/>
    <w:rsid w:val="005C113B"/>
    <w:rsid w:val="005C23D8"/>
    <w:rsid w:val="005C2C7C"/>
    <w:rsid w:val="005C3BDC"/>
    <w:rsid w:val="005C3DA4"/>
    <w:rsid w:val="005C45DE"/>
    <w:rsid w:val="005C5FA0"/>
    <w:rsid w:val="005C6439"/>
    <w:rsid w:val="005C6E3A"/>
    <w:rsid w:val="005C7165"/>
    <w:rsid w:val="005C7759"/>
    <w:rsid w:val="005D01C9"/>
    <w:rsid w:val="005D07CA"/>
    <w:rsid w:val="005D13C3"/>
    <w:rsid w:val="005D1AC1"/>
    <w:rsid w:val="005D2732"/>
    <w:rsid w:val="005D2BA9"/>
    <w:rsid w:val="005D3CFE"/>
    <w:rsid w:val="005D4044"/>
    <w:rsid w:val="005D48CE"/>
    <w:rsid w:val="005D4F65"/>
    <w:rsid w:val="005E037F"/>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1CE1"/>
    <w:rsid w:val="006027C8"/>
    <w:rsid w:val="006030BC"/>
    <w:rsid w:val="00603660"/>
    <w:rsid w:val="00604246"/>
    <w:rsid w:val="006049CE"/>
    <w:rsid w:val="00606644"/>
    <w:rsid w:val="00606F15"/>
    <w:rsid w:val="00607070"/>
    <w:rsid w:val="0060717A"/>
    <w:rsid w:val="006075DC"/>
    <w:rsid w:val="00610C62"/>
    <w:rsid w:val="00611291"/>
    <w:rsid w:val="00611BEE"/>
    <w:rsid w:val="0061288D"/>
    <w:rsid w:val="00613F29"/>
    <w:rsid w:val="00614C05"/>
    <w:rsid w:val="00614F9B"/>
    <w:rsid w:val="0061587E"/>
    <w:rsid w:val="006176FD"/>
    <w:rsid w:val="006179D8"/>
    <w:rsid w:val="006205F1"/>
    <w:rsid w:val="0062169D"/>
    <w:rsid w:val="00622FF6"/>
    <w:rsid w:val="006248F3"/>
    <w:rsid w:val="00624C44"/>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A07"/>
    <w:rsid w:val="006615BA"/>
    <w:rsid w:val="00664D0B"/>
    <w:rsid w:val="0066679B"/>
    <w:rsid w:val="00666D11"/>
    <w:rsid w:val="0067001C"/>
    <w:rsid w:val="0067045F"/>
    <w:rsid w:val="006713F1"/>
    <w:rsid w:val="0067165C"/>
    <w:rsid w:val="006738E0"/>
    <w:rsid w:val="00675C3F"/>
    <w:rsid w:val="00675CD9"/>
    <w:rsid w:val="006768CF"/>
    <w:rsid w:val="00677E2C"/>
    <w:rsid w:val="0068006E"/>
    <w:rsid w:val="0068100D"/>
    <w:rsid w:val="00682044"/>
    <w:rsid w:val="00682ED1"/>
    <w:rsid w:val="0068341D"/>
    <w:rsid w:val="00683DA8"/>
    <w:rsid w:val="006856CB"/>
    <w:rsid w:val="00690C30"/>
    <w:rsid w:val="006922AC"/>
    <w:rsid w:val="006938DA"/>
    <w:rsid w:val="00695431"/>
    <w:rsid w:val="006970B1"/>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C0727"/>
    <w:rsid w:val="006C08A2"/>
    <w:rsid w:val="006C2759"/>
    <w:rsid w:val="006C39F4"/>
    <w:rsid w:val="006C64AA"/>
    <w:rsid w:val="006C7112"/>
    <w:rsid w:val="006C73FC"/>
    <w:rsid w:val="006C74BC"/>
    <w:rsid w:val="006C74F1"/>
    <w:rsid w:val="006C7EBE"/>
    <w:rsid w:val="006C7FEC"/>
    <w:rsid w:val="006D0540"/>
    <w:rsid w:val="006D0E66"/>
    <w:rsid w:val="006D2E82"/>
    <w:rsid w:val="006D403B"/>
    <w:rsid w:val="006D4EB9"/>
    <w:rsid w:val="006D6F95"/>
    <w:rsid w:val="006D75A2"/>
    <w:rsid w:val="006D7D90"/>
    <w:rsid w:val="006D7E45"/>
    <w:rsid w:val="006E4B0D"/>
    <w:rsid w:val="006E4E52"/>
    <w:rsid w:val="006E4FE6"/>
    <w:rsid w:val="006E667E"/>
    <w:rsid w:val="006E7826"/>
    <w:rsid w:val="006E7BD9"/>
    <w:rsid w:val="006E7DFC"/>
    <w:rsid w:val="006E7F8C"/>
    <w:rsid w:val="006E7FDF"/>
    <w:rsid w:val="006F0A5A"/>
    <w:rsid w:val="006F37E3"/>
    <w:rsid w:val="006F3CCC"/>
    <w:rsid w:val="006F7D07"/>
    <w:rsid w:val="006F7D1C"/>
    <w:rsid w:val="00700426"/>
    <w:rsid w:val="007006AF"/>
    <w:rsid w:val="00701F04"/>
    <w:rsid w:val="00702322"/>
    <w:rsid w:val="00703FDF"/>
    <w:rsid w:val="00704149"/>
    <w:rsid w:val="0070579E"/>
    <w:rsid w:val="00705B77"/>
    <w:rsid w:val="00705FBE"/>
    <w:rsid w:val="0070751E"/>
    <w:rsid w:val="007078D2"/>
    <w:rsid w:val="00707E5E"/>
    <w:rsid w:val="00711243"/>
    <w:rsid w:val="007116E3"/>
    <w:rsid w:val="00711CB4"/>
    <w:rsid w:val="00712675"/>
    <w:rsid w:val="00712B0E"/>
    <w:rsid w:val="00712D4C"/>
    <w:rsid w:val="00715371"/>
    <w:rsid w:val="007203AC"/>
    <w:rsid w:val="007219B8"/>
    <w:rsid w:val="00723129"/>
    <w:rsid w:val="007232E0"/>
    <w:rsid w:val="00723C33"/>
    <w:rsid w:val="007240E7"/>
    <w:rsid w:val="00726F0A"/>
    <w:rsid w:val="007332E5"/>
    <w:rsid w:val="007346A9"/>
    <w:rsid w:val="00735A26"/>
    <w:rsid w:val="00736543"/>
    <w:rsid w:val="00736BC3"/>
    <w:rsid w:val="00737C4E"/>
    <w:rsid w:val="0074003B"/>
    <w:rsid w:val="00740FE9"/>
    <w:rsid w:val="00744376"/>
    <w:rsid w:val="00745801"/>
    <w:rsid w:val="007463CB"/>
    <w:rsid w:val="00746EE2"/>
    <w:rsid w:val="0075053F"/>
    <w:rsid w:val="0075127D"/>
    <w:rsid w:val="00751660"/>
    <w:rsid w:val="0075187E"/>
    <w:rsid w:val="00753932"/>
    <w:rsid w:val="00753C30"/>
    <w:rsid w:val="00753CC8"/>
    <w:rsid w:val="00754903"/>
    <w:rsid w:val="00754B48"/>
    <w:rsid w:val="00754E3B"/>
    <w:rsid w:val="0075584B"/>
    <w:rsid w:val="00755E5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FA8"/>
    <w:rsid w:val="00777892"/>
    <w:rsid w:val="00780039"/>
    <w:rsid w:val="007806F4"/>
    <w:rsid w:val="00780CBE"/>
    <w:rsid w:val="007811EC"/>
    <w:rsid w:val="007815D5"/>
    <w:rsid w:val="00781D55"/>
    <w:rsid w:val="00782A73"/>
    <w:rsid w:val="00782E55"/>
    <w:rsid w:val="007838C5"/>
    <w:rsid w:val="00783DB6"/>
    <w:rsid w:val="00785417"/>
    <w:rsid w:val="0079007E"/>
    <w:rsid w:val="007904D4"/>
    <w:rsid w:val="0079145C"/>
    <w:rsid w:val="00791B36"/>
    <w:rsid w:val="00793C78"/>
    <w:rsid w:val="00793E80"/>
    <w:rsid w:val="007967F5"/>
    <w:rsid w:val="0079687F"/>
    <w:rsid w:val="00797E2A"/>
    <w:rsid w:val="007A1E00"/>
    <w:rsid w:val="007A1F49"/>
    <w:rsid w:val="007A2CBC"/>
    <w:rsid w:val="007A4564"/>
    <w:rsid w:val="007B019A"/>
    <w:rsid w:val="007B048E"/>
    <w:rsid w:val="007B0755"/>
    <w:rsid w:val="007B1325"/>
    <w:rsid w:val="007B317C"/>
    <w:rsid w:val="007B3A5F"/>
    <w:rsid w:val="007B4222"/>
    <w:rsid w:val="007B4717"/>
    <w:rsid w:val="007B4AA7"/>
    <w:rsid w:val="007B51F7"/>
    <w:rsid w:val="007B5E8A"/>
    <w:rsid w:val="007B7BFF"/>
    <w:rsid w:val="007C31FB"/>
    <w:rsid w:val="007C4876"/>
    <w:rsid w:val="007C4AC4"/>
    <w:rsid w:val="007C59B0"/>
    <w:rsid w:val="007C67C5"/>
    <w:rsid w:val="007C68EC"/>
    <w:rsid w:val="007C7A11"/>
    <w:rsid w:val="007D057D"/>
    <w:rsid w:val="007D0591"/>
    <w:rsid w:val="007D09CC"/>
    <w:rsid w:val="007D0CCD"/>
    <w:rsid w:val="007D0E0F"/>
    <w:rsid w:val="007D13CE"/>
    <w:rsid w:val="007D1DC6"/>
    <w:rsid w:val="007D1FB8"/>
    <w:rsid w:val="007D4022"/>
    <w:rsid w:val="007D58D9"/>
    <w:rsid w:val="007D768F"/>
    <w:rsid w:val="007D788C"/>
    <w:rsid w:val="007D7AF3"/>
    <w:rsid w:val="007D7ECA"/>
    <w:rsid w:val="007E0380"/>
    <w:rsid w:val="007E1095"/>
    <w:rsid w:val="007E15F8"/>
    <w:rsid w:val="007E1671"/>
    <w:rsid w:val="007E230D"/>
    <w:rsid w:val="007E2579"/>
    <w:rsid w:val="007E2EE8"/>
    <w:rsid w:val="007E3139"/>
    <w:rsid w:val="007E416B"/>
    <w:rsid w:val="007E5A27"/>
    <w:rsid w:val="007E6674"/>
    <w:rsid w:val="007F066B"/>
    <w:rsid w:val="007F1D08"/>
    <w:rsid w:val="007F2E42"/>
    <w:rsid w:val="007F2F8A"/>
    <w:rsid w:val="007F4B16"/>
    <w:rsid w:val="007F5747"/>
    <w:rsid w:val="007F5F4D"/>
    <w:rsid w:val="007F6705"/>
    <w:rsid w:val="007F6998"/>
    <w:rsid w:val="0080274A"/>
    <w:rsid w:val="0080274C"/>
    <w:rsid w:val="00803331"/>
    <w:rsid w:val="008039AC"/>
    <w:rsid w:val="008046E9"/>
    <w:rsid w:val="00804709"/>
    <w:rsid w:val="00804BA0"/>
    <w:rsid w:val="00805FCA"/>
    <w:rsid w:val="00811313"/>
    <w:rsid w:val="00811BA4"/>
    <w:rsid w:val="00812E74"/>
    <w:rsid w:val="00813295"/>
    <w:rsid w:val="00820BDA"/>
    <w:rsid w:val="00821196"/>
    <w:rsid w:val="00821389"/>
    <w:rsid w:val="008249FF"/>
    <w:rsid w:val="008271A2"/>
    <w:rsid w:val="008315A6"/>
    <w:rsid w:val="00831764"/>
    <w:rsid w:val="00831A0C"/>
    <w:rsid w:val="00831C2B"/>
    <w:rsid w:val="00842C61"/>
    <w:rsid w:val="00842E80"/>
    <w:rsid w:val="00843804"/>
    <w:rsid w:val="008442D1"/>
    <w:rsid w:val="00844F4C"/>
    <w:rsid w:val="00845780"/>
    <w:rsid w:val="008473C2"/>
    <w:rsid w:val="008477B4"/>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2522"/>
    <w:rsid w:val="00883E0C"/>
    <w:rsid w:val="00883F59"/>
    <w:rsid w:val="0088465D"/>
    <w:rsid w:val="00885668"/>
    <w:rsid w:val="00885915"/>
    <w:rsid w:val="00885EC7"/>
    <w:rsid w:val="008860D8"/>
    <w:rsid w:val="0088632A"/>
    <w:rsid w:val="008873B9"/>
    <w:rsid w:val="00891240"/>
    <w:rsid w:val="00893551"/>
    <w:rsid w:val="00893864"/>
    <w:rsid w:val="008939D5"/>
    <w:rsid w:val="00893ABB"/>
    <w:rsid w:val="00893AF8"/>
    <w:rsid w:val="008944F1"/>
    <w:rsid w:val="00895C48"/>
    <w:rsid w:val="00896D25"/>
    <w:rsid w:val="00897CF4"/>
    <w:rsid w:val="00897D6C"/>
    <w:rsid w:val="00897FAF"/>
    <w:rsid w:val="008A2F83"/>
    <w:rsid w:val="008A36FF"/>
    <w:rsid w:val="008A44F5"/>
    <w:rsid w:val="008A46A5"/>
    <w:rsid w:val="008A49F0"/>
    <w:rsid w:val="008A4DB7"/>
    <w:rsid w:val="008A5F14"/>
    <w:rsid w:val="008A65EC"/>
    <w:rsid w:val="008B0189"/>
    <w:rsid w:val="008B09F6"/>
    <w:rsid w:val="008B0A2F"/>
    <w:rsid w:val="008B1A86"/>
    <w:rsid w:val="008B1D11"/>
    <w:rsid w:val="008B538A"/>
    <w:rsid w:val="008B6919"/>
    <w:rsid w:val="008B6A80"/>
    <w:rsid w:val="008C039E"/>
    <w:rsid w:val="008C0DFD"/>
    <w:rsid w:val="008C11D0"/>
    <w:rsid w:val="008C3624"/>
    <w:rsid w:val="008C79D3"/>
    <w:rsid w:val="008D0798"/>
    <w:rsid w:val="008D082D"/>
    <w:rsid w:val="008D09D5"/>
    <w:rsid w:val="008D2BB8"/>
    <w:rsid w:val="008D4CD5"/>
    <w:rsid w:val="008D533F"/>
    <w:rsid w:val="008D6261"/>
    <w:rsid w:val="008E0037"/>
    <w:rsid w:val="008E1935"/>
    <w:rsid w:val="008E1A5D"/>
    <w:rsid w:val="008E1DAD"/>
    <w:rsid w:val="008E2749"/>
    <w:rsid w:val="008E392C"/>
    <w:rsid w:val="008E40FD"/>
    <w:rsid w:val="008E579C"/>
    <w:rsid w:val="008E5C30"/>
    <w:rsid w:val="008F0247"/>
    <w:rsid w:val="008F0278"/>
    <w:rsid w:val="008F0CB2"/>
    <w:rsid w:val="008F19DA"/>
    <w:rsid w:val="008F3417"/>
    <w:rsid w:val="008F4302"/>
    <w:rsid w:val="008F4EBE"/>
    <w:rsid w:val="008F4F89"/>
    <w:rsid w:val="008F6197"/>
    <w:rsid w:val="008F61BE"/>
    <w:rsid w:val="008F759B"/>
    <w:rsid w:val="009002C1"/>
    <w:rsid w:val="009003D9"/>
    <w:rsid w:val="009017F4"/>
    <w:rsid w:val="009032E7"/>
    <w:rsid w:val="00906B58"/>
    <w:rsid w:val="0091065D"/>
    <w:rsid w:val="00910CBA"/>
    <w:rsid w:val="0091107A"/>
    <w:rsid w:val="00911319"/>
    <w:rsid w:val="00912EC3"/>
    <w:rsid w:val="009147D5"/>
    <w:rsid w:val="009152B9"/>
    <w:rsid w:val="00915A4A"/>
    <w:rsid w:val="00916578"/>
    <w:rsid w:val="00917876"/>
    <w:rsid w:val="00917C83"/>
    <w:rsid w:val="00921287"/>
    <w:rsid w:val="009214CD"/>
    <w:rsid w:val="0092395C"/>
    <w:rsid w:val="00923BF4"/>
    <w:rsid w:val="00925032"/>
    <w:rsid w:val="00925397"/>
    <w:rsid w:val="00926C91"/>
    <w:rsid w:val="009311E2"/>
    <w:rsid w:val="00932316"/>
    <w:rsid w:val="0093269F"/>
    <w:rsid w:val="00932870"/>
    <w:rsid w:val="00932FDB"/>
    <w:rsid w:val="00934FBF"/>
    <w:rsid w:val="009355C4"/>
    <w:rsid w:val="00935858"/>
    <w:rsid w:val="00935984"/>
    <w:rsid w:val="00935BB2"/>
    <w:rsid w:val="0093692F"/>
    <w:rsid w:val="00937908"/>
    <w:rsid w:val="009408CF"/>
    <w:rsid w:val="00944122"/>
    <w:rsid w:val="009442E6"/>
    <w:rsid w:val="00944C8E"/>
    <w:rsid w:val="0094632E"/>
    <w:rsid w:val="00946811"/>
    <w:rsid w:val="0094711F"/>
    <w:rsid w:val="00951A3C"/>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631"/>
    <w:rsid w:val="00986C26"/>
    <w:rsid w:val="00987592"/>
    <w:rsid w:val="009902DF"/>
    <w:rsid w:val="00992A1C"/>
    <w:rsid w:val="009932C4"/>
    <w:rsid w:val="0099342C"/>
    <w:rsid w:val="009955BA"/>
    <w:rsid w:val="0099606B"/>
    <w:rsid w:val="00996A72"/>
    <w:rsid w:val="00996D17"/>
    <w:rsid w:val="00996DCB"/>
    <w:rsid w:val="00997E1F"/>
    <w:rsid w:val="009A0829"/>
    <w:rsid w:val="009A1DC2"/>
    <w:rsid w:val="009A2AC7"/>
    <w:rsid w:val="009A2C79"/>
    <w:rsid w:val="009A5981"/>
    <w:rsid w:val="009A61A6"/>
    <w:rsid w:val="009B0B40"/>
    <w:rsid w:val="009B2537"/>
    <w:rsid w:val="009B61AA"/>
    <w:rsid w:val="009B659C"/>
    <w:rsid w:val="009B6982"/>
    <w:rsid w:val="009B6EB2"/>
    <w:rsid w:val="009B7059"/>
    <w:rsid w:val="009B7A18"/>
    <w:rsid w:val="009C0C3F"/>
    <w:rsid w:val="009C1F86"/>
    <w:rsid w:val="009C30EE"/>
    <w:rsid w:val="009C3B21"/>
    <w:rsid w:val="009C3C9B"/>
    <w:rsid w:val="009C4189"/>
    <w:rsid w:val="009C51EE"/>
    <w:rsid w:val="009C5802"/>
    <w:rsid w:val="009C6217"/>
    <w:rsid w:val="009D0090"/>
    <w:rsid w:val="009D1582"/>
    <w:rsid w:val="009D1C64"/>
    <w:rsid w:val="009D23CE"/>
    <w:rsid w:val="009D2AAD"/>
    <w:rsid w:val="009D35E5"/>
    <w:rsid w:val="009D3BA1"/>
    <w:rsid w:val="009D3D09"/>
    <w:rsid w:val="009D4302"/>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C93"/>
    <w:rsid w:val="009F0F9D"/>
    <w:rsid w:val="009F1A9E"/>
    <w:rsid w:val="009F1E45"/>
    <w:rsid w:val="009F3354"/>
    <w:rsid w:val="009F436C"/>
    <w:rsid w:val="009F4B12"/>
    <w:rsid w:val="009F509A"/>
    <w:rsid w:val="009F52CA"/>
    <w:rsid w:val="009F6699"/>
    <w:rsid w:val="009F700A"/>
    <w:rsid w:val="009F72EB"/>
    <w:rsid w:val="00A00147"/>
    <w:rsid w:val="00A027B2"/>
    <w:rsid w:val="00A038E1"/>
    <w:rsid w:val="00A03928"/>
    <w:rsid w:val="00A039F1"/>
    <w:rsid w:val="00A03D56"/>
    <w:rsid w:val="00A0528E"/>
    <w:rsid w:val="00A1030C"/>
    <w:rsid w:val="00A106B2"/>
    <w:rsid w:val="00A118C1"/>
    <w:rsid w:val="00A13068"/>
    <w:rsid w:val="00A15D71"/>
    <w:rsid w:val="00A16C90"/>
    <w:rsid w:val="00A16F6E"/>
    <w:rsid w:val="00A17CDA"/>
    <w:rsid w:val="00A20B60"/>
    <w:rsid w:val="00A20C9D"/>
    <w:rsid w:val="00A21687"/>
    <w:rsid w:val="00A219D8"/>
    <w:rsid w:val="00A22A0B"/>
    <w:rsid w:val="00A22B60"/>
    <w:rsid w:val="00A24F39"/>
    <w:rsid w:val="00A25229"/>
    <w:rsid w:val="00A253BE"/>
    <w:rsid w:val="00A25E65"/>
    <w:rsid w:val="00A26832"/>
    <w:rsid w:val="00A26F8E"/>
    <w:rsid w:val="00A27902"/>
    <w:rsid w:val="00A31796"/>
    <w:rsid w:val="00A3179A"/>
    <w:rsid w:val="00A31A1A"/>
    <w:rsid w:val="00A3386B"/>
    <w:rsid w:val="00A35C0E"/>
    <w:rsid w:val="00A372C3"/>
    <w:rsid w:val="00A37DB5"/>
    <w:rsid w:val="00A407D1"/>
    <w:rsid w:val="00A420AF"/>
    <w:rsid w:val="00A421D5"/>
    <w:rsid w:val="00A4308D"/>
    <w:rsid w:val="00A445B2"/>
    <w:rsid w:val="00A447B1"/>
    <w:rsid w:val="00A44802"/>
    <w:rsid w:val="00A46A25"/>
    <w:rsid w:val="00A47167"/>
    <w:rsid w:val="00A506CA"/>
    <w:rsid w:val="00A50798"/>
    <w:rsid w:val="00A50AD7"/>
    <w:rsid w:val="00A54844"/>
    <w:rsid w:val="00A54C8C"/>
    <w:rsid w:val="00A562B3"/>
    <w:rsid w:val="00A57A92"/>
    <w:rsid w:val="00A60984"/>
    <w:rsid w:val="00A60D59"/>
    <w:rsid w:val="00A61982"/>
    <w:rsid w:val="00A634F7"/>
    <w:rsid w:val="00A63697"/>
    <w:rsid w:val="00A63854"/>
    <w:rsid w:val="00A658A8"/>
    <w:rsid w:val="00A65924"/>
    <w:rsid w:val="00A65FB0"/>
    <w:rsid w:val="00A670EA"/>
    <w:rsid w:val="00A714C6"/>
    <w:rsid w:val="00A71620"/>
    <w:rsid w:val="00A71944"/>
    <w:rsid w:val="00A75111"/>
    <w:rsid w:val="00A763D6"/>
    <w:rsid w:val="00A77074"/>
    <w:rsid w:val="00A77A30"/>
    <w:rsid w:val="00A807BA"/>
    <w:rsid w:val="00A807F0"/>
    <w:rsid w:val="00A80A65"/>
    <w:rsid w:val="00A8195E"/>
    <w:rsid w:val="00A82378"/>
    <w:rsid w:val="00A827E0"/>
    <w:rsid w:val="00A8446F"/>
    <w:rsid w:val="00A844C5"/>
    <w:rsid w:val="00A85596"/>
    <w:rsid w:val="00A85C20"/>
    <w:rsid w:val="00A87B13"/>
    <w:rsid w:val="00A901E2"/>
    <w:rsid w:val="00A905AB"/>
    <w:rsid w:val="00A91338"/>
    <w:rsid w:val="00A92472"/>
    <w:rsid w:val="00A925D2"/>
    <w:rsid w:val="00A93ACC"/>
    <w:rsid w:val="00A945EA"/>
    <w:rsid w:val="00A9520B"/>
    <w:rsid w:val="00A956A7"/>
    <w:rsid w:val="00A958FE"/>
    <w:rsid w:val="00A96219"/>
    <w:rsid w:val="00A9671D"/>
    <w:rsid w:val="00A96FE6"/>
    <w:rsid w:val="00A974EB"/>
    <w:rsid w:val="00AA000E"/>
    <w:rsid w:val="00AA2590"/>
    <w:rsid w:val="00AA2EC6"/>
    <w:rsid w:val="00AA3D58"/>
    <w:rsid w:val="00AA4C12"/>
    <w:rsid w:val="00AA4D8C"/>
    <w:rsid w:val="00AA5624"/>
    <w:rsid w:val="00AA5A40"/>
    <w:rsid w:val="00AA707B"/>
    <w:rsid w:val="00AA7390"/>
    <w:rsid w:val="00AA7749"/>
    <w:rsid w:val="00AB037B"/>
    <w:rsid w:val="00AB0418"/>
    <w:rsid w:val="00AB0674"/>
    <w:rsid w:val="00AB0A5D"/>
    <w:rsid w:val="00AB1603"/>
    <w:rsid w:val="00AB2CF9"/>
    <w:rsid w:val="00AB4801"/>
    <w:rsid w:val="00AB5E0D"/>
    <w:rsid w:val="00AB6F59"/>
    <w:rsid w:val="00AB7073"/>
    <w:rsid w:val="00AC057A"/>
    <w:rsid w:val="00AC07E2"/>
    <w:rsid w:val="00AC1444"/>
    <w:rsid w:val="00AC226A"/>
    <w:rsid w:val="00AC5639"/>
    <w:rsid w:val="00AC5C60"/>
    <w:rsid w:val="00AC643B"/>
    <w:rsid w:val="00AC6482"/>
    <w:rsid w:val="00AD1423"/>
    <w:rsid w:val="00AD26D0"/>
    <w:rsid w:val="00AD400B"/>
    <w:rsid w:val="00AD4F25"/>
    <w:rsid w:val="00AD54FA"/>
    <w:rsid w:val="00AD5A60"/>
    <w:rsid w:val="00AD5AFC"/>
    <w:rsid w:val="00AE160A"/>
    <w:rsid w:val="00AE173C"/>
    <w:rsid w:val="00AE1E0D"/>
    <w:rsid w:val="00AE259D"/>
    <w:rsid w:val="00AE3E04"/>
    <w:rsid w:val="00AE46BE"/>
    <w:rsid w:val="00AF2348"/>
    <w:rsid w:val="00AF4420"/>
    <w:rsid w:val="00AF679D"/>
    <w:rsid w:val="00AF6BAF"/>
    <w:rsid w:val="00B00190"/>
    <w:rsid w:val="00B00DB2"/>
    <w:rsid w:val="00B02331"/>
    <w:rsid w:val="00B02903"/>
    <w:rsid w:val="00B06A30"/>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41079"/>
    <w:rsid w:val="00B4140D"/>
    <w:rsid w:val="00B41A44"/>
    <w:rsid w:val="00B430DB"/>
    <w:rsid w:val="00B43246"/>
    <w:rsid w:val="00B449AE"/>
    <w:rsid w:val="00B461C7"/>
    <w:rsid w:val="00B46415"/>
    <w:rsid w:val="00B47BF9"/>
    <w:rsid w:val="00B47E8E"/>
    <w:rsid w:val="00B503AA"/>
    <w:rsid w:val="00B50803"/>
    <w:rsid w:val="00B51B4F"/>
    <w:rsid w:val="00B51DF4"/>
    <w:rsid w:val="00B5268D"/>
    <w:rsid w:val="00B528D8"/>
    <w:rsid w:val="00B53557"/>
    <w:rsid w:val="00B552D2"/>
    <w:rsid w:val="00B6305D"/>
    <w:rsid w:val="00B63124"/>
    <w:rsid w:val="00B63827"/>
    <w:rsid w:val="00B638B1"/>
    <w:rsid w:val="00B63E76"/>
    <w:rsid w:val="00B64323"/>
    <w:rsid w:val="00B6446E"/>
    <w:rsid w:val="00B65E71"/>
    <w:rsid w:val="00B66BC7"/>
    <w:rsid w:val="00B70127"/>
    <w:rsid w:val="00B70832"/>
    <w:rsid w:val="00B70D56"/>
    <w:rsid w:val="00B70D83"/>
    <w:rsid w:val="00B7121B"/>
    <w:rsid w:val="00B718B8"/>
    <w:rsid w:val="00B72D10"/>
    <w:rsid w:val="00B74857"/>
    <w:rsid w:val="00B74A23"/>
    <w:rsid w:val="00B74E46"/>
    <w:rsid w:val="00B74E9A"/>
    <w:rsid w:val="00B768C8"/>
    <w:rsid w:val="00B80C43"/>
    <w:rsid w:val="00B80CDD"/>
    <w:rsid w:val="00B8245D"/>
    <w:rsid w:val="00B83780"/>
    <w:rsid w:val="00B840A9"/>
    <w:rsid w:val="00B85064"/>
    <w:rsid w:val="00B854EF"/>
    <w:rsid w:val="00B85CE6"/>
    <w:rsid w:val="00B86FF4"/>
    <w:rsid w:val="00B87101"/>
    <w:rsid w:val="00B91BFE"/>
    <w:rsid w:val="00B9215B"/>
    <w:rsid w:val="00B924D4"/>
    <w:rsid w:val="00B9452D"/>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2061"/>
    <w:rsid w:val="00BB2EEA"/>
    <w:rsid w:val="00BB349F"/>
    <w:rsid w:val="00BB3C11"/>
    <w:rsid w:val="00BB4793"/>
    <w:rsid w:val="00BB5AD5"/>
    <w:rsid w:val="00BB5AE8"/>
    <w:rsid w:val="00BB606A"/>
    <w:rsid w:val="00BB67DE"/>
    <w:rsid w:val="00BB68DD"/>
    <w:rsid w:val="00BB6BB4"/>
    <w:rsid w:val="00BC0AF0"/>
    <w:rsid w:val="00BC2314"/>
    <w:rsid w:val="00BC31B9"/>
    <w:rsid w:val="00BC32FB"/>
    <w:rsid w:val="00BC3351"/>
    <w:rsid w:val="00BC415E"/>
    <w:rsid w:val="00BC4A6A"/>
    <w:rsid w:val="00BC4B2A"/>
    <w:rsid w:val="00BC5414"/>
    <w:rsid w:val="00BC5C34"/>
    <w:rsid w:val="00BC6227"/>
    <w:rsid w:val="00BC6260"/>
    <w:rsid w:val="00BC794A"/>
    <w:rsid w:val="00BD01E7"/>
    <w:rsid w:val="00BD0A90"/>
    <w:rsid w:val="00BD1710"/>
    <w:rsid w:val="00BD18CA"/>
    <w:rsid w:val="00BD41E5"/>
    <w:rsid w:val="00BD5825"/>
    <w:rsid w:val="00BD5AD2"/>
    <w:rsid w:val="00BD5E6C"/>
    <w:rsid w:val="00BD5EBC"/>
    <w:rsid w:val="00BD6A72"/>
    <w:rsid w:val="00BD7335"/>
    <w:rsid w:val="00BE1059"/>
    <w:rsid w:val="00BE139C"/>
    <w:rsid w:val="00BE162E"/>
    <w:rsid w:val="00BE326F"/>
    <w:rsid w:val="00BE330E"/>
    <w:rsid w:val="00BE4102"/>
    <w:rsid w:val="00BE6863"/>
    <w:rsid w:val="00BE6C0F"/>
    <w:rsid w:val="00BF0AD4"/>
    <w:rsid w:val="00BF3CE5"/>
    <w:rsid w:val="00BF4471"/>
    <w:rsid w:val="00BF5105"/>
    <w:rsid w:val="00BF5293"/>
    <w:rsid w:val="00BF57EA"/>
    <w:rsid w:val="00BF6271"/>
    <w:rsid w:val="00BF742B"/>
    <w:rsid w:val="00BF7D6D"/>
    <w:rsid w:val="00C0008E"/>
    <w:rsid w:val="00C00E98"/>
    <w:rsid w:val="00C00EB2"/>
    <w:rsid w:val="00C02D8B"/>
    <w:rsid w:val="00C06A58"/>
    <w:rsid w:val="00C06CD5"/>
    <w:rsid w:val="00C10C23"/>
    <w:rsid w:val="00C12A51"/>
    <w:rsid w:val="00C150D5"/>
    <w:rsid w:val="00C169BD"/>
    <w:rsid w:val="00C1722B"/>
    <w:rsid w:val="00C22141"/>
    <w:rsid w:val="00C22B1F"/>
    <w:rsid w:val="00C22F03"/>
    <w:rsid w:val="00C2358C"/>
    <w:rsid w:val="00C2430B"/>
    <w:rsid w:val="00C258B0"/>
    <w:rsid w:val="00C277AB"/>
    <w:rsid w:val="00C27836"/>
    <w:rsid w:val="00C32028"/>
    <w:rsid w:val="00C32235"/>
    <w:rsid w:val="00C325D0"/>
    <w:rsid w:val="00C3302A"/>
    <w:rsid w:val="00C332FA"/>
    <w:rsid w:val="00C34210"/>
    <w:rsid w:val="00C35E6E"/>
    <w:rsid w:val="00C360D7"/>
    <w:rsid w:val="00C36884"/>
    <w:rsid w:val="00C377A5"/>
    <w:rsid w:val="00C37D5F"/>
    <w:rsid w:val="00C37D9C"/>
    <w:rsid w:val="00C41148"/>
    <w:rsid w:val="00C42EB6"/>
    <w:rsid w:val="00C4342F"/>
    <w:rsid w:val="00C43703"/>
    <w:rsid w:val="00C437EC"/>
    <w:rsid w:val="00C44564"/>
    <w:rsid w:val="00C45E63"/>
    <w:rsid w:val="00C47820"/>
    <w:rsid w:val="00C50347"/>
    <w:rsid w:val="00C5042E"/>
    <w:rsid w:val="00C5170E"/>
    <w:rsid w:val="00C54393"/>
    <w:rsid w:val="00C5542F"/>
    <w:rsid w:val="00C56F9D"/>
    <w:rsid w:val="00C57469"/>
    <w:rsid w:val="00C57C45"/>
    <w:rsid w:val="00C607E1"/>
    <w:rsid w:val="00C61063"/>
    <w:rsid w:val="00C6162A"/>
    <w:rsid w:val="00C6185C"/>
    <w:rsid w:val="00C61F9C"/>
    <w:rsid w:val="00C63DCA"/>
    <w:rsid w:val="00C63FA6"/>
    <w:rsid w:val="00C646C6"/>
    <w:rsid w:val="00C650B0"/>
    <w:rsid w:val="00C65235"/>
    <w:rsid w:val="00C65DF8"/>
    <w:rsid w:val="00C666C6"/>
    <w:rsid w:val="00C7029C"/>
    <w:rsid w:val="00C72364"/>
    <w:rsid w:val="00C72C31"/>
    <w:rsid w:val="00C72E45"/>
    <w:rsid w:val="00C73C31"/>
    <w:rsid w:val="00C748E1"/>
    <w:rsid w:val="00C75DC0"/>
    <w:rsid w:val="00C77306"/>
    <w:rsid w:val="00C776FA"/>
    <w:rsid w:val="00C800F6"/>
    <w:rsid w:val="00C80AA1"/>
    <w:rsid w:val="00C80E4D"/>
    <w:rsid w:val="00C8227F"/>
    <w:rsid w:val="00C8275B"/>
    <w:rsid w:val="00C83476"/>
    <w:rsid w:val="00C8347D"/>
    <w:rsid w:val="00C84F7A"/>
    <w:rsid w:val="00C84FFC"/>
    <w:rsid w:val="00C90B82"/>
    <w:rsid w:val="00C925E2"/>
    <w:rsid w:val="00C92880"/>
    <w:rsid w:val="00C92B14"/>
    <w:rsid w:val="00C92D75"/>
    <w:rsid w:val="00C930F7"/>
    <w:rsid w:val="00C93446"/>
    <w:rsid w:val="00C93EA9"/>
    <w:rsid w:val="00C941A1"/>
    <w:rsid w:val="00C9488E"/>
    <w:rsid w:val="00C950FA"/>
    <w:rsid w:val="00C95297"/>
    <w:rsid w:val="00C955E7"/>
    <w:rsid w:val="00C95E33"/>
    <w:rsid w:val="00C9779E"/>
    <w:rsid w:val="00CA0065"/>
    <w:rsid w:val="00CA053E"/>
    <w:rsid w:val="00CA09DB"/>
    <w:rsid w:val="00CA18E7"/>
    <w:rsid w:val="00CA2DAD"/>
    <w:rsid w:val="00CA4B08"/>
    <w:rsid w:val="00CA4B38"/>
    <w:rsid w:val="00CA6181"/>
    <w:rsid w:val="00CA6B09"/>
    <w:rsid w:val="00CA6BAE"/>
    <w:rsid w:val="00CA6DB2"/>
    <w:rsid w:val="00CA7700"/>
    <w:rsid w:val="00CB0515"/>
    <w:rsid w:val="00CB0B07"/>
    <w:rsid w:val="00CB0F9A"/>
    <w:rsid w:val="00CB20B6"/>
    <w:rsid w:val="00CB2D7A"/>
    <w:rsid w:val="00CB2FAA"/>
    <w:rsid w:val="00CB36CE"/>
    <w:rsid w:val="00CB4299"/>
    <w:rsid w:val="00CB4700"/>
    <w:rsid w:val="00CB4BC9"/>
    <w:rsid w:val="00CB6BC2"/>
    <w:rsid w:val="00CC12BA"/>
    <w:rsid w:val="00CC1871"/>
    <w:rsid w:val="00CC27E5"/>
    <w:rsid w:val="00CC2F0E"/>
    <w:rsid w:val="00CC31B8"/>
    <w:rsid w:val="00CC35A3"/>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E44"/>
    <w:rsid w:val="00CE273F"/>
    <w:rsid w:val="00CE3B12"/>
    <w:rsid w:val="00CE4473"/>
    <w:rsid w:val="00CE45BF"/>
    <w:rsid w:val="00CE5162"/>
    <w:rsid w:val="00CE5429"/>
    <w:rsid w:val="00CE5DDB"/>
    <w:rsid w:val="00CE796A"/>
    <w:rsid w:val="00CF0047"/>
    <w:rsid w:val="00CF009D"/>
    <w:rsid w:val="00CF0502"/>
    <w:rsid w:val="00CF081B"/>
    <w:rsid w:val="00CF36F8"/>
    <w:rsid w:val="00CF4790"/>
    <w:rsid w:val="00CF5011"/>
    <w:rsid w:val="00CF5120"/>
    <w:rsid w:val="00CF572F"/>
    <w:rsid w:val="00CF60CD"/>
    <w:rsid w:val="00CF7250"/>
    <w:rsid w:val="00CF7315"/>
    <w:rsid w:val="00D00902"/>
    <w:rsid w:val="00D00D15"/>
    <w:rsid w:val="00D00E0F"/>
    <w:rsid w:val="00D013C9"/>
    <w:rsid w:val="00D0146E"/>
    <w:rsid w:val="00D01AF0"/>
    <w:rsid w:val="00D0266D"/>
    <w:rsid w:val="00D031DC"/>
    <w:rsid w:val="00D03EDD"/>
    <w:rsid w:val="00D068CF"/>
    <w:rsid w:val="00D06E21"/>
    <w:rsid w:val="00D07A88"/>
    <w:rsid w:val="00D12A49"/>
    <w:rsid w:val="00D1468F"/>
    <w:rsid w:val="00D14E93"/>
    <w:rsid w:val="00D15319"/>
    <w:rsid w:val="00D17370"/>
    <w:rsid w:val="00D176F1"/>
    <w:rsid w:val="00D17B2D"/>
    <w:rsid w:val="00D20416"/>
    <w:rsid w:val="00D21008"/>
    <w:rsid w:val="00D21C43"/>
    <w:rsid w:val="00D22AAD"/>
    <w:rsid w:val="00D22CAF"/>
    <w:rsid w:val="00D23618"/>
    <w:rsid w:val="00D23FC5"/>
    <w:rsid w:val="00D250FF"/>
    <w:rsid w:val="00D252DA"/>
    <w:rsid w:val="00D2567B"/>
    <w:rsid w:val="00D273C7"/>
    <w:rsid w:val="00D27F95"/>
    <w:rsid w:val="00D3217E"/>
    <w:rsid w:val="00D33D6C"/>
    <w:rsid w:val="00D35BB8"/>
    <w:rsid w:val="00D40732"/>
    <w:rsid w:val="00D41527"/>
    <w:rsid w:val="00D4310F"/>
    <w:rsid w:val="00D4328F"/>
    <w:rsid w:val="00D43A8C"/>
    <w:rsid w:val="00D44EEC"/>
    <w:rsid w:val="00D4546A"/>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B00"/>
    <w:rsid w:val="00D601D1"/>
    <w:rsid w:val="00D61A0E"/>
    <w:rsid w:val="00D61E64"/>
    <w:rsid w:val="00D63F0C"/>
    <w:rsid w:val="00D646ED"/>
    <w:rsid w:val="00D6488C"/>
    <w:rsid w:val="00D66A75"/>
    <w:rsid w:val="00D702B7"/>
    <w:rsid w:val="00D70C6C"/>
    <w:rsid w:val="00D71569"/>
    <w:rsid w:val="00D728A8"/>
    <w:rsid w:val="00D73A79"/>
    <w:rsid w:val="00D7421D"/>
    <w:rsid w:val="00D7437F"/>
    <w:rsid w:val="00D76856"/>
    <w:rsid w:val="00D77652"/>
    <w:rsid w:val="00D82DF8"/>
    <w:rsid w:val="00D8310A"/>
    <w:rsid w:val="00D834F5"/>
    <w:rsid w:val="00D839AC"/>
    <w:rsid w:val="00D850B1"/>
    <w:rsid w:val="00D85799"/>
    <w:rsid w:val="00D90126"/>
    <w:rsid w:val="00D905E5"/>
    <w:rsid w:val="00D919A2"/>
    <w:rsid w:val="00D92719"/>
    <w:rsid w:val="00D932EE"/>
    <w:rsid w:val="00D9367B"/>
    <w:rsid w:val="00D952C5"/>
    <w:rsid w:val="00D9712D"/>
    <w:rsid w:val="00D971D1"/>
    <w:rsid w:val="00D97582"/>
    <w:rsid w:val="00D97819"/>
    <w:rsid w:val="00D97AA4"/>
    <w:rsid w:val="00D97F70"/>
    <w:rsid w:val="00DA013A"/>
    <w:rsid w:val="00DA0A3B"/>
    <w:rsid w:val="00DA14ED"/>
    <w:rsid w:val="00DA2A81"/>
    <w:rsid w:val="00DA38E2"/>
    <w:rsid w:val="00DA45D8"/>
    <w:rsid w:val="00DA7F5A"/>
    <w:rsid w:val="00DB1C76"/>
    <w:rsid w:val="00DB4993"/>
    <w:rsid w:val="00DB4FEE"/>
    <w:rsid w:val="00DB5AAA"/>
    <w:rsid w:val="00DB5C41"/>
    <w:rsid w:val="00DB6378"/>
    <w:rsid w:val="00DB786C"/>
    <w:rsid w:val="00DC1ED5"/>
    <w:rsid w:val="00DC2188"/>
    <w:rsid w:val="00DC6E94"/>
    <w:rsid w:val="00DC7AFD"/>
    <w:rsid w:val="00DC7EA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EA"/>
    <w:rsid w:val="00DE230A"/>
    <w:rsid w:val="00DE2B85"/>
    <w:rsid w:val="00DE3422"/>
    <w:rsid w:val="00DE461C"/>
    <w:rsid w:val="00DE7AC6"/>
    <w:rsid w:val="00DE7BBE"/>
    <w:rsid w:val="00DF0F31"/>
    <w:rsid w:val="00DF25C6"/>
    <w:rsid w:val="00DF3529"/>
    <w:rsid w:val="00DF5F35"/>
    <w:rsid w:val="00DF66F7"/>
    <w:rsid w:val="00DF6EEA"/>
    <w:rsid w:val="00DF7614"/>
    <w:rsid w:val="00DF7B4D"/>
    <w:rsid w:val="00E007EA"/>
    <w:rsid w:val="00E01C78"/>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40"/>
    <w:rsid w:val="00E44898"/>
    <w:rsid w:val="00E4495A"/>
    <w:rsid w:val="00E453DE"/>
    <w:rsid w:val="00E45E89"/>
    <w:rsid w:val="00E472AB"/>
    <w:rsid w:val="00E4772D"/>
    <w:rsid w:val="00E47C84"/>
    <w:rsid w:val="00E5078E"/>
    <w:rsid w:val="00E508C0"/>
    <w:rsid w:val="00E51077"/>
    <w:rsid w:val="00E53350"/>
    <w:rsid w:val="00E56A27"/>
    <w:rsid w:val="00E575B8"/>
    <w:rsid w:val="00E6096C"/>
    <w:rsid w:val="00E60C16"/>
    <w:rsid w:val="00E610B1"/>
    <w:rsid w:val="00E61C33"/>
    <w:rsid w:val="00E6210B"/>
    <w:rsid w:val="00E62356"/>
    <w:rsid w:val="00E62C16"/>
    <w:rsid w:val="00E64870"/>
    <w:rsid w:val="00E65188"/>
    <w:rsid w:val="00E6529C"/>
    <w:rsid w:val="00E668A3"/>
    <w:rsid w:val="00E66D51"/>
    <w:rsid w:val="00E703D9"/>
    <w:rsid w:val="00E70848"/>
    <w:rsid w:val="00E729E7"/>
    <w:rsid w:val="00E72AE0"/>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3F72"/>
    <w:rsid w:val="00EA4BCC"/>
    <w:rsid w:val="00EA5990"/>
    <w:rsid w:val="00EA7BDB"/>
    <w:rsid w:val="00EA7DDD"/>
    <w:rsid w:val="00EB3F11"/>
    <w:rsid w:val="00EB6CFC"/>
    <w:rsid w:val="00EC160A"/>
    <w:rsid w:val="00EC3236"/>
    <w:rsid w:val="00EC3EC0"/>
    <w:rsid w:val="00EC68D4"/>
    <w:rsid w:val="00EC7DE2"/>
    <w:rsid w:val="00ED0EB0"/>
    <w:rsid w:val="00ED118E"/>
    <w:rsid w:val="00ED5272"/>
    <w:rsid w:val="00ED65E0"/>
    <w:rsid w:val="00ED6652"/>
    <w:rsid w:val="00ED6928"/>
    <w:rsid w:val="00ED796A"/>
    <w:rsid w:val="00EE0119"/>
    <w:rsid w:val="00EE1973"/>
    <w:rsid w:val="00EE6FD4"/>
    <w:rsid w:val="00EF09D5"/>
    <w:rsid w:val="00EF12D3"/>
    <w:rsid w:val="00EF1C43"/>
    <w:rsid w:val="00EF3874"/>
    <w:rsid w:val="00EF3C14"/>
    <w:rsid w:val="00EF430F"/>
    <w:rsid w:val="00EF4390"/>
    <w:rsid w:val="00EF43C8"/>
    <w:rsid w:val="00EF56F0"/>
    <w:rsid w:val="00EF6374"/>
    <w:rsid w:val="00EF7A50"/>
    <w:rsid w:val="00F000FA"/>
    <w:rsid w:val="00F017EC"/>
    <w:rsid w:val="00F021C6"/>
    <w:rsid w:val="00F026AC"/>
    <w:rsid w:val="00F02AC9"/>
    <w:rsid w:val="00F02D09"/>
    <w:rsid w:val="00F037C1"/>
    <w:rsid w:val="00F03C15"/>
    <w:rsid w:val="00F047B1"/>
    <w:rsid w:val="00F04941"/>
    <w:rsid w:val="00F04A9D"/>
    <w:rsid w:val="00F0788D"/>
    <w:rsid w:val="00F11776"/>
    <w:rsid w:val="00F11904"/>
    <w:rsid w:val="00F11B9A"/>
    <w:rsid w:val="00F11F11"/>
    <w:rsid w:val="00F14D89"/>
    <w:rsid w:val="00F15E92"/>
    <w:rsid w:val="00F16563"/>
    <w:rsid w:val="00F16A9D"/>
    <w:rsid w:val="00F16E11"/>
    <w:rsid w:val="00F20384"/>
    <w:rsid w:val="00F2083B"/>
    <w:rsid w:val="00F20F99"/>
    <w:rsid w:val="00F228A1"/>
    <w:rsid w:val="00F22FCE"/>
    <w:rsid w:val="00F23EAC"/>
    <w:rsid w:val="00F245ED"/>
    <w:rsid w:val="00F25362"/>
    <w:rsid w:val="00F2644D"/>
    <w:rsid w:val="00F2679E"/>
    <w:rsid w:val="00F27373"/>
    <w:rsid w:val="00F3068B"/>
    <w:rsid w:val="00F308B8"/>
    <w:rsid w:val="00F30C42"/>
    <w:rsid w:val="00F31572"/>
    <w:rsid w:val="00F319D3"/>
    <w:rsid w:val="00F32457"/>
    <w:rsid w:val="00F3370C"/>
    <w:rsid w:val="00F351F6"/>
    <w:rsid w:val="00F35A5C"/>
    <w:rsid w:val="00F35EAE"/>
    <w:rsid w:val="00F369E7"/>
    <w:rsid w:val="00F36C5D"/>
    <w:rsid w:val="00F375F5"/>
    <w:rsid w:val="00F37DB0"/>
    <w:rsid w:val="00F37F27"/>
    <w:rsid w:val="00F40751"/>
    <w:rsid w:val="00F41C93"/>
    <w:rsid w:val="00F42A54"/>
    <w:rsid w:val="00F43A07"/>
    <w:rsid w:val="00F43C81"/>
    <w:rsid w:val="00F44DDA"/>
    <w:rsid w:val="00F44EB2"/>
    <w:rsid w:val="00F45DB6"/>
    <w:rsid w:val="00F4651B"/>
    <w:rsid w:val="00F5009B"/>
    <w:rsid w:val="00F50CA4"/>
    <w:rsid w:val="00F52A79"/>
    <w:rsid w:val="00F53155"/>
    <w:rsid w:val="00F5391B"/>
    <w:rsid w:val="00F53F5B"/>
    <w:rsid w:val="00F54C09"/>
    <w:rsid w:val="00F54EFF"/>
    <w:rsid w:val="00F5716A"/>
    <w:rsid w:val="00F57492"/>
    <w:rsid w:val="00F578A2"/>
    <w:rsid w:val="00F57B22"/>
    <w:rsid w:val="00F57BDA"/>
    <w:rsid w:val="00F60915"/>
    <w:rsid w:val="00F612AA"/>
    <w:rsid w:val="00F618F9"/>
    <w:rsid w:val="00F62171"/>
    <w:rsid w:val="00F6551A"/>
    <w:rsid w:val="00F661CC"/>
    <w:rsid w:val="00F66570"/>
    <w:rsid w:val="00F66A46"/>
    <w:rsid w:val="00F66B8E"/>
    <w:rsid w:val="00F67F5B"/>
    <w:rsid w:val="00F719B6"/>
    <w:rsid w:val="00F7228D"/>
    <w:rsid w:val="00F72C4A"/>
    <w:rsid w:val="00F7410C"/>
    <w:rsid w:val="00F7448F"/>
    <w:rsid w:val="00F771CE"/>
    <w:rsid w:val="00F77DCA"/>
    <w:rsid w:val="00F809EB"/>
    <w:rsid w:val="00F81097"/>
    <w:rsid w:val="00F81CC7"/>
    <w:rsid w:val="00F82BDB"/>
    <w:rsid w:val="00F82F0B"/>
    <w:rsid w:val="00F83796"/>
    <w:rsid w:val="00F84006"/>
    <w:rsid w:val="00F84119"/>
    <w:rsid w:val="00F8412B"/>
    <w:rsid w:val="00F85049"/>
    <w:rsid w:val="00F85475"/>
    <w:rsid w:val="00F85A22"/>
    <w:rsid w:val="00F861A2"/>
    <w:rsid w:val="00F94947"/>
    <w:rsid w:val="00F96298"/>
    <w:rsid w:val="00F97F26"/>
    <w:rsid w:val="00FA1839"/>
    <w:rsid w:val="00FA229E"/>
    <w:rsid w:val="00FA385A"/>
    <w:rsid w:val="00FA43AB"/>
    <w:rsid w:val="00FA49A2"/>
    <w:rsid w:val="00FA4AD1"/>
    <w:rsid w:val="00FA4E00"/>
    <w:rsid w:val="00FA53B4"/>
    <w:rsid w:val="00FA6824"/>
    <w:rsid w:val="00FB1EEA"/>
    <w:rsid w:val="00FB32AE"/>
    <w:rsid w:val="00FB3672"/>
    <w:rsid w:val="00FB4052"/>
    <w:rsid w:val="00FB415B"/>
    <w:rsid w:val="00FB4E3D"/>
    <w:rsid w:val="00FB57F8"/>
    <w:rsid w:val="00FB79C7"/>
    <w:rsid w:val="00FC09FF"/>
    <w:rsid w:val="00FC0CC9"/>
    <w:rsid w:val="00FC106F"/>
    <w:rsid w:val="00FC240C"/>
    <w:rsid w:val="00FC3647"/>
    <w:rsid w:val="00FC49D1"/>
    <w:rsid w:val="00FC4EBA"/>
    <w:rsid w:val="00FC67F1"/>
    <w:rsid w:val="00FD0D9E"/>
    <w:rsid w:val="00FD10A0"/>
    <w:rsid w:val="00FD1473"/>
    <w:rsid w:val="00FD1913"/>
    <w:rsid w:val="00FD1C8B"/>
    <w:rsid w:val="00FD27E9"/>
    <w:rsid w:val="00FD415B"/>
    <w:rsid w:val="00FD5273"/>
    <w:rsid w:val="00FE0C54"/>
    <w:rsid w:val="00FE1D2D"/>
    <w:rsid w:val="00FE4173"/>
    <w:rsid w:val="00FE48A0"/>
    <w:rsid w:val="00FE4FAA"/>
    <w:rsid w:val="00FE613B"/>
    <w:rsid w:val="00FE77AC"/>
    <w:rsid w:val="00FE781B"/>
    <w:rsid w:val="00FE7D10"/>
    <w:rsid w:val="00FF053F"/>
    <w:rsid w:val="00FF0B27"/>
    <w:rsid w:val="00FF202A"/>
    <w:rsid w:val="00FF31D1"/>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character" w:styleId="FollowedHyperlink">
    <w:name w:val="FollowedHyperlink"/>
    <w:basedOn w:val="DefaultParagraphFont"/>
    <w:uiPriority w:val="99"/>
    <w:semiHidden/>
    <w:unhideWhenUsed/>
    <w:rsid w:val="009B0B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151793523">
      <w:bodyDiv w:val="1"/>
      <w:marLeft w:val="0"/>
      <w:marRight w:val="0"/>
      <w:marTop w:val="0"/>
      <w:marBottom w:val="0"/>
      <w:divBdr>
        <w:top w:val="none" w:sz="0" w:space="0" w:color="auto"/>
        <w:left w:val="none" w:sz="0" w:space="0" w:color="auto"/>
        <w:bottom w:val="none" w:sz="0" w:space="0" w:color="auto"/>
        <w:right w:val="none" w:sz="0" w:space="0" w:color="auto"/>
      </w:divBdr>
    </w:div>
    <w:div w:id="183833969">
      <w:bodyDiv w:val="1"/>
      <w:marLeft w:val="0"/>
      <w:marRight w:val="0"/>
      <w:marTop w:val="0"/>
      <w:marBottom w:val="0"/>
      <w:divBdr>
        <w:top w:val="none" w:sz="0" w:space="0" w:color="auto"/>
        <w:left w:val="none" w:sz="0" w:space="0" w:color="auto"/>
        <w:bottom w:val="none" w:sz="0" w:space="0" w:color="auto"/>
        <w:right w:val="none" w:sz="0" w:space="0" w:color="auto"/>
      </w:divBdr>
      <w:divsChild>
        <w:div w:id="1030648477">
          <w:marLeft w:val="0"/>
          <w:marRight w:val="0"/>
          <w:marTop w:val="0"/>
          <w:marBottom w:val="0"/>
          <w:divBdr>
            <w:top w:val="none" w:sz="0" w:space="0" w:color="auto"/>
            <w:left w:val="none" w:sz="0" w:space="0" w:color="auto"/>
            <w:bottom w:val="none" w:sz="0" w:space="0" w:color="auto"/>
            <w:right w:val="none" w:sz="0" w:space="0" w:color="auto"/>
          </w:divBdr>
          <w:divsChild>
            <w:div w:id="1712419082">
              <w:marLeft w:val="0"/>
              <w:marRight w:val="0"/>
              <w:marTop w:val="0"/>
              <w:marBottom w:val="0"/>
              <w:divBdr>
                <w:top w:val="none" w:sz="0" w:space="0" w:color="auto"/>
                <w:left w:val="none" w:sz="0" w:space="0" w:color="auto"/>
                <w:bottom w:val="none" w:sz="0" w:space="0" w:color="auto"/>
                <w:right w:val="none" w:sz="0" w:space="0" w:color="auto"/>
              </w:divBdr>
              <w:divsChild>
                <w:div w:id="122205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15899">
      <w:bodyDiv w:val="1"/>
      <w:marLeft w:val="0"/>
      <w:marRight w:val="0"/>
      <w:marTop w:val="0"/>
      <w:marBottom w:val="0"/>
      <w:divBdr>
        <w:top w:val="none" w:sz="0" w:space="0" w:color="auto"/>
        <w:left w:val="none" w:sz="0" w:space="0" w:color="auto"/>
        <w:bottom w:val="none" w:sz="0" w:space="0" w:color="auto"/>
        <w:right w:val="none" w:sz="0" w:space="0" w:color="auto"/>
      </w:divBdr>
      <w:divsChild>
        <w:div w:id="1460032014">
          <w:marLeft w:val="0"/>
          <w:marRight w:val="0"/>
          <w:marTop w:val="0"/>
          <w:marBottom w:val="0"/>
          <w:divBdr>
            <w:top w:val="none" w:sz="0" w:space="0" w:color="auto"/>
            <w:left w:val="none" w:sz="0" w:space="0" w:color="auto"/>
            <w:bottom w:val="none" w:sz="0" w:space="0" w:color="auto"/>
            <w:right w:val="none" w:sz="0" w:space="0" w:color="auto"/>
          </w:divBdr>
          <w:divsChild>
            <w:div w:id="768476269">
              <w:marLeft w:val="0"/>
              <w:marRight w:val="0"/>
              <w:marTop w:val="0"/>
              <w:marBottom w:val="0"/>
              <w:divBdr>
                <w:top w:val="none" w:sz="0" w:space="0" w:color="auto"/>
                <w:left w:val="none" w:sz="0" w:space="0" w:color="auto"/>
                <w:bottom w:val="none" w:sz="0" w:space="0" w:color="auto"/>
                <w:right w:val="none" w:sz="0" w:space="0" w:color="auto"/>
              </w:divBdr>
              <w:divsChild>
                <w:div w:id="49519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998463">
      <w:bodyDiv w:val="1"/>
      <w:marLeft w:val="0"/>
      <w:marRight w:val="0"/>
      <w:marTop w:val="0"/>
      <w:marBottom w:val="0"/>
      <w:divBdr>
        <w:top w:val="none" w:sz="0" w:space="0" w:color="auto"/>
        <w:left w:val="none" w:sz="0" w:space="0" w:color="auto"/>
        <w:bottom w:val="none" w:sz="0" w:space="0" w:color="auto"/>
        <w:right w:val="none" w:sz="0" w:space="0" w:color="auto"/>
      </w:divBdr>
      <w:divsChild>
        <w:div w:id="1633293757">
          <w:marLeft w:val="0"/>
          <w:marRight w:val="0"/>
          <w:marTop w:val="0"/>
          <w:marBottom w:val="0"/>
          <w:divBdr>
            <w:top w:val="none" w:sz="0" w:space="0" w:color="auto"/>
            <w:left w:val="none" w:sz="0" w:space="0" w:color="auto"/>
            <w:bottom w:val="none" w:sz="0" w:space="0" w:color="auto"/>
            <w:right w:val="none" w:sz="0" w:space="0" w:color="auto"/>
          </w:divBdr>
          <w:divsChild>
            <w:div w:id="1837568027">
              <w:marLeft w:val="0"/>
              <w:marRight w:val="0"/>
              <w:marTop w:val="0"/>
              <w:marBottom w:val="0"/>
              <w:divBdr>
                <w:top w:val="none" w:sz="0" w:space="0" w:color="auto"/>
                <w:left w:val="none" w:sz="0" w:space="0" w:color="auto"/>
                <w:bottom w:val="none" w:sz="0" w:space="0" w:color="auto"/>
                <w:right w:val="none" w:sz="0" w:space="0" w:color="auto"/>
              </w:divBdr>
              <w:divsChild>
                <w:div w:id="71238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06985">
      <w:bodyDiv w:val="1"/>
      <w:marLeft w:val="0"/>
      <w:marRight w:val="0"/>
      <w:marTop w:val="0"/>
      <w:marBottom w:val="0"/>
      <w:divBdr>
        <w:top w:val="none" w:sz="0" w:space="0" w:color="auto"/>
        <w:left w:val="none" w:sz="0" w:space="0" w:color="auto"/>
        <w:bottom w:val="none" w:sz="0" w:space="0" w:color="auto"/>
        <w:right w:val="none" w:sz="0" w:space="0" w:color="auto"/>
      </w:divBdr>
      <w:divsChild>
        <w:div w:id="1709529578">
          <w:marLeft w:val="0"/>
          <w:marRight w:val="0"/>
          <w:marTop w:val="0"/>
          <w:marBottom w:val="0"/>
          <w:divBdr>
            <w:top w:val="none" w:sz="0" w:space="0" w:color="auto"/>
            <w:left w:val="none" w:sz="0" w:space="0" w:color="auto"/>
            <w:bottom w:val="none" w:sz="0" w:space="0" w:color="auto"/>
            <w:right w:val="none" w:sz="0" w:space="0" w:color="auto"/>
          </w:divBdr>
          <w:divsChild>
            <w:div w:id="348531060">
              <w:marLeft w:val="0"/>
              <w:marRight w:val="0"/>
              <w:marTop w:val="0"/>
              <w:marBottom w:val="0"/>
              <w:divBdr>
                <w:top w:val="none" w:sz="0" w:space="0" w:color="auto"/>
                <w:left w:val="none" w:sz="0" w:space="0" w:color="auto"/>
                <w:bottom w:val="none" w:sz="0" w:space="0" w:color="auto"/>
                <w:right w:val="none" w:sz="0" w:space="0" w:color="auto"/>
              </w:divBdr>
              <w:divsChild>
                <w:div w:id="205207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44078221">
      <w:bodyDiv w:val="1"/>
      <w:marLeft w:val="0"/>
      <w:marRight w:val="0"/>
      <w:marTop w:val="0"/>
      <w:marBottom w:val="0"/>
      <w:divBdr>
        <w:top w:val="none" w:sz="0" w:space="0" w:color="auto"/>
        <w:left w:val="none" w:sz="0" w:space="0" w:color="auto"/>
        <w:bottom w:val="none" w:sz="0" w:space="0" w:color="auto"/>
        <w:right w:val="none" w:sz="0" w:space="0" w:color="auto"/>
      </w:divBdr>
      <w:divsChild>
        <w:div w:id="1982690776">
          <w:marLeft w:val="0"/>
          <w:marRight w:val="0"/>
          <w:marTop w:val="0"/>
          <w:marBottom w:val="0"/>
          <w:divBdr>
            <w:top w:val="none" w:sz="0" w:space="0" w:color="auto"/>
            <w:left w:val="none" w:sz="0" w:space="0" w:color="auto"/>
            <w:bottom w:val="none" w:sz="0" w:space="0" w:color="auto"/>
            <w:right w:val="none" w:sz="0" w:space="0" w:color="auto"/>
          </w:divBdr>
          <w:divsChild>
            <w:div w:id="622881549">
              <w:marLeft w:val="0"/>
              <w:marRight w:val="0"/>
              <w:marTop w:val="0"/>
              <w:marBottom w:val="0"/>
              <w:divBdr>
                <w:top w:val="none" w:sz="0" w:space="0" w:color="auto"/>
                <w:left w:val="none" w:sz="0" w:space="0" w:color="auto"/>
                <w:bottom w:val="none" w:sz="0" w:space="0" w:color="auto"/>
                <w:right w:val="none" w:sz="0" w:space="0" w:color="auto"/>
              </w:divBdr>
              <w:divsChild>
                <w:div w:id="1075007621">
                  <w:marLeft w:val="0"/>
                  <w:marRight w:val="0"/>
                  <w:marTop w:val="0"/>
                  <w:marBottom w:val="0"/>
                  <w:divBdr>
                    <w:top w:val="none" w:sz="0" w:space="0" w:color="auto"/>
                    <w:left w:val="none" w:sz="0" w:space="0" w:color="auto"/>
                    <w:bottom w:val="none" w:sz="0" w:space="0" w:color="auto"/>
                    <w:right w:val="none" w:sz="0" w:space="0" w:color="auto"/>
                  </w:divBdr>
                  <w:divsChild>
                    <w:div w:id="80885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639841876">
      <w:bodyDiv w:val="1"/>
      <w:marLeft w:val="0"/>
      <w:marRight w:val="0"/>
      <w:marTop w:val="0"/>
      <w:marBottom w:val="0"/>
      <w:divBdr>
        <w:top w:val="none" w:sz="0" w:space="0" w:color="auto"/>
        <w:left w:val="none" w:sz="0" w:space="0" w:color="auto"/>
        <w:bottom w:val="none" w:sz="0" w:space="0" w:color="auto"/>
        <w:right w:val="none" w:sz="0" w:space="0" w:color="auto"/>
      </w:divBdr>
      <w:divsChild>
        <w:div w:id="932006151">
          <w:marLeft w:val="0"/>
          <w:marRight w:val="0"/>
          <w:marTop w:val="0"/>
          <w:marBottom w:val="0"/>
          <w:divBdr>
            <w:top w:val="none" w:sz="0" w:space="0" w:color="auto"/>
            <w:left w:val="none" w:sz="0" w:space="0" w:color="auto"/>
            <w:bottom w:val="none" w:sz="0" w:space="0" w:color="auto"/>
            <w:right w:val="none" w:sz="0" w:space="0" w:color="auto"/>
          </w:divBdr>
          <w:divsChild>
            <w:div w:id="1665665510">
              <w:marLeft w:val="0"/>
              <w:marRight w:val="0"/>
              <w:marTop w:val="0"/>
              <w:marBottom w:val="0"/>
              <w:divBdr>
                <w:top w:val="none" w:sz="0" w:space="0" w:color="auto"/>
                <w:left w:val="none" w:sz="0" w:space="0" w:color="auto"/>
                <w:bottom w:val="none" w:sz="0" w:space="0" w:color="auto"/>
                <w:right w:val="none" w:sz="0" w:space="0" w:color="auto"/>
              </w:divBdr>
              <w:divsChild>
                <w:div w:id="21125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06135706">
      <w:bodyDiv w:val="1"/>
      <w:marLeft w:val="0"/>
      <w:marRight w:val="0"/>
      <w:marTop w:val="0"/>
      <w:marBottom w:val="0"/>
      <w:divBdr>
        <w:top w:val="none" w:sz="0" w:space="0" w:color="auto"/>
        <w:left w:val="none" w:sz="0" w:space="0" w:color="auto"/>
        <w:bottom w:val="none" w:sz="0" w:space="0" w:color="auto"/>
        <w:right w:val="none" w:sz="0" w:space="0" w:color="auto"/>
      </w:divBdr>
      <w:divsChild>
        <w:div w:id="1405686697">
          <w:marLeft w:val="0"/>
          <w:marRight w:val="0"/>
          <w:marTop w:val="0"/>
          <w:marBottom w:val="0"/>
          <w:divBdr>
            <w:top w:val="none" w:sz="0" w:space="0" w:color="auto"/>
            <w:left w:val="none" w:sz="0" w:space="0" w:color="auto"/>
            <w:bottom w:val="none" w:sz="0" w:space="0" w:color="auto"/>
            <w:right w:val="none" w:sz="0" w:space="0" w:color="auto"/>
          </w:divBdr>
          <w:divsChild>
            <w:div w:id="1717850066">
              <w:marLeft w:val="0"/>
              <w:marRight w:val="0"/>
              <w:marTop w:val="0"/>
              <w:marBottom w:val="0"/>
              <w:divBdr>
                <w:top w:val="none" w:sz="0" w:space="0" w:color="auto"/>
                <w:left w:val="none" w:sz="0" w:space="0" w:color="auto"/>
                <w:bottom w:val="none" w:sz="0" w:space="0" w:color="auto"/>
                <w:right w:val="none" w:sz="0" w:space="0" w:color="auto"/>
              </w:divBdr>
              <w:divsChild>
                <w:div w:id="37231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33255220">
      <w:bodyDiv w:val="1"/>
      <w:marLeft w:val="0"/>
      <w:marRight w:val="0"/>
      <w:marTop w:val="0"/>
      <w:marBottom w:val="0"/>
      <w:divBdr>
        <w:top w:val="none" w:sz="0" w:space="0" w:color="auto"/>
        <w:left w:val="none" w:sz="0" w:space="0" w:color="auto"/>
        <w:bottom w:val="none" w:sz="0" w:space="0" w:color="auto"/>
        <w:right w:val="none" w:sz="0" w:space="0" w:color="auto"/>
      </w:divBdr>
      <w:divsChild>
        <w:div w:id="694696138">
          <w:marLeft w:val="0"/>
          <w:marRight w:val="0"/>
          <w:marTop w:val="0"/>
          <w:marBottom w:val="0"/>
          <w:divBdr>
            <w:top w:val="none" w:sz="0" w:space="0" w:color="auto"/>
            <w:left w:val="none" w:sz="0" w:space="0" w:color="auto"/>
            <w:bottom w:val="none" w:sz="0" w:space="0" w:color="auto"/>
            <w:right w:val="none" w:sz="0" w:space="0" w:color="auto"/>
          </w:divBdr>
          <w:divsChild>
            <w:div w:id="1264457787">
              <w:marLeft w:val="0"/>
              <w:marRight w:val="0"/>
              <w:marTop w:val="0"/>
              <w:marBottom w:val="0"/>
              <w:divBdr>
                <w:top w:val="none" w:sz="0" w:space="0" w:color="auto"/>
                <w:left w:val="none" w:sz="0" w:space="0" w:color="auto"/>
                <w:bottom w:val="none" w:sz="0" w:space="0" w:color="auto"/>
                <w:right w:val="none" w:sz="0" w:space="0" w:color="auto"/>
              </w:divBdr>
              <w:divsChild>
                <w:div w:id="1467896499">
                  <w:marLeft w:val="0"/>
                  <w:marRight w:val="0"/>
                  <w:marTop w:val="0"/>
                  <w:marBottom w:val="0"/>
                  <w:divBdr>
                    <w:top w:val="none" w:sz="0" w:space="0" w:color="auto"/>
                    <w:left w:val="none" w:sz="0" w:space="0" w:color="auto"/>
                    <w:bottom w:val="none" w:sz="0" w:space="0" w:color="auto"/>
                    <w:right w:val="none" w:sz="0" w:space="0" w:color="auto"/>
                  </w:divBdr>
                  <w:divsChild>
                    <w:div w:id="97749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189373016">
      <w:bodyDiv w:val="1"/>
      <w:marLeft w:val="0"/>
      <w:marRight w:val="0"/>
      <w:marTop w:val="0"/>
      <w:marBottom w:val="0"/>
      <w:divBdr>
        <w:top w:val="none" w:sz="0" w:space="0" w:color="auto"/>
        <w:left w:val="none" w:sz="0" w:space="0" w:color="auto"/>
        <w:bottom w:val="none" w:sz="0" w:space="0" w:color="auto"/>
        <w:right w:val="none" w:sz="0" w:space="0" w:color="auto"/>
      </w:divBdr>
    </w:div>
    <w:div w:id="1194729063">
      <w:bodyDiv w:val="1"/>
      <w:marLeft w:val="0"/>
      <w:marRight w:val="0"/>
      <w:marTop w:val="0"/>
      <w:marBottom w:val="0"/>
      <w:divBdr>
        <w:top w:val="none" w:sz="0" w:space="0" w:color="auto"/>
        <w:left w:val="none" w:sz="0" w:space="0" w:color="auto"/>
        <w:bottom w:val="none" w:sz="0" w:space="0" w:color="auto"/>
        <w:right w:val="none" w:sz="0" w:space="0" w:color="auto"/>
      </w:divBdr>
      <w:divsChild>
        <w:div w:id="2101246159">
          <w:marLeft w:val="0"/>
          <w:marRight w:val="0"/>
          <w:marTop w:val="0"/>
          <w:marBottom w:val="0"/>
          <w:divBdr>
            <w:top w:val="none" w:sz="0" w:space="0" w:color="auto"/>
            <w:left w:val="none" w:sz="0" w:space="0" w:color="auto"/>
            <w:bottom w:val="none" w:sz="0" w:space="0" w:color="auto"/>
            <w:right w:val="none" w:sz="0" w:space="0" w:color="auto"/>
          </w:divBdr>
          <w:divsChild>
            <w:div w:id="1708408933">
              <w:marLeft w:val="0"/>
              <w:marRight w:val="0"/>
              <w:marTop w:val="0"/>
              <w:marBottom w:val="0"/>
              <w:divBdr>
                <w:top w:val="none" w:sz="0" w:space="0" w:color="auto"/>
                <w:left w:val="none" w:sz="0" w:space="0" w:color="auto"/>
                <w:bottom w:val="none" w:sz="0" w:space="0" w:color="auto"/>
                <w:right w:val="none" w:sz="0" w:space="0" w:color="auto"/>
              </w:divBdr>
              <w:divsChild>
                <w:div w:id="192002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38109">
      <w:bodyDiv w:val="1"/>
      <w:marLeft w:val="0"/>
      <w:marRight w:val="0"/>
      <w:marTop w:val="0"/>
      <w:marBottom w:val="0"/>
      <w:divBdr>
        <w:top w:val="none" w:sz="0" w:space="0" w:color="auto"/>
        <w:left w:val="none" w:sz="0" w:space="0" w:color="auto"/>
        <w:bottom w:val="none" w:sz="0" w:space="0" w:color="auto"/>
        <w:right w:val="none" w:sz="0" w:space="0" w:color="auto"/>
      </w:divBdr>
      <w:divsChild>
        <w:div w:id="333578759">
          <w:marLeft w:val="0"/>
          <w:marRight w:val="0"/>
          <w:marTop w:val="0"/>
          <w:marBottom w:val="0"/>
          <w:divBdr>
            <w:top w:val="none" w:sz="0" w:space="0" w:color="auto"/>
            <w:left w:val="none" w:sz="0" w:space="0" w:color="auto"/>
            <w:bottom w:val="none" w:sz="0" w:space="0" w:color="auto"/>
            <w:right w:val="none" w:sz="0" w:space="0" w:color="auto"/>
          </w:divBdr>
          <w:divsChild>
            <w:div w:id="1361592612">
              <w:marLeft w:val="0"/>
              <w:marRight w:val="0"/>
              <w:marTop w:val="0"/>
              <w:marBottom w:val="0"/>
              <w:divBdr>
                <w:top w:val="none" w:sz="0" w:space="0" w:color="auto"/>
                <w:left w:val="none" w:sz="0" w:space="0" w:color="auto"/>
                <w:bottom w:val="none" w:sz="0" w:space="0" w:color="auto"/>
                <w:right w:val="none" w:sz="0" w:space="0" w:color="auto"/>
              </w:divBdr>
              <w:divsChild>
                <w:div w:id="1416169628">
                  <w:marLeft w:val="0"/>
                  <w:marRight w:val="0"/>
                  <w:marTop w:val="0"/>
                  <w:marBottom w:val="0"/>
                  <w:divBdr>
                    <w:top w:val="none" w:sz="0" w:space="0" w:color="auto"/>
                    <w:left w:val="none" w:sz="0" w:space="0" w:color="auto"/>
                    <w:bottom w:val="none" w:sz="0" w:space="0" w:color="auto"/>
                    <w:right w:val="none" w:sz="0" w:space="0" w:color="auto"/>
                  </w:divBdr>
                  <w:divsChild>
                    <w:div w:id="3165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44355921">
      <w:bodyDiv w:val="1"/>
      <w:marLeft w:val="0"/>
      <w:marRight w:val="0"/>
      <w:marTop w:val="0"/>
      <w:marBottom w:val="0"/>
      <w:divBdr>
        <w:top w:val="none" w:sz="0" w:space="0" w:color="auto"/>
        <w:left w:val="none" w:sz="0" w:space="0" w:color="auto"/>
        <w:bottom w:val="none" w:sz="0" w:space="0" w:color="auto"/>
        <w:right w:val="none" w:sz="0" w:space="0" w:color="auto"/>
      </w:divBdr>
      <w:divsChild>
        <w:div w:id="815418482">
          <w:marLeft w:val="0"/>
          <w:marRight w:val="0"/>
          <w:marTop w:val="0"/>
          <w:marBottom w:val="0"/>
          <w:divBdr>
            <w:top w:val="none" w:sz="0" w:space="0" w:color="auto"/>
            <w:left w:val="none" w:sz="0" w:space="0" w:color="auto"/>
            <w:bottom w:val="none" w:sz="0" w:space="0" w:color="auto"/>
            <w:right w:val="none" w:sz="0" w:space="0" w:color="auto"/>
          </w:divBdr>
          <w:divsChild>
            <w:div w:id="1865705804">
              <w:marLeft w:val="0"/>
              <w:marRight w:val="0"/>
              <w:marTop w:val="0"/>
              <w:marBottom w:val="0"/>
              <w:divBdr>
                <w:top w:val="none" w:sz="0" w:space="0" w:color="auto"/>
                <w:left w:val="none" w:sz="0" w:space="0" w:color="auto"/>
                <w:bottom w:val="none" w:sz="0" w:space="0" w:color="auto"/>
                <w:right w:val="none" w:sz="0" w:space="0" w:color="auto"/>
              </w:divBdr>
              <w:divsChild>
                <w:div w:id="35870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609933">
      <w:bodyDiv w:val="1"/>
      <w:marLeft w:val="0"/>
      <w:marRight w:val="0"/>
      <w:marTop w:val="0"/>
      <w:marBottom w:val="0"/>
      <w:divBdr>
        <w:top w:val="none" w:sz="0" w:space="0" w:color="auto"/>
        <w:left w:val="none" w:sz="0" w:space="0" w:color="auto"/>
        <w:bottom w:val="none" w:sz="0" w:space="0" w:color="auto"/>
        <w:right w:val="none" w:sz="0" w:space="0" w:color="auto"/>
      </w:divBdr>
      <w:divsChild>
        <w:div w:id="220530644">
          <w:marLeft w:val="0"/>
          <w:marRight w:val="0"/>
          <w:marTop w:val="0"/>
          <w:marBottom w:val="0"/>
          <w:divBdr>
            <w:top w:val="none" w:sz="0" w:space="0" w:color="auto"/>
            <w:left w:val="none" w:sz="0" w:space="0" w:color="auto"/>
            <w:bottom w:val="none" w:sz="0" w:space="0" w:color="auto"/>
            <w:right w:val="none" w:sz="0" w:space="0" w:color="auto"/>
          </w:divBdr>
          <w:divsChild>
            <w:div w:id="1611350498">
              <w:marLeft w:val="0"/>
              <w:marRight w:val="0"/>
              <w:marTop w:val="0"/>
              <w:marBottom w:val="0"/>
              <w:divBdr>
                <w:top w:val="none" w:sz="0" w:space="0" w:color="auto"/>
                <w:left w:val="none" w:sz="0" w:space="0" w:color="auto"/>
                <w:bottom w:val="none" w:sz="0" w:space="0" w:color="auto"/>
                <w:right w:val="none" w:sz="0" w:space="0" w:color="auto"/>
              </w:divBdr>
              <w:divsChild>
                <w:div w:id="787816729">
                  <w:marLeft w:val="0"/>
                  <w:marRight w:val="0"/>
                  <w:marTop w:val="0"/>
                  <w:marBottom w:val="0"/>
                  <w:divBdr>
                    <w:top w:val="none" w:sz="0" w:space="0" w:color="auto"/>
                    <w:left w:val="none" w:sz="0" w:space="0" w:color="auto"/>
                    <w:bottom w:val="none" w:sz="0" w:space="0" w:color="auto"/>
                    <w:right w:val="none" w:sz="0" w:space="0" w:color="auto"/>
                  </w:divBdr>
                  <w:divsChild>
                    <w:div w:id="2406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397246635">
      <w:bodyDiv w:val="1"/>
      <w:marLeft w:val="0"/>
      <w:marRight w:val="0"/>
      <w:marTop w:val="0"/>
      <w:marBottom w:val="0"/>
      <w:divBdr>
        <w:top w:val="none" w:sz="0" w:space="0" w:color="auto"/>
        <w:left w:val="none" w:sz="0" w:space="0" w:color="auto"/>
        <w:bottom w:val="none" w:sz="0" w:space="0" w:color="auto"/>
        <w:right w:val="none" w:sz="0" w:space="0" w:color="auto"/>
      </w:divBdr>
      <w:divsChild>
        <w:div w:id="1531838833">
          <w:marLeft w:val="0"/>
          <w:marRight w:val="0"/>
          <w:marTop w:val="0"/>
          <w:marBottom w:val="0"/>
          <w:divBdr>
            <w:top w:val="none" w:sz="0" w:space="0" w:color="auto"/>
            <w:left w:val="none" w:sz="0" w:space="0" w:color="auto"/>
            <w:bottom w:val="none" w:sz="0" w:space="0" w:color="auto"/>
            <w:right w:val="none" w:sz="0" w:space="0" w:color="auto"/>
          </w:divBdr>
          <w:divsChild>
            <w:div w:id="257757014">
              <w:marLeft w:val="0"/>
              <w:marRight w:val="0"/>
              <w:marTop w:val="0"/>
              <w:marBottom w:val="0"/>
              <w:divBdr>
                <w:top w:val="none" w:sz="0" w:space="0" w:color="auto"/>
                <w:left w:val="none" w:sz="0" w:space="0" w:color="auto"/>
                <w:bottom w:val="none" w:sz="0" w:space="0" w:color="auto"/>
                <w:right w:val="none" w:sz="0" w:space="0" w:color="auto"/>
              </w:divBdr>
              <w:divsChild>
                <w:div w:id="55870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236516">
      <w:bodyDiv w:val="1"/>
      <w:marLeft w:val="0"/>
      <w:marRight w:val="0"/>
      <w:marTop w:val="0"/>
      <w:marBottom w:val="0"/>
      <w:divBdr>
        <w:top w:val="none" w:sz="0" w:space="0" w:color="auto"/>
        <w:left w:val="none" w:sz="0" w:space="0" w:color="auto"/>
        <w:bottom w:val="none" w:sz="0" w:space="0" w:color="auto"/>
        <w:right w:val="none" w:sz="0" w:space="0" w:color="auto"/>
      </w:divBdr>
      <w:divsChild>
        <w:div w:id="599799210">
          <w:marLeft w:val="0"/>
          <w:marRight w:val="0"/>
          <w:marTop w:val="0"/>
          <w:marBottom w:val="0"/>
          <w:divBdr>
            <w:top w:val="none" w:sz="0" w:space="0" w:color="auto"/>
            <w:left w:val="none" w:sz="0" w:space="0" w:color="auto"/>
            <w:bottom w:val="none" w:sz="0" w:space="0" w:color="auto"/>
            <w:right w:val="none" w:sz="0" w:space="0" w:color="auto"/>
          </w:divBdr>
          <w:divsChild>
            <w:div w:id="1797022901">
              <w:marLeft w:val="0"/>
              <w:marRight w:val="0"/>
              <w:marTop w:val="0"/>
              <w:marBottom w:val="0"/>
              <w:divBdr>
                <w:top w:val="none" w:sz="0" w:space="0" w:color="auto"/>
                <w:left w:val="none" w:sz="0" w:space="0" w:color="auto"/>
                <w:bottom w:val="none" w:sz="0" w:space="0" w:color="auto"/>
                <w:right w:val="none" w:sz="0" w:space="0" w:color="auto"/>
              </w:divBdr>
              <w:divsChild>
                <w:div w:id="7285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2218">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48447267">
      <w:bodyDiv w:val="1"/>
      <w:marLeft w:val="0"/>
      <w:marRight w:val="0"/>
      <w:marTop w:val="0"/>
      <w:marBottom w:val="0"/>
      <w:divBdr>
        <w:top w:val="none" w:sz="0" w:space="0" w:color="auto"/>
        <w:left w:val="none" w:sz="0" w:space="0" w:color="auto"/>
        <w:bottom w:val="none" w:sz="0" w:space="0" w:color="auto"/>
        <w:right w:val="none" w:sz="0" w:space="0" w:color="auto"/>
      </w:divBdr>
      <w:divsChild>
        <w:div w:id="1816558586">
          <w:marLeft w:val="0"/>
          <w:marRight w:val="0"/>
          <w:marTop w:val="0"/>
          <w:marBottom w:val="0"/>
          <w:divBdr>
            <w:top w:val="none" w:sz="0" w:space="0" w:color="auto"/>
            <w:left w:val="none" w:sz="0" w:space="0" w:color="auto"/>
            <w:bottom w:val="none" w:sz="0" w:space="0" w:color="auto"/>
            <w:right w:val="none" w:sz="0" w:space="0" w:color="auto"/>
          </w:divBdr>
          <w:divsChild>
            <w:div w:id="415640258">
              <w:marLeft w:val="0"/>
              <w:marRight w:val="0"/>
              <w:marTop w:val="0"/>
              <w:marBottom w:val="0"/>
              <w:divBdr>
                <w:top w:val="none" w:sz="0" w:space="0" w:color="auto"/>
                <w:left w:val="none" w:sz="0" w:space="0" w:color="auto"/>
                <w:bottom w:val="none" w:sz="0" w:space="0" w:color="auto"/>
                <w:right w:val="none" w:sz="0" w:space="0" w:color="auto"/>
              </w:divBdr>
              <w:divsChild>
                <w:div w:id="11813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78901643">
      <w:bodyDiv w:val="1"/>
      <w:marLeft w:val="0"/>
      <w:marRight w:val="0"/>
      <w:marTop w:val="0"/>
      <w:marBottom w:val="0"/>
      <w:divBdr>
        <w:top w:val="none" w:sz="0" w:space="0" w:color="auto"/>
        <w:left w:val="none" w:sz="0" w:space="0" w:color="auto"/>
        <w:bottom w:val="none" w:sz="0" w:space="0" w:color="auto"/>
        <w:right w:val="none" w:sz="0" w:space="0" w:color="auto"/>
      </w:divBdr>
      <w:divsChild>
        <w:div w:id="789711425">
          <w:marLeft w:val="0"/>
          <w:marRight w:val="0"/>
          <w:marTop w:val="0"/>
          <w:marBottom w:val="0"/>
          <w:divBdr>
            <w:top w:val="none" w:sz="0" w:space="0" w:color="auto"/>
            <w:left w:val="none" w:sz="0" w:space="0" w:color="auto"/>
            <w:bottom w:val="none" w:sz="0" w:space="0" w:color="auto"/>
            <w:right w:val="none" w:sz="0" w:space="0" w:color="auto"/>
          </w:divBdr>
          <w:divsChild>
            <w:div w:id="986668236">
              <w:marLeft w:val="0"/>
              <w:marRight w:val="0"/>
              <w:marTop w:val="0"/>
              <w:marBottom w:val="0"/>
              <w:divBdr>
                <w:top w:val="none" w:sz="0" w:space="0" w:color="auto"/>
                <w:left w:val="none" w:sz="0" w:space="0" w:color="auto"/>
                <w:bottom w:val="none" w:sz="0" w:space="0" w:color="auto"/>
                <w:right w:val="none" w:sz="0" w:space="0" w:color="auto"/>
              </w:divBdr>
              <w:divsChild>
                <w:div w:id="1461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1353541">
      <w:bodyDiv w:val="1"/>
      <w:marLeft w:val="0"/>
      <w:marRight w:val="0"/>
      <w:marTop w:val="0"/>
      <w:marBottom w:val="0"/>
      <w:divBdr>
        <w:top w:val="none" w:sz="0" w:space="0" w:color="auto"/>
        <w:left w:val="none" w:sz="0" w:space="0" w:color="auto"/>
        <w:bottom w:val="none" w:sz="0" w:space="0" w:color="auto"/>
        <w:right w:val="none" w:sz="0" w:space="0" w:color="auto"/>
      </w:divBdr>
      <w:divsChild>
        <w:div w:id="2066760977">
          <w:marLeft w:val="0"/>
          <w:marRight w:val="0"/>
          <w:marTop w:val="0"/>
          <w:marBottom w:val="0"/>
          <w:divBdr>
            <w:top w:val="none" w:sz="0" w:space="0" w:color="auto"/>
            <w:left w:val="none" w:sz="0" w:space="0" w:color="auto"/>
            <w:bottom w:val="none" w:sz="0" w:space="0" w:color="auto"/>
            <w:right w:val="none" w:sz="0" w:space="0" w:color="auto"/>
          </w:divBdr>
        </w:div>
      </w:divsChild>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598323986">
      <w:bodyDiv w:val="1"/>
      <w:marLeft w:val="0"/>
      <w:marRight w:val="0"/>
      <w:marTop w:val="0"/>
      <w:marBottom w:val="0"/>
      <w:divBdr>
        <w:top w:val="none" w:sz="0" w:space="0" w:color="auto"/>
        <w:left w:val="none" w:sz="0" w:space="0" w:color="auto"/>
        <w:bottom w:val="none" w:sz="0" w:space="0" w:color="auto"/>
        <w:right w:val="none" w:sz="0" w:space="0" w:color="auto"/>
      </w:divBdr>
      <w:divsChild>
        <w:div w:id="510338897">
          <w:marLeft w:val="0"/>
          <w:marRight w:val="0"/>
          <w:marTop w:val="0"/>
          <w:marBottom w:val="0"/>
          <w:divBdr>
            <w:top w:val="none" w:sz="0" w:space="0" w:color="auto"/>
            <w:left w:val="none" w:sz="0" w:space="0" w:color="auto"/>
            <w:bottom w:val="none" w:sz="0" w:space="0" w:color="auto"/>
            <w:right w:val="none" w:sz="0" w:space="0" w:color="auto"/>
          </w:divBdr>
          <w:divsChild>
            <w:div w:id="1046368566">
              <w:marLeft w:val="0"/>
              <w:marRight w:val="0"/>
              <w:marTop w:val="0"/>
              <w:marBottom w:val="0"/>
              <w:divBdr>
                <w:top w:val="none" w:sz="0" w:space="0" w:color="auto"/>
                <w:left w:val="none" w:sz="0" w:space="0" w:color="auto"/>
                <w:bottom w:val="none" w:sz="0" w:space="0" w:color="auto"/>
                <w:right w:val="none" w:sz="0" w:space="0" w:color="auto"/>
              </w:divBdr>
              <w:divsChild>
                <w:div w:id="43228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1758034">
      <w:bodyDiv w:val="1"/>
      <w:marLeft w:val="0"/>
      <w:marRight w:val="0"/>
      <w:marTop w:val="0"/>
      <w:marBottom w:val="0"/>
      <w:divBdr>
        <w:top w:val="none" w:sz="0" w:space="0" w:color="auto"/>
        <w:left w:val="none" w:sz="0" w:space="0" w:color="auto"/>
        <w:bottom w:val="none" w:sz="0" w:space="0" w:color="auto"/>
        <w:right w:val="none" w:sz="0" w:space="0" w:color="auto"/>
      </w:divBdr>
      <w:divsChild>
        <w:div w:id="1864126008">
          <w:marLeft w:val="0"/>
          <w:marRight w:val="0"/>
          <w:marTop w:val="0"/>
          <w:marBottom w:val="0"/>
          <w:divBdr>
            <w:top w:val="none" w:sz="0" w:space="0" w:color="auto"/>
            <w:left w:val="none" w:sz="0" w:space="0" w:color="auto"/>
            <w:bottom w:val="none" w:sz="0" w:space="0" w:color="auto"/>
            <w:right w:val="none" w:sz="0" w:space="0" w:color="auto"/>
          </w:divBdr>
          <w:divsChild>
            <w:div w:id="1172141637">
              <w:marLeft w:val="0"/>
              <w:marRight w:val="0"/>
              <w:marTop w:val="0"/>
              <w:marBottom w:val="0"/>
              <w:divBdr>
                <w:top w:val="none" w:sz="0" w:space="0" w:color="auto"/>
                <w:left w:val="none" w:sz="0" w:space="0" w:color="auto"/>
                <w:bottom w:val="none" w:sz="0" w:space="0" w:color="auto"/>
                <w:right w:val="none" w:sz="0" w:space="0" w:color="auto"/>
              </w:divBdr>
              <w:divsChild>
                <w:div w:id="205241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677226807">
      <w:bodyDiv w:val="1"/>
      <w:marLeft w:val="0"/>
      <w:marRight w:val="0"/>
      <w:marTop w:val="0"/>
      <w:marBottom w:val="0"/>
      <w:divBdr>
        <w:top w:val="none" w:sz="0" w:space="0" w:color="auto"/>
        <w:left w:val="none" w:sz="0" w:space="0" w:color="auto"/>
        <w:bottom w:val="none" w:sz="0" w:space="0" w:color="auto"/>
        <w:right w:val="none" w:sz="0" w:space="0" w:color="auto"/>
      </w:divBdr>
      <w:divsChild>
        <w:div w:id="1365444401">
          <w:marLeft w:val="0"/>
          <w:marRight w:val="0"/>
          <w:marTop w:val="0"/>
          <w:marBottom w:val="0"/>
          <w:divBdr>
            <w:top w:val="none" w:sz="0" w:space="0" w:color="auto"/>
            <w:left w:val="none" w:sz="0" w:space="0" w:color="auto"/>
            <w:bottom w:val="none" w:sz="0" w:space="0" w:color="auto"/>
            <w:right w:val="none" w:sz="0" w:space="0" w:color="auto"/>
          </w:divBdr>
          <w:divsChild>
            <w:div w:id="1138841728">
              <w:marLeft w:val="0"/>
              <w:marRight w:val="0"/>
              <w:marTop w:val="0"/>
              <w:marBottom w:val="0"/>
              <w:divBdr>
                <w:top w:val="none" w:sz="0" w:space="0" w:color="auto"/>
                <w:left w:val="none" w:sz="0" w:space="0" w:color="auto"/>
                <w:bottom w:val="none" w:sz="0" w:space="0" w:color="auto"/>
                <w:right w:val="none" w:sz="0" w:space="0" w:color="auto"/>
              </w:divBdr>
              <w:divsChild>
                <w:div w:id="1884711495">
                  <w:marLeft w:val="0"/>
                  <w:marRight w:val="0"/>
                  <w:marTop w:val="0"/>
                  <w:marBottom w:val="0"/>
                  <w:divBdr>
                    <w:top w:val="none" w:sz="0" w:space="0" w:color="auto"/>
                    <w:left w:val="none" w:sz="0" w:space="0" w:color="auto"/>
                    <w:bottom w:val="none" w:sz="0" w:space="0" w:color="auto"/>
                    <w:right w:val="none" w:sz="0" w:space="0" w:color="auto"/>
                  </w:divBdr>
                  <w:divsChild>
                    <w:div w:id="140098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81626183">
      <w:bodyDiv w:val="1"/>
      <w:marLeft w:val="0"/>
      <w:marRight w:val="0"/>
      <w:marTop w:val="0"/>
      <w:marBottom w:val="0"/>
      <w:divBdr>
        <w:top w:val="none" w:sz="0" w:space="0" w:color="auto"/>
        <w:left w:val="none" w:sz="0" w:space="0" w:color="auto"/>
        <w:bottom w:val="none" w:sz="0" w:space="0" w:color="auto"/>
        <w:right w:val="none" w:sz="0" w:space="0" w:color="auto"/>
      </w:divBdr>
      <w:divsChild>
        <w:div w:id="1035807453">
          <w:marLeft w:val="0"/>
          <w:marRight w:val="0"/>
          <w:marTop w:val="0"/>
          <w:marBottom w:val="0"/>
          <w:divBdr>
            <w:top w:val="none" w:sz="0" w:space="0" w:color="auto"/>
            <w:left w:val="none" w:sz="0" w:space="0" w:color="auto"/>
            <w:bottom w:val="none" w:sz="0" w:space="0" w:color="auto"/>
            <w:right w:val="none" w:sz="0" w:space="0" w:color="auto"/>
          </w:divBdr>
          <w:divsChild>
            <w:div w:id="1845050304">
              <w:marLeft w:val="0"/>
              <w:marRight w:val="0"/>
              <w:marTop w:val="0"/>
              <w:marBottom w:val="0"/>
              <w:divBdr>
                <w:top w:val="none" w:sz="0" w:space="0" w:color="auto"/>
                <w:left w:val="none" w:sz="0" w:space="0" w:color="auto"/>
                <w:bottom w:val="none" w:sz="0" w:space="0" w:color="auto"/>
                <w:right w:val="none" w:sz="0" w:space="0" w:color="auto"/>
              </w:divBdr>
              <w:divsChild>
                <w:div w:id="2011830213">
                  <w:marLeft w:val="0"/>
                  <w:marRight w:val="0"/>
                  <w:marTop w:val="0"/>
                  <w:marBottom w:val="0"/>
                  <w:divBdr>
                    <w:top w:val="none" w:sz="0" w:space="0" w:color="auto"/>
                    <w:left w:val="none" w:sz="0" w:space="0" w:color="auto"/>
                    <w:bottom w:val="none" w:sz="0" w:space="0" w:color="auto"/>
                    <w:right w:val="none" w:sz="0" w:space="0" w:color="auto"/>
                  </w:divBdr>
                  <w:divsChild>
                    <w:div w:id="2132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31563225">
      <w:bodyDiv w:val="1"/>
      <w:marLeft w:val="0"/>
      <w:marRight w:val="0"/>
      <w:marTop w:val="0"/>
      <w:marBottom w:val="0"/>
      <w:divBdr>
        <w:top w:val="none" w:sz="0" w:space="0" w:color="auto"/>
        <w:left w:val="none" w:sz="0" w:space="0" w:color="auto"/>
        <w:bottom w:val="none" w:sz="0" w:space="0" w:color="auto"/>
        <w:right w:val="none" w:sz="0" w:space="0" w:color="auto"/>
      </w:divBdr>
      <w:divsChild>
        <w:div w:id="869151600">
          <w:marLeft w:val="0"/>
          <w:marRight w:val="0"/>
          <w:marTop w:val="0"/>
          <w:marBottom w:val="0"/>
          <w:divBdr>
            <w:top w:val="none" w:sz="0" w:space="0" w:color="auto"/>
            <w:left w:val="none" w:sz="0" w:space="0" w:color="auto"/>
            <w:bottom w:val="none" w:sz="0" w:space="0" w:color="auto"/>
            <w:right w:val="none" w:sz="0" w:space="0" w:color="auto"/>
          </w:divBdr>
          <w:divsChild>
            <w:div w:id="1505246263">
              <w:marLeft w:val="0"/>
              <w:marRight w:val="0"/>
              <w:marTop w:val="0"/>
              <w:marBottom w:val="0"/>
              <w:divBdr>
                <w:top w:val="none" w:sz="0" w:space="0" w:color="auto"/>
                <w:left w:val="none" w:sz="0" w:space="0" w:color="auto"/>
                <w:bottom w:val="none" w:sz="0" w:space="0" w:color="auto"/>
                <w:right w:val="none" w:sz="0" w:space="0" w:color="auto"/>
              </w:divBdr>
              <w:divsChild>
                <w:div w:id="206204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435145">
      <w:bodyDiv w:val="1"/>
      <w:marLeft w:val="0"/>
      <w:marRight w:val="0"/>
      <w:marTop w:val="0"/>
      <w:marBottom w:val="0"/>
      <w:divBdr>
        <w:top w:val="none" w:sz="0" w:space="0" w:color="auto"/>
        <w:left w:val="none" w:sz="0" w:space="0" w:color="auto"/>
        <w:bottom w:val="none" w:sz="0" w:space="0" w:color="auto"/>
        <w:right w:val="none" w:sz="0" w:space="0" w:color="auto"/>
      </w:divBdr>
      <w:divsChild>
        <w:div w:id="2087409463">
          <w:marLeft w:val="0"/>
          <w:marRight w:val="0"/>
          <w:marTop w:val="0"/>
          <w:marBottom w:val="0"/>
          <w:divBdr>
            <w:top w:val="none" w:sz="0" w:space="0" w:color="auto"/>
            <w:left w:val="none" w:sz="0" w:space="0" w:color="auto"/>
            <w:bottom w:val="none" w:sz="0" w:space="0" w:color="auto"/>
            <w:right w:val="none" w:sz="0" w:space="0" w:color="auto"/>
          </w:divBdr>
          <w:divsChild>
            <w:div w:id="1716152240">
              <w:marLeft w:val="0"/>
              <w:marRight w:val="0"/>
              <w:marTop w:val="0"/>
              <w:marBottom w:val="0"/>
              <w:divBdr>
                <w:top w:val="none" w:sz="0" w:space="0" w:color="auto"/>
                <w:left w:val="none" w:sz="0" w:space="0" w:color="auto"/>
                <w:bottom w:val="none" w:sz="0" w:space="0" w:color="auto"/>
                <w:right w:val="none" w:sz="0" w:space="0" w:color="auto"/>
              </w:divBdr>
              <w:divsChild>
                <w:div w:id="150805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34897">
      <w:bodyDiv w:val="1"/>
      <w:marLeft w:val="0"/>
      <w:marRight w:val="0"/>
      <w:marTop w:val="0"/>
      <w:marBottom w:val="0"/>
      <w:divBdr>
        <w:top w:val="none" w:sz="0" w:space="0" w:color="auto"/>
        <w:left w:val="none" w:sz="0" w:space="0" w:color="auto"/>
        <w:bottom w:val="none" w:sz="0" w:space="0" w:color="auto"/>
        <w:right w:val="none" w:sz="0" w:space="0" w:color="auto"/>
      </w:divBdr>
      <w:divsChild>
        <w:div w:id="550924115">
          <w:marLeft w:val="0"/>
          <w:marRight w:val="0"/>
          <w:marTop w:val="0"/>
          <w:marBottom w:val="0"/>
          <w:divBdr>
            <w:top w:val="none" w:sz="0" w:space="0" w:color="auto"/>
            <w:left w:val="none" w:sz="0" w:space="0" w:color="auto"/>
            <w:bottom w:val="none" w:sz="0" w:space="0" w:color="auto"/>
            <w:right w:val="none" w:sz="0" w:space="0" w:color="auto"/>
          </w:divBdr>
          <w:divsChild>
            <w:div w:id="675617611">
              <w:marLeft w:val="0"/>
              <w:marRight w:val="0"/>
              <w:marTop w:val="0"/>
              <w:marBottom w:val="0"/>
              <w:divBdr>
                <w:top w:val="none" w:sz="0" w:space="0" w:color="auto"/>
                <w:left w:val="none" w:sz="0" w:space="0" w:color="auto"/>
                <w:bottom w:val="none" w:sz="0" w:space="0" w:color="auto"/>
                <w:right w:val="none" w:sz="0" w:space="0" w:color="auto"/>
              </w:divBdr>
              <w:divsChild>
                <w:div w:id="186089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igitalcommons.library.umaine.edu/etd/22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3</Pages>
  <Words>27838</Words>
  <Characters>158681</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84</cp:revision>
  <cp:lastPrinted>2021-06-14T00:13:00Z</cp:lastPrinted>
  <dcterms:created xsi:type="dcterms:W3CDTF">2021-06-17T18:53:00Z</dcterms:created>
  <dcterms:modified xsi:type="dcterms:W3CDTF">2021-06-25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ia_custom</vt:lpwstr>
  </property>
  <property fmtid="{D5CDD505-2E9C-101B-9397-08002B2CF9AE}" pid="15" name="Mendeley Recent Style Name 6_1">
    <vt:lpwstr>GIA Custom</vt:lpwstr>
  </property>
  <property fmtid="{D5CDD505-2E9C-101B-9397-08002B2CF9AE}" pid="16" name="Mendeley Recent Style Id 7_1">
    <vt:lpwstr>http://www.zotero.org/styles/global-change-biology</vt:lpwstr>
  </property>
  <property fmtid="{D5CDD505-2E9C-101B-9397-08002B2CF9AE}" pid="17" name="Mendeley Recent Style Name 7_1">
    <vt:lpwstr>Global Change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0712f39-0b67-368f-ac16-6ab8a5db7a15</vt:lpwstr>
  </property>
  <property fmtid="{D5CDD505-2E9C-101B-9397-08002B2CF9AE}" pid="24" name="Mendeley Citation Style_1">
    <vt:lpwstr>http://www.zotero.org/styles/agricultural-and-forest-meteorology</vt:lpwstr>
  </property>
</Properties>
</file>